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82870" w14:textId="7EA7AAF1" w:rsidR="002D0042" w:rsidRDefault="00934D70" w:rsidP="00A73253">
      <w:pPr>
        <w:spacing w:beforeLines="120" w:before="288" w:afterLines="120" w:after="288" w:line="240" w:lineRule="auto"/>
        <w:ind w:firstLine="0"/>
        <w:rPr>
          <w:b/>
          <w:szCs w:val="20"/>
          <w:lang w:val="en-US" w:eastAsia="en-US"/>
        </w:rPr>
      </w:pPr>
      <w:r w:rsidRPr="00934D70">
        <w:rPr>
          <w:b/>
          <w:szCs w:val="20"/>
          <w:lang w:val="en-US" w:eastAsia="en-US"/>
        </w:rPr>
        <w:t>Improving Efficiency and Discharge Power of Acid</w:t>
      </w:r>
      <w:r w:rsidR="002D0042">
        <w:rPr>
          <w:b/>
          <w:szCs w:val="20"/>
          <w:lang w:val="en-US" w:eastAsia="en-US"/>
        </w:rPr>
        <w:t>-</w:t>
      </w:r>
      <w:r w:rsidRPr="00934D70">
        <w:rPr>
          <w:b/>
          <w:szCs w:val="20"/>
          <w:lang w:val="en-US" w:eastAsia="en-US"/>
        </w:rPr>
        <w:t xml:space="preserve">Base Flow battery via a bi-objective </w:t>
      </w:r>
      <w:proofErr w:type="spellStart"/>
      <w:r w:rsidRPr="00934D70">
        <w:rPr>
          <w:b/>
          <w:szCs w:val="20"/>
          <w:lang w:val="en-US" w:eastAsia="en-US"/>
        </w:rPr>
        <w:t>optimi</w:t>
      </w:r>
      <w:r w:rsidR="008A0EAC">
        <w:rPr>
          <w:b/>
          <w:szCs w:val="20"/>
          <w:lang w:val="en-US" w:eastAsia="en-US"/>
        </w:rPr>
        <w:t>s</w:t>
      </w:r>
      <w:r w:rsidRPr="00934D70">
        <w:rPr>
          <w:b/>
          <w:szCs w:val="20"/>
          <w:lang w:val="en-US" w:eastAsia="en-US"/>
        </w:rPr>
        <w:t>ation</w:t>
      </w:r>
      <w:proofErr w:type="spellEnd"/>
    </w:p>
    <w:p w14:paraId="791501F1" w14:textId="4A1AF1ED" w:rsidR="00A73253" w:rsidRPr="002D0042" w:rsidRDefault="00A73253" w:rsidP="00A73253">
      <w:pPr>
        <w:spacing w:beforeLines="120" w:before="288" w:afterLines="120" w:after="288" w:line="240" w:lineRule="auto"/>
        <w:ind w:firstLine="0"/>
        <w:rPr>
          <w:vertAlign w:val="superscript"/>
        </w:rPr>
      </w:pPr>
      <w:r w:rsidRPr="002D0042">
        <w:t xml:space="preserve">Andrea </w:t>
      </w:r>
      <w:proofErr w:type="spellStart"/>
      <w:r w:rsidRPr="002D0042">
        <w:t>Culcasi</w:t>
      </w:r>
      <w:r w:rsidR="00BF5ED8" w:rsidRPr="002D0042">
        <w:rPr>
          <w:vertAlign w:val="superscript"/>
        </w:rPr>
        <w:t>a</w:t>
      </w:r>
      <w:proofErr w:type="spellEnd"/>
      <w:r w:rsidRPr="002D0042">
        <w:t>, Luigi Gurreri</w:t>
      </w:r>
      <w:r w:rsidR="00235BF6" w:rsidRPr="00235BF6">
        <w:rPr>
          <w:vertAlign w:val="superscript"/>
        </w:rPr>
        <w:t>*</w:t>
      </w:r>
      <w:r w:rsidR="00263967" w:rsidRPr="002D0042">
        <w:rPr>
          <w:vertAlign w:val="superscript"/>
        </w:rPr>
        <w:t>b</w:t>
      </w:r>
      <w:r w:rsidR="00580405" w:rsidRPr="002D0042">
        <w:t xml:space="preserve">, </w:t>
      </w:r>
      <w:r w:rsidRPr="002D0042">
        <w:t>Alessandro Tamburini</w:t>
      </w:r>
      <w:r w:rsidR="006F66AB" w:rsidRPr="002D0042">
        <w:rPr>
          <w:vertAlign w:val="superscript"/>
        </w:rPr>
        <w:t>*</w:t>
      </w:r>
      <w:r w:rsidR="00BF5ED8" w:rsidRPr="002D0042">
        <w:rPr>
          <w:vertAlign w:val="superscript"/>
        </w:rPr>
        <w:t>a</w:t>
      </w:r>
      <w:r w:rsidR="003F44F4" w:rsidRPr="002D0042">
        <w:t xml:space="preserve">, </w:t>
      </w:r>
      <w:r w:rsidR="00F63D77" w:rsidRPr="002D0042">
        <w:t xml:space="preserve">Andrea </w:t>
      </w:r>
      <w:proofErr w:type="spellStart"/>
      <w:r w:rsidR="00F63D77" w:rsidRPr="002D0042">
        <w:t>Cipollina</w:t>
      </w:r>
      <w:r w:rsidR="00BF5ED8" w:rsidRPr="002D0042">
        <w:rPr>
          <w:vertAlign w:val="superscript"/>
        </w:rPr>
        <w:t>a</w:t>
      </w:r>
      <w:proofErr w:type="spellEnd"/>
      <w:r w:rsidR="00F63D77" w:rsidRPr="002D0042">
        <w:t xml:space="preserve">, </w:t>
      </w:r>
      <w:r w:rsidR="00BF5ED8" w:rsidRPr="002D0042">
        <w:t xml:space="preserve">I. David L. </w:t>
      </w:r>
      <w:proofErr w:type="spellStart"/>
      <w:r w:rsidR="00BF5ED8" w:rsidRPr="002D0042">
        <w:t>Bogle</w:t>
      </w:r>
      <w:r w:rsidR="00263967" w:rsidRPr="002D0042">
        <w:rPr>
          <w:vertAlign w:val="superscript"/>
        </w:rPr>
        <w:t>c</w:t>
      </w:r>
      <w:proofErr w:type="spellEnd"/>
      <w:r w:rsidR="00BF5ED8" w:rsidRPr="002D0042">
        <w:t xml:space="preserve">, </w:t>
      </w:r>
      <w:r w:rsidR="003F44F4" w:rsidRPr="002D0042">
        <w:t xml:space="preserve">Giorgio </w:t>
      </w:r>
      <w:proofErr w:type="spellStart"/>
      <w:r w:rsidR="003F44F4" w:rsidRPr="002D0042">
        <w:t>Micale</w:t>
      </w:r>
      <w:r w:rsidR="00BF5ED8" w:rsidRPr="002D0042">
        <w:rPr>
          <w:vertAlign w:val="superscript"/>
        </w:rPr>
        <w:t>a</w:t>
      </w:r>
      <w:proofErr w:type="spellEnd"/>
    </w:p>
    <w:p w14:paraId="78B7AA9C" w14:textId="5119C0AD" w:rsidR="000F3993" w:rsidRPr="005C3FE9" w:rsidRDefault="00BF5ED8" w:rsidP="00E3213E">
      <w:pPr>
        <w:spacing w:beforeLines="120" w:before="288" w:afterLines="120" w:after="288" w:line="240" w:lineRule="auto"/>
        <w:ind w:firstLine="0"/>
      </w:pPr>
      <w:proofErr w:type="spellStart"/>
      <w:r w:rsidRPr="005C3FE9">
        <w:rPr>
          <w:vertAlign w:val="superscript"/>
        </w:rPr>
        <w:t>a</w:t>
      </w:r>
      <w:r w:rsidR="00AB5FA5" w:rsidRPr="005C3FE9">
        <w:t>Dipartimento</w:t>
      </w:r>
      <w:proofErr w:type="spellEnd"/>
      <w:r w:rsidR="00AB5FA5" w:rsidRPr="005C3FE9">
        <w:t xml:space="preserve"> </w:t>
      </w:r>
      <w:r w:rsidR="00EA651B" w:rsidRPr="005C3FE9">
        <w:t>di Ingegneria</w:t>
      </w:r>
      <w:r w:rsidR="00AB5FA5" w:rsidRPr="005C3FE9">
        <w:t xml:space="preserve">, Università </w:t>
      </w:r>
      <w:r w:rsidR="00414934" w:rsidRPr="005C3FE9">
        <w:t xml:space="preserve">degli Studi </w:t>
      </w:r>
      <w:r w:rsidR="00AB5FA5" w:rsidRPr="005C3FE9">
        <w:t>di Palermo – Viale delle Scienze ed.</w:t>
      </w:r>
      <w:r w:rsidR="00AF5454" w:rsidRPr="005C3FE9">
        <w:t xml:space="preserve"> </w:t>
      </w:r>
      <w:r w:rsidR="00AB5FA5" w:rsidRPr="005C3FE9">
        <w:t xml:space="preserve">6, 90128 Palermo, </w:t>
      </w:r>
      <w:proofErr w:type="spellStart"/>
      <w:r w:rsidR="00AB5FA5" w:rsidRPr="005C3FE9">
        <w:t>Italy</w:t>
      </w:r>
      <w:proofErr w:type="spellEnd"/>
    </w:p>
    <w:p w14:paraId="2610E542" w14:textId="5BCF0F75" w:rsidR="00263967" w:rsidRPr="005C3FE9" w:rsidRDefault="00263967" w:rsidP="00E3213E">
      <w:pPr>
        <w:spacing w:beforeLines="120" w:before="288" w:afterLines="120" w:after="288" w:line="240" w:lineRule="auto"/>
        <w:ind w:firstLine="0"/>
      </w:pPr>
      <w:proofErr w:type="spellStart"/>
      <w:r w:rsidRPr="005C3FE9">
        <w:rPr>
          <w:vertAlign w:val="superscript"/>
        </w:rPr>
        <w:t>b</w:t>
      </w:r>
      <w:r w:rsidRPr="005C3FE9">
        <w:t>Dipartimento</w:t>
      </w:r>
      <w:proofErr w:type="spellEnd"/>
      <w:r w:rsidRPr="005C3FE9">
        <w:t xml:space="preserve"> di Ingegneria Elettrica, Elettronica e Informatica, </w:t>
      </w:r>
      <w:r w:rsidR="00C86948" w:rsidRPr="005C3FE9">
        <w:t xml:space="preserve">Università di Catania, Viale Andrea Doria 6, </w:t>
      </w:r>
      <w:r w:rsidR="00F3609B" w:rsidRPr="005C3FE9">
        <w:t xml:space="preserve">95125 </w:t>
      </w:r>
      <w:r w:rsidR="00C86948" w:rsidRPr="005C3FE9">
        <w:t>Catania</w:t>
      </w:r>
      <w:r w:rsidR="00F3609B" w:rsidRPr="005C3FE9">
        <w:t xml:space="preserve">, </w:t>
      </w:r>
      <w:proofErr w:type="spellStart"/>
      <w:r w:rsidR="00F3609B" w:rsidRPr="005C3FE9">
        <w:t>Italy</w:t>
      </w:r>
      <w:proofErr w:type="spellEnd"/>
    </w:p>
    <w:p w14:paraId="6994202A" w14:textId="390E30DE" w:rsidR="00BF5ED8" w:rsidRPr="005C3FE9" w:rsidRDefault="00263967" w:rsidP="00E3213E">
      <w:pPr>
        <w:spacing w:beforeLines="120" w:before="288" w:afterLines="120" w:after="288" w:line="240" w:lineRule="auto"/>
        <w:ind w:firstLine="0"/>
        <w:rPr>
          <w:lang w:val="en-US"/>
        </w:rPr>
      </w:pPr>
      <w:proofErr w:type="spellStart"/>
      <w:r w:rsidRPr="005C3FE9">
        <w:rPr>
          <w:vertAlign w:val="superscript"/>
          <w:lang w:val="en-US"/>
        </w:rPr>
        <w:t>c</w:t>
      </w:r>
      <w:r w:rsidR="00BF5ED8" w:rsidRPr="005C3FE9">
        <w:rPr>
          <w:lang w:val="en-US"/>
        </w:rPr>
        <w:t>Centre</w:t>
      </w:r>
      <w:proofErr w:type="spellEnd"/>
      <w:r w:rsidR="00BF5ED8" w:rsidRPr="005C3FE9">
        <w:rPr>
          <w:lang w:val="en-US"/>
        </w:rPr>
        <w:t xml:space="preserve"> for Process Systems Engineering, Department of Chemical Engineering, University College London, Torrington Place, London, WC1E 7JE, United Kingdom</w:t>
      </w:r>
    </w:p>
    <w:p w14:paraId="618EEE6B" w14:textId="12C92847" w:rsidR="006F66AB" w:rsidRPr="005C3FE9" w:rsidRDefault="006F66AB" w:rsidP="006F66AB">
      <w:pPr>
        <w:spacing w:beforeLines="120" w:before="288" w:afterLines="120" w:after="288" w:line="240" w:lineRule="auto"/>
        <w:ind w:firstLine="0"/>
        <w:rPr>
          <w:lang w:val="en-GB"/>
        </w:rPr>
      </w:pPr>
      <w:bookmarkStart w:id="0" w:name="_Toc58063775"/>
      <w:r w:rsidRPr="005C3FE9">
        <w:rPr>
          <w:lang w:val="en-GB"/>
        </w:rPr>
        <w:t>*corresponding author</w:t>
      </w:r>
      <w:r w:rsidR="000472E9">
        <w:rPr>
          <w:lang w:val="en-GB"/>
        </w:rPr>
        <w:t>s</w:t>
      </w:r>
      <w:r w:rsidRPr="005C3FE9">
        <w:rPr>
          <w:lang w:val="en-GB"/>
        </w:rPr>
        <w:t>, email addres</w:t>
      </w:r>
      <w:r w:rsidR="004F7165">
        <w:rPr>
          <w:lang w:val="en-GB"/>
        </w:rPr>
        <w:t>s</w:t>
      </w:r>
      <w:r w:rsidR="000472E9">
        <w:rPr>
          <w:lang w:val="en-GB"/>
        </w:rPr>
        <w:t>es</w:t>
      </w:r>
      <w:r w:rsidRPr="005C3FE9">
        <w:rPr>
          <w:lang w:val="en-GB"/>
        </w:rPr>
        <w:t xml:space="preserve">: </w:t>
      </w:r>
      <w:r w:rsidR="00235BF6" w:rsidRPr="00235BF6">
        <w:rPr>
          <w:lang w:val="en-GB"/>
        </w:rPr>
        <w:t>alessandro.tamburini@unipa.it</w:t>
      </w:r>
      <w:r w:rsidR="00235BF6">
        <w:rPr>
          <w:lang w:val="en-GB"/>
        </w:rPr>
        <w:t>, luigi.gurreri@unict.it</w:t>
      </w:r>
      <w:r w:rsidR="00690276" w:rsidRPr="005C3FE9">
        <w:rPr>
          <w:lang w:val="en-GB"/>
        </w:rPr>
        <w:t xml:space="preserve"> </w:t>
      </w:r>
    </w:p>
    <w:p w14:paraId="37192D82" w14:textId="30C43AC4" w:rsidR="005F3F76" w:rsidRPr="005C3FE9" w:rsidRDefault="00687FBB" w:rsidP="000A1071">
      <w:pPr>
        <w:pStyle w:val="Titolo1"/>
        <w:numPr>
          <w:ilvl w:val="0"/>
          <w:numId w:val="0"/>
        </w:numPr>
        <w:spacing w:beforeLines="120" w:before="288" w:afterLines="120" w:after="288" w:line="240" w:lineRule="auto"/>
        <w:jc w:val="center"/>
      </w:pPr>
      <w:r w:rsidRPr="005C3FE9">
        <w:t>Abstract</w:t>
      </w:r>
      <w:bookmarkEnd w:id="0"/>
    </w:p>
    <w:p w14:paraId="4D0D46F4" w14:textId="28A85561" w:rsidR="00CE630F" w:rsidRPr="005C3FE9" w:rsidRDefault="004F555D" w:rsidP="00DF2E4F">
      <w:pPr>
        <w:rPr>
          <w:lang w:val="en-GB" w:eastAsia="en-US"/>
        </w:rPr>
      </w:pPr>
      <w:r w:rsidRPr="005C3FE9">
        <w:rPr>
          <w:lang w:val="en-GB" w:eastAsia="en-US"/>
        </w:rPr>
        <w:t>The implementation of effective storage systems</w:t>
      </w:r>
      <w:r w:rsidR="00CE630F" w:rsidRPr="005C3FE9">
        <w:rPr>
          <w:lang w:val="en-GB" w:eastAsia="en-US"/>
        </w:rPr>
        <w:t xml:space="preserve"> is essential for </w:t>
      </w:r>
      <w:r w:rsidR="005C5E36" w:rsidRPr="005C3FE9">
        <w:rPr>
          <w:lang w:val="en-GB" w:eastAsia="en-US"/>
        </w:rPr>
        <w:t>a deeper market penetration</w:t>
      </w:r>
      <w:r w:rsidR="00CE630F" w:rsidRPr="005C3FE9">
        <w:rPr>
          <w:lang w:val="en-GB" w:eastAsia="en-US"/>
        </w:rPr>
        <w:t xml:space="preserve"> of intermittent renewable sources.</w:t>
      </w:r>
      <w:r w:rsidR="00E730ED" w:rsidRPr="005C3FE9">
        <w:rPr>
          <w:lang w:val="en-GB" w:eastAsia="en-US"/>
        </w:rPr>
        <w:t xml:space="preserve"> </w:t>
      </w:r>
      <w:r w:rsidR="00CE630F" w:rsidRPr="005C3FE9">
        <w:rPr>
          <w:lang w:val="en-GB" w:eastAsia="en-US"/>
        </w:rPr>
        <w:t xml:space="preserve">One promising, environmentally friendly energy storage </w:t>
      </w:r>
      <w:r w:rsidR="007106A3" w:rsidRPr="005C3FE9">
        <w:rPr>
          <w:lang w:val="en-GB" w:eastAsia="en-US"/>
        </w:rPr>
        <w:t xml:space="preserve">technology </w:t>
      </w:r>
      <w:r w:rsidR="00CE630F" w:rsidRPr="005C3FE9">
        <w:rPr>
          <w:lang w:val="en-GB" w:eastAsia="en-US"/>
        </w:rPr>
        <w:t>is the</w:t>
      </w:r>
      <w:r w:rsidR="00E730ED" w:rsidRPr="005C3FE9">
        <w:rPr>
          <w:lang w:val="en-GB" w:eastAsia="en-US"/>
        </w:rPr>
        <w:t xml:space="preserve"> Acid</w:t>
      </w:r>
      <w:r w:rsidR="00831C17" w:rsidRPr="005C3FE9">
        <w:rPr>
          <w:lang w:val="en-GB" w:eastAsia="en-US"/>
        </w:rPr>
        <w:t>-</w:t>
      </w:r>
      <w:r w:rsidR="00E730ED" w:rsidRPr="005C3FE9">
        <w:rPr>
          <w:lang w:val="en-GB" w:eastAsia="en-US"/>
        </w:rPr>
        <w:t>Base Flow Battery (AB-FB)</w:t>
      </w:r>
      <w:r w:rsidR="00CE630F" w:rsidRPr="005C3FE9">
        <w:rPr>
          <w:lang w:val="en-GB" w:eastAsia="en-US"/>
        </w:rPr>
        <w:t xml:space="preserve">. </w:t>
      </w:r>
      <w:r w:rsidR="00326587" w:rsidRPr="005C3FE9">
        <w:rPr>
          <w:lang w:val="en-GB" w:eastAsia="en-US"/>
        </w:rPr>
        <w:t>In the charge phase i</w:t>
      </w:r>
      <w:r w:rsidR="007106A3" w:rsidRPr="005C3FE9">
        <w:rPr>
          <w:lang w:val="en-GB" w:eastAsia="en-US"/>
        </w:rPr>
        <w:t>t</w:t>
      </w:r>
      <w:r w:rsidR="00CE630F" w:rsidRPr="005C3FE9">
        <w:rPr>
          <w:lang w:val="en-GB" w:eastAsia="en-US"/>
        </w:rPr>
        <w:t xml:space="preserve"> store</w:t>
      </w:r>
      <w:r w:rsidR="007106A3" w:rsidRPr="005C3FE9">
        <w:rPr>
          <w:lang w:val="en-GB" w:eastAsia="en-US"/>
        </w:rPr>
        <w:t>s</w:t>
      </w:r>
      <w:r w:rsidR="00CE630F" w:rsidRPr="005C3FE9">
        <w:rPr>
          <w:lang w:val="en-GB" w:eastAsia="en-US"/>
        </w:rPr>
        <w:t xml:space="preserve"> electricity in the form of pH and salinity gradients </w:t>
      </w:r>
      <w:r w:rsidRPr="005C3FE9">
        <w:rPr>
          <w:lang w:val="en-GB" w:eastAsia="en-US"/>
        </w:rPr>
        <w:t xml:space="preserve">via </w:t>
      </w:r>
      <w:r w:rsidR="00CE630F" w:rsidRPr="005C3FE9">
        <w:rPr>
          <w:lang w:val="en-GB" w:eastAsia="en-US"/>
        </w:rPr>
        <w:t>Bipolar Membrane Electrodialysis</w:t>
      </w:r>
      <w:r w:rsidR="00D772A8" w:rsidRPr="005C3FE9">
        <w:rPr>
          <w:lang w:val="en-GB" w:eastAsia="en-US"/>
        </w:rPr>
        <w:t xml:space="preserve">, while </w:t>
      </w:r>
      <w:r w:rsidR="00326587" w:rsidRPr="005C3FE9">
        <w:rPr>
          <w:lang w:val="en-GB" w:eastAsia="en-US"/>
        </w:rPr>
        <w:t xml:space="preserve">in the discharge phase </w:t>
      </w:r>
      <w:r w:rsidR="00063A65" w:rsidRPr="005C3FE9">
        <w:rPr>
          <w:lang w:val="en-GB" w:eastAsia="en-US"/>
        </w:rPr>
        <w:t xml:space="preserve">it applies </w:t>
      </w:r>
      <w:r w:rsidR="00D772A8" w:rsidRPr="005C3FE9">
        <w:rPr>
          <w:lang w:val="en-GB" w:eastAsia="en-US"/>
        </w:rPr>
        <w:t>the reverse process</w:t>
      </w:r>
      <w:r w:rsidR="00CE630F" w:rsidRPr="005C3FE9">
        <w:rPr>
          <w:lang w:val="en-GB" w:eastAsia="en-US"/>
        </w:rPr>
        <w:t xml:space="preserve"> </w:t>
      </w:r>
      <w:r w:rsidR="00063A65" w:rsidRPr="005C3FE9">
        <w:rPr>
          <w:lang w:val="en-GB" w:eastAsia="en-US"/>
        </w:rPr>
        <w:t xml:space="preserve">for </w:t>
      </w:r>
      <w:r w:rsidR="00D772A8" w:rsidRPr="005C3FE9">
        <w:rPr>
          <w:lang w:val="en-GB" w:eastAsia="en-US"/>
        </w:rPr>
        <w:t>the opposite conversion</w:t>
      </w:r>
      <w:r w:rsidR="00CE630F" w:rsidRPr="005C3FE9">
        <w:rPr>
          <w:lang w:val="en-GB" w:eastAsia="en-US"/>
        </w:rPr>
        <w:t xml:space="preserve">. </w:t>
      </w:r>
      <w:r w:rsidR="00E862D0" w:rsidRPr="005C3FE9">
        <w:rPr>
          <w:lang w:val="en-GB" w:eastAsia="en-US"/>
        </w:rPr>
        <w:t>Despite the clear benefits over other osmotic batteries, the potential of the AB-FB has been poorly explored.</w:t>
      </w:r>
    </w:p>
    <w:p w14:paraId="7002D654" w14:textId="294D8D04" w:rsidR="00E730ED" w:rsidRPr="005C3FE9" w:rsidRDefault="00E730ED" w:rsidP="00DF2E4F">
      <w:pPr>
        <w:rPr>
          <w:lang w:val="en-GB" w:eastAsia="en-US"/>
        </w:rPr>
      </w:pPr>
      <w:r w:rsidRPr="005C3FE9">
        <w:rPr>
          <w:lang w:val="en-GB" w:eastAsia="en-US"/>
        </w:rPr>
        <w:t>Th</w:t>
      </w:r>
      <w:r w:rsidR="0031389C" w:rsidRPr="005C3FE9">
        <w:rPr>
          <w:lang w:val="en-GB" w:eastAsia="en-US"/>
        </w:rPr>
        <w:t>is</w:t>
      </w:r>
      <w:r w:rsidR="00BD0CEA" w:rsidRPr="005C3FE9">
        <w:rPr>
          <w:lang w:val="en-GB" w:eastAsia="en-US"/>
        </w:rPr>
        <w:t xml:space="preserve"> study </w:t>
      </w:r>
      <w:r w:rsidR="0031389C" w:rsidRPr="005C3FE9">
        <w:rPr>
          <w:lang w:val="en-GB" w:eastAsia="en-US"/>
        </w:rPr>
        <w:t>presents</w:t>
      </w:r>
      <w:r w:rsidR="00BD0CEA" w:rsidRPr="005C3FE9">
        <w:rPr>
          <w:lang w:val="en-GB" w:eastAsia="en-US"/>
        </w:rPr>
        <w:t xml:space="preserve"> the first</w:t>
      </w:r>
      <w:r w:rsidR="00917211" w:rsidRPr="005C3FE9">
        <w:rPr>
          <w:lang w:val="en-GB" w:eastAsia="en-US"/>
        </w:rPr>
        <w:t xml:space="preserve"> bi-objective</w:t>
      </w:r>
      <w:r w:rsidRPr="005C3FE9">
        <w:rPr>
          <w:lang w:val="en-GB" w:eastAsia="en-US"/>
        </w:rPr>
        <w:t xml:space="preserve"> optimis</w:t>
      </w:r>
      <w:r w:rsidR="00BD0CEA" w:rsidRPr="005C3FE9">
        <w:rPr>
          <w:lang w:val="en-GB" w:eastAsia="en-US"/>
        </w:rPr>
        <w:t>ation of</w:t>
      </w:r>
      <w:r w:rsidRPr="005C3FE9">
        <w:rPr>
          <w:lang w:val="en-GB" w:eastAsia="en-US"/>
        </w:rPr>
        <w:t xml:space="preserve"> the AB-FB</w:t>
      </w:r>
      <w:r w:rsidR="00917211" w:rsidRPr="005C3FE9">
        <w:rPr>
          <w:lang w:val="en-GB" w:eastAsia="en-US"/>
        </w:rPr>
        <w:t xml:space="preserve"> in terms of</w:t>
      </w:r>
      <w:r w:rsidRPr="005C3FE9">
        <w:rPr>
          <w:lang w:val="en-GB" w:eastAsia="en-US"/>
        </w:rPr>
        <w:t xml:space="preserve"> net round trip efficiency </w:t>
      </w:r>
      <w:r w:rsidR="001A7131" w:rsidRPr="005C3FE9">
        <w:rPr>
          <w:lang w:val="en-GB" w:eastAsia="en-US"/>
        </w:rPr>
        <w:t>(</w:t>
      </w:r>
      <w:proofErr w:type="spellStart"/>
      <w:r w:rsidR="001A7131" w:rsidRPr="005C3FE9">
        <w:rPr>
          <w:lang w:val="en-GB" w:eastAsia="en-US"/>
        </w:rPr>
        <w:t>RTE</w:t>
      </w:r>
      <w:r w:rsidR="001A7131" w:rsidRPr="005C3FE9">
        <w:rPr>
          <w:vertAlign w:val="subscript"/>
          <w:lang w:val="en-GB" w:eastAsia="en-US"/>
        </w:rPr>
        <w:t>net</w:t>
      </w:r>
      <w:proofErr w:type="spellEnd"/>
      <w:r w:rsidR="001A7131" w:rsidRPr="005C3FE9">
        <w:rPr>
          <w:lang w:val="en-GB" w:eastAsia="en-US"/>
        </w:rPr>
        <w:t xml:space="preserve">) </w:t>
      </w:r>
      <w:r w:rsidRPr="005C3FE9">
        <w:rPr>
          <w:lang w:val="en-GB" w:eastAsia="en-US"/>
        </w:rPr>
        <w:t>and</w:t>
      </w:r>
      <w:r w:rsidR="00917211" w:rsidRPr="005C3FE9">
        <w:rPr>
          <w:lang w:val="en-GB" w:eastAsia="en-US"/>
        </w:rPr>
        <w:t xml:space="preserve"> average</w:t>
      </w:r>
      <w:r w:rsidRPr="005C3FE9">
        <w:rPr>
          <w:lang w:val="en-GB" w:eastAsia="en-US"/>
        </w:rPr>
        <w:t xml:space="preserve"> net discharge power density</w:t>
      </w:r>
      <w:r w:rsidR="001A7131" w:rsidRPr="005C3FE9">
        <w:rPr>
          <w:lang w:val="en-GB" w:eastAsia="en-US"/>
        </w:rPr>
        <w:t xml:space="preserve"> </w:t>
      </w:r>
      <w:r w:rsidR="00F23F87">
        <w:rPr>
          <w:lang w:val="en-GB" w:eastAsia="en-US"/>
        </w:rPr>
        <w:t xml:space="preserve">per membrane area </w:t>
      </w:r>
      <w:r w:rsidR="001A7131" w:rsidRPr="005C3FE9">
        <w:rPr>
          <w:lang w:val="en-GB" w:eastAsia="en-US"/>
        </w:rPr>
        <w:t>(</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1A7131" w:rsidRPr="005C3FE9">
        <w:rPr>
          <w:lang w:val="en-GB" w:eastAsia="en-US"/>
        </w:rPr>
        <w:t>)</w:t>
      </w:r>
      <w:r w:rsidRPr="005C3FE9">
        <w:rPr>
          <w:lang w:val="en-GB" w:eastAsia="en-US"/>
        </w:rPr>
        <w:t xml:space="preserve">. </w:t>
      </w:r>
      <w:r w:rsidR="0031389C" w:rsidRPr="005C3FE9">
        <w:rPr>
          <w:lang w:val="en-GB" w:eastAsia="en-US"/>
        </w:rPr>
        <w:t>A comprehensive mat</w:t>
      </w:r>
      <w:r w:rsidR="00063A65" w:rsidRPr="005C3FE9">
        <w:rPr>
          <w:lang w:val="en-GB" w:eastAsia="en-US"/>
        </w:rPr>
        <w:t>h</w:t>
      </w:r>
      <w:r w:rsidR="0031389C" w:rsidRPr="005C3FE9">
        <w:rPr>
          <w:lang w:val="en-GB" w:eastAsia="en-US"/>
        </w:rPr>
        <w:t>e</w:t>
      </w:r>
      <w:r w:rsidR="00063A65" w:rsidRPr="005C3FE9">
        <w:rPr>
          <w:lang w:val="en-GB" w:eastAsia="en-US"/>
        </w:rPr>
        <w:t>m</w:t>
      </w:r>
      <w:r w:rsidR="0031389C" w:rsidRPr="005C3FE9">
        <w:rPr>
          <w:lang w:val="en-GB" w:eastAsia="en-US"/>
        </w:rPr>
        <w:t>atical model previously developed by our research team was used</w:t>
      </w:r>
      <w:r w:rsidR="00063A65" w:rsidRPr="005C3FE9">
        <w:rPr>
          <w:lang w:val="en-GB" w:eastAsia="en-US"/>
        </w:rPr>
        <w:t xml:space="preserve"> to predict the battery performance.</w:t>
      </w:r>
      <w:r w:rsidR="0031389C" w:rsidRPr="005C3FE9">
        <w:rPr>
          <w:lang w:val="en-GB" w:eastAsia="en-US"/>
        </w:rPr>
        <w:t xml:space="preserve"> </w:t>
      </w:r>
      <w:r w:rsidRPr="005C3FE9">
        <w:rPr>
          <w:lang w:val="en-GB" w:eastAsia="en-US"/>
        </w:rPr>
        <w:t xml:space="preserve">The </w:t>
      </w:r>
      <w:r w:rsidR="00797495">
        <w:rPr>
          <w:lang w:val="en-GB" w:eastAsia="en-US"/>
        </w:rPr>
        <w:t>ε</w:t>
      </w:r>
      <w:r w:rsidRPr="005C3FE9">
        <w:rPr>
          <w:lang w:val="en-GB" w:eastAsia="en-US"/>
        </w:rPr>
        <w:t xml:space="preserve">-constraint approach was used to </w:t>
      </w:r>
      <w:r w:rsidR="00917211" w:rsidRPr="005C3FE9">
        <w:rPr>
          <w:lang w:val="en-GB" w:eastAsia="en-US"/>
        </w:rPr>
        <w:t>build</w:t>
      </w:r>
      <w:r w:rsidRPr="005C3FE9">
        <w:rPr>
          <w:lang w:val="en-GB" w:eastAsia="en-US"/>
        </w:rPr>
        <w:t xml:space="preserve"> curves of Pareto optimal solutions under various </w:t>
      </w:r>
      <w:r w:rsidR="00917211" w:rsidRPr="005C3FE9">
        <w:rPr>
          <w:lang w:val="en-GB" w:eastAsia="en-US"/>
        </w:rPr>
        <w:t>scenarios</w:t>
      </w:r>
      <w:r w:rsidR="00063A65" w:rsidRPr="005C3FE9">
        <w:rPr>
          <w:lang w:val="en-GB" w:eastAsia="en-US"/>
        </w:rPr>
        <w:t xml:space="preserve"> by letting several </w:t>
      </w:r>
      <w:r w:rsidRPr="005C3FE9">
        <w:rPr>
          <w:lang w:val="en-GB" w:eastAsia="en-US"/>
        </w:rPr>
        <w:t>operati</w:t>
      </w:r>
      <w:r w:rsidR="00917211" w:rsidRPr="005C3FE9">
        <w:rPr>
          <w:lang w:val="en-GB" w:eastAsia="en-US"/>
        </w:rPr>
        <w:t>ng</w:t>
      </w:r>
      <w:r w:rsidRPr="005C3FE9">
        <w:rPr>
          <w:lang w:val="en-GB" w:eastAsia="en-US"/>
        </w:rPr>
        <w:t xml:space="preserve"> and design parameters</w:t>
      </w:r>
      <w:r w:rsidR="00063A65" w:rsidRPr="005C3FE9">
        <w:rPr>
          <w:lang w:val="en-GB" w:eastAsia="en-US"/>
        </w:rPr>
        <w:t xml:space="preserve"> to vary</w:t>
      </w:r>
      <w:r w:rsidRPr="005C3FE9">
        <w:rPr>
          <w:lang w:val="en-GB" w:eastAsia="en-US"/>
        </w:rPr>
        <w:t xml:space="preserve">. Using current commercial membranes, </w:t>
      </w:r>
      <w:r w:rsidR="005D0DC7" w:rsidRPr="005C3FE9">
        <w:rPr>
          <w:lang w:val="en-GB" w:eastAsia="en-US"/>
        </w:rPr>
        <w:t>optimal solutions</w:t>
      </w:r>
      <w:r w:rsidRPr="005C3FE9">
        <w:rPr>
          <w:lang w:val="en-GB" w:eastAsia="en-US"/>
        </w:rPr>
        <w:t xml:space="preserve"> </w:t>
      </w:r>
      <w:r w:rsidR="001A7131" w:rsidRPr="005C3FE9">
        <w:rPr>
          <w:lang w:val="en-GB" w:eastAsia="en-US"/>
        </w:rPr>
        <w:t>yielded an</w:t>
      </w:r>
      <w:r w:rsidRPr="005C3FE9">
        <w:rPr>
          <w:lang w:val="en-GB" w:eastAsia="en-US"/>
        </w:rPr>
        <w:t xml:space="preserve"> </w:t>
      </w:r>
      <w:proofErr w:type="spellStart"/>
      <w:r w:rsidR="001A7131" w:rsidRPr="005C3FE9">
        <w:rPr>
          <w:lang w:val="en-GB" w:eastAsia="en-US"/>
        </w:rPr>
        <w:t>RTE</w:t>
      </w:r>
      <w:r w:rsidRPr="005C3FE9">
        <w:rPr>
          <w:vertAlign w:val="subscript"/>
          <w:lang w:val="en-GB" w:eastAsia="en-US"/>
        </w:rPr>
        <w:t>net</w:t>
      </w:r>
      <w:proofErr w:type="spellEnd"/>
      <w:r w:rsidRPr="005C3FE9">
        <w:rPr>
          <w:lang w:val="en-GB" w:eastAsia="en-US"/>
        </w:rPr>
        <w:t xml:space="preserve"> </w:t>
      </w:r>
      <w:r w:rsidR="005D0DC7" w:rsidRPr="005C3FE9">
        <w:rPr>
          <w:lang w:val="en-GB" w:eastAsia="en-US"/>
        </w:rPr>
        <w:t>ranging from 32% to</w:t>
      </w:r>
      <w:r w:rsidRPr="005C3FE9">
        <w:rPr>
          <w:lang w:val="en-GB" w:eastAsia="en-US"/>
        </w:rPr>
        <w:t xml:space="preserve"> 64%</w:t>
      </w:r>
      <w:r w:rsidR="005D0DC7" w:rsidRPr="005C3FE9">
        <w:rPr>
          <w:lang w:val="en-GB" w:eastAsia="en-US"/>
        </w:rPr>
        <w:t>, while the corresponding</w:t>
      </w:r>
      <w:r w:rsidR="001A7131" w:rsidRPr="005C3FE9">
        <w:rPr>
          <w:lang w:val="en-GB" w:eastAsia="en-US"/>
        </w:rPr>
        <w:t xml:space="preserv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F84554" w:rsidRPr="005C3FE9">
        <w:rPr>
          <w:lang w:val="en-GB" w:eastAsia="en-US"/>
        </w:rPr>
        <w:t xml:space="preserve"> </w:t>
      </w:r>
      <w:r w:rsidR="005D0DC7" w:rsidRPr="005C3FE9">
        <w:rPr>
          <w:lang w:val="en-GB" w:eastAsia="en-US"/>
        </w:rPr>
        <w:t xml:space="preserve">ranged from </w:t>
      </w:r>
      <w:r w:rsidRPr="005C3FE9">
        <w:rPr>
          <w:lang w:val="en-GB" w:eastAsia="en-US"/>
        </w:rPr>
        <w:t>19.5 W m</w:t>
      </w:r>
      <w:r w:rsidRPr="005C3FE9">
        <w:rPr>
          <w:vertAlign w:val="superscript"/>
          <w:lang w:val="en-GB" w:eastAsia="en-US"/>
        </w:rPr>
        <w:t>-2</w:t>
      </w:r>
      <w:r w:rsidR="005D0DC7" w:rsidRPr="005C3FE9">
        <w:rPr>
          <w:lang w:val="en-GB" w:eastAsia="en-US"/>
        </w:rPr>
        <w:t xml:space="preserve"> to 4 W m</w:t>
      </w:r>
      <w:r w:rsidR="005D0DC7" w:rsidRPr="005C3FE9">
        <w:rPr>
          <w:vertAlign w:val="superscript"/>
          <w:lang w:val="en-GB" w:eastAsia="en-US"/>
        </w:rPr>
        <w:t>-2</w:t>
      </w:r>
      <w:r w:rsidRPr="005C3FE9">
        <w:rPr>
          <w:lang w:val="en-GB" w:eastAsia="en-US"/>
        </w:rPr>
        <w:t xml:space="preserve">. </w:t>
      </w:r>
      <w:r w:rsidR="00456B4A" w:rsidRPr="005C3FE9">
        <w:rPr>
          <w:lang w:val="en-GB" w:eastAsia="en-US"/>
        </w:rPr>
        <w:t xml:space="preserve">These results highlight the great potential of the AB-FB, as well as the need of a </w:t>
      </w:r>
      <w:r w:rsidR="00353BA8" w:rsidRPr="005C3FE9">
        <w:rPr>
          <w:lang w:val="en-GB" w:eastAsia="en-US"/>
        </w:rPr>
        <w:t>proper</w:t>
      </w:r>
      <w:r w:rsidR="00456B4A" w:rsidRPr="005C3FE9">
        <w:rPr>
          <w:lang w:val="en-GB" w:eastAsia="en-US"/>
        </w:rPr>
        <w:t xml:space="preserve"> design of experimental stacks. </w:t>
      </w:r>
      <w:r w:rsidR="0014586B" w:rsidRPr="005C3FE9">
        <w:rPr>
          <w:lang w:val="en-GB" w:eastAsia="en-US"/>
        </w:rPr>
        <w:t xml:space="preserve">Simulating </w:t>
      </w:r>
      <w:r w:rsidR="00326587" w:rsidRPr="005C3FE9">
        <w:rPr>
          <w:lang w:val="en-GB" w:eastAsia="en-US"/>
        </w:rPr>
        <w:lastRenderedPageBreak/>
        <w:t xml:space="preserve">hypothetical membranes with </w:t>
      </w:r>
      <w:r w:rsidR="0014586B" w:rsidRPr="005C3FE9">
        <w:rPr>
          <w:lang w:val="en-GB" w:eastAsia="en-US"/>
        </w:rPr>
        <w:t>i</w:t>
      </w:r>
      <w:r w:rsidRPr="005C3FE9">
        <w:rPr>
          <w:lang w:val="en-GB" w:eastAsia="en-US"/>
        </w:rPr>
        <w:t>mproved</w:t>
      </w:r>
      <w:r w:rsidR="00326587" w:rsidRPr="005C3FE9">
        <w:rPr>
          <w:lang w:val="en-GB" w:eastAsia="en-US"/>
        </w:rPr>
        <w:t>, yet realistic</w:t>
      </w:r>
      <w:r w:rsidRPr="005C3FE9">
        <w:rPr>
          <w:lang w:val="en-GB" w:eastAsia="en-US"/>
        </w:rPr>
        <w:t xml:space="preserve"> characteristics </w:t>
      </w:r>
      <w:r w:rsidR="005D0DC7" w:rsidRPr="005C3FE9">
        <w:rPr>
          <w:lang w:val="en-GB" w:eastAsia="en-US"/>
        </w:rPr>
        <w:t>shifted the range of</w:t>
      </w:r>
      <w:r w:rsidRPr="005C3FE9">
        <w:rPr>
          <w:lang w:val="en-GB" w:eastAsia="en-US"/>
        </w:rPr>
        <w:t xml:space="preserve"> </w:t>
      </w:r>
      <w:proofErr w:type="spellStart"/>
      <w:r w:rsidR="0014586B" w:rsidRPr="005C3FE9">
        <w:rPr>
          <w:lang w:val="en-GB" w:eastAsia="en-US"/>
        </w:rPr>
        <w:t>RTE</w:t>
      </w:r>
      <w:r w:rsidR="0014586B" w:rsidRPr="005C3FE9">
        <w:rPr>
          <w:vertAlign w:val="subscript"/>
          <w:lang w:val="en-GB" w:eastAsia="en-US"/>
        </w:rPr>
        <w:t>net</w:t>
      </w:r>
      <w:proofErr w:type="spellEnd"/>
      <w:r w:rsidRPr="005C3FE9">
        <w:rPr>
          <w:lang w:val="en-GB" w:eastAsia="en-US"/>
        </w:rPr>
        <w:t xml:space="preserve"> and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14586B" w:rsidRPr="005C3FE9">
        <w:rPr>
          <w:lang w:val="en-GB" w:eastAsia="en-US"/>
        </w:rPr>
        <w:t xml:space="preserve"> </w:t>
      </w:r>
      <w:r w:rsidR="005D0DC7" w:rsidRPr="005C3FE9">
        <w:rPr>
          <w:lang w:val="en-GB" w:eastAsia="en-US"/>
        </w:rPr>
        <w:t>to</w:t>
      </w:r>
      <w:r w:rsidRPr="005C3FE9">
        <w:rPr>
          <w:lang w:val="en-GB" w:eastAsia="en-US"/>
        </w:rPr>
        <w:t xml:space="preserve"> </w:t>
      </w:r>
      <w:r w:rsidR="005D0DC7" w:rsidRPr="005C3FE9">
        <w:rPr>
          <w:lang w:val="en-GB" w:eastAsia="en-US"/>
        </w:rPr>
        <w:t>5</w:t>
      </w:r>
      <w:r w:rsidR="00353BA8" w:rsidRPr="005C3FE9">
        <w:rPr>
          <w:lang w:val="en-GB" w:eastAsia="en-US"/>
        </w:rPr>
        <w:t>9.1</w:t>
      </w:r>
      <w:r w:rsidR="001811AE">
        <w:rPr>
          <w:lang w:val="en-GB" w:eastAsia="en-US"/>
        </w:rPr>
        <w:t>–</w:t>
      </w:r>
      <w:r w:rsidRPr="005C3FE9">
        <w:rPr>
          <w:lang w:val="en-GB" w:eastAsia="en-US"/>
        </w:rPr>
        <w:t>76.</w:t>
      </w:r>
      <w:r w:rsidR="00353BA8" w:rsidRPr="005C3FE9">
        <w:rPr>
          <w:lang w:val="en-GB" w:eastAsia="en-US"/>
        </w:rPr>
        <w:t>3</w:t>
      </w:r>
      <w:r w:rsidR="00F84554" w:rsidRPr="005C3FE9">
        <w:rPr>
          <w:lang w:val="en-GB" w:eastAsia="en-US"/>
        </w:rPr>
        <w:t>%</w:t>
      </w:r>
      <w:r w:rsidRPr="005C3FE9">
        <w:rPr>
          <w:lang w:val="en-GB" w:eastAsia="en-US"/>
        </w:rPr>
        <w:t xml:space="preserve"> and 23.2</w:t>
      </w:r>
      <w:r w:rsidR="001811AE">
        <w:rPr>
          <w:lang w:val="en-GB" w:eastAsia="en-US"/>
        </w:rPr>
        <w:t>–</w:t>
      </w:r>
      <w:r w:rsidR="005D0DC7" w:rsidRPr="005C3FE9">
        <w:rPr>
          <w:lang w:val="en-GB" w:eastAsia="en-US"/>
        </w:rPr>
        <w:t>4.</w:t>
      </w:r>
      <w:r w:rsidR="00353BA8" w:rsidRPr="005C3FE9">
        <w:rPr>
          <w:lang w:val="en-GB" w:eastAsia="en-US"/>
        </w:rPr>
        <w:t>4</w:t>
      </w:r>
      <w:r w:rsidRPr="005C3FE9">
        <w:rPr>
          <w:lang w:val="en-GB" w:eastAsia="en-US"/>
        </w:rPr>
        <w:t xml:space="preserve"> W m</w:t>
      </w:r>
      <w:r w:rsidRPr="005C3FE9">
        <w:rPr>
          <w:vertAlign w:val="superscript"/>
          <w:lang w:val="en-GB" w:eastAsia="en-US"/>
        </w:rPr>
        <w:t>-2</w:t>
      </w:r>
      <w:r w:rsidRPr="005C3FE9">
        <w:rPr>
          <w:lang w:val="en-GB" w:eastAsia="en-US"/>
        </w:rPr>
        <w:t xml:space="preserve">, respectively, showing </w:t>
      </w:r>
      <w:r w:rsidR="00456B4A" w:rsidRPr="005C3FE9">
        <w:rPr>
          <w:lang w:val="en-GB" w:eastAsia="en-US"/>
        </w:rPr>
        <w:t>that the technological advancement in membrane manufacturing is essential for the development of high-performance</w:t>
      </w:r>
      <w:r w:rsidRPr="005C3FE9">
        <w:rPr>
          <w:lang w:val="en-GB" w:eastAsia="en-US"/>
        </w:rPr>
        <w:t xml:space="preserve"> AB-FB</w:t>
      </w:r>
      <w:r w:rsidR="003D2B89" w:rsidRPr="005C3FE9">
        <w:rPr>
          <w:lang w:val="en-GB" w:eastAsia="en-US"/>
        </w:rPr>
        <w:t xml:space="preserve"> </w:t>
      </w:r>
      <w:r w:rsidR="00456B4A" w:rsidRPr="005C3FE9">
        <w:rPr>
          <w:lang w:val="en-GB" w:eastAsia="en-US"/>
        </w:rPr>
        <w:t>systems</w:t>
      </w:r>
      <w:r w:rsidRPr="005C3FE9">
        <w:rPr>
          <w:lang w:val="en-GB" w:eastAsia="en-US"/>
        </w:rPr>
        <w:t>.</w:t>
      </w:r>
      <w:r w:rsidR="001E4B76">
        <w:rPr>
          <w:lang w:val="en-GB" w:eastAsia="en-US"/>
        </w:rPr>
        <w:t xml:space="preserve"> A</w:t>
      </w:r>
      <w:r w:rsidR="001E4B76" w:rsidRPr="001E4B76">
        <w:rPr>
          <w:lang w:val="en-GB" w:eastAsia="en-US"/>
        </w:rPr>
        <w:t>lthough the AB-FB performs similarly to other batteries, it can be made of non-critical materials that are not subject to supply disruptions or economic dependency</w:t>
      </w:r>
      <w:r w:rsidR="001E4B76">
        <w:rPr>
          <w:lang w:val="en-GB" w:eastAsia="en-US"/>
        </w:rPr>
        <w:t xml:space="preserve">, </w:t>
      </w:r>
      <w:r w:rsidR="001E4B76" w:rsidRPr="001E4B76">
        <w:rPr>
          <w:lang w:val="en-GB" w:eastAsia="en-US"/>
        </w:rPr>
        <w:t xml:space="preserve">making </w:t>
      </w:r>
      <w:r w:rsidR="001E4B76">
        <w:rPr>
          <w:lang w:val="en-GB" w:eastAsia="en-US"/>
        </w:rPr>
        <w:t>the AB-FB</w:t>
      </w:r>
      <w:r w:rsidR="001E4B76" w:rsidRPr="001E4B76">
        <w:rPr>
          <w:lang w:val="en-GB" w:eastAsia="en-US"/>
        </w:rPr>
        <w:t xml:space="preserve"> a</w:t>
      </w:r>
      <w:r w:rsidR="00F637A3">
        <w:rPr>
          <w:lang w:val="en-GB" w:eastAsia="en-US"/>
        </w:rPr>
        <w:t xml:space="preserve"> sustainability-friendly option and a</w:t>
      </w:r>
      <w:r w:rsidR="001E4B76" w:rsidRPr="001E4B76">
        <w:rPr>
          <w:lang w:val="en-GB" w:eastAsia="en-US"/>
        </w:rPr>
        <w:t xml:space="preserve"> good candidate for </w:t>
      </w:r>
      <w:r w:rsidR="00F637A3">
        <w:rPr>
          <w:lang w:val="en-GB" w:eastAsia="en-US"/>
        </w:rPr>
        <w:t xml:space="preserve">the </w:t>
      </w:r>
      <w:r w:rsidR="001E4B76" w:rsidRPr="001E4B76">
        <w:rPr>
          <w:lang w:val="en-GB" w:eastAsia="en-US"/>
        </w:rPr>
        <w:t xml:space="preserve">future </w:t>
      </w:r>
      <w:r w:rsidR="00F637A3">
        <w:rPr>
          <w:lang w:val="en-GB" w:eastAsia="en-US"/>
        </w:rPr>
        <w:t>energy storage systems scenario</w:t>
      </w:r>
      <w:r w:rsidR="001E4B76" w:rsidRPr="001E4B76">
        <w:rPr>
          <w:lang w:val="en-GB" w:eastAsia="en-US"/>
        </w:rPr>
        <w:t>.</w:t>
      </w:r>
    </w:p>
    <w:p w14:paraId="40CE119C" w14:textId="10ABF083" w:rsidR="00886E3E" w:rsidRPr="005C3FE9" w:rsidRDefault="00D535F9" w:rsidP="00DF2E4F">
      <w:pPr>
        <w:rPr>
          <w:lang w:val="en-GB"/>
        </w:rPr>
      </w:pPr>
      <w:r w:rsidRPr="005C3FE9">
        <w:rPr>
          <w:b/>
          <w:lang w:val="en-GB"/>
        </w:rPr>
        <w:t>Keywords</w:t>
      </w:r>
      <w:r w:rsidRPr="005C3FE9">
        <w:rPr>
          <w:lang w:val="en-GB"/>
        </w:rPr>
        <w:t>:</w:t>
      </w:r>
      <w:r w:rsidR="008E22E9" w:rsidRPr="005C3FE9">
        <w:rPr>
          <w:lang w:val="en-GB"/>
        </w:rPr>
        <w:t xml:space="preserve"> electro</w:t>
      </w:r>
      <w:r w:rsidR="006621B1" w:rsidRPr="005C3FE9">
        <w:rPr>
          <w:lang w:val="en-GB"/>
        </w:rPr>
        <w:t>-</w:t>
      </w:r>
      <w:r w:rsidR="00C92F8B" w:rsidRPr="005C3FE9">
        <w:rPr>
          <w:lang w:val="en-GB"/>
        </w:rPr>
        <w:t>chemical energy storage</w:t>
      </w:r>
      <w:r w:rsidR="008E22E9" w:rsidRPr="005C3FE9">
        <w:rPr>
          <w:lang w:val="en-GB"/>
        </w:rPr>
        <w:t xml:space="preserve">; </w:t>
      </w:r>
      <w:r w:rsidR="00137E09" w:rsidRPr="005C3FE9">
        <w:rPr>
          <w:lang w:val="en-GB"/>
        </w:rPr>
        <w:t>ion</w:t>
      </w:r>
      <w:r w:rsidR="006F4AEE" w:rsidRPr="005C3FE9">
        <w:rPr>
          <w:lang w:val="en-GB"/>
        </w:rPr>
        <w:t>-</w:t>
      </w:r>
      <w:r w:rsidR="00137E09" w:rsidRPr="005C3FE9">
        <w:rPr>
          <w:lang w:val="en-GB"/>
        </w:rPr>
        <w:t>exchange membrane;</w:t>
      </w:r>
      <w:r w:rsidR="00B7711B" w:rsidRPr="005C3FE9">
        <w:rPr>
          <w:lang w:val="en-GB"/>
        </w:rPr>
        <w:t xml:space="preserve"> </w:t>
      </w:r>
      <w:r w:rsidR="000642C6">
        <w:rPr>
          <w:lang w:val="en-GB"/>
        </w:rPr>
        <w:t>flow</w:t>
      </w:r>
      <w:r w:rsidR="00C92F8B" w:rsidRPr="005C3FE9">
        <w:rPr>
          <w:lang w:val="en-GB"/>
        </w:rPr>
        <w:t xml:space="preserve"> battery</w:t>
      </w:r>
      <w:r w:rsidR="000D34B0" w:rsidRPr="005C3FE9">
        <w:rPr>
          <w:lang w:val="en-GB"/>
        </w:rPr>
        <w:t xml:space="preserve">; </w:t>
      </w:r>
      <w:r w:rsidR="00C92F8B" w:rsidRPr="005C3FE9">
        <w:rPr>
          <w:lang w:val="en-GB"/>
        </w:rPr>
        <w:t>optimization</w:t>
      </w:r>
      <w:r w:rsidR="000D34B0" w:rsidRPr="005C3FE9">
        <w:rPr>
          <w:lang w:val="en-GB"/>
        </w:rPr>
        <w:t>;</w:t>
      </w:r>
      <w:r w:rsidR="003F4022" w:rsidRPr="005C3FE9">
        <w:rPr>
          <w:lang w:val="en-GB"/>
        </w:rPr>
        <w:t xml:space="preserve"> </w:t>
      </w:r>
      <w:r w:rsidR="00C92F8B" w:rsidRPr="005C3FE9">
        <w:rPr>
          <w:lang w:val="en-GB"/>
        </w:rPr>
        <w:t xml:space="preserve">bipolar membrane </w:t>
      </w:r>
      <w:r w:rsidR="00831C17" w:rsidRPr="005C3FE9">
        <w:rPr>
          <w:lang w:val="en-GB"/>
        </w:rPr>
        <w:t xml:space="preserve">(reverse) </w:t>
      </w:r>
      <w:r w:rsidR="003F4022" w:rsidRPr="005C3FE9">
        <w:rPr>
          <w:lang w:val="en-GB"/>
        </w:rPr>
        <w:t>electrodialysis</w:t>
      </w:r>
      <w:r w:rsidR="00886E3E" w:rsidRPr="005C3FE9">
        <w:rPr>
          <w:lang w:val="en-GB"/>
        </w:rPr>
        <w:br w:type="page"/>
      </w:r>
    </w:p>
    <w:p w14:paraId="4FFEBC2F" w14:textId="77777777" w:rsidR="00CC6400" w:rsidRPr="005C3FE9" w:rsidRDefault="00CC6400" w:rsidP="00CE4FDA">
      <w:pPr>
        <w:pStyle w:val="Titolo1"/>
        <w:spacing w:beforeLines="120" w:before="288" w:afterLines="120" w:after="288"/>
      </w:pPr>
      <w:bookmarkStart w:id="1" w:name="_Toc58063776"/>
      <w:r w:rsidRPr="005C3FE9">
        <w:lastRenderedPageBreak/>
        <w:t>Introduction</w:t>
      </w:r>
      <w:bookmarkEnd w:id="1"/>
    </w:p>
    <w:p w14:paraId="196749A6" w14:textId="7C399081" w:rsidR="00786897" w:rsidRPr="005C3FE9" w:rsidRDefault="009253C8" w:rsidP="000D5249">
      <w:pPr>
        <w:rPr>
          <w:lang w:val="en-US" w:eastAsia="en-US"/>
        </w:rPr>
      </w:pPr>
      <w:r w:rsidRPr="005C3FE9">
        <w:rPr>
          <w:lang w:val="en-US" w:eastAsia="en-US"/>
        </w:rPr>
        <w:t>The energy sector is one of the key players t</w:t>
      </w:r>
      <w:r w:rsidR="007D6105" w:rsidRPr="005C3FE9">
        <w:rPr>
          <w:lang w:val="en-US" w:eastAsia="en-US"/>
        </w:rPr>
        <w:t xml:space="preserve">o address climate change by </w:t>
      </w:r>
      <w:proofErr w:type="spellStart"/>
      <w:r w:rsidR="007D6105" w:rsidRPr="005C3FE9">
        <w:rPr>
          <w:lang w:val="en-US" w:eastAsia="en-US"/>
        </w:rPr>
        <w:t>decarboni</w:t>
      </w:r>
      <w:r w:rsidR="008A0EAC">
        <w:rPr>
          <w:lang w:val="en-US" w:eastAsia="en-US"/>
        </w:rPr>
        <w:t>s</w:t>
      </w:r>
      <w:r w:rsidR="007D6105" w:rsidRPr="005C3FE9">
        <w:rPr>
          <w:lang w:val="en-US" w:eastAsia="en-US"/>
        </w:rPr>
        <w:t>ation</w:t>
      </w:r>
      <w:proofErr w:type="spellEnd"/>
      <w:r w:rsidR="007D6105" w:rsidRPr="005C3FE9">
        <w:rPr>
          <w:lang w:val="en-US" w:eastAsia="en-US"/>
        </w:rPr>
        <w:t xml:space="preserve"> strategies </w:t>
      </w:r>
      <w:r w:rsidR="007701AE" w:rsidRPr="005C3FE9">
        <w:rPr>
          <w:lang w:val="en-US" w:eastAsia="en-US"/>
        </w:rPr>
        <w:fldChar w:fldCharType="begin" w:fldLock="1"/>
      </w:r>
      <w:r w:rsidR="004B216F">
        <w:rPr>
          <w:lang w:val="en-US" w:eastAsia="en-US"/>
        </w:rPr>
        <w:instrText>ADDIN CSL_CITATION {"citationItems":[{"id":"ITEM-1","itemData":{"author":[{"dropping-particle":"","family":"IEA","given":"","non-dropping-particle":"","parse-names":false,"suffix":""}],"container-title":"2021","id":"ITEM-1","issued":{"date-parts":[["0"]]},"title":"Global Energy Review 2021","type":"webpage"},"uris":["http://www.mendeley.com/documents/?uuid=ef744733-4569-4d23-b96f-0f1bbdd6820f","http://www.mendeley.com/documents/?uuid=07a2a9ad-8932-4854-a667-9f50b3bc5fc8","http://www.mendeley.com/documents/?uuid=bb9c1bf2-8a6e-45c1-9997-fb3f6ca624f4"]}],"mendeley":{"formattedCitation":"[1]","plainTextFormattedCitation":"[1]","previouslyFormattedCitation":"[1]"},"properties":{"noteIndex":0},"schema":"https://github.com/citation-style-language/schema/raw/master/csl-citation.json"}</w:instrText>
      </w:r>
      <w:r w:rsidR="007701AE" w:rsidRPr="005C3FE9">
        <w:rPr>
          <w:lang w:val="en-US" w:eastAsia="en-US"/>
        </w:rPr>
        <w:fldChar w:fldCharType="separate"/>
      </w:r>
      <w:r w:rsidR="007701AE" w:rsidRPr="005C3FE9">
        <w:rPr>
          <w:noProof/>
          <w:lang w:val="en-US" w:eastAsia="en-US"/>
        </w:rPr>
        <w:t>[1]</w:t>
      </w:r>
      <w:r w:rsidR="007701AE" w:rsidRPr="005C3FE9">
        <w:rPr>
          <w:lang w:val="en-US" w:eastAsia="en-US"/>
        </w:rPr>
        <w:fldChar w:fldCharType="end"/>
      </w:r>
      <w:r w:rsidR="007D6105" w:rsidRPr="005C3FE9">
        <w:rPr>
          <w:lang w:val="en-US" w:eastAsia="en-US"/>
        </w:rPr>
        <w:t xml:space="preserve">. </w:t>
      </w:r>
      <w:r w:rsidRPr="005C3FE9">
        <w:rPr>
          <w:lang w:val="en-US" w:eastAsia="en-US"/>
        </w:rPr>
        <w:t>The development and spread of technologies based on r</w:t>
      </w:r>
      <w:r w:rsidR="007D6105" w:rsidRPr="005C3FE9">
        <w:rPr>
          <w:lang w:val="en-US" w:eastAsia="en-US"/>
        </w:rPr>
        <w:t xml:space="preserve">enewable energy sources are important </w:t>
      </w:r>
      <w:r w:rsidR="00CE65C4" w:rsidRPr="005C3FE9">
        <w:rPr>
          <w:lang w:val="en-US" w:eastAsia="en-US"/>
        </w:rPr>
        <w:t>in this sense</w:t>
      </w:r>
      <w:r w:rsidR="007D6105" w:rsidRPr="005C3FE9">
        <w:rPr>
          <w:lang w:val="en-US" w:eastAsia="en-US"/>
        </w:rPr>
        <w:t xml:space="preserve">. However, </w:t>
      </w:r>
      <w:r w:rsidR="007E682C" w:rsidRPr="005C3FE9">
        <w:rPr>
          <w:lang w:val="en-US" w:eastAsia="en-US"/>
        </w:rPr>
        <w:t xml:space="preserve">the mismatch between </w:t>
      </w:r>
      <w:r w:rsidR="007D6105" w:rsidRPr="005C3FE9">
        <w:rPr>
          <w:lang w:val="en-US" w:eastAsia="en-US"/>
        </w:rPr>
        <w:t xml:space="preserve">power generation and consumption is a </w:t>
      </w:r>
      <w:r w:rsidR="007E682C" w:rsidRPr="005C3FE9">
        <w:rPr>
          <w:lang w:val="en-US" w:eastAsia="en-US"/>
        </w:rPr>
        <w:t>major issue</w:t>
      </w:r>
      <w:r w:rsidR="007D6105" w:rsidRPr="005C3FE9">
        <w:rPr>
          <w:lang w:val="en-US" w:eastAsia="en-US"/>
        </w:rPr>
        <w:t xml:space="preserve"> for </w:t>
      </w:r>
      <w:r w:rsidR="00C0364B" w:rsidRPr="005C3FE9">
        <w:rPr>
          <w:lang w:val="en-US" w:eastAsia="en-US"/>
        </w:rPr>
        <w:t>renewable</w:t>
      </w:r>
      <w:r w:rsidR="00C0364B">
        <w:rPr>
          <w:lang w:val="en-US" w:eastAsia="en-US"/>
        </w:rPr>
        <w:t xml:space="preserve"> sources</w:t>
      </w:r>
      <w:r w:rsidR="00C0364B" w:rsidRPr="005C3FE9">
        <w:rPr>
          <w:lang w:val="en-US" w:eastAsia="en-US"/>
        </w:rPr>
        <w:t xml:space="preserve"> </w:t>
      </w:r>
      <w:r w:rsidR="007D6105" w:rsidRPr="005C3FE9">
        <w:rPr>
          <w:lang w:val="en-US" w:eastAsia="en-US"/>
        </w:rPr>
        <w:t>such as solar and wind</w:t>
      </w:r>
      <w:r w:rsidR="00DE6FFE" w:rsidRPr="005C3FE9">
        <w:rPr>
          <w:lang w:val="en-US" w:eastAsia="en-US"/>
        </w:rPr>
        <w:t xml:space="preserve"> </w:t>
      </w:r>
      <w:r w:rsidR="00DE6FFE" w:rsidRPr="005C3FE9">
        <w:rPr>
          <w:lang w:val="en-US" w:eastAsia="en-US"/>
        </w:rPr>
        <w:fldChar w:fldCharType="begin" w:fldLock="1"/>
      </w:r>
      <w:r w:rsidR="00227EFE">
        <w:rPr>
          <w:lang w:val="en-US" w:eastAsia="en-US"/>
        </w:rPr>
        <w:instrText>ADDIN CSL_CITATION {"citationItems":[{"id":"ITEM-1","itemData":{"DOI":"10.1016/j.est.2020.101198","ISSN":"2352152X","abstract":"Intermittency and unpredictability of variable renewable energy sources, as well as the mismatch between generation and users’ demand, are the major hurdles to overcome looking at 100% renewable grids. Energy storage (ES) technologies are the answer to this question, yet high market costs are still compared to market parity. For the possibility to decouple capacity and power, hence tailoring the energy storage features according to the main functions required, the solutions investigated are based on Vanadium Redox Flow Batteries (VRFBs) and Reversible Solid Oxide Cells (rSOC). In low interconnected micro-grids, the decoupled sizing of capacity and power is an essential feature to attain higher cost-effectiveness. Current metrics for the economics of renewable energy storage fail to a large extent in assessing the value of stored energy, especially when the power source is scarcely predictable. This paper presents improved techno-economic metrics to compare high capacity-to-power ES technologies for renewable-based micro-grids. The new metrics synthetically translates energy efficiency and quality of system integration into monetary terms, going beyond the classic definition of Levelized Cost of Electricity (LCOE). Then, they provide a tool to understand where the main causes of payback deferral stand. For the case-study analysed, different storage assets (VRFB, rSOC and hybrid rSOC) for installations in households featuring 25 kWh bulk capacity and 1.5 kW discharging power are evaluated. The LCOE is equal to 0.438€‧kWh−1, 0.739€‧kWh−1 and 0.769€‧kWh−1 for VRFB, rSOC and hybrid rSOC respectively. Yet, considering the unit of stored energy, the hybrid rSOC storage system is more convenient than the basic rSOC (2.05€‧kWh−1 versus 2.61€‧kWh−1), but far less cheap than VRFBs (0.560€‧kWh−1).","author":[{"dropping-particle":"","family":"Baldinelli","given":"Arianna","non-dropping-particle":"","parse-names":false,"suffix":""},{"dropping-particle":"","family":"Barelli","given":"Linda","non-dropping-particle":"","parse-names":false,"suffix":""},{"dropping-particle":"","family":"Bidini","given":"Gianni","non-dropping-particle":"","parse-names":false,"suffix":""},{"dropping-particle":"","family":"Discepoli","given":"Gabriele","non-dropping-particle":"","parse-names":false,"suffix":""}],"container-title":"Journal of Energy Storage","id":"ITEM-1","issued":{"date-parts":[["2020","4"]]},"page":"101198","title":"Economics of innovative high capacity-to-power energy storage technologies pointing at 100% renewable micro-grids","type":"article-journal","volume":"28"},"uris":["http://www.mendeley.com/documents/?uuid=790de326-e243-44b1-ad23-212de26d1b1f","http://www.mendeley.com/documents/?uuid=dad307c3-c0ef-4dbe-b706-762f1e87fee9"]}],"mendeley":{"formattedCitation":"[2]","plainTextFormattedCitation":"[2]","previouslyFormattedCitation":"[2]"},"properties":{"noteIndex":0},"schema":"https://github.com/citation-style-language/schema/raw/master/csl-citation.json"}</w:instrText>
      </w:r>
      <w:r w:rsidR="00DE6FFE" w:rsidRPr="005C3FE9">
        <w:rPr>
          <w:lang w:val="en-US" w:eastAsia="en-US"/>
        </w:rPr>
        <w:fldChar w:fldCharType="separate"/>
      </w:r>
      <w:r w:rsidR="00DE6FFE" w:rsidRPr="005C3FE9">
        <w:rPr>
          <w:noProof/>
          <w:lang w:val="en-US" w:eastAsia="en-US"/>
        </w:rPr>
        <w:t>[2]</w:t>
      </w:r>
      <w:r w:rsidR="00DE6FFE" w:rsidRPr="005C3FE9">
        <w:rPr>
          <w:lang w:val="en-US" w:eastAsia="en-US"/>
        </w:rPr>
        <w:fldChar w:fldCharType="end"/>
      </w:r>
      <w:r w:rsidR="007D6105" w:rsidRPr="005C3FE9">
        <w:rPr>
          <w:lang w:val="en-US" w:eastAsia="en-US"/>
        </w:rPr>
        <w:t xml:space="preserve">. </w:t>
      </w:r>
      <w:r w:rsidR="00C0364B">
        <w:rPr>
          <w:lang w:val="en-US" w:eastAsia="en-US"/>
        </w:rPr>
        <w:t>E</w:t>
      </w:r>
      <w:r w:rsidR="007D6105" w:rsidRPr="005C3FE9">
        <w:rPr>
          <w:lang w:val="en-US" w:eastAsia="en-US"/>
        </w:rPr>
        <w:t xml:space="preserve">nergy storage systems are </w:t>
      </w:r>
      <w:r w:rsidR="00C0364B">
        <w:rPr>
          <w:lang w:val="en-US" w:eastAsia="en-US"/>
        </w:rPr>
        <w:t>essential to tackle this issue</w:t>
      </w:r>
      <w:r w:rsidR="007E682C" w:rsidRPr="005C3FE9">
        <w:rPr>
          <w:lang w:val="en-US" w:eastAsia="en-US"/>
        </w:rPr>
        <w:t>. Moreover,</w:t>
      </w:r>
      <w:r w:rsidR="007D6105" w:rsidRPr="005C3FE9">
        <w:rPr>
          <w:lang w:val="en-US" w:eastAsia="en-US"/>
        </w:rPr>
        <w:t xml:space="preserve"> </w:t>
      </w:r>
      <w:r w:rsidR="007E682C" w:rsidRPr="005C3FE9">
        <w:rPr>
          <w:lang w:val="en-US" w:eastAsia="en-US"/>
        </w:rPr>
        <w:t xml:space="preserve">they act </w:t>
      </w:r>
      <w:r w:rsidR="007D6105" w:rsidRPr="005C3FE9">
        <w:rPr>
          <w:lang w:val="en-US" w:eastAsia="en-US"/>
        </w:rPr>
        <w:t xml:space="preserve">for grid </w:t>
      </w:r>
      <w:proofErr w:type="spellStart"/>
      <w:r w:rsidR="007D6105" w:rsidRPr="005C3FE9">
        <w:rPr>
          <w:lang w:val="en-US" w:eastAsia="en-US"/>
        </w:rPr>
        <w:t>stabili</w:t>
      </w:r>
      <w:r w:rsidR="008A0EAC">
        <w:rPr>
          <w:lang w:val="en-US" w:eastAsia="en-US"/>
        </w:rPr>
        <w:t>s</w:t>
      </w:r>
      <w:r w:rsidR="007D6105" w:rsidRPr="005C3FE9">
        <w:rPr>
          <w:lang w:val="en-US" w:eastAsia="en-US"/>
        </w:rPr>
        <w:t>ation</w:t>
      </w:r>
      <w:proofErr w:type="spellEnd"/>
      <w:r w:rsidR="007D6105" w:rsidRPr="005C3FE9">
        <w:rPr>
          <w:lang w:val="en-US" w:eastAsia="en-US"/>
        </w:rPr>
        <w:t xml:space="preserve"> and rapid response to demand. Effective systems should be MWh scalable, safe, environmentally friendly, robust, cost-effective, and independent of location. </w:t>
      </w:r>
      <w:r w:rsidR="005D0147" w:rsidRPr="005C3FE9">
        <w:rPr>
          <w:lang w:val="en-US" w:eastAsia="en-US"/>
        </w:rPr>
        <w:t>Different</w:t>
      </w:r>
      <w:r w:rsidR="007D6105" w:rsidRPr="005C3FE9">
        <w:rPr>
          <w:lang w:val="en-US" w:eastAsia="en-US"/>
        </w:rPr>
        <w:t xml:space="preserve"> technologies </w:t>
      </w:r>
      <w:r w:rsidR="005D0147" w:rsidRPr="005C3FE9">
        <w:rPr>
          <w:lang w:val="en-US" w:eastAsia="en-US"/>
        </w:rPr>
        <w:t>have been proposed, and</w:t>
      </w:r>
      <w:r w:rsidR="007D6105" w:rsidRPr="005C3FE9">
        <w:rPr>
          <w:lang w:val="en-US" w:eastAsia="en-US"/>
        </w:rPr>
        <w:t xml:space="preserve"> </w:t>
      </w:r>
      <w:r w:rsidR="005D0147" w:rsidRPr="005C3FE9">
        <w:rPr>
          <w:lang w:val="en-US" w:eastAsia="en-US"/>
        </w:rPr>
        <w:t>among them</w:t>
      </w:r>
      <w:r w:rsidR="007D6105" w:rsidRPr="005C3FE9">
        <w:rPr>
          <w:lang w:val="en-US" w:eastAsia="en-US"/>
        </w:rPr>
        <w:t xml:space="preserve">, flow batteries store energy in </w:t>
      </w:r>
      <w:r w:rsidR="005D0147" w:rsidRPr="005C3FE9">
        <w:rPr>
          <w:lang w:val="en-US" w:eastAsia="en-US"/>
        </w:rPr>
        <w:t>the form of</w:t>
      </w:r>
      <w:r w:rsidR="007D6105" w:rsidRPr="005C3FE9">
        <w:rPr>
          <w:lang w:val="en-US" w:eastAsia="en-US"/>
        </w:rPr>
        <w:t xml:space="preserve"> electrolyte solution</w:t>
      </w:r>
      <w:r w:rsidR="005D0147" w:rsidRPr="005C3FE9">
        <w:rPr>
          <w:lang w:val="en-US" w:eastAsia="en-US"/>
        </w:rPr>
        <w:t>s</w:t>
      </w:r>
      <w:r w:rsidR="004319C3">
        <w:rPr>
          <w:lang w:val="en-US" w:eastAsia="en-US"/>
        </w:rPr>
        <w:t xml:space="preserve"> </w:t>
      </w:r>
      <w:r w:rsidR="004B216F">
        <w:rPr>
          <w:lang w:val="en-US" w:eastAsia="en-US"/>
        </w:rPr>
        <w:fldChar w:fldCharType="begin" w:fldLock="1"/>
      </w:r>
      <w:r w:rsidR="00E77EC7">
        <w:rPr>
          <w:lang w:val="en-US" w:eastAsia="en-US"/>
        </w:rPr>
        <w:instrText xml:space="preserve">ADDIN CSL_CITATION {"citationItems":[{"id":"ITEM-1","itemData":{"DOI":"10.1016/j.jechem.2020.05.056","ISSN":"20954956","abstract":"Aqueous Zn-ion battery (AZIB) has become an attractive technology because of its unique features of low cost, high safety and the eco-friendliness. MnO2 is the model cathode material for AZIB since the first report on reversible Zn-MnO2 battery, but recent studies have unveiled different charge storage mechanisms. Due to revamping of the electrochemistry and redesigning of the electrolyte and interface, there is tremendous performance enhancement in AZIB. This mini Review will first give a brief introduction of ZIB, including fundamentals of materials and components, and the progress in recent years. Then, a general classification of working mechanisms related to MnO2 in neutral and mildly acidic electrolyte is elaborated. Our focus is put on the recent blossoming Zn-MnO2 electrolytic mechanism, which has given birth to the Zn-MnO2 redox flow batteries that are highly promising for large-scale static energy storage.","author":[{"dropping-particle":"","family":"Xue","given":"Tong","non-dropping-particle":"","parse-names":false,"suffix":""},{"dropping-particle":"","family":"Fan","given":"Hong Jin","non-dropping-particle":"","parse-names":false,"suffix":""}],"container-title":"Journal of Energy Chemistry","id":"ITEM-1","issued":{"date-parts":[["2021","3","1"]]},"page":"194-201","publisher":"Elsevier","title":"From aqueous Zn-ion battery to Zn-MnO2 flow battery: A brief story","type":"article-journal","volume":"54"},"uris":["http://www.mendeley.com/documents/?uuid=32dcd740-4e79-3bd0-a77d-f4ceb0f9ed10"]},{"id":"ITEM-2","itemData":{"DOI":"10.1016/j.jechem.2020.09.001","ISSN":"20954956","abstract":"A protic ionic liquid is designed and implemented for the first time as a solvent for a high energy density vanadium redox flow battery. Despite being less conductive than standard aqueous electrolytes, it is thermally stable on a 100 °C temperature window, chemically stable for at least 60 days, equally viscous and dense with typical aqueous solvents and most importantly able to solubilize to 6 mol L-1 vanadium sulfate, thus increasing the VRFB energy density by a factor of 2.5. Electrochemical measurements revealed quasi-reversible redox transitions for both catholyte and anolyte at 25 °C while a proof-of-concept redox flow cell with the proposed electrolyte was tested for a total of 150 cycles at 25 °C, showing an open circuit potential of 1.39 V and energy and coulombic efficiencies of 65% and 93%, respectively. What's more, the battery can be equally cycled at 45 °C showing good thermal stability. This study underlines a new route to improve the energy-to-volume ratio of promising energy storage system.","author":[{"dropping-particle":"","family":"Nikiforidis","given":"Georgios","non-dropping-particle":"","parse-names":false,"suffix":""},{"dropping-particle":"","family":"Belhcen","given":"Amal","non-dropping-particle":"","parse-names":false,"suffix":""},{"dropping-particle":"","family":"Anouti","given":"Mérièm","non-dropping-particle":"","parse-names":false,"suffix":""}],"container-title":"Journal of Energy Chemistry","id":"ITEM-2","issued":{"date-parts":[["2021","6","1"]]},"page":"238-246","publisher":"Elsevier","title":"A highly concentrated vanadium protic ionic liquid electrolyte for the vanadium redox flow battery","type":"article-journal","volume":"57"},"uris":["http://www.mendeley.com/documents/?uuid=e5560a4c-940f-3cf9-af22-60d2477c0fad"]},{"id":"ITEM-3","itemData":{"DOI":"10.1016/j.jechem.2022.06.041","ISSN":"20954956","abstract":"Long duration energy storage (LDES) technologies are vital for wide utilization of renewable energy sources and increasing the penetration of these technologies within energy infrastructures. Herein, we propose a low-cost alkaline all-iron flow battery by coupling ferri/ferro-cyanide redox couple with ferric/ferrous-gluconate complexes redox couple. The designed all-iron flow battery demonstrates a coulombic efficiency of above 99% and an energy efficiency of </w:instrText>
      </w:r>
      <w:r w:rsidR="00E77EC7">
        <w:rPr>
          <w:rFonts w:ascii="Cambria Math" w:hAnsi="Cambria Math" w:cs="Cambria Math"/>
          <w:lang w:val="en-US" w:eastAsia="en-US"/>
        </w:rPr>
        <w:instrText>∼</w:instrText>
      </w:r>
      <w:r w:rsidR="00E77EC7">
        <w:rPr>
          <w:lang w:val="en-US" w:eastAsia="en-US"/>
        </w:rPr>
        <w:instrText xml:space="preserve">83% at a current density of 80 mA cm−2, which can continuously run for more than 950 cycles. Most importantly, the battery demonstrates a coulombic efficiency of more than 99.0% and an energy efficiency of </w:instrText>
      </w:r>
      <w:r w:rsidR="00E77EC7">
        <w:rPr>
          <w:rFonts w:ascii="Cambria Math" w:hAnsi="Cambria Math" w:cs="Cambria Math"/>
          <w:lang w:val="en-US" w:eastAsia="en-US"/>
        </w:rPr>
        <w:instrText>∼</w:instrText>
      </w:r>
      <w:r w:rsidR="00E77EC7">
        <w:rPr>
          <w:lang w:val="en-US" w:eastAsia="en-US"/>
        </w:rPr>
        <w:instrText>83% for a long duration (</w:instrText>
      </w:r>
      <w:r w:rsidR="00E77EC7">
        <w:rPr>
          <w:rFonts w:ascii="Cambria Math" w:hAnsi="Cambria Math" w:cs="Cambria Math"/>
          <w:lang w:val="en-US" w:eastAsia="en-US"/>
        </w:rPr>
        <w:instrText>∼</w:instrText>
      </w:r>
      <w:r w:rsidR="00E77EC7">
        <w:rPr>
          <w:lang w:val="en-US" w:eastAsia="en-US"/>
        </w:rPr>
        <w:instrText>12, 16 and 20 h per cycle) charge/discharge process. Benefiting from the low cost of iron electrolytes, the overall cost of the all-iron flow battery system can be reached as low as $76.11 per kWh based on a 10 h system with a power of 9.9 kW. This work provides a new option for next-generation cost-effective flow batteries for long duration large scale energy storage.","author":[{"dropping-particle":"","family":"Liu","given":"Xiaoqi","non-dropping-particle":"","parse-names":false,"suffix":""},{"dropping-particle":"","family":"Li","given":"Tianyu","non-dropping-particle":"","parse-names":false,"suffix":""},{"dropping-particle":"","family":"Yuan","given":"Zhizhang","non-dropping-particle":"","parse-names":false,"suffix":""},{"dropping-particle":"","family":"Li","given":"Xianfeng","non-dropping-particle":"","parse-names":false,"suffix":""}],"container-title":"Journal of Energy Chemistry","id":"ITEM-3","issued":{"date-parts":[["2022","10","1"]]},"page":"445-451","publisher":"Elsevier","title":"Low-cost all-iron flow battery with high performance towards long-duration energy storage","type":"article-journal","volume":"73"},"uris":["http://www.mendeley.com/documents/?uuid=8bca2703-9eb7-3a0f-8eb0-4ca5ffbb17d4"]},{"id":"ITEM-4","itemData":{"DOI":"10.1016/j.jechem.2021.10.037","ISSN":"20954956","abstract":"For flow batteries (FBs), the current technologies are still expensive and have relatively low energy density, which limits their large-scale applications. Organic FBs (OFBs) which employ organic molecules as redox-active materials have been considered as one of the promising technologies for achieving low-cost and high-performance. Herein, we present a critical overview of the progress on the OFBs, including the design principles of key components (redox-active molecules, membranes, and electrodes) and the latest achievement in both aqueous and nonaqueous systems. Finally, future directions in explorations of the high-performance OFB for electrochemical energy storage are also highlighted.","author":[{"dropping-particle":"","family":"Zhao","given":"Ziming","non-dropping-particle":"","parse-names":false,"suffix":""},{"dropping-particle":"","family":"Zhang","given":"Changkun","non-dropping-particle":"","parse-names":false,"suffix":""},{"dropping-particle":"","family":"Li","given":"Xianfeng","non-dropping-particle":"","parse-names":false,"suffix":""}],"container-title":"Journal of Energy Chemistry","id":"ITEM-4","issued":{"date-parts":[["2022","4","1"]]},"page":"621-639","publisher":"Elsevier","title":"Opportunities and challenges of organic flow battery for electrochemical energy storage technology","type":"article-journal","volume":"67"},"uris":["http://www.mendeley.com/documents/?uuid=f7e2816c-46e1-3948-b78a-24ea9396a2be"]}],"mendeley":{"formattedCitation":"[3–6]","plainTextFormattedCitation":"[3–6]","previouslyFormattedCitation":"[3–6]"},"properties":{"noteIndex":0},"schema":"https://github.com/citation-style-language/schema/raw/master/csl-citation.json"}</w:instrText>
      </w:r>
      <w:r w:rsidR="004B216F">
        <w:rPr>
          <w:lang w:val="en-US" w:eastAsia="en-US"/>
        </w:rPr>
        <w:fldChar w:fldCharType="separate"/>
      </w:r>
      <w:r w:rsidR="004319C3" w:rsidRPr="004319C3">
        <w:rPr>
          <w:noProof/>
          <w:lang w:val="en-US" w:eastAsia="en-US"/>
        </w:rPr>
        <w:t>[3–6]</w:t>
      </w:r>
      <w:r w:rsidR="004B216F">
        <w:rPr>
          <w:lang w:val="en-US" w:eastAsia="en-US"/>
        </w:rPr>
        <w:fldChar w:fldCharType="end"/>
      </w:r>
      <w:r w:rsidR="004319C3">
        <w:rPr>
          <w:lang w:val="en-US" w:eastAsia="en-US"/>
        </w:rPr>
        <w:t>.</w:t>
      </w:r>
      <w:r w:rsidR="007D6105" w:rsidRPr="005C3FE9">
        <w:rPr>
          <w:lang w:val="en-US" w:eastAsia="en-US"/>
        </w:rPr>
        <w:t xml:space="preserve"> </w:t>
      </w:r>
      <w:r w:rsidR="00DC0209" w:rsidRPr="005C3FE9">
        <w:rPr>
          <w:lang w:val="en-US" w:eastAsia="en-US"/>
        </w:rPr>
        <w:t>Within this innovative group, Acid-Base flow batteries meet all the above</w:t>
      </w:r>
      <w:r w:rsidR="00051381" w:rsidRPr="005C3FE9">
        <w:rPr>
          <w:lang w:val="en-US" w:eastAsia="en-US"/>
        </w:rPr>
        <w:t>-</w:t>
      </w:r>
      <w:r w:rsidR="00DC0209" w:rsidRPr="005C3FE9">
        <w:rPr>
          <w:lang w:val="en-US" w:eastAsia="en-US"/>
        </w:rPr>
        <w:t>mentioned requirements, fit well with modern smart grids, and have high performance. The working principle of AB-FB</w:t>
      </w:r>
      <w:r w:rsidR="006E7A60" w:rsidRPr="005C3FE9">
        <w:rPr>
          <w:lang w:val="en-US" w:eastAsia="en-US"/>
        </w:rPr>
        <w:t>s</w:t>
      </w:r>
      <w:r w:rsidR="00DC0209" w:rsidRPr="005C3FE9">
        <w:rPr>
          <w:lang w:val="en-US" w:eastAsia="en-US"/>
        </w:rPr>
        <w:t xml:space="preserve"> is related to the water dissociation reaction that occurs in the interlayer of the battery's bipolar membranes</w:t>
      </w:r>
      <w:r w:rsidR="00DE6FFE" w:rsidRPr="005C3FE9">
        <w:rPr>
          <w:lang w:val="en-US" w:eastAsia="en-US"/>
        </w:rPr>
        <w:t xml:space="preserve"> </w:t>
      </w:r>
      <w:r w:rsidR="00DE6FFE" w:rsidRPr="005C3FE9">
        <w:rPr>
          <w:lang w:val="en-US" w:eastAsia="en-US"/>
        </w:rPr>
        <w:fldChar w:fldCharType="begin" w:fldLock="1"/>
      </w:r>
      <w:r w:rsidR="00E77EC7">
        <w:rPr>
          <w:lang w:val="en-US" w:eastAsia="en-US"/>
        </w:rPr>
        <w:instrText>ADDIN CSL_CITATION {"citationItems":[{"id":"ITEM-1","itemData":{"DOI":"10.1002/er.3941","ISSN":"0363907X","abstract":"An increasing fraction of energy is generated by intermittent sources such as wind and sun. A straightforward solution to keep the electricity grid reliable is the connection of large‐scale electricity storage to this grid. Current battery storage technologies, while providing promising energy and power densities, suffer from a large environmental footprint, safety issues, and technological challenges. In this paper, the acid base flow battery is re‐established as an envi- ronmental friendly means of storing electricity using electrolyte consisting of NaCl salt. To achieve a high specific energy, we have performed charge and dis- charge cycles over the entire pH range (0–14) at several current densities. We demonstrate stable performance at high energy density (2.9 Wh L−1). Main energy dissipation occurs by unwanted proton and hydroxyl ion transport and leads to low coulombic efficiencies (13%–27%).","author":[{"dropping-particle":"","family":"Egmond","given":"W. J.","non-dropping-particle":"van","parse-names":false,"suffix":""},{"dropping-particle":"","family":"Saakes","given":"M.","non-dropping-particle":"","parse-names":false,"suffix":""},{"dropping-particle":"","family":"Noor","given":"I.","non-dropping-particle":"","parse-names":false,"suffix":""},{"dropping-particle":"","family":"Porada","given":"S.","non-dropping-particle":"","parse-names":false,"suffix":""},{"dropping-particle":"","family":"Buisman","given":"C. J. N.","non-dropping-particle":"","parse-names":false,"suffix":""},{"dropping-particle":"","family":"Hamelers","given":"H.V.M.","non-dropping-particle":"","parse-names":false,"suffix":""}],"container-title":"International Journal of Energy Research","id":"ITEM-1","issue":"4","issued":{"date-parts":[["2018","3","25"]]},"page":"1524-1535","title":"Performance of an environmentally benign acid base flow battery at high energy density","type":"article-journal","volume":"42"},"uris":["http://www.mendeley.com/documents/?uuid=65c69b58-b182-3c03-b037-15c91d33a8c8"]}],"mendeley":{"formattedCitation":"[7]","plainTextFormattedCitation":"[7]","previouslyFormattedCitation":"[7]"},"properties":{"noteIndex":0},"schema":"https://github.com/citation-style-language/schema/raw/master/csl-citation.json"}</w:instrText>
      </w:r>
      <w:r w:rsidR="00DE6FFE" w:rsidRPr="005C3FE9">
        <w:rPr>
          <w:lang w:val="en-US" w:eastAsia="en-US"/>
        </w:rPr>
        <w:fldChar w:fldCharType="separate"/>
      </w:r>
      <w:r w:rsidR="004319C3" w:rsidRPr="004319C3">
        <w:rPr>
          <w:noProof/>
          <w:lang w:val="en-US" w:eastAsia="en-US"/>
        </w:rPr>
        <w:t>[7]</w:t>
      </w:r>
      <w:r w:rsidR="00DE6FFE" w:rsidRPr="005C3FE9">
        <w:rPr>
          <w:lang w:val="en-US" w:eastAsia="en-US"/>
        </w:rPr>
        <w:fldChar w:fldCharType="end"/>
      </w:r>
      <w:r w:rsidR="00DC0209" w:rsidRPr="005C3FE9">
        <w:rPr>
          <w:lang w:val="en-US" w:eastAsia="en-US"/>
        </w:rPr>
        <w:t>. The AB-FB combines two membrane processes</w:t>
      </w:r>
      <w:r w:rsidR="006E7A60" w:rsidRPr="005C3FE9">
        <w:rPr>
          <w:lang w:val="en-US" w:eastAsia="en-US"/>
        </w:rPr>
        <w:t>,</w:t>
      </w:r>
      <w:r w:rsidR="00DC0209" w:rsidRPr="005C3FE9">
        <w:rPr>
          <w:lang w:val="en-US" w:eastAsia="en-US"/>
        </w:rPr>
        <w:t xml:space="preserve"> </w:t>
      </w:r>
      <w:r w:rsidR="006E7A60" w:rsidRPr="005C3FE9">
        <w:rPr>
          <w:lang w:val="en-US" w:eastAsia="en-US"/>
        </w:rPr>
        <w:t>namely</w:t>
      </w:r>
      <w:r w:rsidR="00DC0209" w:rsidRPr="005C3FE9">
        <w:rPr>
          <w:lang w:val="en-US" w:eastAsia="en-US"/>
        </w:rPr>
        <w:t xml:space="preserve"> Bipolar Membrane Electrodialysis</w:t>
      </w:r>
      <w:r w:rsidR="00557FFC" w:rsidRPr="005C3FE9">
        <w:rPr>
          <w:lang w:val="en-US" w:eastAsia="en-US"/>
        </w:rPr>
        <w:t xml:space="preserve"> (BMED)</w:t>
      </w:r>
      <w:r w:rsidR="00DC0209" w:rsidRPr="005C3FE9">
        <w:rPr>
          <w:lang w:val="en-US" w:eastAsia="en-US"/>
        </w:rPr>
        <w:t xml:space="preserve"> during the charge phase</w:t>
      </w:r>
      <w:r w:rsidR="006E7A60" w:rsidRPr="005C3FE9">
        <w:rPr>
          <w:lang w:val="en-US" w:eastAsia="en-US"/>
        </w:rPr>
        <w:t>,</w:t>
      </w:r>
      <w:r w:rsidR="00DC0209" w:rsidRPr="005C3FE9">
        <w:rPr>
          <w:lang w:val="en-US" w:eastAsia="en-US"/>
        </w:rPr>
        <w:t xml:space="preserve"> and Bipolar Membrane Reverse Electrodialysis</w:t>
      </w:r>
      <w:r w:rsidR="00557FFC" w:rsidRPr="005C3FE9">
        <w:rPr>
          <w:lang w:val="en-US" w:eastAsia="en-US"/>
        </w:rPr>
        <w:t xml:space="preserve"> (BMRED)</w:t>
      </w:r>
      <w:r w:rsidR="00DC0209" w:rsidRPr="005C3FE9">
        <w:rPr>
          <w:lang w:val="en-US" w:eastAsia="en-US"/>
        </w:rPr>
        <w:t xml:space="preserve"> during the discharge phase</w:t>
      </w:r>
      <w:r w:rsidR="00DE6FFE" w:rsidRPr="005C3FE9">
        <w:rPr>
          <w:lang w:val="en-US" w:eastAsia="en-US"/>
        </w:rPr>
        <w:t xml:space="preserve"> </w:t>
      </w:r>
      <w:r w:rsidR="00DE6FFE" w:rsidRPr="005C3FE9">
        <w:rPr>
          <w:lang w:val="en-US" w:eastAsia="en-US"/>
        </w:rPr>
        <w:fldChar w:fldCharType="begin" w:fldLock="1"/>
      </w:r>
      <w:r w:rsidR="00E77EC7">
        <w:rPr>
          <w:lang w:val="en-US"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00DE6FFE" w:rsidRPr="005C3FE9">
        <w:rPr>
          <w:lang w:val="en-US" w:eastAsia="en-US"/>
        </w:rPr>
        <w:fldChar w:fldCharType="separate"/>
      </w:r>
      <w:r w:rsidR="004319C3" w:rsidRPr="004319C3">
        <w:rPr>
          <w:noProof/>
          <w:lang w:val="en-US" w:eastAsia="en-US"/>
        </w:rPr>
        <w:t>[8]</w:t>
      </w:r>
      <w:r w:rsidR="00DE6FFE" w:rsidRPr="005C3FE9">
        <w:rPr>
          <w:lang w:val="en-US" w:eastAsia="en-US"/>
        </w:rPr>
        <w:fldChar w:fldCharType="end"/>
      </w:r>
      <w:r w:rsidR="00491ACD" w:rsidRPr="005C3FE9">
        <w:rPr>
          <w:lang w:val="en-US" w:eastAsia="en-US"/>
        </w:rPr>
        <w:t xml:space="preserve"> (</w:t>
      </w:r>
      <w:r w:rsidR="004F1CE4" w:rsidRPr="005C3FE9">
        <w:rPr>
          <w:lang w:val="en-US" w:eastAsia="en-US"/>
        </w:rPr>
        <w:fldChar w:fldCharType="begin"/>
      </w:r>
      <w:r w:rsidR="004F1CE4" w:rsidRPr="005C3FE9">
        <w:rPr>
          <w:lang w:val="en-US" w:eastAsia="en-US"/>
        </w:rPr>
        <w:instrText xml:space="preserve"> REF _Ref107572299 \h </w:instrText>
      </w:r>
      <w:r w:rsidR="007E0D97" w:rsidRPr="005C3FE9">
        <w:rPr>
          <w:lang w:val="en-US" w:eastAsia="en-US"/>
        </w:rPr>
        <w:instrText xml:space="preserve"> \* MERGEFORMAT </w:instrText>
      </w:r>
      <w:r w:rsidR="004F1CE4" w:rsidRPr="005C3FE9">
        <w:rPr>
          <w:lang w:val="en-US" w:eastAsia="en-US"/>
        </w:rPr>
      </w:r>
      <w:r w:rsidR="004F1CE4" w:rsidRPr="005C3FE9">
        <w:rPr>
          <w:lang w:val="en-US" w:eastAsia="en-US"/>
        </w:rPr>
        <w:fldChar w:fldCharType="separate"/>
      </w:r>
      <w:r w:rsidR="004F1CE4" w:rsidRPr="005C3FE9">
        <w:t xml:space="preserve">Figure </w:t>
      </w:r>
      <w:r w:rsidR="004F1CE4" w:rsidRPr="005C3FE9">
        <w:rPr>
          <w:noProof/>
        </w:rPr>
        <w:t>1</w:t>
      </w:r>
      <w:r w:rsidR="004F1CE4" w:rsidRPr="005C3FE9">
        <w:rPr>
          <w:lang w:val="en-US" w:eastAsia="en-US"/>
        </w:rPr>
        <w:fldChar w:fldCharType="end"/>
      </w:r>
      <w:r w:rsidR="00491ACD" w:rsidRPr="005C3FE9">
        <w:rPr>
          <w:lang w:val="en-US" w:eastAsia="en-US"/>
        </w:rPr>
        <w:t>)</w:t>
      </w:r>
      <w:r w:rsidR="00DC0209" w:rsidRPr="005C3FE9">
        <w:rPr>
          <w:lang w:val="en-US" w:eastAsia="en-US"/>
        </w:rPr>
        <w:t xml:space="preserve">. </w:t>
      </w:r>
    </w:p>
    <w:p w14:paraId="6FFD44FF" w14:textId="0A68439F" w:rsidR="001145A1" w:rsidRPr="005C3FE9" w:rsidRDefault="00271EBD" w:rsidP="00271EBD">
      <w:pPr>
        <w:keepNext/>
        <w:jc w:val="center"/>
      </w:pPr>
      <w:r w:rsidRPr="00271EBD">
        <w:rPr>
          <w:noProof/>
        </w:rPr>
        <w:drawing>
          <wp:inline distT="0" distB="0" distL="0" distR="0" wp14:anchorId="764E1B43" wp14:editId="4725B033">
            <wp:extent cx="5303520" cy="3065562"/>
            <wp:effectExtent l="0" t="0" r="0" b="190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3520" cy="3065562"/>
                    </a:xfrm>
                    <a:prstGeom prst="rect">
                      <a:avLst/>
                    </a:prstGeom>
                    <a:noFill/>
                    <a:ln>
                      <a:noFill/>
                    </a:ln>
                  </pic:spPr>
                </pic:pic>
              </a:graphicData>
            </a:graphic>
          </wp:inline>
        </w:drawing>
      </w:r>
    </w:p>
    <w:p w14:paraId="3971D65C" w14:textId="6AE9DE96" w:rsidR="00786897" w:rsidRPr="005C3FE9" w:rsidRDefault="001145A1" w:rsidP="001145A1">
      <w:pPr>
        <w:pStyle w:val="Didascalia"/>
        <w:jc w:val="both"/>
      </w:pPr>
      <w:bookmarkStart w:id="2" w:name="_Ref107572299"/>
      <w:r w:rsidRPr="005C3FE9">
        <w:t xml:space="preserve">Figure </w:t>
      </w:r>
      <w:r w:rsidRPr="005C3FE9">
        <w:fldChar w:fldCharType="begin"/>
      </w:r>
      <w:r w:rsidRPr="005C3FE9">
        <w:instrText xml:space="preserve"> SEQ Figure \* ARABIC </w:instrText>
      </w:r>
      <w:r w:rsidRPr="005C3FE9">
        <w:fldChar w:fldCharType="separate"/>
      </w:r>
      <w:r w:rsidR="00810CF6">
        <w:rPr>
          <w:noProof/>
        </w:rPr>
        <w:t>1</w:t>
      </w:r>
      <w:r w:rsidRPr="005C3FE9">
        <w:fldChar w:fldCharType="end"/>
      </w:r>
      <w:bookmarkEnd w:id="2"/>
      <w:r w:rsidRPr="005C3FE9">
        <w:t xml:space="preserve">. Scheme of the Acid/Base Flow Battery (from </w:t>
      </w:r>
      <w:r w:rsidRPr="005C3FE9">
        <w:fldChar w:fldCharType="begin" w:fldLock="1"/>
      </w:r>
      <w:r w:rsidR="00E77EC7">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Pr="005C3FE9">
        <w:fldChar w:fldCharType="separate"/>
      </w:r>
      <w:r w:rsidR="004319C3" w:rsidRPr="004319C3">
        <w:rPr>
          <w:noProof/>
        </w:rPr>
        <w:t>[8]</w:t>
      </w:r>
      <w:r w:rsidRPr="005C3FE9">
        <w:fldChar w:fldCharType="end"/>
      </w:r>
      <w:r w:rsidRPr="005C3FE9">
        <w:t xml:space="preserve">). </w:t>
      </w:r>
    </w:p>
    <w:p w14:paraId="2AE3E6E3" w14:textId="3D47000B" w:rsidR="00BD0BDE" w:rsidRPr="005C3FE9" w:rsidRDefault="00DC0209" w:rsidP="000D5249">
      <w:pPr>
        <w:rPr>
          <w:lang w:val="en-US" w:eastAsia="en-US"/>
        </w:rPr>
      </w:pPr>
      <w:r w:rsidRPr="005C3FE9">
        <w:rPr>
          <w:lang w:val="en-US" w:eastAsia="en-US"/>
        </w:rPr>
        <w:lastRenderedPageBreak/>
        <w:t>Specifically, during the charge phase</w:t>
      </w:r>
      <w:r w:rsidR="009B29FC">
        <w:rPr>
          <w:lang w:val="en-US" w:eastAsia="en-US"/>
        </w:rPr>
        <w:t xml:space="preserve"> (i.e.</w:t>
      </w:r>
      <w:r w:rsidR="00797495">
        <w:rPr>
          <w:lang w:val="en-US" w:eastAsia="en-US"/>
        </w:rPr>
        <w:t>,</w:t>
      </w:r>
      <w:r w:rsidR="009B29FC">
        <w:rPr>
          <w:lang w:val="en-US" w:eastAsia="en-US"/>
        </w:rPr>
        <w:t xml:space="preserve"> BMED)</w:t>
      </w:r>
      <w:r w:rsidRPr="005C3FE9">
        <w:rPr>
          <w:lang w:val="en-US" w:eastAsia="en-US"/>
        </w:rPr>
        <w:t>, the electricity input into the battery from an external source is converted into acidic and alkaline solutions, thus storing energy in the form of a pH gradient</w:t>
      </w:r>
      <w:r w:rsidR="00544817">
        <w:rPr>
          <w:lang w:val="en-US" w:eastAsia="en-US"/>
        </w:rPr>
        <w:t xml:space="preserve"> </w:t>
      </w:r>
      <w:r w:rsidR="00544817" w:rsidRPr="005C3FE9">
        <w:rPr>
          <w:lang w:val="en-US" w:eastAsia="en-US"/>
        </w:rPr>
        <w:t>(</w:t>
      </w:r>
      <w:r w:rsidR="00544817" w:rsidRPr="005C3FE9">
        <w:rPr>
          <w:lang w:val="en-US" w:eastAsia="en-US"/>
        </w:rPr>
        <w:fldChar w:fldCharType="begin"/>
      </w:r>
      <w:r w:rsidR="00544817" w:rsidRPr="005C3FE9">
        <w:rPr>
          <w:lang w:val="en-US" w:eastAsia="en-US"/>
        </w:rPr>
        <w:instrText xml:space="preserve"> REF _Ref105693150 \h  \* MERGEFORMAT </w:instrText>
      </w:r>
      <w:r w:rsidR="00544817" w:rsidRPr="005C3FE9">
        <w:rPr>
          <w:lang w:val="en-US" w:eastAsia="en-US"/>
        </w:rPr>
      </w:r>
      <w:r w:rsidR="00544817" w:rsidRPr="005C3FE9">
        <w:rPr>
          <w:lang w:val="en-US" w:eastAsia="en-US"/>
        </w:rPr>
        <w:fldChar w:fldCharType="separate"/>
      </w:r>
      <w:r w:rsidR="00544817" w:rsidRPr="005C3FE9">
        <w:rPr>
          <w:lang w:val="en-US"/>
        </w:rPr>
        <w:t xml:space="preserve">Figure </w:t>
      </w:r>
      <w:r w:rsidR="00544817" w:rsidRPr="005C3FE9">
        <w:rPr>
          <w:noProof/>
          <w:lang w:val="en-US"/>
        </w:rPr>
        <w:t>2</w:t>
      </w:r>
      <w:r w:rsidR="00544817" w:rsidRPr="005C3FE9">
        <w:rPr>
          <w:lang w:val="en-US" w:eastAsia="en-US"/>
        </w:rPr>
        <w:fldChar w:fldCharType="end"/>
      </w:r>
      <w:r w:rsidR="00544817">
        <w:rPr>
          <w:lang w:val="en-US" w:eastAsia="en-US"/>
        </w:rPr>
        <w:t>a</w:t>
      </w:r>
      <w:r w:rsidR="00544817" w:rsidRPr="005C3FE9">
        <w:rPr>
          <w:lang w:val="en-US" w:eastAsia="en-US"/>
        </w:rPr>
        <w:t>)</w:t>
      </w:r>
      <w:r w:rsidRPr="005C3FE9">
        <w:rPr>
          <w:lang w:val="en-US" w:eastAsia="en-US"/>
        </w:rPr>
        <w:t>. Conversely, during the discharge phase</w:t>
      </w:r>
      <w:r w:rsidR="00A96A97">
        <w:rPr>
          <w:lang w:val="en-US" w:eastAsia="en-US"/>
        </w:rPr>
        <w:t xml:space="preserve"> (i.e.</w:t>
      </w:r>
      <w:r w:rsidR="00797495">
        <w:rPr>
          <w:lang w:val="en-US" w:eastAsia="en-US"/>
        </w:rPr>
        <w:t>,</w:t>
      </w:r>
      <w:r w:rsidR="00A96A97">
        <w:rPr>
          <w:lang w:val="en-US" w:eastAsia="en-US"/>
        </w:rPr>
        <w:t xml:space="preserve"> BMRED)</w:t>
      </w:r>
      <w:r w:rsidRPr="005C3FE9">
        <w:rPr>
          <w:lang w:val="en-US" w:eastAsia="en-US"/>
        </w:rPr>
        <w:t xml:space="preserve">, the resulting acid and base solutions </w:t>
      </w:r>
      <w:r w:rsidR="0046073F" w:rsidRPr="005C3FE9">
        <w:rPr>
          <w:lang w:val="en-US" w:eastAsia="en-US"/>
        </w:rPr>
        <w:t>are</w:t>
      </w:r>
      <w:r w:rsidRPr="005C3FE9">
        <w:rPr>
          <w:lang w:val="en-US" w:eastAsia="en-US"/>
        </w:rPr>
        <w:t xml:space="preserve"> </w:t>
      </w:r>
      <w:proofErr w:type="spellStart"/>
      <w:r w:rsidRPr="005C3FE9">
        <w:rPr>
          <w:lang w:val="en-US" w:eastAsia="en-US"/>
        </w:rPr>
        <w:t>neutrali</w:t>
      </w:r>
      <w:r w:rsidR="008A0EAC">
        <w:rPr>
          <w:lang w:val="en-US" w:eastAsia="en-US"/>
        </w:rPr>
        <w:t>s</w:t>
      </w:r>
      <w:r w:rsidRPr="005C3FE9">
        <w:rPr>
          <w:lang w:val="en-US" w:eastAsia="en-US"/>
        </w:rPr>
        <w:t>ed</w:t>
      </w:r>
      <w:proofErr w:type="spellEnd"/>
      <w:r w:rsidRPr="005C3FE9">
        <w:rPr>
          <w:lang w:val="en-US" w:eastAsia="en-US"/>
        </w:rPr>
        <w:t xml:space="preserve"> in a controlled manner to produce electricity again</w:t>
      </w:r>
      <w:r w:rsidR="00BD0BDE" w:rsidRPr="005C3FE9">
        <w:rPr>
          <w:lang w:val="en-US" w:eastAsia="en-US"/>
        </w:rPr>
        <w:t xml:space="preserve"> (</w:t>
      </w:r>
      <w:r w:rsidR="00BD0BDE" w:rsidRPr="005C3FE9">
        <w:rPr>
          <w:lang w:val="en-US" w:eastAsia="en-US"/>
        </w:rPr>
        <w:fldChar w:fldCharType="begin"/>
      </w:r>
      <w:r w:rsidR="00BD0BDE" w:rsidRPr="005C3FE9">
        <w:rPr>
          <w:lang w:val="en-US" w:eastAsia="en-US"/>
        </w:rPr>
        <w:instrText xml:space="preserve"> REF _Ref105693150 \h </w:instrText>
      </w:r>
      <w:r w:rsidR="00D56E1C" w:rsidRPr="005C3FE9">
        <w:rPr>
          <w:lang w:val="en-US" w:eastAsia="en-US"/>
        </w:rPr>
        <w:instrText xml:space="preserve"> \* MERGEFORMAT </w:instrText>
      </w:r>
      <w:r w:rsidR="00BD0BDE" w:rsidRPr="005C3FE9">
        <w:rPr>
          <w:lang w:val="en-US" w:eastAsia="en-US"/>
        </w:rPr>
      </w:r>
      <w:r w:rsidR="00BD0BDE" w:rsidRPr="005C3FE9">
        <w:rPr>
          <w:lang w:val="en-US" w:eastAsia="en-US"/>
        </w:rPr>
        <w:fldChar w:fldCharType="separate"/>
      </w:r>
      <w:r w:rsidR="00561965" w:rsidRPr="005C3FE9">
        <w:rPr>
          <w:lang w:val="en-US"/>
        </w:rPr>
        <w:t xml:space="preserve">Figure </w:t>
      </w:r>
      <w:r w:rsidR="00561965" w:rsidRPr="005C3FE9">
        <w:rPr>
          <w:noProof/>
          <w:lang w:val="en-US"/>
        </w:rPr>
        <w:t>2</w:t>
      </w:r>
      <w:r w:rsidR="00BD0BDE" w:rsidRPr="005C3FE9">
        <w:rPr>
          <w:lang w:val="en-US" w:eastAsia="en-US"/>
        </w:rPr>
        <w:fldChar w:fldCharType="end"/>
      </w:r>
      <w:r w:rsidR="00544817">
        <w:rPr>
          <w:lang w:val="en-US" w:eastAsia="en-US"/>
        </w:rPr>
        <w:t>b</w:t>
      </w:r>
      <w:r w:rsidR="00BD0BDE" w:rsidRPr="005C3FE9">
        <w:rPr>
          <w:lang w:val="en-US" w:eastAsia="en-US"/>
        </w:rPr>
        <w:t>)</w:t>
      </w:r>
      <w:r w:rsidRPr="005C3FE9">
        <w:rPr>
          <w:lang w:val="en-US" w:eastAsia="en-US"/>
        </w:rPr>
        <w:t xml:space="preserve">. </w:t>
      </w:r>
    </w:p>
    <w:p w14:paraId="299793CF" w14:textId="77777777" w:rsidR="00BD0BDE" w:rsidRPr="005C3FE9" w:rsidRDefault="00BD0BDE" w:rsidP="00BD0BDE">
      <w:pPr>
        <w:keepNext/>
      </w:pPr>
      <w:r w:rsidRPr="005C3FE9">
        <w:rPr>
          <w:noProof/>
        </w:rPr>
        <w:drawing>
          <wp:inline distT="0" distB="0" distL="0" distR="0" wp14:anchorId="2DA291B6" wp14:editId="736836C5">
            <wp:extent cx="6120130" cy="2397760"/>
            <wp:effectExtent l="0" t="0" r="0" b="254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2397760"/>
                    </a:xfrm>
                    <a:prstGeom prst="rect">
                      <a:avLst/>
                    </a:prstGeom>
                    <a:noFill/>
                    <a:ln>
                      <a:noFill/>
                    </a:ln>
                  </pic:spPr>
                </pic:pic>
              </a:graphicData>
            </a:graphic>
          </wp:inline>
        </w:drawing>
      </w:r>
    </w:p>
    <w:p w14:paraId="72953A45" w14:textId="567986B5" w:rsidR="00BD0BDE" w:rsidRPr="005C3FE9" w:rsidRDefault="00BD0BDE" w:rsidP="00BD0BDE">
      <w:pPr>
        <w:pStyle w:val="Didascalia"/>
        <w:jc w:val="both"/>
      </w:pPr>
      <w:bookmarkStart w:id="3" w:name="_Ref105693150"/>
      <w:r w:rsidRPr="005C3FE9">
        <w:t xml:space="preserve">Figure </w:t>
      </w:r>
      <w:r w:rsidRPr="005C3FE9">
        <w:fldChar w:fldCharType="begin"/>
      </w:r>
      <w:r w:rsidRPr="005C3FE9">
        <w:instrText xml:space="preserve"> SEQ Figure \* ARABIC </w:instrText>
      </w:r>
      <w:r w:rsidRPr="005C3FE9">
        <w:fldChar w:fldCharType="separate"/>
      </w:r>
      <w:r w:rsidR="00810CF6">
        <w:rPr>
          <w:noProof/>
        </w:rPr>
        <w:t>2</w:t>
      </w:r>
      <w:r w:rsidRPr="005C3FE9">
        <w:fldChar w:fldCharType="end"/>
      </w:r>
      <w:bookmarkEnd w:id="3"/>
      <w:r w:rsidRPr="005C3FE9">
        <w:t xml:space="preserve">. Illustration of the Acid/Base Flow Battery phases: a) charge and b) discharge. </w:t>
      </w:r>
    </w:p>
    <w:p w14:paraId="12C40329" w14:textId="65FA9AB4" w:rsidR="000D5249" w:rsidRPr="005C3FE9" w:rsidRDefault="00771924" w:rsidP="000D5249">
      <w:pPr>
        <w:rPr>
          <w:lang w:val="en-US" w:eastAsia="en-US"/>
        </w:rPr>
      </w:pPr>
      <w:r w:rsidRPr="005C3FE9">
        <w:rPr>
          <w:lang w:val="en-US" w:eastAsia="en-US"/>
        </w:rPr>
        <w:t>In the AB-FB</w:t>
      </w:r>
      <w:r w:rsidR="00C359F5" w:rsidRPr="005C3FE9">
        <w:rPr>
          <w:lang w:val="en-US" w:eastAsia="en-US"/>
        </w:rPr>
        <w:t>, there are repeating</w:t>
      </w:r>
      <w:r w:rsidRPr="005C3FE9">
        <w:rPr>
          <w:lang w:val="en-US" w:eastAsia="en-US"/>
        </w:rPr>
        <w:t xml:space="preserve"> units </w:t>
      </w:r>
      <w:r w:rsidR="00C359F5" w:rsidRPr="005C3FE9">
        <w:rPr>
          <w:lang w:val="en-US" w:eastAsia="en-US"/>
        </w:rPr>
        <w:t xml:space="preserve">referred to as </w:t>
      </w:r>
      <w:r w:rsidRPr="005C3FE9">
        <w:rPr>
          <w:lang w:val="en-US" w:eastAsia="en-US"/>
        </w:rPr>
        <w:t>triplets</w:t>
      </w:r>
      <w:r w:rsidR="0046073F" w:rsidRPr="005C3FE9">
        <w:rPr>
          <w:lang w:val="en-US" w:eastAsia="en-US"/>
        </w:rPr>
        <w:t>, each</w:t>
      </w:r>
      <w:r w:rsidR="00C359F5" w:rsidRPr="005C3FE9">
        <w:rPr>
          <w:lang w:val="en-US" w:eastAsia="en-US"/>
        </w:rPr>
        <w:t xml:space="preserve"> compris</w:t>
      </w:r>
      <w:r w:rsidR="0046073F" w:rsidRPr="005C3FE9">
        <w:rPr>
          <w:lang w:val="en-US" w:eastAsia="en-US"/>
        </w:rPr>
        <w:t>ing</w:t>
      </w:r>
      <w:r w:rsidR="00C359F5" w:rsidRPr="005C3FE9">
        <w:rPr>
          <w:lang w:val="en-US" w:eastAsia="en-US"/>
        </w:rPr>
        <w:t xml:space="preserve"> one</w:t>
      </w:r>
      <w:r w:rsidRPr="005C3FE9">
        <w:rPr>
          <w:lang w:val="en-US" w:eastAsia="en-US"/>
        </w:rPr>
        <w:t xml:space="preserve"> </w:t>
      </w:r>
      <w:r w:rsidR="00C359F5" w:rsidRPr="005C3FE9">
        <w:rPr>
          <w:lang w:val="en-US" w:eastAsia="en-US"/>
        </w:rPr>
        <w:t>A</w:t>
      </w:r>
      <w:r w:rsidRPr="005C3FE9">
        <w:rPr>
          <w:lang w:val="en-US" w:eastAsia="en-US"/>
        </w:rPr>
        <w:t>nion</w:t>
      </w:r>
      <w:r w:rsidR="00C359F5" w:rsidRPr="005C3FE9">
        <w:rPr>
          <w:lang w:val="en-US" w:eastAsia="en-US"/>
        </w:rPr>
        <w:t>-</w:t>
      </w:r>
      <w:r w:rsidRPr="005C3FE9">
        <w:rPr>
          <w:lang w:val="en-US" w:eastAsia="en-US"/>
        </w:rPr>
        <w:t xml:space="preserve"> </w:t>
      </w:r>
      <w:r w:rsidR="00C359F5" w:rsidRPr="005C3FE9">
        <w:rPr>
          <w:lang w:val="en-US" w:eastAsia="en-US"/>
        </w:rPr>
        <w:t>and one</w:t>
      </w:r>
      <w:r w:rsidRPr="005C3FE9">
        <w:rPr>
          <w:lang w:val="en-US" w:eastAsia="en-US"/>
        </w:rPr>
        <w:t xml:space="preserve"> </w:t>
      </w:r>
      <w:r w:rsidR="00C359F5" w:rsidRPr="005C3FE9">
        <w:rPr>
          <w:lang w:val="en-US" w:eastAsia="en-US"/>
        </w:rPr>
        <w:t>C</w:t>
      </w:r>
      <w:r w:rsidRPr="005C3FE9">
        <w:rPr>
          <w:lang w:val="en-US" w:eastAsia="en-US"/>
        </w:rPr>
        <w:t>ation</w:t>
      </w:r>
      <w:r w:rsidR="00C359F5" w:rsidRPr="005C3FE9">
        <w:rPr>
          <w:lang w:val="en-US" w:eastAsia="en-US"/>
        </w:rPr>
        <w:t>-E</w:t>
      </w:r>
      <w:r w:rsidRPr="005C3FE9">
        <w:rPr>
          <w:lang w:val="en-US" w:eastAsia="en-US"/>
        </w:rPr>
        <w:t xml:space="preserve">xchange </w:t>
      </w:r>
      <w:r w:rsidR="00C359F5" w:rsidRPr="005C3FE9">
        <w:rPr>
          <w:lang w:val="en-US" w:eastAsia="en-US"/>
        </w:rPr>
        <w:t>M</w:t>
      </w:r>
      <w:r w:rsidRPr="005C3FE9">
        <w:rPr>
          <w:lang w:val="en-US" w:eastAsia="en-US"/>
        </w:rPr>
        <w:t>embrane (AEM and CEM)</w:t>
      </w:r>
      <w:r w:rsidR="00C359F5" w:rsidRPr="005C3FE9">
        <w:rPr>
          <w:lang w:val="en-US" w:eastAsia="en-US"/>
        </w:rPr>
        <w:t>, as well as</w:t>
      </w:r>
      <w:r w:rsidRPr="005C3FE9">
        <w:rPr>
          <w:lang w:val="en-US" w:eastAsia="en-US"/>
        </w:rPr>
        <w:t xml:space="preserve"> </w:t>
      </w:r>
      <w:r w:rsidR="00C359F5" w:rsidRPr="005C3FE9">
        <w:rPr>
          <w:lang w:val="en-US" w:eastAsia="en-US"/>
        </w:rPr>
        <w:t xml:space="preserve">one </w:t>
      </w:r>
      <w:proofErr w:type="spellStart"/>
      <w:r w:rsidRPr="005C3FE9">
        <w:rPr>
          <w:lang w:val="en-US" w:eastAsia="en-US"/>
        </w:rPr>
        <w:t>B</w:t>
      </w:r>
      <w:r w:rsidR="00C359F5" w:rsidRPr="005C3FE9">
        <w:rPr>
          <w:lang w:val="en-US" w:eastAsia="en-US"/>
        </w:rPr>
        <w:t>iPolar</w:t>
      </w:r>
      <w:proofErr w:type="spellEnd"/>
      <w:r w:rsidR="00C359F5" w:rsidRPr="005C3FE9">
        <w:rPr>
          <w:lang w:val="en-US" w:eastAsia="en-US"/>
        </w:rPr>
        <w:t xml:space="preserve"> Membrane (BPM), with all the membranes </w:t>
      </w:r>
      <w:r w:rsidR="0046073F" w:rsidRPr="005C3FE9">
        <w:rPr>
          <w:lang w:val="en-US" w:eastAsia="en-US"/>
        </w:rPr>
        <w:t xml:space="preserve">separated </w:t>
      </w:r>
      <w:r w:rsidR="00C359F5" w:rsidRPr="005C3FE9">
        <w:rPr>
          <w:lang w:val="en-US" w:eastAsia="en-US"/>
        </w:rPr>
        <w:t xml:space="preserve">by </w:t>
      </w:r>
      <w:r w:rsidR="0046073F" w:rsidRPr="005C3FE9">
        <w:rPr>
          <w:lang w:val="en-US" w:eastAsia="en-US"/>
        </w:rPr>
        <w:t xml:space="preserve">interposed </w:t>
      </w:r>
      <w:r w:rsidR="00C359F5" w:rsidRPr="005C3FE9">
        <w:rPr>
          <w:lang w:val="en-US" w:eastAsia="en-US"/>
        </w:rPr>
        <w:t xml:space="preserve">net spacers. </w:t>
      </w:r>
      <w:r w:rsidR="0003004F" w:rsidRPr="005C3FE9">
        <w:rPr>
          <w:lang w:val="en-US" w:eastAsia="en-US"/>
        </w:rPr>
        <w:t xml:space="preserve">The BPM comprises </w:t>
      </w:r>
      <w:r w:rsidR="0046073F" w:rsidRPr="005C3FE9">
        <w:rPr>
          <w:lang w:val="en-US" w:eastAsia="en-US"/>
        </w:rPr>
        <w:t xml:space="preserve">a </w:t>
      </w:r>
      <w:r w:rsidR="0003004F" w:rsidRPr="005C3FE9">
        <w:rPr>
          <w:lang w:val="en-US" w:eastAsia="en-US"/>
        </w:rPr>
        <w:t>cation</w:t>
      </w:r>
      <w:r w:rsidR="0046073F" w:rsidRPr="005C3FE9">
        <w:rPr>
          <w:lang w:val="en-US" w:eastAsia="en-US"/>
        </w:rPr>
        <w:t>-</w:t>
      </w:r>
      <w:r w:rsidR="0003004F" w:rsidRPr="005C3FE9">
        <w:rPr>
          <w:lang w:val="en-US" w:eastAsia="en-US"/>
        </w:rPr>
        <w:t xml:space="preserve"> and </w:t>
      </w:r>
      <w:r w:rsidR="0046073F" w:rsidRPr="005C3FE9">
        <w:rPr>
          <w:lang w:val="en-US" w:eastAsia="en-US"/>
        </w:rPr>
        <w:t xml:space="preserve">an </w:t>
      </w:r>
      <w:r w:rsidR="0003004F" w:rsidRPr="005C3FE9">
        <w:rPr>
          <w:lang w:val="en-US" w:eastAsia="en-US"/>
        </w:rPr>
        <w:t>anion</w:t>
      </w:r>
      <w:r w:rsidR="0046073F" w:rsidRPr="005C3FE9">
        <w:rPr>
          <w:lang w:val="en-US" w:eastAsia="en-US"/>
        </w:rPr>
        <w:t>-</w:t>
      </w:r>
      <w:r w:rsidR="0003004F" w:rsidRPr="005C3FE9">
        <w:rPr>
          <w:lang w:val="en-US" w:eastAsia="en-US"/>
        </w:rPr>
        <w:t>exchange layer stacked on top of each other</w:t>
      </w:r>
      <w:r w:rsidR="00292D6C">
        <w:rPr>
          <w:lang w:val="en-US" w:eastAsia="en-US"/>
        </w:rPr>
        <w:t>. W</w:t>
      </w:r>
      <w:r w:rsidR="0003004F" w:rsidRPr="005C3FE9">
        <w:rPr>
          <w:lang w:val="en-US" w:eastAsia="en-US"/>
        </w:rPr>
        <w:t xml:space="preserve">hen an electrical potential is applied across the </w:t>
      </w:r>
      <w:r w:rsidR="00714C2A" w:rsidRPr="005C3FE9">
        <w:rPr>
          <w:lang w:val="en-US" w:eastAsia="en-US"/>
        </w:rPr>
        <w:t>AB-FB stack</w:t>
      </w:r>
      <w:r w:rsidR="0003004F" w:rsidRPr="005C3FE9">
        <w:rPr>
          <w:lang w:val="en-US" w:eastAsia="en-US"/>
        </w:rPr>
        <w:t xml:space="preserve">, water dissociation </w:t>
      </w:r>
      <w:r w:rsidR="00D63B0F" w:rsidRPr="005C3FE9">
        <w:rPr>
          <w:lang w:val="en-US" w:eastAsia="en-US"/>
        </w:rPr>
        <w:t xml:space="preserve">is triggered within the interlayer (which </w:t>
      </w:r>
      <w:r w:rsidR="00292D6C">
        <w:rPr>
          <w:lang w:val="en-US" w:eastAsia="en-US"/>
        </w:rPr>
        <w:t>is typically</w:t>
      </w:r>
      <w:r w:rsidR="00D63B0F" w:rsidRPr="005C3FE9">
        <w:rPr>
          <w:lang w:val="en-US" w:eastAsia="en-US"/>
        </w:rPr>
        <w:t xml:space="preserve"> provided with a catalyst)</w:t>
      </w:r>
      <w:r w:rsidR="0003004F" w:rsidRPr="005C3FE9">
        <w:rPr>
          <w:lang w:val="en-US" w:eastAsia="en-US"/>
        </w:rPr>
        <w:t>, giv</w:t>
      </w:r>
      <w:r w:rsidR="00D63B0F" w:rsidRPr="005C3FE9">
        <w:rPr>
          <w:lang w:val="en-US" w:eastAsia="en-US"/>
        </w:rPr>
        <w:t>ing</w:t>
      </w:r>
      <w:r w:rsidR="0003004F" w:rsidRPr="005C3FE9">
        <w:rPr>
          <w:lang w:val="en-US" w:eastAsia="en-US"/>
        </w:rPr>
        <w:t xml:space="preserve"> rise to both protons and hydroxide ions </w:t>
      </w:r>
      <w:r w:rsidR="00997EF5" w:rsidRPr="005C3FE9">
        <w:rPr>
          <w:lang w:val="en-US" w:eastAsia="en-US"/>
        </w:rPr>
        <w:fldChar w:fldCharType="begin" w:fldLock="1"/>
      </w:r>
      <w:r w:rsidR="00E77EC7">
        <w:rPr>
          <w:lang w:val="en-US" w:eastAsia="en-US"/>
        </w:rPr>
        <w:instrText>ADDIN CSL_CITATION {"citationItems":[{"id":"ITEM-1","itemData":{"DOI":"10.1016/j.memsci.2020.118538","ISSN":"03767388","abstract":"In a world that canopies numerous opportunities to advance towards a green sustainable life, biopolymer development offers a platform that fits into the paradigm of achieving an ecofriendly environment whilst reducing reliance on the scarce fossil fuel elements for the fabrication of day-to-day products. Today’s technological improvements has aided biopolymer end-products to escalate to higher purposes and soon may have their performance level in par with the petroleum-based synthetic polymers. The motive of this paper is to shimmer light on some aspects of biopolymers that include its classes, properties, composites and applications. Depending on the type of class on the basis of various categories, many enthralling chemistries of polymer composition can be substantiated. Essential properties can imparted to the ensuing biopolymer by altering its chemical configuration and method of synthesis while also focusing on its functional purpose. Nowadays, biopolymer composites blend qualities of one biopolymer with another to acquire an enhanced component that showcases unique explicit attributes. There are several techniques to process biopolymer composites, of which in-situ, infiltration and electrospinning methods have captured considerable limelight. Biopolymers and its composites have embarked captivating impressions in regions of biomedical, packaging, agricultural and automotive applications. Although their efficacy is yet to reach their fossil fuel counterparts, biopolymers have laid a distinguishing mark that will continue to inspire creation of novel substances for many years to come.","author":[{"dropping-particle":"","family":"Pärnamäe","given":"R.","non-dropping-particle":"","parse-names":false,"suffix":""},{"dropping-particle":"","family":"Mareev","given":"S.","non-dropping-particle":"","parse-names":false,"suffix":""},{"dropping-particle":"","family":"Nikonenko","given":"V.","non-dropping-particle":"","parse-names":false,"suffix":""},{"dropping-particle":"","family":"Melnikov","given":"S.","non-dropping-particle":"","parse-names":false,"suffix":""},{"dropping-particle":"","family":"Sheldeshov","given":"N.","non-dropping-particle":"","parse-names":false,"suffix":""},{"dropping-particle":"","family":"Zabolotskii","given":"V.","non-dropping-particle":"","parse-names":false,"suffix":""},{"dropping-particle":"","family":"Hamelers","given":"H.V.M.","non-dropping-particle":"","parse-names":false,"suffix":""},{"dropping-particle":"","family":"Tedesco","given":"M.","non-dropping-particle":"","parse-names":false,"suffix":""}],"container-title":"Journal of Membrane Science","id":"ITEM-1","issued":{"date-parts":[["2020","8","12"]]},"page":"118538","publisher":"Elsevier","title":"Bipolar membranes: A review on principles, latest developments, and applications","type":"article-journal"},"uris":["http://www.mendeley.com/documents/?uuid=8d16125e-7e53-3208-9ffb-93d21fcdc5ec"]}],"mendeley":{"formattedCitation":"[9]","plainTextFormattedCitation":"[9]","previouslyFormattedCitation":"[9]"},"properties":{"noteIndex":0},"schema":"https://github.com/citation-style-language/schema/raw/master/csl-citation.json"}</w:instrText>
      </w:r>
      <w:r w:rsidR="00997EF5" w:rsidRPr="005C3FE9">
        <w:rPr>
          <w:lang w:val="en-US" w:eastAsia="en-US"/>
        </w:rPr>
        <w:fldChar w:fldCharType="separate"/>
      </w:r>
      <w:r w:rsidR="004319C3" w:rsidRPr="004319C3">
        <w:rPr>
          <w:noProof/>
          <w:lang w:val="en-US" w:eastAsia="en-US"/>
        </w:rPr>
        <w:t>[9]</w:t>
      </w:r>
      <w:r w:rsidR="00997EF5" w:rsidRPr="005C3FE9">
        <w:rPr>
          <w:lang w:val="en-US" w:eastAsia="en-US"/>
        </w:rPr>
        <w:fldChar w:fldCharType="end"/>
      </w:r>
      <w:r w:rsidR="000D5249" w:rsidRPr="005C3FE9">
        <w:rPr>
          <w:lang w:val="en-US" w:eastAsia="en-US"/>
        </w:rPr>
        <w:t xml:space="preserve">. </w:t>
      </w:r>
    </w:p>
    <w:p w14:paraId="4F6483EB" w14:textId="1301AA61" w:rsidR="00A57532" w:rsidRPr="005C3FE9" w:rsidRDefault="00DF7D5C" w:rsidP="00C579BA">
      <w:pPr>
        <w:rPr>
          <w:lang w:val="en-US"/>
        </w:rPr>
      </w:pPr>
      <w:r w:rsidRPr="005C3FE9">
        <w:rPr>
          <w:lang w:val="en-GB" w:eastAsia="en-US"/>
        </w:rPr>
        <w:t>In recent years, there have been many studies focusing on BMED</w:t>
      </w:r>
      <w:r w:rsidR="004868FA" w:rsidRPr="005C3FE9">
        <w:rPr>
          <w:lang w:val="en-GB" w:eastAsia="en-US"/>
        </w:rPr>
        <w:t xml:space="preserve"> </w:t>
      </w:r>
      <w:r w:rsidR="00FE2D45" w:rsidRPr="005C3FE9">
        <w:rPr>
          <w:lang w:val="en-GB" w:eastAsia="en-US"/>
        </w:rPr>
        <w:t xml:space="preserve">(i.e., AB-FB charge phase) </w:t>
      </w:r>
      <w:r w:rsidR="00FE2D45">
        <w:rPr>
          <w:lang w:val="en-GB" w:eastAsia="en-US"/>
        </w:rPr>
        <w:t xml:space="preserve">as a standalone process </w:t>
      </w:r>
      <w:r w:rsidR="004B2543" w:rsidRPr="005C3FE9">
        <w:rPr>
          <w:lang w:val="en-GB" w:eastAsia="en-US"/>
        </w:rPr>
        <w:fldChar w:fldCharType="begin" w:fldLock="1"/>
      </w:r>
      <w:r w:rsidR="00E77EC7">
        <w:rPr>
          <w:lang w:val="en-GB" w:eastAsia="en-US"/>
        </w:rPr>
        <w:instrText>ADDIN CSL_CITATION {"citationItems":[{"id":"ITEM-1","itemData":{"DOI":"10.1016/j.seppur.2020.116785","ISSN":"18733794","abstract":"Electromembrane technologies, such as electrodialysis with bipolar membranes (EDBM) have been widely proposed for the treatment and valorization of seawater reverse osmosis (SWRO) concentrated streams. The EDBM technology applied to brines produces acids (HCl) and bases (NaOH) with just two inputs: electric energy and brine. Thus, the reagents self-supply to the SWRO plant could be achieved, which definitively fits the principles of the Circular Economy. However, previous works have shown low concentration values of the produced acids and bases by EDBM, which undoubtedly hampers the possibility of its use in the SWRO plant. Therefore, the aim of the present work is to demonstrate the viability of a new strategy to valorise SWRO brine producing commercial HCl at 35 wt.% by means of the integration of EDBM technology under constant (galvanostatic, equivalent to the use of electrical energy from the grid mix) and variable current intensity (equivalent to the use of PV solar energy) and azeotropic distillation. Concentrations of HCl and NaOH up to ~3.3 mol·L−1 and ~3.6 mol·L−1 are obtained respectively, which are almost 50% higher than any other reported in the literature so far using this technology. The specific energy consumption of the EDBM unit was in the range of 21.8 kWh·kg−1 of HCl and 43.5 kWh·kg−1 of HCl, being dependant on the average applied current density. These HCl concentrations, although being acceptable for internal use in the SWRO plant, did not reach commercial levels (35 wt.% of HCl), so a further concentration stage using distillation has been evaluated through simulation. Minimum values of the overall EDBM plus distillation process specific energy consumption (SECOV) was between ~40 kWh·kg−1 and ~60 kWh·kg−1 of HCl. Moreover, the environmental burdens associated with the energy consumption are quantified in terms of the carbon footprint (CF). Although the SECOV is slightly higher, the use of PV solar energy instead of the grid mix let the process to provide a better environmental performance. The renewable alternative provides values between 1.61 kg CO2-eq.·kg−1 of HCl (full PV solar energy) and 6.97 kg CO2-eq.·kg−1 of HCl (PV solar energy and steam).","author":[{"dropping-particle":"","family":"Herrero-Gonzalez","given":"Marta","non-dropping-particle":"","parse-names":false,"suffix":""},{"dropping-particle":"","family":"Diaz-Guridi","given":"Pedro","non-dropping-particle":"","parse-names":false,"suffix":""},{"dropping-particle":"","family":"Dominguez-Ramos","given":"Antonio","non-dropping-particle":"","parse-names":false,"suffix":""},{"dropping-particle":"","family":"Irabien","given":"Angel","non-dropping-particle":"","parse-names":false,"suffix":""},{"dropping-particle":"","family":"Ibañez","given":"Raquel","non-dropping-particle":"","parse-names":false,"suffix":""}],"container-title":"Separation and Purification Technology","id":"ITEM-1","issued":{"date-parts":[["2020","7","1"]]},"page":"116785","publisher":"Elsevier","title":"Highly concentrated HCl and NaOH from brines using electrodialysis with bipolar membranes","type":"article-journal","volume":"242"},"uris":["http://www.mendeley.com/documents/?uuid=e681f0fa-a832-39a8-8a8e-90c79d287025"]}],"mendeley":{"formattedCitation":"[10]","plainTextFormattedCitation":"[10]","previouslyFormattedCitation":"[10]"},"properties":{"noteIndex":0},"schema":"https://github.com/citation-style-language/schema/raw/master/csl-citation.json"}</w:instrText>
      </w:r>
      <w:r w:rsidR="004B2543" w:rsidRPr="005C3FE9">
        <w:rPr>
          <w:lang w:val="en-GB" w:eastAsia="en-US"/>
        </w:rPr>
        <w:fldChar w:fldCharType="separate"/>
      </w:r>
      <w:r w:rsidR="004319C3" w:rsidRPr="004319C3">
        <w:rPr>
          <w:noProof/>
          <w:lang w:val="en-GB" w:eastAsia="en-US"/>
        </w:rPr>
        <w:t>[10]</w:t>
      </w:r>
      <w:r w:rsidR="004B2543" w:rsidRPr="005C3FE9">
        <w:rPr>
          <w:lang w:val="en-GB" w:eastAsia="en-US"/>
        </w:rPr>
        <w:fldChar w:fldCharType="end"/>
      </w:r>
      <w:r w:rsidRPr="005C3FE9">
        <w:rPr>
          <w:lang w:val="en-GB" w:eastAsia="en-US"/>
        </w:rPr>
        <w:t xml:space="preserve"> but relatively few focusing on BMRED</w:t>
      </w:r>
      <w:r w:rsidR="004868FA" w:rsidRPr="005C3FE9">
        <w:rPr>
          <w:lang w:val="en-GB" w:eastAsia="en-US"/>
        </w:rPr>
        <w:t xml:space="preserve"> </w:t>
      </w:r>
      <w:r w:rsidR="004B2543" w:rsidRPr="005C3FE9">
        <w:rPr>
          <w:lang w:val="en-GB" w:eastAsia="en-US"/>
        </w:rPr>
        <w:fldChar w:fldCharType="begin" w:fldLock="1"/>
      </w:r>
      <w:r w:rsidR="00E77EC7">
        <w:rPr>
          <w:lang w:val="en-GB" w:eastAsia="en-US"/>
        </w:rPr>
        <w:instrText>ADDIN CSL_CITATION {"citationItems":[{"id":"ITEM-1","itemData":{"DOI":"10.3390/en13205510","ISSN":"1996-1073","abstract":"Bipolar Membrane Reverse Electrodialysis (BMRED) can be used to produce electricity exploiting acid-base neutralization, thus representing a valuable route in reusing waste streams. The present work investigates the performance of a lab-scale BMRED module under several operating conditions. By feeding the stack with 1 M HCl and NaOH streams, a maximum power density of ~17 W m−2 was obtained at 100 A m−2 with a 10-triplet stack with a flow velocity of 1 cm s−1, while an energy density of ~10 kWh m−3 acid could be extracted by a complete neutralization. Parasitic currents along feed and drain manifolds significantly affected the performance of the stack when equipped with a higher number of triplets. The apparent permselectivity at 1 M acid and base decreased from 93% with the five-triplet stack to 54% with the 38-triplet stack, which exhibited lower values (~35% less) of power density. An important role may be played also by the presence of NaCl in the acidic and alkaline solutions. With a low number of triplets, the added salt had almost negligible effects. However, with a higher number of triplets it led to a reduction of 23.4–45.7% in power density. The risk of membrane delamination is another aspect that can limit the process performance. However, overall, the present results highlight the high potential of BMRED systems as a productive way of neutralizing waste solutions for energy harvesting.","author":[{"dropping-particle":"","family":"Zaffora","given":"Andrea","non-dropping-particle":"","parse-names":false,"suffix":""},{"dropping-particle":"","family":"Culcasi","given":"Andrea","non-dropping-particle":"","parse-names":false,"suffix":""},{"dropping-particle":"","family":"Gurreri","given":"Luigi","non-dropping-particle":"","parse-names":false,"suffix":""},{"dropping-particle":"","family":"Cosenza","given":"Alessandro","non-dropping-particle":"","parse-names":false,"suffix":""},{"dropping-particle":"","family":"Tamburini","given":"Alessandro","non-dropping-particle":"","parse-names":false,"suffix":""},{"dropping-particle":"","family":"Santamaria","given":"Monica","non-dropping-particle":"","parse-names":false,"suffix":""},{"dropping-particle":"","family":"Micale","given":"Giorgio","non-dropping-particle":"","parse-names":false,"suffix":""}],"container-title":"Energies","id":"ITEM-1","issue":"20","issued":{"date-parts":[["2020","10","21"]]},"page":"5510","publisher":"Multidisciplinary Digital Publishing Institute","title":"Energy Harvesting by Waste Acid/Base Neutralization via Bipolar Membrane Reverse Electrodialysis","type":"article-journal","volume":"13"},"uris":["http://www.mendeley.com/documents/?uuid=10702d0b-5c2e-3516-b155-280c7a4812c4"]}],"mendeley":{"formattedCitation":"[11]","plainTextFormattedCitation":"[11]","previouslyFormattedCitation":"[11]"},"properties":{"noteIndex":0},"schema":"https://github.com/citation-style-language/schema/raw/master/csl-citation.json"}</w:instrText>
      </w:r>
      <w:r w:rsidR="004B2543" w:rsidRPr="005C3FE9">
        <w:rPr>
          <w:lang w:val="en-GB" w:eastAsia="en-US"/>
        </w:rPr>
        <w:fldChar w:fldCharType="separate"/>
      </w:r>
      <w:r w:rsidR="004319C3" w:rsidRPr="004319C3">
        <w:rPr>
          <w:noProof/>
          <w:lang w:val="en-GB" w:eastAsia="en-US"/>
        </w:rPr>
        <w:t>[11]</w:t>
      </w:r>
      <w:r w:rsidR="004B2543" w:rsidRPr="005C3FE9">
        <w:rPr>
          <w:lang w:val="en-GB" w:eastAsia="en-US"/>
        </w:rPr>
        <w:fldChar w:fldCharType="end"/>
      </w:r>
      <w:r w:rsidRPr="005C3FE9">
        <w:rPr>
          <w:lang w:val="en-GB" w:eastAsia="en-US"/>
        </w:rPr>
        <w:t xml:space="preserve"> (i.e., AB-FB discharge phase). These studies</w:t>
      </w:r>
      <w:r w:rsidR="003362FF" w:rsidRPr="005C3FE9">
        <w:rPr>
          <w:lang w:val="en-GB" w:eastAsia="en-US"/>
        </w:rPr>
        <w:t xml:space="preserve"> have </w:t>
      </w:r>
      <w:r w:rsidR="00680446" w:rsidRPr="005C3FE9">
        <w:rPr>
          <w:lang w:val="en-GB" w:eastAsia="en-US"/>
        </w:rPr>
        <w:t xml:space="preserve">mainly </w:t>
      </w:r>
      <w:r w:rsidRPr="005C3FE9">
        <w:rPr>
          <w:lang w:val="en-GB" w:eastAsia="en-US"/>
        </w:rPr>
        <w:t xml:space="preserve">conducted </w:t>
      </w:r>
      <w:r w:rsidR="003362FF" w:rsidRPr="005C3FE9">
        <w:rPr>
          <w:lang w:val="en-GB" w:eastAsia="en-US"/>
        </w:rPr>
        <w:t xml:space="preserve">experimental analyses under several operating conditions (e.g., current and voltage, mean flow velocities, temperature, etc.) and stack </w:t>
      </w:r>
      <w:r w:rsidR="00FE2D45">
        <w:rPr>
          <w:lang w:val="en-GB" w:eastAsia="en-US"/>
        </w:rPr>
        <w:t>sizes</w:t>
      </w:r>
      <w:r w:rsidR="00FE2D45" w:rsidRPr="005C3FE9">
        <w:rPr>
          <w:lang w:val="en-GB" w:eastAsia="en-US"/>
        </w:rPr>
        <w:t xml:space="preserve"> </w:t>
      </w:r>
      <w:r w:rsidR="003362FF" w:rsidRPr="005C3FE9">
        <w:rPr>
          <w:lang w:val="en-GB" w:eastAsia="en-US"/>
        </w:rPr>
        <w:t>(e.g., length, width, number of repeating units, etc.)</w:t>
      </w:r>
      <w:r w:rsidR="00680446" w:rsidRPr="005C3FE9">
        <w:rPr>
          <w:lang w:val="en-GB" w:eastAsia="en-US"/>
        </w:rPr>
        <w:t>,</w:t>
      </w:r>
      <w:r w:rsidR="003362FF" w:rsidRPr="005C3FE9">
        <w:rPr>
          <w:lang w:val="en-GB" w:eastAsia="en-US"/>
        </w:rPr>
        <w:t xml:space="preserve"> </w:t>
      </w:r>
      <w:r w:rsidR="003362FF" w:rsidRPr="005C3FE9">
        <w:rPr>
          <w:lang w:val="en-US" w:eastAsia="en-US"/>
        </w:rPr>
        <w:t>reveal</w:t>
      </w:r>
      <w:r w:rsidR="00680446" w:rsidRPr="005C3FE9">
        <w:rPr>
          <w:lang w:val="en-US" w:eastAsia="en-US"/>
        </w:rPr>
        <w:t>ing</w:t>
      </w:r>
      <w:r w:rsidR="003362FF" w:rsidRPr="005C3FE9">
        <w:rPr>
          <w:lang w:val="en-US" w:eastAsia="en-US"/>
        </w:rPr>
        <w:t xml:space="preserve"> </w:t>
      </w:r>
      <w:r w:rsidR="00680446" w:rsidRPr="005C3FE9">
        <w:rPr>
          <w:lang w:val="en-US" w:eastAsia="en-US"/>
        </w:rPr>
        <w:t>some</w:t>
      </w:r>
      <w:r w:rsidR="003362FF" w:rsidRPr="005C3FE9">
        <w:rPr>
          <w:lang w:val="en-US" w:eastAsia="en-US"/>
        </w:rPr>
        <w:t xml:space="preserve"> relation </w:t>
      </w:r>
      <w:r w:rsidR="00680446" w:rsidRPr="005C3FE9">
        <w:rPr>
          <w:lang w:val="en-US" w:eastAsia="en-US"/>
        </w:rPr>
        <w:t>with the</w:t>
      </w:r>
      <w:r w:rsidR="003362FF" w:rsidRPr="005C3FE9">
        <w:rPr>
          <w:lang w:val="en-US" w:eastAsia="en-US"/>
        </w:rPr>
        <w:t xml:space="preserve"> system performance. </w:t>
      </w:r>
      <w:r w:rsidR="004B14D4" w:rsidRPr="004B14D4">
        <w:rPr>
          <w:lang w:val="en-US" w:eastAsia="en-US"/>
        </w:rPr>
        <w:t xml:space="preserve">Only a bi-objective </w:t>
      </w:r>
      <w:proofErr w:type="spellStart"/>
      <w:r w:rsidR="004B14D4" w:rsidRPr="004B14D4">
        <w:rPr>
          <w:lang w:val="en-US" w:eastAsia="en-US"/>
        </w:rPr>
        <w:t>optimi</w:t>
      </w:r>
      <w:r w:rsidR="008A0EAC">
        <w:rPr>
          <w:lang w:val="en-US" w:eastAsia="en-US"/>
        </w:rPr>
        <w:t>s</w:t>
      </w:r>
      <w:r w:rsidR="004B14D4" w:rsidRPr="004B14D4">
        <w:rPr>
          <w:lang w:val="en-US" w:eastAsia="en-US"/>
        </w:rPr>
        <w:t>ation</w:t>
      </w:r>
      <w:proofErr w:type="spellEnd"/>
      <w:r w:rsidR="004B14D4" w:rsidRPr="004B14D4">
        <w:rPr>
          <w:lang w:val="en-US" w:eastAsia="en-US"/>
        </w:rPr>
        <w:t xml:space="preserve"> analysis, with CO</w:t>
      </w:r>
      <w:r w:rsidR="004B14D4" w:rsidRPr="004B14D4">
        <w:rPr>
          <w:vertAlign w:val="subscript"/>
          <w:lang w:val="en-US" w:eastAsia="en-US"/>
        </w:rPr>
        <w:t>2</w:t>
      </w:r>
      <w:r w:rsidR="004B14D4" w:rsidRPr="004B14D4">
        <w:rPr>
          <w:lang w:val="en-US" w:eastAsia="en-US"/>
        </w:rPr>
        <w:t xml:space="preserve"> productivity and energy demand as objective </w:t>
      </w:r>
      <w:r w:rsidR="004B14D4" w:rsidRPr="004B14D4">
        <w:rPr>
          <w:lang w:val="en-US" w:eastAsia="en-US"/>
        </w:rPr>
        <w:lastRenderedPageBreak/>
        <w:t xml:space="preserve">functions, was performed for the BMED process, specifically for carbon capture applications </w:t>
      </w:r>
      <w:r w:rsidR="004B14D4" w:rsidRPr="004B14D4">
        <w:rPr>
          <w:lang w:val="en-US" w:eastAsia="en-US"/>
        </w:rPr>
        <w:fldChar w:fldCharType="begin" w:fldLock="1"/>
      </w:r>
      <w:r w:rsidR="00E77EC7">
        <w:rPr>
          <w:lang w:val="en-US" w:eastAsia="en-US"/>
        </w:rPr>
        <w:instrText>ADDIN CSL_CITATION {"citationItems":[{"id":"ITEM-1","itemData":{"DOI":"10.1021/acs.iecr.2c00889","ISBN":"12668−12679","ISSN":"0888-5885","abstract":"Bipolar membrane electrodialysis (BPMED) could allow for the complete electrification of direct air capture (DAC) technologies. In this work, we have modeled and optimized two DAC processes based on different electrodialysis cell designs. The technical assessment has been complemented by a detailed economic analysis, showing the advantages but also the current shortcomings of this technology and pathways for advancement. A minimum energy demand of 24 MJ kgCO2-1has been estimated for the base-case scenario, a result comparable to what has been reported for other liquid-scrubbing DAC technologies. Several solutions to further abate power consumption have been reviewed, with the most promising case providing a 29% reduction. Membrane cost and performance are currently the main limiting factors. In a scenario where cheaper membranes with better performance are assumed to be available, total costs below $250 tonCO2-1may be feasible, making BPMED a viable fully electrified alternative to other technologies requiring natural gas.","author":[{"dropping-particle":"","family":"Sabatino","given":"Francesco","non-dropping-particle":"","parse-names":false,"suffix":""},{"dropping-particle":"","family":"Gazzani","given":"Matteo","non-dropping-particle":"","parse-names":false,"suffix":""},{"dropping-particle":"","family":"Gallucci","given":"Fausto","non-dropping-particle":"","parse-names":false,"suffix":""},{"dropping-particle":"","family":"Sint Annaland","given":"Martin","non-dropping-particle":"van","parse-names":false,"suffix":""}],"container-title":"Industrial &amp; Engineering Chemistry Research","id":"ITEM-1","issue":"34","issued":{"date-parts":[["2022","8","31"]]},"page":"12668-12679","title":"Modeling, Optimization, and Techno-Economic Analysis of Bipolar Membrane Electrodialysis for Direct Air Capture Processes","type":"article-journal","volume":"61"},"uris":["http://www.mendeley.com/documents/?uuid=3643a215-2395-3c0a-ae01-f274d97612bc"]}],"mendeley":{"formattedCitation":"[12]","plainTextFormattedCitation":"[12]","previouslyFormattedCitation":"[12]"},"properties":{"noteIndex":0},"schema":"https://github.com/citation-style-language/schema/raw/master/csl-citation.json"}</w:instrText>
      </w:r>
      <w:r w:rsidR="004B14D4" w:rsidRPr="004B14D4">
        <w:rPr>
          <w:lang w:val="en-US" w:eastAsia="en-US"/>
        </w:rPr>
        <w:fldChar w:fldCharType="separate"/>
      </w:r>
      <w:r w:rsidR="004319C3" w:rsidRPr="004319C3">
        <w:rPr>
          <w:noProof/>
          <w:lang w:val="en-US" w:eastAsia="en-US"/>
        </w:rPr>
        <w:t>[12]</w:t>
      </w:r>
      <w:r w:rsidR="004B14D4" w:rsidRPr="004B14D4">
        <w:rPr>
          <w:lang w:val="en-US" w:eastAsia="en-US"/>
        </w:rPr>
        <w:fldChar w:fldCharType="end"/>
      </w:r>
      <w:r w:rsidR="004B14D4" w:rsidRPr="004B14D4">
        <w:rPr>
          <w:lang w:val="en-US" w:eastAsia="en-US"/>
        </w:rPr>
        <w:t xml:space="preserve">. </w:t>
      </w:r>
      <w:r w:rsidR="00C579BA" w:rsidRPr="004B14D4">
        <w:rPr>
          <w:lang w:val="en-US"/>
        </w:rPr>
        <w:t>However, none of the</w:t>
      </w:r>
      <w:r w:rsidR="0097030B" w:rsidRPr="004B14D4">
        <w:rPr>
          <w:lang w:val="en-US"/>
        </w:rPr>
        <w:t>se</w:t>
      </w:r>
      <w:r w:rsidR="00C579BA" w:rsidRPr="004B14D4">
        <w:rPr>
          <w:lang w:val="en-US"/>
        </w:rPr>
        <w:t xml:space="preserve"> studies </w:t>
      </w:r>
      <w:r w:rsidR="0097030B" w:rsidRPr="004B14D4">
        <w:rPr>
          <w:lang w:val="en-US"/>
        </w:rPr>
        <w:t>identif</w:t>
      </w:r>
      <w:r w:rsidR="00615829" w:rsidRPr="004B14D4">
        <w:rPr>
          <w:lang w:val="en-US"/>
        </w:rPr>
        <w:t>ied</w:t>
      </w:r>
      <w:r w:rsidR="00C579BA" w:rsidRPr="004B14D4">
        <w:rPr>
          <w:lang w:val="en-US"/>
        </w:rPr>
        <w:t xml:space="preserve"> a set of conditions that </w:t>
      </w:r>
      <w:proofErr w:type="spellStart"/>
      <w:r w:rsidR="00C579BA" w:rsidRPr="004B14D4">
        <w:rPr>
          <w:lang w:val="en-US"/>
        </w:rPr>
        <w:t>maximi</w:t>
      </w:r>
      <w:r w:rsidR="008A0EAC">
        <w:rPr>
          <w:lang w:val="en-US"/>
        </w:rPr>
        <w:t>s</w:t>
      </w:r>
      <w:r w:rsidR="00C579BA" w:rsidRPr="004B14D4">
        <w:rPr>
          <w:lang w:val="en-US"/>
        </w:rPr>
        <w:t>e</w:t>
      </w:r>
      <w:proofErr w:type="spellEnd"/>
      <w:r w:rsidR="00C579BA" w:rsidRPr="004B14D4">
        <w:rPr>
          <w:lang w:val="en-US"/>
        </w:rPr>
        <w:t xml:space="preserve"> the performance of </w:t>
      </w:r>
      <w:r w:rsidR="00A85870" w:rsidRPr="004B14D4">
        <w:rPr>
          <w:lang w:val="en-US"/>
        </w:rPr>
        <w:t xml:space="preserve">the </w:t>
      </w:r>
      <w:r w:rsidR="00C579BA" w:rsidRPr="004B14D4">
        <w:rPr>
          <w:lang w:val="en-US"/>
        </w:rPr>
        <w:t>BMRED process.</w:t>
      </w:r>
      <w:r w:rsidR="00C579BA" w:rsidRPr="005C3FE9">
        <w:rPr>
          <w:lang w:val="en-US"/>
        </w:rPr>
        <w:t xml:space="preserve"> </w:t>
      </w:r>
    </w:p>
    <w:p w14:paraId="4C7B6D65" w14:textId="0C984A8E" w:rsidR="00FF4655" w:rsidRPr="0064076D" w:rsidRDefault="00615829" w:rsidP="00FF4655">
      <w:pPr>
        <w:rPr>
          <w:color w:val="000000" w:themeColor="text1"/>
          <w:lang w:val="en-US"/>
        </w:rPr>
      </w:pPr>
      <w:r w:rsidRPr="005C3FE9">
        <w:rPr>
          <w:color w:val="000000" w:themeColor="text1"/>
          <w:lang w:val="en-US"/>
        </w:rPr>
        <w:t xml:space="preserve">In contrast, several </w:t>
      </w:r>
      <w:proofErr w:type="spellStart"/>
      <w:r w:rsidRPr="005C3FE9">
        <w:rPr>
          <w:color w:val="000000" w:themeColor="text1"/>
          <w:lang w:val="en-US"/>
        </w:rPr>
        <w:t>optimi</w:t>
      </w:r>
      <w:r w:rsidR="008A0EAC">
        <w:rPr>
          <w:color w:val="000000" w:themeColor="text1"/>
          <w:lang w:val="en-US"/>
        </w:rPr>
        <w:t>s</w:t>
      </w:r>
      <w:r w:rsidRPr="005C3FE9">
        <w:rPr>
          <w:color w:val="000000" w:themeColor="text1"/>
          <w:lang w:val="en-US"/>
        </w:rPr>
        <w:t>ation</w:t>
      </w:r>
      <w:proofErr w:type="spellEnd"/>
      <w:r w:rsidRPr="005C3FE9">
        <w:rPr>
          <w:color w:val="000000" w:themeColor="text1"/>
          <w:lang w:val="en-US"/>
        </w:rPr>
        <w:t xml:space="preserve"> studies </w:t>
      </w:r>
      <w:r w:rsidR="00463E52" w:rsidRPr="005C3FE9">
        <w:rPr>
          <w:color w:val="000000" w:themeColor="text1"/>
          <w:lang w:val="en-US"/>
        </w:rPr>
        <w:t xml:space="preserve">of </w:t>
      </w:r>
      <w:proofErr w:type="spellStart"/>
      <w:r w:rsidR="00F71708">
        <w:rPr>
          <w:color w:val="000000" w:themeColor="text1"/>
          <w:lang w:val="en-US"/>
        </w:rPr>
        <w:t>ElectroDialysis</w:t>
      </w:r>
      <w:proofErr w:type="spellEnd"/>
      <w:r w:rsidR="00F71708">
        <w:rPr>
          <w:color w:val="000000" w:themeColor="text1"/>
          <w:lang w:val="en-US"/>
        </w:rPr>
        <w:t xml:space="preserve"> (</w:t>
      </w:r>
      <w:r w:rsidR="00463E52" w:rsidRPr="005C3FE9">
        <w:rPr>
          <w:color w:val="000000" w:themeColor="text1"/>
          <w:lang w:val="en-US"/>
        </w:rPr>
        <w:t>ED</w:t>
      </w:r>
      <w:r w:rsidR="00F71708">
        <w:rPr>
          <w:color w:val="000000" w:themeColor="text1"/>
          <w:lang w:val="en-US"/>
        </w:rPr>
        <w:t>)</w:t>
      </w:r>
      <w:r w:rsidR="00463E52" w:rsidRPr="005C3FE9">
        <w:rPr>
          <w:color w:val="000000" w:themeColor="text1"/>
          <w:lang w:val="en-US"/>
        </w:rPr>
        <w:t xml:space="preserve"> systems </w:t>
      </w:r>
      <w:r w:rsidRPr="005C3FE9">
        <w:rPr>
          <w:color w:val="000000" w:themeColor="text1"/>
          <w:lang w:val="en-US"/>
        </w:rPr>
        <w:t xml:space="preserve">have been performed so far. </w:t>
      </w:r>
      <w:proofErr w:type="spellStart"/>
      <w:r w:rsidR="00FF4655" w:rsidRPr="005C3FE9">
        <w:rPr>
          <w:color w:val="000000" w:themeColor="text1"/>
          <w:lang w:val="en-US"/>
        </w:rPr>
        <w:t>Chindapan</w:t>
      </w:r>
      <w:proofErr w:type="spellEnd"/>
      <w:r w:rsidR="00FF4655" w:rsidRPr="005C3FE9">
        <w:rPr>
          <w:color w:val="000000" w:themeColor="text1"/>
          <w:lang w:val="en-US"/>
        </w:rPr>
        <w:t xml:space="preserve"> et al.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07/s11947-012-0914-6","ISSN":"19355130","abstract":"Electrodialysis (ED) has been proposed as a means to reduce sodium ion concentration in fish sauce. However, no information is so far available on the optimum condition to operate the ED process. Artificial neural network (ANN)-based models were therefore developed to predict the ED performance and changes in selected quality attributes of ED-treated fish sauce; optimum operating condition of the process was then determined via multi-objective optimization using genetic algorithm (MOGA). The optimal ANN models were able to predict the ED performance with R 2 = 0.995, fish sauce basic characteristics with R 2 = 0.992, and the concentrations of total aroma compounds and total amino acids, flavor difference, and saltiness of the treated fish sauce with R 2 = 0.999. Through the use of MOGA, the optimum condition of the ED process was the use of an applied voltage of 6.3 V and the maintenance of the residual salt concentration of the treated fish sauce of 14.3 % (w/w). © 2012 Springer Science+Business Media, LLC.","author":[{"dropping-particle":"","family":"Chindapan","given":"Nathamol","non-dropping-particle":"","parse-names":false,"suffix":""},{"dropping-particle":"","family":"Sablani","given":"Shyam S.","non-dropping-particle":"","parse-names":false,"suffix":""},{"dropping-particle":"","family":"Chiewchan","given":"Naphaporn","non-dropping-particle":"","parse-names":false,"suffix":""},{"dropping-particle":"","family":"Devahastin","given":"Sakamon","non-dropping-particle":"","parse-names":false,"suffix":""}],"container-title":"Food and Bioprocess Technology","id":"ITEM-1","issue":"10","issued":{"date-parts":[["2013"]]},"page":"2695-2707","title":"Modeling and Optimization of Electrodialytic Desalination of Fish Sauce Using Artificial Neural Networks and Genetic Algorithm","type":"article-journal","volume":"6"},"uris":["http://www.mendeley.com/documents/?uuid=714ac771-dc82-45f9-8e82-e39a883bfd9d","http://www.mendeley.com/documents/?uuid=38660e62-a919-478e-8fdc-7669ee790e26"]}],"mendeley":{"formattedCitation":"[13]","plainTextFormattedCitation":"[13]","previouslyFormattedCitation":"[13]"},"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13]</w:t>
      </w:r>
      <w:r w:rsidR="00FF4655" w:rsidRPr="005C3FE9">
        <w:rPr>
          <w:color w:val="000000" w:themeColor="text1"/>
        </w:rPr>
        <w:fldChar w:fldCharType="end"/>
      </w:r>
      <w:r w:rsidR="00FF4655" w:rsidRPr="005C3FE9">
        <w:rPr>
          <w:color w:val="000000" w:themeColor="text1"/>
          <w:lang w:val="en-GB"/>
        </w:rPr>
        <w:t xml:space="preserve"> conducted a multi-objective optimi</w:t>
      </w:r>
      <w:r w:rsidR="008A0EAC">
        <w:rPr>
          <w:color w:val="000000" w:themeColor="text1"/>
          <w:lang w:val="en-GB"/>
        </w:rPr>
        <w:t>s</w:t>
      </w:r>
      <w:r w:rsidR="00FF4655" w:rsidRPr="005C3FE9">
        <w:rPr>
          <w:color w:val="000000" w:themeColor="text1"/>
          <w:lang w:val="en-GB"/>
        </w:rPr>
        <w:t>ation using the Multi-Objective Genetic Algorithm method (MOGA) with final product concentrations and energy consumption as objective functions.</w:t>
      </w:r>
      <w:r w:rsidR="00FF4655" w:rsidRPr="005C3FE9">
        <w:rPr>
          <w:color w:val="000000" w:themeColor="text1"/>
          <w:lang w:val="en-US"/>
        </w:rPr>
        <w:t xml:space="preserve"> </w:t>
      </w:r>
      <w:proofErr w:type="spellStart"/>
      <w:r w:rsidR="00FF4655" w:rsidRPr="00797495">
        <w:rPr>
          <w:color w:val="000000" w:themeColor="text1"/>
          <w:lang w:val="fr-FR"/>
        </w:rPr>
        <w:t>Bian</w:t>
      </w:r>
      <w:proofErr w:type="spellEnd"/>
      <w:r w:rsidR="00FF4655" w:rsidRPr="00797495">
        <w:rPr>
          <w:color w:val="000000" w:themeColor="text1"/>
          <w:lang w:val="fr-FR"/>
        </w:rPr>
        <w:t xml:space="preserve"> et al. </w:t>
      </w:r>
      <w:r w:rsidR="00FF4655" w:rsidRPr="005C3FE9">
        <w:rPr>
          <w:color w:val="000000" w:themeColor="text1"/>
          <w:lang w:val="en-GB"/>
        </w:rPr>
        <w:fldChar w:fldCharType="begin" w:fldLock="1"/>
      </w:r>
      <w:r w:rsidR="00E77EC7">
        <w:rPr>
          <w:color w:val="000000" w:themeColor="text1"/>
          <w:lang w:val="fr-FR"/>
        </w:rPr>
        <w:instrText>ADDIN CSL_CITATION {"citationItems":[{"id":"ITEM-1","itemData":{"DOI":"10.1016/j.desal.2018.09.004","ISSN":"00119164","abstract":"This paper presents the cost optimization of a photovoltaic-powered electrodialysis reversal (PV-EDR) system for village-scale applications in rural India based on current component costs and performance. A PV-EDR alternative was explored because it requires half the specific energy (and thus half the power system cost), and reduces water wastage from 60% to less than 10%, compared to small-scale reverse osmosis (RO) systems for groundwater salinity levels commonly found in India. Through co-optimization of the PV and EDR subsystems, the optimal system was predicted to cost $23,420 (42% less than a system designed using conventional engineering practice). A key to the cost reduction was flexible water production that accommodates daily changes in solar irradiance with overproduction on sunny days and water buffer storage tanks. A sensitivity analysis revealed that the capital cost of the total system is most sensitive to membrane area; reducing membrane cost by 87% would half the system capital cost. The optimization method presented here, as well as the cost saving strategies of time-variant operation and load matching with solar irradiance availability, provide design strategies that are relevant to other PV-EDR architectures and general off-grid desalination applications.","author":[{"dropping-particle":"","family":"Bian","given":"David W.","non-dropping-particle":"","parse-names":false,"suffix":""},{"dropping-particle":"","family":"Watson","given":"Sterling M.","non-dropping-particle":"","parse-names":false,"suffix":""},{"dropping-particle":"","family":"Wright","given":"Natasha C.","non-dropping-particle":"","parse-names":false,"suffix":""},{"dropping-particle":"","family":"Shah","given":"Sahil R.","non-dropping-particle":"","parse-names":false,"suffix":""},{"dropping-particle":"","family":"Buonassisi","given":"Tonio","non-dropping-particle":"","parse-names":false,"suffix":""},{"dropping-particle":"","family":"Ramanujan","given":"Devarajan","non-dropping-particle":"","parse-names":false,"suffix":""},{"dropping-particle":"","family":"Peters","given":"Ian M.","non-dropping-particle":"","parse-names":false,"suffix":""},{"dropping-particle":"","family":"Winter","given":"Amos G.","non-dropping-particle":"","parse-names":false,"suffix":""}],"container-title":"Desalination","id":"ITEM-1","issued":{"date-parts":[["2019","2","15"]]},"page":"265-278","publisher":"Elsevier","title":"Optimization and design of a low-cost, village-scale, photovoltaic-powered, electrodialysis reversal desalination system for rural India","type":"article-journal","volume":"452"},"uris":["http://www.mendeley.com/documents/?uuid=1503536f-decf-3011-b8ff-4b216743c234"]}],"mendeley":{"formattedCitation":"[14]","plainTextFormattedCitation":"[14]","previouslyFormattedCitation":"[14]"},"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US"/>
        </w:rPr>
        <w:t>[14]</w:t>
      </w:r>
      <w:r w:rsidR="00FF4655" w:rsidRPr="005C3FE9">
        <w:rPr>
          <w:color w:val="000000" w:themeColor="text1"/>
        </w:rPr>
        <w:fldChar w:fldCharType="end"/>
      </w:r>
      <w:r w:rsidR="00FF4655" w:rsidRPr="00DE3837">
        <w:rPr>
          <w:color w:val="000000" w:themeColor="text1"/>
          <w:lang w:val="en-US"/>
        </w:rPr>
        <w:t xml:space="preserve"> attempted to </w:t>
      </w:r>
      <w:proofErr w:type="spellStart"/>
      <w:r w:rsidR="00FF4655" w:rsidRPr="00DE3837">
        <w:rPr>
          <w:color w:val="000000" w:themeColor="text1"/>
          <w:lang w:val="en-US"/>
        </w:rPr>
        <w:t>minimi</w:t>
      </w:r>
      <w:r w:rsidR="008A0EAC" w:rsidRPr="00DE3837">
        <w:rPr>
          <w:color w:val="000000" w:themeColor="text1"/>
          <w:lang w:val="en-US"/>
        </w:rPr>
        <w:t>s</w:t>
      </w:r>
      <w:r w:rsidR="00FF4655" w:rsidRPr="00DE3837">
        <w:rPr>
          <w:color w:val="000000" w:themeColor="text1"/>
          <w:lang w:val="en-US"/>
        </w:rPr>
        <w:t>e</w:t>
      </w:r>
      <w:proofErr w:type="spellEnd"/>
      <w:r w:rsidR="00FF4655" w:rsidRPr="00DE3837">
        <w:rPr>
          <w:color w:val="000000" w:themeColor="text1"/>
          <w:lang w:val="en-US"/>
        </w:rPr>
        <w:t xml:space="preserve"> the overall costs through Particle Swarm Optimization (PSO) </w:t>
      </w:r>
      <w:r w:rsidR="00FF4655" w:rsidRPr="005C3FE9">
        <w:rPr>
          <w:color w:val="000000" w:themeColor="text1"/>
          <w:lang w:val="en-GB"/>
        </w:rPr>
        <w:fldChar w:fldCharType="begin" w:fldLock="1"/>
      </w:r>
      <w:r w:rsidR="00E77EC7">
        <w:rPr>
          <w:color w:val="000000" w:themeColor="text1"/>
          <w:lang w:val="en-US"/>
        </w:rPr>
        <w:instrText>ADDIN CSL_CITATION {"citationItems":[{"id":"ITEM-1","itemData":{"DOI":"10.4018/ijmfmp.2015010104","ISSN":"2334-4563","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author":[{"dropping-particle":"","family":"Kennedy","given":"James","non-dropping-particle":"","parse-names":false,"suffix":""},{"dropping-particle":"","family":"Eberhart","given":"Russell","non-dropping-particle":"","parse-names":false,"suffix":""}],"container-title":"IEEE International Conference on Neural Networks - Conference Proceedings","id":"ITEM-1","issued":{"date-parts":[["1995"]]},"title":"Particle swarm optimization","type":"paper-conference"},"uris":["http://www.mendeley.com/documents/?uuid=584d7dfb-70ef-47b0-945b-c171094af819","http://www.mendeley.com/documents/?uuid=f5bef710-de9c-4b0a-994e-fc93468fb3ef"]}],"mendeley":{"formattedCitation":"[15]","plainTextFormattedCitation":"[15]","previouslyFormattedCitation":"[15]"},"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US"/>
        </w:rPr>
        <w:t>[15]</w:t>
      </w:r>
      <w:r w:rsidR="00FF4655" w:rsidRPr="005C3FE9">
        <w:rPr>
          <w:color w:val="000000" w:themeColor="text1"/>
        </w:rPr>
        <w:fldChar w:fldCharType="end"/>
      </w:r>
      <w:r w:rsidR="00FF4655" w:rsidRPr="00DE3837">
        <w:rPr>
          <w:color w:val="000000" w:themeColor="text1"/>
          <w:lang w:val="en-US"/>
        </w:rPr>
        <w:t xml:space="preserve"> from a previou</w:t>
      </w:r>
      <w:r w:rsidR="00FF4655" w:rsidRPr="0064076D">
        <w:rPr>
          <w:color w:val="000000" w:themeColor="text1"/>
          <w:lang w:val="en-US"/>
        </w:rPr>
        <w:t xml:space="preserve">s </w:t>
      </w:r>
      <w:r w:rsidR="00FF4655" w:rsidRPr="005C3FE9">
        <w:rPr>
          <w:color w:val="000000" w:themeColor="text1"/>
          <w:lang w:val="en-GB"/>
        </w:rPr>
        <w:t xml:space="preserve">ED model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desal.2018.04.018","ISSN":"00119164","abstract":"This paper presents a robust analytical model for brackish water desalination using electrodialysis (ED), with prediction of the desalination rate, limiting current density, and total energy use including pumping energy. Several assumptions reduce computation time and accurately model ED system behavior. The predicted desalination rate, limiting current density, and total energy usage agree with measurements across two diverse ED stack designs, differing in total membrane area (0.18 m2, 37.1 m2), membrane manufacturers (GE Water, PCA GmbH), and flow channel spacers. The commercial-scale stack was additionally tested with real groundwater, demonstrating that brackish groundwater may be modeled as an equivalent concentration NaCl solution. Sensitivity to the membrane diffusion coefficient, area available for ion transport, level of discretization along the flow channel length, boundary layer and membrane resistances, and water transport are analyzed to guide empirical characterization when higher accuracy is required. No single existing model for pressure drop in the membrane spacers could accurately predict pumping power in both stacks. One model for each stack was found to reasonably approximate pressure drop, however experimental validation of specific spacer designs is recommended. The fully quantitative, parametric description of electrodialysis behavior presented forms a useful tool to design, evaluate, and optimize ED systems.","author":[{"dropping-particle":"","family":"Wright","given":"Natasha C.","non-dropping-particle":"","parse-names":false,"suffix":""},{"dropping-particle":"","family":"Shah","given":"Sahil R.","non-dropping-particle":"","parse-names":false,"suffix":""},{"dropping-particle":"","family":"Amrose","given":"Susan E.","non-dropping-particle":"","parse-names":false,"suffix":""},{"dropping-particle":"","family":"Winter","given":"Amos G.","non-dropping-particle":"","parse-names":false,"suffix":""}],"container-title":"Desalination","id":"ITEM-1","issued":{"date-parts":[["2018","10"]]},"page":"27-43","title":"A robust model of brackish water electrodialysis desalination with experimental comparison at different size scales","type":"article-journal","volume":"443"},"uris":["http://www.mendeley.com/documents/?uuid=59abdee6-99ce-465b-ba44-0d3737e0f928"]}],"mendeley":{"formattedCitation":"[16]","plainTextFormattedCitation":"[16]","previouslyFormattedCitation":"[16]"},"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rPr>
        <w:t>[16]</w:t>
      </w:r>
      <w:r w:rsidR="00FF4655" w:rsidRPr="005C3FE9">
        <w:rPr>
          <w:color w:val="000000" w:themeColor="text1"/>
        </w:rPr>
        <w:fldChar w:fldCharType="end"/>
      </w:r>
      <w:r w:rsidR="00FF4655" w:rsidRPr="00EB783A">
        <w:rPr>
          <w:color w:val="000000" w:themeColor="text1"/>
        </w:rPr>
        <w:t xml:space="preserve">. </w:t>
      </w:r>
      <w:proofErr w:type="spellStart"/>
      <w:r w:rsidR="00FF4655" w:rsidRPr="00EB783A">
        <w:rPr>
          <w:color w:val="000000" w:themeColor="text1"/>
        </w:rPr>
        <w:t>Guesmi</w:t>
      </w:r>
      <w:proofErr w:type="spellEnd"/>
      <w:r w:rsidR="00FF4655" w:rsidRPr="00EB783A">
        <w:rPr>
          <w:color w:val="000000" w:themeColor="text1"/>
        </w:rPr>
        <w:t xml:space="preserve"> et al. </w:t>
      </w:r>
      <w:r w:rsidR="00FF4655" w:rsidRPr="005C3FE9">
        <w:rPr>
          <w:color w:val="000000" w:themeColor="text1"/>
          <w:lang w:val="en-GB"/>
        </w:rPr>
        <w:fldChar w:fldCharType="begin" w:fldLock="1"/>
      </w:r>
      <w:r w:rsidR="00E77EC7">
        <w:rPr>
          <w:color w:val="000000" w:themeColor="text1"/>
        </w:rPr>
        <w:instrText>ADDIN CSL_CITATION {"citationItems":[{"id":"ITEM-1","itemData":{"DOI":"10.2166/wst.2020.105","ISSN":"19969732","PMID":"32333662","abstract":"Boron removal from water containing 5 mg L-1 of boron using electrodialysis (ED) was studied as a function of several parameters such as flow rates, initial pH, coexisting anions and ED time. An ED cell, equipped with three cation exchange membranes (fumasep FKB) and two anion exchange membranes (fumasep FAB), was applied. The central composite design, which is the standard design of response surface methodology, was used to evaluate the effects and interactions of studied factors on boron removal efficiency. The effectiveness of the considered design parameters was well examined to find the optimum condition. The experimental data obtained were analyzed by analysis of variance for the polynomial model with 95% confidence level. Boron removal by ED showed to be independent of the electrodialysis time, whereas flow rate as well as the pH of the feed solution and also the coexisting anions on the feed solution play a significant role on the deboronation efficiency. According to the desirability function, the maximum response of 43.5% was predicted for boron removal at a pH equal to 10, a flow rate of 10 L h-1, a ratio between sulfates and that of boron equal to 2 and a reaction time of 25 minutes.","author":[{"dropping-particle":"","family":"Guesmi","given":"Fatma","non-dropping-particle":"","parse-names":false,"suffix":""},{"dropping-particle":"","family":"Louati","given":"Islem","non-dropping-particle":"","parse-names":false,"suffix":""},{"dropping-particle":"","family":"Hannachi","given":"Chiraz","non-dropping-particle":"","parse-names":false,"suffix":""},{"dropping-particle":"","family":"Hamrouni","given":"Béchir","non-dropping-particle":"","parse-names":false,"suffix":""}],"container-title":"Water Science and Technology","id":"ITEM-1","issue":"2","issued":{"date-parts":[["2020","1","15"]]},"page":"293-300","publisher":"IWA Publishing","title":"Optimization of boron removal from water by electrodialysis using response surface methodology","type":"article-journal","volume":"81"},"uris":["http://www.mendeley.com/documents/?uuid=2bcd4024-9664-3f3b-820e-47a900760d38"]}],"mendeley":{"formattedCitation":"[17]","plainTextFormattedCitation":"[17]","previouslyFormattedCitation":"[17]"},"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rPr>
        <w:t>[17]</w:t>
      </w:r>
      <w:r w:rsidR="00FF4655" w:rsidRPr="005C3FE9">
        <w:rPr>
          <w:color w:val="000000" w:themeColor="text1"/>
        </w:rPr>
        <w:fldChar w:fldCharType="end"/>
      </w:r>
      <w:r w:rsidR="00FF4655" w:rsidRPr="00F923B4">
        <w:rPr>
          <w:color w:val="000000" w:themeColor="text1"/>
        </w:rPr>
        <w:t xml:space="preserve"> </w:t>
      </w:r>
      <w:proofErr w:type="spellStart"/>
      <w:r w:rsidR="00FF4655" w:rsidRPr="00F923B4">
        <w:rPr>
          <w:color w:val="000000" w:themeColor="text1"/>
        </w:rPr>
        <w:t>aimed</w:t>
      </w:r>
      <w:proofErr w:type="spellEnd"/>
      <w:r w:rsidR="00FF4655" w:rsidRPr="00F923B4">
        <w:rPr>
          <w:color w:val="000000" w:themeColor="text1"/>
        </w:rPr>
        <w:t xml:space="preserve"> </w:t>
      </w:r>
      <w:proofErr w:type="spellStart"/>
      <w:r w:rsidR="0055028F" w:rsidRPr="00F923B4">
        <w:rPr>
          <w:color w:val="000000" w:themeColor="text1"/>
        </w:rPr>
        <w:t>at</w:t>
      </w:r>
      <w:proofErr w:type="spellEnd"/>
      <w:r w:rsidR="0055028F" w:rsidRPr="00F923B4">
        <w:rPr>
          <w:color w:val="000000" w:themeColor="text1"/>
        </w:rPr>
        <w:t xml:space="preserve"> </w:t>
      </w:r>
      <w:proofErr w:type="spellStart"/>
      <w:r w:rsidR="0055028F" w:rsidRPr="00F923B4">
        <w:rPr>
          <w:color w:val="000000" w:themeColor="text1"/>
        </w:rPr>
        <w:t>maximi</w:t>
      </w:r>
      <w:r w:rsidR="008A0EAC" w:rsidRPr="00F923B4">
        <w:rPr>
          <w:color w:val="000000" w:themeColor="text1"/>
        </w:rPr>
        <w:t>s</w:t>
      </w:r>
      <w:r w:rsidR="0055028F" w:rsidRPr="00F923B4">
        <w:rPr>
          <w:color w:val="000000" w:themeColor="text1"/>
        </w:rPr>
        <w:t>ing</w:t>
      </w:r>
      <w:proofErr w:type="spellEnd"/>
      <w:r w:rsidR="0055028F" w:rsidRPr="00F923B4">
        <w:rPr>
          <w:color w:val="000000" w:themeColor="text1"/>
        </w:rPr>
        <w:t xml:space="preserve"> </w:t>
      </w:r>
      <w:r w:rsidR="00FF4655" w:rsidRPr="00F923B4">
        <w:rPr>
          <w:color w:val="000000" w:themeColor="text1"/>
        </w:rPr>
        <w:t xml:space="preserve">the </w:t>
      </w:r>
      <w:proofErr w:type="spellStart"/>
      <w:r w:rsidR="00FF4655" w:rsidRPr="00F923B4">
        <w:rPr>
          <w:color w:val="000000" w:themeColor="text1"/>
        </w:rPr>
        <w:t>boron</w:t>
      </w:r>
      <w:proofErr w:type="spellEnd"/>
      <w:r w:rsidR="00FF4655" w:rsidRPr="00F923B4">
        <w:rPr>
          <w:color w:val="000000" w:themeColor="text1"/>
        </w:rPr>
        <w:t xml:space="preserve"> </w:t>
      </w:r>
      <w:proofErr w:type="spellStart"/>
      <w:r w:rsidR="00FF4655" w:rsidRPr="00F923B4">
        <w:rPr>
          <w:color w:val="000000" w:themeColor="text1"/>
        </w:rPr>
        <w:t>removal</w:t>
      </w:r>
      <w:proofErr w:type="spellEnd"/>
      <w:r w:rsidR="00FF4655" w:rsidRPr="00F923B4">
        <w:rPr>
          <w:color w:val="000000" w:themeColor="text1"/>
        </w:rPr>
        <w:t xml:space="preserve"> </w:t>
      </w:r>
      <w:proofErr w:type="spellStart"/>
      <w:r w:rsidR="00FF4655" w:rsidRPr="00F923B4">
        <w:rPr>
          <w:color w:val="000000" w:themeColor="text1"/>
        </w:rPr>
        <w:t>using</w:t>
      </w:r>
      <w:proofErr w:type="spellEnd"/>
      <w:r w:rsidR="00FF4655" w:rsidRPr="00F923B4">
        <w:rPr>
          <w:color w:val="000000" w:themeColor="text1"/>
        </w:rPr>
        <w:t xml:space="preserve"> </w:t>
      </w:r>
      <w:proofErr w:type="spellStart"/>
      <w:r w:rsidR="00FF4655" w:rsidRPr="00F923B4">
        <w:rPr>
          <w:color w:val="000000" w:themeColor="text1"/>
        </w:rPr>
        <w:t>Response</w:t>
      </w:r>
      <w:proofErr w:type="spellEnd"/>
      <w:r w:rsidR="00FF4655" w:rsidRPr="00F923B4">
        <w:rPr>
          <w:color w:val="000000" w:themeColor="text1"/>
        </w:rPr>
        <w:t xml:space="preserve"> Surface </w:t>
      </w:r>
      <w:proofErr w:type="spellStart"/>
      <w:r w:rsidR="00FF4655" w:rsidRPr="00F923B4">
        <w:rPr>
          <w:color w:val="000000" w:themeColor="text1"/>
        </w:rPr>
        <w:t>Methodology</w:t>
      </w:r>
      <w:proofErr w:type="spellEnd"/>
      <w:r w:rsidR="00FF4655" w:rsidRPr="00F923B4">
        <w:rPr>
          <w:color w:val="000000" w:themeColor="text1"/>
        </w:rPr>
        <w:t xml:space="preserve"> (RSM). </w:t>
      </w:r>
      <w:proofErr w:type="spellStart"/>
      <w:r w:rsidR="00FF4655" w:rsidRPr="00797495">
        <w:rPr>
          <w:color w:val="000000" w:themeColor="text1"/>
          <w:lang w:val="en-US"/>
        </w:rPr>
        <w:t>Rohman</w:t>
      </w:r>
      <w:proofErr w:type="spellEnd"/>
      <w:r w:rsidR="00FF4655" w:rsidRPr="00797495">
        <w:rPr>
          <w:color w:val="000000" w:themeColor="text1"/>
          <w:lang w:val="en-US"/>
        </w:rPr>
        <w:t xml:space="preserve"> and Aziz </w:t>
      </w:r>
      <w:r w:rsidR="00FF4655" w:rsidRPr="005C3FE9">
        <w:rPr>
          <w:color w:val="000000" w:themeColor="text1"/>
          <w:lang w:val="en-GB"/>
        </w:rPr>
        <w:fldChar w:fldCharType="begin" w:fldLock="1"/>
      </w:r>
      <w:r w:rsidR="00E77EC7">
        <w:rPr>
          <w:color w:val="000000" w:themeColor="text1"/>
          <w:lang w:val="en-US"/>
        </w:rPr>
        <w:instrText>ADDIN CSL_CITATION {"citationItems":[{"id":"ITEM-1","itemData":{"DOI":"10.1016/j.desal.2011.02.025","ISSN":"00119164","abstract":"Electrodialysis (ED) is a feasible method for acid recovery where it can separate and also concentrate the separated acid involved from the feed stream. To ensure maximum ED performances, the optimum operating conditions must be obtained. In this work, a dynamic optimization i.e. the orthogonal collocation method was applied to obtain those optimum operating conditions. The mathematical model of the ED for this case study has been taken from Rohman et al. [1] and the dynamic optimization problems were solved using the dynopt code package [2]. Five objective functions were considered in this study: minimize process time (P1), minimize the dilute concentration (P2), minimize energy consumption (P3), maximize degree separation (P4) and maximize operation profit (P5). From the simulation results, the control trajectories of P5 was chosen to be the most effective control operation in order to achieve the minimum process time for 99% degree of separation. The control trajectory achieved was reliable and practical. Moreover, the process time achieved for P5 was 51.6% faster than the P2, 60.7% faster than P3 and 7.9% faster than P4. The effect of different aspects of optimization towards ED performances was also studied. © 2011 Elsevier B.V.","author":[{"dropping-particle":"","family":"Rohman","given":"F. S.","non-dropping-particle":"","parse-names":false,"suffix":""},{"dropping-particle":"","family":"Aziz","given":"N.","non-dropping-particle":"","parse-names":false,"suffix":""}],"container-title":"Desalination","id":"ITEM-1","issued":{"date-parts":[["2011"]]},"title":"Optimization of batch electrodialysis for hydrochloric acid recovery using orthogonal collocation method","type":"article-journal"},"uris":["http://www.mendeley.com/documents/?uuid=604269a6-6097-478c-9b0f-3867c320528c","http://www.mendeley.com/documents/?uuid=84a7ac9f-1959-4ffa-932b-3ec02ef9d03a"]}],"mendeley":{"formattedCitation":"[18]","plainTextFormattedCitation":"[18]","previouslyFormattedCitation":"[18]"},"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18]</w:t>
      </w:r>
      <w:r w:rsidR="00FF4655" w:rsidRPr="005C3FE9">
        <w:rPr>
          <w:color w:val="000000" w:themeColor="text1"/>
        </w:rPr>
        <w:fldChar w:fldCharType="end"/>
      </w:r>
      <w:r w:rsidR="00FF4655" w:rsidRPr="005C3FE9">
        <w:rPr>
          <w:color w:val="000000" w:themeColor="text1"/>
          <w:lang w:val="en-GB"/>
        </w:rPr>
        <w:t xml:space="preserve"> endeavoured to dynamically optimise process time, energy consumption, degree of separation, dilute concentration, and process profit with the orthogonal collocation method, identifying contrasting optimisation requirements. </w:t>
      </w:r>
      <w:r w:rsidR="00D4760A" w:rsidRPr="005C3FE9">
        <w:rPr>
          <w:color w:val="000000" w:themeColor="text1"/>
          <w:lang w:val="en-GB"/>
        </w:rPr>
        <w:t>Then</w:t>
      </w:r>
      <w:r w:rsidR="00FF4655" w:rsidRPr="005C3FE9">
        <w:rPr>
          <w:color w:val="000000" w:themeColor="text1"/>
          <w:lang w:val="en-GB"/>
        </w:rPr>
        <w:t>, they developed a multi-objective optimi</w:t>
      </w:r>
      <w:r w:rsidR="008A0EAC">
        <w:rPr>
          <w:color w:val="000000" w:themeColor="text1"/>
          <w:lang w:val="en-GB"/>
        </w:rPr>
        <w:t>s</w:t>
      </w:r>
      <w:r w:rsidR="00FF4655" w:rsidRPr="005C3FE9">
        <w:rPr>
          <w:color w:val="000000" w:themeColor="text1"/>
          <w:lang w:val="en-GB"/>
        </w:rPr>
        <w:t xml:space="preserve">ation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80/00986445.2019.1674817","ISSN":"0098-6445","abstract":"Empty fruit bunch (EFB) can be utilized to produce sugar via hydrochloric acid (HCl) hydrolysis where the HCl must be concentrated to retain the pure sugar. Electrodialysis (ED) is an effective method for acid-sugar separation and has to be optimized to ensure that the most economical operation can be achieved. However, ED batch optimization consists of conflicting multiple objectives that are required to be solved as a dynamic multi-objective optimization (MOO) problem. In the past, the dynamic optimization of acid-sugar ED separation was carried out by solving a single objective optimization problem in sequence but this approach could not be accomplished with different objective functions simultaneously. In this work, the results of the MOO which consist of a number of optimal solutions are configured as a Pareto Front (PF). The weighted sum, the ε-constraint, and the elitist non-dominated sorting genetic algorithm or NSGA-II approaches are applied to solve the conflicting objectives functions i.e. minimization of energy consumption and maximization of acid concentration These result in a set of several Pareto optimal solutions with two objectives: maximizing concentrated acid ranging from 1.89 M to 2.1 M is accompanied by minimizing energy consumption ranging from 630 Wh to 848 Wh. Each point of the Pareto solutions contains a different combination of optimal current density and flowrate trajectories which promotes a different amount of energy consumption and acid concentration. This set of solutions provides choices in assessing the tradeoffs and determining the most appropriate operating policy.","author":[{"dropping-particle":"","family":"Rohman","given":"Fakhrony Sholahudin","non-dropping-particle":"","parse-names":false,"suffix":""},{"dropping-particle":"","family":"Aziz","given":"Norashid","non-dropping-particle":"","parse-names":false,"suffix":""}],"container-title":"Chemical Engineering Communications","id":"ITEM-1","issue":"4","issued":{"date-parts":[["2021","4"]]},"page":"517-529","publisher":"Taylor &amp; Francis","title":"Performance metrics analysis of dynamic multi-objective optimization for energy consumption and productivity improvement in batch electrodialysis","type":"article-journal","volume":"208"},"uris":["http://www.mendeley.com/documents/?uuid=46d8bfe1-6a88-40b4-ba42-f516e329c7cd","http://www.mendeley.com/documents/?uuid=66ef7ad4-bee0-424b-9542-39229b6ee8de"]}],"mendeley":{"formattedCitation":"[19]","plainTextFormattedCitation":"[19]","previouslyFormattedCitation":"[19]"},"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19]</w:t>
      </w:r>
      <w:r w:rsidR="00FF4655" w:rsidRPr="005C3FE9">
        <w:rPr>
          <w:color w:val="000000" w:themeColor="text1"/>
        </w:rPr>
        <w:fldChar w:fldCharType="end"/>
      </w:r>
      <w:r w:rsidR="00FF4655" w:rsidRPr="005C3FE9">
        <w:rPr>
          <w:color w:val="000000" w:themeColor="text1"/>
          <w:lang w:val="en-GB"/>
        </w:rPr>
        <w:t xml:space="preserve"> using a Non-dominated Sorting Genetic Algorithm II (NSGA-II), minimising the energy consumption and maximi</w:t>
      </w:r>
      <w:r w:rsidR="008A0EAC">
        <w:rPr>
          <w:color w:val="000000" w:themeColor="text1"/>
          <w:lang w:val="en-GB"/>
        </w:rPr>
        <w:t>s</w:t>
      </w:r>
      <w:r w:rsidR="00FF4655" w:rsidRPr="005C3FE9">
        <w:rPr>
          <w:color w:val="000000" w:themeColor="text1"/>
          <w:lang w:val="en-GB"/>
        </w:rPr>
        <w:t xml:space="preserve">ing the acid concentration. In conventional </w:t>
      </w:r>
      <w:r w:rsidR="0055028F">
        <w:rPr>
          <w:color w:val="000000" w:themeColor="text1"/>
          <w:lang w:val="en-GB"/>
        </w:rPr>
        <w:t>R</w:t>
      </w:r>
      <w:r w:rsidR="0055028F" w:rsidRPr="005C3FE9">
        <w:rPr>
          <w:color w:val="000000" w:themeColor="text1"/>
          <w:lang w:val="en-GB"/>
        </w:rPr>
        <w:t xml:space="preserve">everse </w:t>
      </w:r>
      <w:proofErr w:type="spellStart"/>
      <w:r w:rsidR="0055028F">
        <w:rPr>
          <w:color w:val="000000" w:themeColor="text1"/>
          <w:lang w:val="en-GB"/>
        </w:rPr>
        <w:t>E</w:t>
      </w:r>
      <w:r w:rsidR="0055028F" w:rsidRPr="005C3FE9">
        <w:rPr>
          <w:color w:val="000000" w:themeColor="text1"/>
          <w:lang w:val="en-GB"/>
        </w:rPr>
        <w:t>lectro</w:t>
      </w:r>
      <w:r w:rsidR="0055028F">
        <w:rPr>
          <w:color w:val="000000" w:themeColor="text1"/>
          <w:lang w:val="en-GB"/>
        </w:rPr>
        <w:t>D</w:t>
      </w:r>
      <w:r w:rsidR="0055028F" w:rsidRPr="005C3FE9">
        <w:rPr>
          <w:color w:val="000000" w:themeColor="text1"/>
          <w:lang w:val="en-GB"/>
        </w:rPr>
        <w:t>ialysis</w:t>
      </w:r>
      <w:proofErr w:type="spellEnd"/>
      <w:r w:rsidR="0055028F" w:rsidRPr="005C3FE9">
        <w:rPr>
          <w:color w:val="000000" w:themeColor="text1"/>
          <w:lang w:val="en-GB"/>
        </w:rPr>
        <w:t xml:space="preserve"> </w:t>
      </w:r>
      <w:r w:rsidR="00FF4655" w:rsidRPr="005C3FE9">
        <w:rPr>
          <w:color w:val="000000" w:themeColor="text1"/>
          <w:lang w:val="en-GB"/>
        </w:rPr>
        <w:t xml:space="preserve">(RED), </w:t>
      </w:r>
      <w:proofErr w:type="spellStart"/>
      <w:r w:rsidR="00FF4655" w:rsidRPr="005C3FE9">
        <w:rPr>
          <w:color w:val="000000" w:themeColor="text1"/>
          <w:lang w:val="en-GB"/>
        </w:rPr>
        <w:t>Veerman</w:t>
      </w:r>
      <w:proofErr w:type="spellEnd"/>
      <w:r w:rsidR="00FF4655" w:rsidRPr="005C3FE9">
        <w:rPr>
          <w:color w:val="000000" w:themeColor="text1"/>
          <w:lang w:val="en-GB"/>
        </w:rPr>
        <w:t xml:space="preserve"> et al.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cej.2010.10.071","ISBN":"1385-8947","ISSN":"13858947","abstract":"Reverse electrodialysis (RED) is a technology to generate electricity using the entropy of the mixing of sea and river water. A model is made of the RED process and validated experimentally. The model is used to design and optimize the RED process. It predicts very small differences between counter- and co-current operation. It was decided to focus on co-current design because co-current operation causes smaller local pressure differences between the river and seawater compartments-hence smaller risk of leakages and the possibility to use very thin membranes with high fluxes and very open spacer structures with low hydrodynamic resistance. Segmentation of the electrodes proved to increase the power density by about 15% under realistic operational conditions. The model shows that with smaller systems - in terms of length of the flow path - higher power densities are possible. This effect is rather dramatical and poses a challenge for designing improved RED stacks on large commercial scale. It is suggested to reduce the flow path length by applying a fractal structure design of the spacers. Such structures can be made by profiling the membrane. © 2010 Elsevier B.V.","author":[{"dropping-particle":"","family":"Veerman","given":"J.","non-dropping-particle":"","parse-names":false,"suffix":""},{"dropping-particle":"","family":"Saakes","given":"M.","non-dropping-particle":"","parse-names":false,"suffix":""},{"dropping-particle":"","family":"Metz","given":"S. J.","non-dropping-particle":"","parse-names":false,"suffix":""},{"dropping-particle":"","family":"Harmsen","given":"G. J.","non-dropping-particle":"","parse-names":false,"suffix":""}],"container-title":"Chemical Engineering Journal","id":"ITEM-1","issue":"1","issued":{"date-parts":[["2011"]]},"page":"256-268","title":"Reverse electrodialysis: A validated process model for design and optimization","type":"article-journal","volume":"166"},"uris":["http://www.mendeley.com/documents/?uuid=54321a4f-33f0-4610-b517-819f9351ba7c"]}],"mendeley":{"formattedCitation":"[20]","plainTextFormattedCitation":"[20]","previouslyFormattedCitation":"[20]"},"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20]</w:t>
      </w:r>
      <w:r w:rsidR="00FF4655" w:rsidRPr="005C3FE9">
        <w:rPr>
          <w:color w:val="000000" w:themeColor="text1"/>
        </w:rPr>
        <w:fldChar w:fldCharType="end"/>
      </w:r>
      <w:r w:rsidR="00FF4655" w:rsidRPr="005C3FE9">
        <w:rPr>
          <w:color w:val="000000" w:themeColor="text1"/>
          <w:lang w:val="en-GB"/>
        </w:rPr>
        <w:t xml:space="preserve"> optimised the Net Power Density, the net Energy Density, or their product. Similarly, Long et al.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energy.2018.06.067","ISSN":"03605442","abstract":"In this paper, the optimal channel geometry and flow rate of the concentrated and diluted solutions under the maximum net power output for the reverse electrodialysis (RED) stacks at a confined size are systematically investigated. A model considering the change in volume flow rate along the flow direction is employed to illustrate the process of the RED stack. For systematisms, under the maximum net power output, we first consider the optimal channel thicknesses at a given identical inlet flow rate and then the optimal channel thicknesses and flow rates. The profiles of flow rate, concentration, power density, and hydrodynamic loss along the flow direction are discussed. The net power output and energy efficiency for different membranes under the above two optimization situations are analyzed and compared. The results reveal that the optimal channel thickness of the high-concentration (HC) compartment is slightly larger than that of the low-concentration (LC) compartment for a given identical inlet flow rate. When both channel thickness and flow rate are optimized, the optimal channel thicknesses and volume flow rates of the HC compartment are, respectively, less than those of the LC compartment and the net power output and energy efficiency are significantly improved.","author":[{"dropping-particle":"","family":"Long","given":"Rui","non-dropping-particle":"","parse-names":false,"suffix":""},{"dropping-particle":"","family":"Li","given":"Baode","non-dropping-particle":"","parse-names":false,"suffix":""},{"dropping-particle":"","family":"Liu","given":"Zhichun","non-dropping-particle":"","parse-names":false,"suffix":""},{"dropping-particle":"","family":"Liu","given":"Wei","non-dropping-particle":"","parse-names":false,"suffix":""}],"container-title":"Energy","id":"ITEM-1","issued":{"date-parts":[["2018","9","1"]]},"page":"427-436","publisher":"Pergamon","title":"Performance analysis of reverse electrodialysis stacks: Channel geometry and flow rate optimization","type":"article-journal","volume":"158"},"uris":["http://www.mendeley.com/documents/?uuid=cfb1301a-c627-3a18-847b-6e8af40dbf30"]}],"mendeley":{"formattedCitation":"[21]","plainTextFormattedCitation":"[21]","previouslyFormattedCitation":"[21]"},"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21]</w:t>
      </w:r>
      <w:r w:rsidR="00FF4655" w:rsidRPr="005C3FE9">
        <w:rPr>
          <w:color w:val="000000" w:themeColor="text1"/>
        </w:rPr>
        <w:fldChar w:fldCharType="end"/>
      </w:r>
      <w:r w:rsidR="00FF4655" w:rsidRPr="005C3FE9">
        <w:rPr>
          <w:color w:val="000000" w:themeColor="text1"/>
          <w:lang w:val="en-GB"/>
        </w:rPr>
        <w:t xml:space="preserve"> maximised the Net Power Density with the Genetic Algorithm (GA). In another work, </w:t>
      </w:r>
      <w:r w:rsidR="00D4760A" w:rsidRPr="005C3FE9">
        <w:rPr>
          <w:color w:val="000000" w:themeColor="text1"/>
          <w:lang w:val="en-GB"/>
        </w:rPr>
        <w:t>the same authors</w:t>
      </w:r>
      <w:r w:rsidR="00FF4655" w:rsidRPr="005C3FE9">
        <w:rPr>
          <w:color w:val="000000" w:themeColor="text1"/>
          <w:lang w:val="en-GB"/>
        </w:rPr>
        <w:t xml:space="preserve">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energy.2018.03.003","ISSN":"03605442","abstract":"In this paper, we proposed a refined model to describe the RED process by considering the variation of flow rates along the flow direction, and the concentration depended density and viscosity. The model was verified by good accordance between the calculated and experimental measured data. For evaluating the performance of a RED stack for some special applications, the net power density and the energy efficiency are two main criteria. However, they could not achieve their maximum values simultaneously. To achieve such a compromise, an optimization based on Non-dominated Sorting Genetic Algorithm II (NSGA-II) was conducted. Besides, the net power output and energy efficiency under single-objective optimization methods were calculated and compared. Results revealed that compared to the results under the maximum net power density, the net power density under the multi-objective optimization is slightly less than the maximum one, meanwhile the energy efficiency was much greater. The performance under the multi-objective optimization exhibited no obvious disadvantage against that under the maximum energy efficiency, considering the significant increase of the net power density.","author":[{"dropping-particle":"","family":"Long","given":"Rui","non-dropping-particle":"","parse-names":false,"suffix":""},{"dropping-particle":"","family":"Li","given":"Baode","non-dropping-particle":"","parse-names":false,"suffix":""},{"dropping-particle":"","family":"Liu","given":"Zhichun","non-dropping-particle":"","parse-names":false,"suffix":""},{"dropping-particle":"","family":"Liu","given":"Wei","non-dropping-particle":"","parse-names":false,"suffix":""}],"container-title":"Energy","id":"ITEM-1","issued":{"date-parts":[["2018","5","15"]]},"page":"1-10","publisher":"Pergamon","title":"Reverse electrodialysis: Modelling and performance analysis based on multi-objective optimization","type":"article-journal","volume":"151"},"uris":["http://www.mendeley.com/documents/?uuid=a39b1ebe-4f1a-3cd5-ba3f-234e7c9fba09"]}],"mendeley":{"formattedCitation":"[22]","plainTextFormattedCitation":"[22]","previouslyFormattedCitation":"[22]"},"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22]</w:t>
      </w:r>
      <w:r w:rsidR="00FF4655" w:rsidRPr="005C3FE9">
        <w:rPr>
          <w:color w:val="000000" w:themeColor="text1"/>
        </w:rPr>
        <w:fldChar w:fldCharType="end"/>
      </w:r>
      <w:r w:rsidR="00FF4655" w:rsidRPr="005C3FE9">
        <w:rPr>
          <w:color w:val="000000" w:themeColor="text1"/>
          <w:lang w:val="en-GB"/>
        </w:rPr>
        <w:t xml:space="preserve"> performed a multi-objective optimi</w:t>
      </w:r>
      <w:r w:rsidR="008A0EAC">
        <w:rPr>
          <w:color w:val="000000" w:themeColor="text1"/>
          <w:lang w:val="en-GB"/>
        </w:rPr>
        <w:t>s</w:t>
      </w:r>
      <w:r w:rsidR="00FF4655" w:rsidRPr="005C3FE9">
        <w:rPr>
          <w:color w:val="000000" w:themeColor="text1"/>
          <w:lang w:val="en-GB"/>
        </w:rPr>
        <w:t xml:space="preserve">ation with the NSGA-II </w:t>
      </w:r>
      <w:r w:rsidR="0055028F">
        <w:rPr>
          <w:color w:val="000000" w:themeColor="text1"/>
          <w:lang w:val="en-GB"/>
        </w:rPr>
        <w:t xml:space="preserve">algorithm </w:t>
      </w:r>
      <w:r w:rsidR="00FF4655" w:rsidRPr="005C3FE9">
        <w:rPr>
          <w:color w:val="000000" w:themeColor="text1"/>
          <w:lang w:val="en-GB"/>
        </w:rPr>
        <w:t xml:space="preserve">to maximise Net Power Density and Energy </w:t>
      </w:r>
      <w:r w:rsidR="00677E70" w:rsidRPr="005C3FE9">
        <w:rPr>
          <w:color w:val="000000" w:themeColor="text1"/>
          <w:lang w:val="en-GB"/>
        </w:rPr>
        <w:t>E</w:t>
      </w:r>
      <w:r w:rsidR="00FF4655" w:rsidRPr="005C3FE9">
        <w:rPr>
          <w:color w:val="000000" w:themeColor="text1"/>
          <w:lang w:val="en-GB"/>
        </w:rPr>
        <w:t xml:space="preserve">fficiency. </w:t>
      </w:r>
      <w:proofErr w:type="spellStart"/>
      <w:r w:rsidR="00FF4655" w:rsidRPr="005C3FE9">
        <w:rPr>
          <w:color w:val="000000" w:themeColor="text1"/>
          <w:lang w:val="en-GB"/>
        </w:rPr>
        <w:t>Ciofalo</w:t>
      </w:r>
      <w:proofErr w:type="spellEnd"/>
      <w:r w:rsidR="00FF4655" w:rsidRPr="005C3FE9">
        <w:rPr>
          <w:color w:val="000000" w:themeColor="text1"/>
          <w:lang w:val="en-GB"/>
        </w:rPr>
        <w:t xml:space="preserve"> et al.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energy.2019.05.183","abstract":"Reverse Electrodialysis (RED) extracts electrical energy from the salinity difference between two solu- tions using selective ion exchange membranes. In RED, conditions yielding a large net power density (NPD) are generally desired, due to the still large cost of the membranes. NPD depends on a large number ofphysical and geometric parameters. Some of these, for example the inlet concentrations of concentrate and diluate, can be regarded as “scenario” variables, imposed by external constraints (e.g., availability) or chosen by different criteria than NPD maximization. Others, namely the thicknesses HCONC, HDIL and the velocities UCONC, UDIL in the concentrate and diluate channels, can be regarded as free design parameters and can be chosen so as to maximize NPD. In the present study, a simplified model of a RED stack was coupled with an optimization algorithm in order to determine the conditions of maximum NPD in the space of the variables HCONC, HDIL,UCONC, UDIL for different sets of “scenario” variables. The study shows that an optimal choice of the free design parameters for any given scenario, as opposed to the adoption of standard fixed values for the same parameters, may provide significant improvements in NPD.","author":[{"dropping-particle":"","family":"Ciofalo","given":"Michele","non-dropping-particle":"","parse-names":false,"suffix":""},{"dropping-particle":"","family":"Cerva","given":"Mariagiorgia","non-dropping-particle":"La","parse-names":false,"suffix":""},{"dropping-particle":"","family":"Liberto","given":"Massimiliano","non-dropping-particle":"Di","parse-names":false,"suffix":""},{"dropping-particle":"","family":"Gurreri","given":"Luigi","non-dropping-particle":"","parse-names":false,"suffix":""},{"dropping-particle":"","family":"Cipollina","given":"Andrea","non-dropping-particle":"","parse-names":false,"suffix":""},{"dropping-particle":"","family":"Micale","given":"Giorgio","non-dropping-particle":"","parse-names":false,"suffix":""}],"container-title":"Energy","id":"ITEM-1","issued":{"date-parts":[["2019"]]},"page":"576-588","title":"Optimization of net power density in Reverse Electrodialysis","type":"article-journal","volume":"181"},"uris":["http://www.mendeley.com/documents/?uuid=3f3edd7e-a02b-461d-9967-58d8befa48b0"]}],"mendeley":{"formattedCitation":"[23]","plainTextFormattedCitation":"[23]","previouslyFormattedCitation":"[23]"},"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23]</w:t>
      </w:r>
      <w:r w:rsidR="00FF4655" w:rsidRPr="005C3FE9">
        <w:rPr>
          <w:color w:val="000000" w:themeColor="text1"/>
        </w:rPr>
        <w:fldChar w:fldCharType="end"/>
      </w:r>
      <w:r w:rsidR="00FF4655" w:rsidRPr="005C3FE9">
        <w:rPr>
          <w:color w:val="000000" w:themeColor="text1"/>
          <w:lang w:val="en-GB"/>
        </w:rPr>
        <w:t xml:space="preserve"> also optimised the Net Power Density but using the gradient-ascent algorithm </w:t>
      </w:r>
      <w:r w:rsidR="00FF4655" w:rsidRPr="005C3FE9">
        <w:rPr>
          <w:color w:val="000000" w:themeColor="text1"/>
          <w:lang w:val="en-GB"/>
        </w:rPr>
        <w:fldChar w:fldCharType="begin" w:fldLock="1"/>
      </w:r>
      <w:r w:rsidR="00E77EC7">
        <w:rPr>
          <w:color w:val="000000" w:themeColor="text1"/>
          <w:lang w:val="en-GB"/>
        </w:rPr>
        <w:instrText>ADDIN CSL_CITATION {"citationItems":[{"id":"ITEM-1","itemData":{"DOI":"10.1016/j.memsci.2017.07.030","abstract":"Different computer-based simulation models, able to predict the performance of Reverse ElectroDialysis (RED) systems, are currently used to investigate the potentials of alternative designs, to orient experimental activities and to design/optimize prototypes. The simulation approach described here combines a one-dimensional modelling of a RED stack with a fully three-dimensional finite volume modelling of the electrolyte channels, either planar or equipped with different spacers or profiled membranes. An advanced three-dimensional code was used to provide correlations for the friction coefficient (based on 3-D solutions of the continuity and Navier-Stokes equations) and the Sherwood numbers (based on 3-D solutions of a scalar transport equation), as well as to test simple models for the Ohmic resistances (based on 3-D solutions of a Laplace equation for the electrical potential). These results were integrated with empirical correlations for the transport properties of electrolytes and membranes, and were used as the input for the higher scale model. The overall model was validated by comparison with experimental data obtained in laboratory-scale RED stacks under controlled conditions. This combined approach constitutes a fully predictive, potentially very accurate, and still extremely fast-running, tool for the approximate simulation of all the main variables, suitable for performance prediction and optimization studies.","author":[{"dropping-particle":"","family":"Cerva","given":"M.","non-dropping-particle":"La","parse-names":false,"suffix":""},{"dropping-particle":"","family":"Liberto","given":"M.","non-dropping-particle":"Di","parse-names":false,"suffix":""},{"dropping-particle":"","family":"Gurreri","given":"L.","non-dropping-particle":"","parse-names":false,"suffix":""},{"dropping-particle":"","family":"Tamburini","given":"A.","non-dropping-particle":"","parse-names":false,"suffix":""},{"dropping-particle":"","family":"Cipollina","given":"A.","non-dropping-particle":"","parse-names":false,"suffix":""},{"dropping-particle":"","family":"Micale","given":"G.","non-dropping-particle":"","parse-names":false,"suffix":""},{"dropping-particle":"","family":"Ciofalo","given":"M.","non-dropping-particle":"","parse-names":false,"suffix":""}],"container-title":"Journal of Membrane Science","id":"ITEM-1","issued":{"date-parts":[["2017"]]},"page":"595-610","title":"Coupling CFD with a one-dimensional model to predict the performance of reverse electrodialysis stacks","type":"article-journal","volume":"541"},"uris":["http://www.mendeley.com/documents/?uuid=c3feccb8-5d0f-3f33-91fe-0696c4b1333c"]}],"mendeley":{"formattedCitation":"[24]","plainTextFormattedCitation":"[24]","previouslyFormattedCitation":"[24]"},"properties":{"noteIndex":0},"schema":"https://github.com/citation-style-language/schema/raw/master/csl-citation.json"}</w:instrText>
      </w:r>
      <w:r w:rsidR="00FF4655" w:rsidRPr="005C3FE9">
        <w:rPr>
          <w:color w:val="000000" w:themeColor="text1"/>
          <w:lang w:val="en-GB"/>
        </w:rPr>
        <w:fldChar w:fldCharType="separate"/>
      </w:r>
      <w:r w:rsidR="004319C3" w:rsidRPr="004319C3">
        <w:rPr>
          <w:noProof/>
          <w:color w:val="000000" w:themeColor="text1"/>
          <w:lang w:val="en-GB"/>
        </w:rPr>
        <w:t>[24]</w:t>
      </w:r>
      <w:r w:rsidR="00FF4655" w:rsidRPr="005C3FE9">
        <w:rPr>
          <w:color w:val="000000" w:themeColor="text1"/>
        </w:rPr>
        <w:fldChar w:fldCharType="end"/>
      </w:r>
      <w:r w:rsidR="00FF4655" w:rsidRPr="005C3FE9">
        <w:rPr>
          <w:color w:val="000000" w:themeColor="text1"/>
          <w:lang w:val="en-GB"/>
        </w:rPr>
        <w:t xml:space="preserve">. </w:t>
      </w:r>
      <w:proofErr w:type="spellStart"/>
      <w:r w:rsidR="0064076D" w:rsidRPr="0064076D">
        <w:rPr>
          <w:lang w:val="en-US"/>
        </w:rPr>
        <w:t>Faghihi</w:t>
      </w:r>
      <w:proofErr w:type="spellEnd"/>
      <w:r w:rsidR="0064076D" w:rsidRPr="0064076D">
        <w:rPr>
          <w:lang w:val="en-US"/>
        </w:rPr>
        <w:t xml:space="preserve"> and </w:t>
      </w:r>
      <w:proofErr w:type="spellStart"/>
      <w:r w:rsidR="0064076D" w:rsidRPr="0064076D">
        <w:rPr>
          <w:lang w:val="en-US"/>
        </w:rPr>
        <w:t>Jalali</w:t>
      </w:r>
      <w:proofErr w:type="spellEnd"/>
      <w:r w:rsidR="0064076D" w:rsidRPr="0064076D">
        <w:rPr>
          <w:lang w:val="en-US"/>
        </w:rPr>
        <w:t xml:space="preserve"> </w:t>
      </w:r>
      <w:r w:rsidR="0064076D">
        <w:rPr>
          <w:lang w:val="en-US"/>
        </w:rPr>
        <w:fldChar w:fldCharType="begin" w:fldLock="1"/>
      </w:r>
      <w:r w:rsidR="00E77EC7">
        <w:rPr>
          <w:lang w:val="en-US"/>
        </w:rPr>
        <w:instrText>ADDIN CSL_CITATION {"citationItems":[{"id":"ITEM-1","itemData":{"DOI":"10.1002/er.8379","ISSN":"0363-907X","abstract":"Reverse electrodialysis (RED) is a renewable energy production method that employs salinity gradient to produce electricity. The salinity gradient between the rejected brine of desalination process and river water/seawater is a reliable source of energy, particularly for desalination plants located in susceptible areas. In this study, the performance of RED is predicted using computational fluid dynamics and an artificial neural network. This approach reduces the computational costs of optimization, and more importantly, networks can be updated by more data in the future. Since geometric, hydrodynamic, and electrochemical variables affect the performance of these cells, ignoring any of them will influence the final design. We can consider all of these factors through deep learning. Performance parameters such as Sherwood number, Power number, and concentration polarization coefficient are evaluated in this study. Mass transport and pressure drop are optimized using genetic algorithm, and accessible electrical power is obtained for the optimized cases that help designers make final decisions. Using predictors and a set of optimized cases provide an efficient tool for the design. Based on our results, RED cells can produce net power density of 2.4 W m−2 by using rejected brine of desalination and river water as the two solutions. In addition, Sherwood number of 80 and Power number of 5248 show a good balance between the amount of mass transfer and pressure drop in RED cells.","author":[{"dropping-particle":"","family":"Faghihi","given":"Parsa","non-dropping-particle":"","parse-names":false,"suffix":""},{"dropping-particle":"","family":"Jalali","given":"Alireza","non-dropping-particle":"","parse-names":false,"suffix":""}],"container-title":"International Journal of Energy Research","id":"ITEM-1","issued":{"date-parts":[["2022","7","18"]]},"title":"An artificial neural network‐based optimization of reverse electrodialysis power generating cells using CFD and genetic algorithm","type":"article-journal"},"uris":["http://www.mendeley.com/documents/?uuid=081ba3bf-efb5-3a89-93e3-35c6b75f3e75"]}],"mendeley":{"formattedCitation":"[25]","plainTextFormattedCitation":"[25]","previouslyFormattedCitation":"[25]"},"properties":{"noteIndex":0},"schema":"https://github.com/citation-style-language/schema/raw/master/csl-citation.json"}</w:instrText>
      </w:r>
      <w:r w:rsidR="0064076D">
        <w:rPr>
          <w:lang w:val="en-US"/>
        </w:rPr>
        <w:fldChar w:fldCharType="separate"/>
      </w:r>
      <w:r w:rsidR="004319C3" w:rsidRPr="004319C3">
        <w:rPr>
          <w:noProof/>
          <w:lang w:val="en-US"/>
        </w:rPr>
        <w:t>[25]</w:t>
      </w:r>
      <w:r w:rsidR="0064076D">
        <w:rPr>
          <w:lang w:val="en-US"/>
        </w:rPr>
        <w:fldChar w:fldCharType="end"/>
      </w:r>
      <w:r w:rsidR="0064076D" w:rsidRPr="0064076D">
        <w:rPr>
          <w:lang w:val="en-US"/>
        </w:rPr>
        <w:t xml:space="preserve"> used CFD and an artificial neural network for a bi-objective </w:t>
      </w:r>
      <w:proofErr w:type="spellStart"/>
      <w:r w:rsidR="0064076D" w:rsidRPr="0064076D">
        <w:rPr>
          <w:lang w:val="en-US"/>
        </w:rPr>
        <w:t>optimi</w:t>
      </w:r>
      <w:r w:rsidR="008A0EAC">
        <w:rPr>
          <w:lang w:val="en-US"/>
        </w:rPr>
        <w:t>s</w:t>
      </w:r>
      <w:r w:rsidR="0064076D" w:rsidRPr="0064076D">
        <w:rPr>
          <w:lang w:val="en-US"/>
        </w:rPr>
        <w:t>ation</w:t>
      </w:r>
      <w:proofErr w:type="spellEnd"/>
      <w:r w:rsidR="0064076D" w:rsidRPr="0064076D">
        <w:rPr>
          <w:lang w:val="en-US"/>
        </w:rPr>
        <w:t xml:space="preserve"> (Sherwood number ad power number) of RED units</w:t>
      </w:r>
      <w:r w:rsidR="0064076D">
        <w:rPr>
          <w:lang w:val="en-US"/>
        </w:rPr>
        <w:t xml:space="preserve">. </w:t>
      </w:r>
    </w:p>
    <w:p w14:paraId="5E1070E2" w14:textId="75B0647F" w:rsidR="00FF4655" w:rsidRPr="005C3FE9" w:rsidRDefault="00463E52" w:rsidP="00FF4655">
      <w:pPr>
        <w:rPr>
          <w:lang w:val="en-US" w:eastAsia="en-US"/>
        </w:rPr>
      </w:pPr>
      <w:r w:rsidRPr="005C3FE9">
        <w:rPr>
          <w:lang w:val="en-US" w:eastAsia="en-US"/>
        </w:rPr>
        <w:t>The story of the AB-FB was started i</w:t>
      </w:r>
      <w:r w:rsidR="00FF4655" w:rsidRPr="005C3FE9">
        <w:rPr>
          <w:lang w:val="en-US" w:eastAsia="en-US"/>
        </w:rPr>
        <w:t xml:space="preserve">n 1983 </w:t>
      </w:r>
      <w:r w:rsidRPr="005C3FE9">
        <w:rPr>
          <w:lang w:val="en-US" w:eastAsia="en-US"/>
        </w:rPr>
        <w:t xml:space="preserve">by </w:t>
      </w:r>
      <w:proofErr w:type="spellStart"/>
      <w:r w:rsidR="00FF4655" w:rsidRPr="005C3FE9">
        <w:rPr>
          <w:lang w:val="en-US" w:eastAsia="en-US"/>
        </w:rPr>
        <w:t>Emrén</w:t>
      </w:r>
      <w:proofErr w:type="spellEnd"/>
      <w:r w:rsidR="00FF4655" w:rsidRPr="005C3FE9">
        <w:rPr>
          <w:lang w:val="en-US" w:eastAsia="en-US"/>
        </w:rPr>
        <w:t xml:space="preserve"> and Holmstrom </w:t>
      </w:r>
      <w:r w:rsidR="00FF4655" w:rsidRPr="005C3FE9">
        <w:rPr>
          <w:lang w:val="en-US" w:eastAsia="en-US"/>
        </w:rPr>
        <w:fldChar w:fldCharType="begin" w:fldLock="1"/>
      </w:r>
      <w:r w:rsidR="00E77EC7">
        <w:rPr>
          <w:lang w:val="en-US" w:eastAsia="en-US"/>
        </w:rPr>
        <w:instrText>ADDIN CSL_CITATION {"citationItems":[{"id":"ITEM-1","itemData":{"DOI":"10.1016/0360-5442(83)90103-2","ISSN":"03605442","abstract":"A battery is described, in which bipolar membranes are used to split water into acid and hydroxide. The liquids may be stored for an indefinite time, and energy may be recovered at room temperature. It is shown that the liquids are able to store about 400 kJ/litre, which roughly corresponds to pumping water up to an altitude of 40 km. Bipolar membranes of low area resistance have been made and tested. The area resistance appears to have been 2-3 Ω cm2. A battery containing 7 unit cells has been constructed and tested. The maximum output voltage has been 1.8 V. The cost for energy storage is estimated to range from $0.1 to 2.5 per kWh depending on the mode of operation. © 1983.","author":[{"dropping-particle":"","family":"Emrén","given":"Allan T.","non-dropping-particle":"","parse-names":false,"suffix":""},{"dropping-particle":"","family":"Holmström","given":"Vivi J.M.","non-dropping-particle":"","parse-names":false,"suffix":""}],"container-title":"Energy","id":"ITEM-1","issue":"4","issued":{"date-parts":[["1983","4"]]},"page":"277-282","title":"Energy storage in a fuel cell with bipolar membranes burning acid and hydroxide","type":"article-journal","volume":"8"},"uris":["http://www.mendeley.com/documents/?uuid=737d0b9d-4429-4b14-8d92-0c739d2f6a52","http://www.mendeley.com/documents/?uuid=bcd2a81d-1a04-493a-b9b7-12abf7d670e6"]}],"mendeley":{"formattedCitation":"[26]","plainTextFormattedCitation":"[26]","previouslyFormattedCitation":"[26]"},"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26]</w:t>
      </w:r>
      <w:r w:rsidR="00FF4655" w:rsidRPr="005C3FE9">
        <w:rPr>
          <w:lang w:val="en-US" w:eastAsia="en-US"/>
        </w:rPr>
        <w:fldChar w:fldCharType="end"/>
      </w:r>
      <w:r w:rsidRPr="005C3FE9">
        <w:rPr>
          <w:lang w:val="en-US" w:eastAsia="en-US"/>
        </w:rPr>
        <w:t>, who</w:t>
      </w:r>
      <w:r w:rsidR="00FF4655" w:rsidRPr="005C3FE9">
        <w:rPr>
          <w:lang w:val="en-US" w:eastAsia="en-US"/>
        </w:rPr>
        <w:t xml:space="preserve"> first discussed the possibility of storing energy in the form of acidic and alkaline solutions in fuel cells with </w:t>
      </w:r>
      <w:r w:rsidR="00C231C6" w:rsidRPr="005C3FE9">
        <w:rPr>
          <w:lang w:val="en-US" w:eastAsia="en-US"/>
        </w:rPr>
        <w:t>BPMs (seven-triplet stack)</w:t>
      </w:r>
      <w:r w:rsidR="00FF4655" w:rsidRPr="005C3FE9">
        <w:rPr>
          <w:lang w:val="en-US" w:eastAsia="en-US"/>
        </w:rPr>
        <w:t xml:space="preserve">. They proposed the existence of a linear relationship between the electromotive force, the difference in pH across the bipolar membrane layers, and the operating temperature. </w:t>
      </w:r>
      <w:r w:rsidR="00C231C6" w:rsidRPr="005C3FE9">
        <w:rPr>
          <w:lang w:val="en-US" w:eastAsia="en-US"/>
        </w:rPr>
        <w:t>Several years later</w:t>
      </w:r>
      <w:r w:rsidR="00FF4655" w:rsidRPr="005C3FE9">
        <w:rPr>
          <w:lang w:val="en-US" w:eastAsia="en-US"/>
        </w:rPr>
        <w:t xml:space="preserve">, </w:t>
      </w:r>
      <w:proofErr w:type="spellStart"/>
      <w:r w:rsidR="00FF4655" w:rsidRPr="005C3FE9">
        <w:rPr>
          <w:lang w:val="en-US" w:eastAsia="en-US"/>
        </w:rPr>
        <w:t>Pretz</w:t>
      </w:r>
      <w:proofErr w:type="spellEnd"/>
      <w:r w:rsidR="00FF4655" w:rsidRPr="005C3FE9">
        <w:rPr>
          <w:lang w:val="en-US" w:eastAsia="en-US"/>
        </w:rPr>
        <w:t xml:space="preserve"> and </w:t>
      </w:r>
      <w:proofErr w:type="spellStart"/>
      <w:r w:rsidR="00FF4655" w:rsidRPr="005C3FE9">
        <w:rPr>
          <w:lang w:val="en-US" w:eastAsia="en-US"/>
        </w:rPr>
        <w:t>Staude</w:t>
      </w:r>
      <w:proofErr w:type="spellEnd"/>
      <w:r w:rsidR="00FF4655" w:rsidRPr="005C3FE9">
        <w:rPr>
          <w:lang w:val="en-US" w:eastAsia="en-US"/>
        </w:rPr>
        <w:t xml:space="preserve"> </w:t>
      </w:r>
      <w:r w:rsidR="00FF4655" w:rsidRPr="005C3FE9">
        <w:rPr>
          <w:lang w:val="en-US" w:eastAsia="en-US"/>
        </w:rPr>
        <w:fldChar w:fldCharType="begin" w:fldLock="1"/>
      </w:r>
      <w:r w:rsidR="00E77EC7">
        <w:rPr>
          <w:lang w:val="en-US" w:eastAsia="en-US"/>
        </w:rPr>
        <w:instrText>ADDIN CSL_CITATION {"citationItems":[{"id":"ITEM-1","itemData":{"DOI":"10.1002/bbpc.19981020412","ISSN":"00059021","abstract":"An experimental study is presented of reverse electrodialysis (RED) as a completely different kind of electri- cal energy storage. The use of RED fuel cells has the potential to overcome common self-discharging prob- lems of the RED accumulator. The membranes used in RED are designed to meet requirements different from those for conventional electrodialysis (ED). This applies particularly to bipolar membranes. An essential crite- rion for the use of membranes in RED is permselectivity. An improvement in the permselectivity of the mem- branes was obtained by coating them with an appropriate polymer or cross-linking the membrane polymer. The results were compared with a mathematical model and some former works in this field.","author":[{"dropping-particle":"","family":"Pretz","given":"J.","non-dropping-particle":"","parse-names":false,"suffix":""},{"dropping-particle":"","family":"Staude","given":"E.","non-dropping-particle":"","parse-names":false,"suffix":""}],"container-title":"Berichte der Bunsengesellschaft für physikalische Chemie","id":"ITEM-1","issue":"4","issued":{"date-parts":[["1998","6"]]},"page":"676-685","title":"Reverse electrodialysis (RED) with bipolar membranes, an energy storage system","type":"article-journal","volume":"102"},"uris":["http://www.mendeley.com/documents/?uuid=4a5f0da3-b4b1-46f2-a8c4-72eefa5792b5","http://www.mendeley.com/documents/?uuid=41db8e3b-3b3a-4af9-b6da-b512cec8ce78"]}],"mendeley":{"formattedCitation":"[27]","plainTextFormattedCitation":"[27]","previouslyFormattedCitation":"[27]"},"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27]</w:t>
      </w:r>
      <w:r w:rsidR="00FF4655" w:rsidRPr="005C3FE9">
        <w:rPr>
          <w:lang w:val="en-US" w:eastAsia="en-US"/>
        </w:rPr>
        <w:fldChar w:fldCharType="end"/>
      </w:r>
      <w:r w:rsidR="00FF4655" w:rsidRPr="005C3FE9">
        <w:rPr>
          <w:lang w:val="en-US" w:eastAsia="en-US"/>
        </w:rPr>
        <w:t xml:space="preserve"> assessed the performance of an AB-FB provided with </w:t>
      </w:r>
      <w:r w:rsidR="00B26EC5" w:rsidRPr="005C3FE9">
        <w:rPr>
          <w:lang w:val="en-US" w:eastAsia="en-US"/>
        </w:rPr>
        <w:t xml:space="preserve">a </w:t>
      </w:r>
      <w:r w:rsidR="00FF4655" w:rsidRPr="005C3FE9">
        <w:rPr>
          <w:lang w:val="en-US" w:eastAsia="en-US"/>
        </w:rPr>
        <w:t xml:space="preserve">number of </w:t>
      </w:r>
      <w:r w:rsidR="00FF4655" w:rsidRPr="005C3FE9">
        <w:rPr>
          <w:lang w:val="en-US" w:eastAsia="en-US"/>
        </w:rPr>
        <w:lastRenderedPageBreak/>
        <w:t xml:space="preserve">triplets ranging from 2 to 20. Additionally, the concentration range of HCl and NaOH was </w:t>
      </w:r>
      <w:r w:rsidR="00ED1C47">
        <w:rPr>
          <w:lang w:val="en-US" w:eastAsia="en-US"/>
        </w:rPr>
        <w:t xml:space="preserve">varied </w:t>
      </w:r>
      <w:r w:rsidR="00FF4655" w:rsidRPr="005C3FE9">
        <w:rPr>
          <w:lang w:val="en-US" w:eastAsia="en-US"/>
        </w:rPr>
        <w:t xml:space="preserve">from 0.1 to 1 M; this gave a process efficiency </w:t>
      </w:r>
      <w:r w:rsidR="00B26EC5" w:rsidRPr="005C3FE9">
        <w:rPr>
          <w:lang w:val="en-US" w:eastAsia="en-US"/>
        </w:rPr>
        <w:t xml:space="preserve">up to </w:t>
      </w:r>
      <w:r w:rsidR="00FF4655" w:rsidRPr="005C3FE9">
        <w:rPr>
          <w:lang w:val="en-US" w:eastAsia="en-US"/>
        </w:rPr>
        <w:t>22%, which is not particularly high due to the water accumulation phenomenon in the BPM junction, especially when operating at high electric currents. In the same year</w:t>
      </w:r>
      <w:r w:rsidR="00B26EC5" w:rsidRPr="005C3FE9">
        <w:rPr>
          <w:lang w:val="en-US" w:eastAsia="en-US"/>
        </w:rPr>
        <w:t xml:space="preserve"> (1998)</w:t>
      </w:r>
      <w:r w:rsidR="00FF4655" w:rsidRPr="005C3FE9">
        <w:rPr>
          <w:lang w:val="en-US" w:eastAsia="en-US"/>
        </w:rPr>
        <w:t xml:space="preserve">, </w:t>
      </w:r>
      <w:proofErr w:type="spellStart"/>
      <w:r w:rsidR="00FF4655" w:rsidRPr="005C3FE9">
        <w:rPr>
          <w:lang w:val="en-US" w:eastAsia="en-US"/>
        </w:rPr>
        <w:t>Zholkovskij</w:t>
      </w:r>
      <w:proofErr w:type="spellEnd"/>
      <w:r w:rsidR="00FF4655" w:rsidRPr="005C3FE9">
        <w:rPr>
          <w:lang w:val="en-US" w:eastAsia="en-US"/>
        </w:rPr>
        <w:t xml:space="preserve"> et al. </w:t>
      </w:r>
      <w:r w:rsidR="00FF4655" w:rsidRPr="005C3FE9">
        <w:rPr>
          <w:lang w:val="en-US" w:eastAsia="en-US"/>
        </w:rPr>
        <w:fldChar w:fldCharType="begin" w:fldLock="1"/>
      </w:r>
      <w:r w:rsidR="00E77EC7">
        <w:rPr>
          <w:lang w:val="en-US" w:eastAsia="en-US"/>
        </w:rPr>
        <w:instrText>ADDIN CSL_CITATION {"citationItems":[{"id":"ITEM-1","itemData":{"DOI":"10.1016/S0376-7388(97)00306-2","ISSN":"03767388","abstract":"The storage battery consists of a three-compartment electrodialysis cell with a bipolar membrane. The main characteristics of the electric energy source are evaluated when applied to the regimes of charge, discharge and self-discharge. These regimes are subjected to the experimental study to verify the theoretical predictions. The experimentally obtained values of the performance of the battery are compared with that of the known battery types. The comparison of the yield density of 0.5 and 80 W/kg (lead battery) makes it obvious that an industrial application is scarcely conceivable. Membranes with better permselectivity are needed.","author":[{"dropping-particle":"","family":"Zholkovskij","given":"Emil K.","non-dropping-particle":"","parse-names":false,"suffix":""},{"dropping-particle":"","family":"Müller","given":"Michael C.","non-dropping-particle":"","parse-names":false,"suffix":""},{"dropping-particle":"","family":"Staude","given":"Eberhard","non-dropping-particle":"","parse-names":false,"suffix":""}],"container-title":"Journal of Membrane Science","id":"ITEM-1","issue":"2","issued":{"date-parts":[["1998","4","15"]]},"page":"231-243","publisher":"Elsevier Science B.V.","title":"The storage battery with bipolar membranes","type":"article-journal","volume":"141"},"uris":["http://www.mendeley.com/documents/?uuid=1b39ecdd-e8ec-3fd2-9668-0de42595fea1"]}],"mendeley":{"formattedCitation":"[28]","plainTextFormattedCitation":"[28]","previouslyFormattedCitation":"[28]"},"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28]</w:t>
      </w:r>
      <w:r w:rsidR="00FF4655" w:rsidRPr="005C3FE9">
        <w:rPr>
          <w:lang w:val="en-US" w:eastAsia="en-US"/>
        </w:rPr>
        <w:fldChar w:fldCharType="end"/>
      </w:r>
      <w:r w:rsidR="00FF4655" w:rsidRPr="005C3FE9">
        <w:rPr>
          <w:lang w:val="en-US" w:eastAsia="en-US"/>
        </w:rPr>
        <w:t xml:space="preserve"> conducted experiments with a</w:t>
      </w:r>
      <w:r w:rsidR="00B26EC5" w:rsidRPr="005C3FE9">
        <w:rPr>
          <w:lang w:val="en-US" w:eastAsia="en-US"/>
        </w:rPr>
        <w:t xml:space="preserve"> single-triplet</w:t>
      </w:r>
      <w:r w:rsidR="00FF4655" w:rsidRPr="005C3FE9">
        <w:rPr>
          <w:lang w:val="en-US" w:eastAsia="en-US"/>
        </w:rPr>
        <w:t xml:space="preserve"> AB-FB</w:t>
      </w:r>
      <w:r w:rsidR="00B26EC5" w:rsidRPr="005C3FE9">
        <w:rPr>
          <w:lang w:val="en-US" w:eastAsia="en-US"/>
        </w:rPr>
        <w:t xml:space="preserve"> tested at</w:t>
      </w:r>
      <w:r w:rsidR="00FF4655" w:rsidRPr="005C3FE9">
        <w:rPr>
          <w:lang w:val="en-US" w:eastAsia="en-US"/>
        </w:rPr>
        <w:t xml:space="preserve"> very low concentrations of acid and base of 0.03 M</w:t>
      </w:r>
      <w:r w:rsidR="00A66FAC" w:rsidRPr="005C3FE9">
        <w:rPr>
          <w:lang w:val="en-US" w:eastAsia="en-US"/>
        </w:rPr>
        <w:t xml:space="preserve"> </w:t>
      </w:r>
      <w:r w:rsidR="00FF4655" w:rsidRPr="005C3FE9">
        <w:rPr>
          <w:lang w:val="en-US" w:eastAsia="en-US"/>
        </w:rPr>
        <w:t>obtain</w:t>
      </w:r>
      <w:r w:rsidR="00A66FAC" w:rsidRPr="005C3FE9">
        <w:rPr>
          <w:lang w:val="en-US" w:eastAsia="en-US"/>
        </w:rPr>
        <w:t>ing</w:t>
      </w:r>
      <w:r w:rsidR="00FF4655" w:rsidRPr="005C3FE9">
        <w:rPr>
          <w:lang w:val="en-US" w:eastAsia="en-US"/>
        </w:rPr>
        <w:t xml:space="preserve"> </w:t>
      </w:r>
      <w:r w:rsidR="00A66FAC" w:rsidRPr="005C3FE9">
        <w:rPr>
          <w:lang w:val="en-US" w:eastAsia="en-US"/>
        </w:rPr>
        <w:t>low values</w:t>
      </w:r>
      <w:r w:rsidR="001256D2" w:rsidRPr="005C3FE9">
        <w:rPr>
          <w:lang w:val="en-US" w:eastAsia="en-US"/>
        </w:rPr>
        <w:t xml:space="preserve"> </w:t>
      </w:r>
      <w:r w:rsidR="00A66FAC" w:rsidRPr="005C3FE9">
        <w:rPr>
          <w:lang w:val="en-US" w:eastAsia="en-US"/>
        </w:rPr>
        <w:t xml:space="preserve">of </w:t>
      </w:r>
      <w:r w:rsidR="00FF4655" w:rsidRPr="005C3FE9">
        <w:rPr>
          <w:lang w:val="en-US" w:eastAsia="en-US"/>
        </w:rPr>
        <w:t xml:space="preserve">power density and specific energy. More recently, Kim et al. </w:t>
      </w:r>
      <w:r w:rsidR="00FF4655" w:rsidRPr="005C3FE9">
        <w:rPr>
          <w:lang w:val="en-US" w:eastAsia="en-US"/>
        </w:rPr>
        <w:fldChar w:fldCharType="begin" w:fldLock="1"/>
      </w:r>
      <w:r w:rsidR="00E77EC7">
        <w:rPr>
          <w:lang w:val="en-US" w:eastAsia="en-US"/>
        </w:rPr>
        <w:instrText>ADDIN CSL_CITATION {"citationItems":[{"id":"ITEM-1","itemData":{"DOI":"10.1016/j.elecom.2016.09.025","ISBN":"1388-2481","ISSN":"13882481","abstract":"The acid-base junction potential can be used to generate electricity instead of the reduction-oxidation potential, which is often used for energy conversion between chemical energy and electricity. In this study, reverse bipolar electrodialysis was designed for energy conversion between acid-base solutions and electricity. Operating a flow battery with various HCl/NaOH concentrations, or an ABJFB, the current-voltage relationships showed typical polarization curves that were similar to those obtained in power generation from a fuel cell. We further demonstrated that the cell can be operated in a charge/discharge cyclic mode in a single cell. To the best of our knowledge, this study is the first report on a proof-of-concept experiment demonstrating the cyclic operation of an ABJFB.","author":[{"dropping-particle":"","family":"Kim","given":"Jae Hun","non-dropping-particle":"","parse-names":false,"suffix":""},{"dropping-particle":"","family":"Lee","given":"Jin Hyun","non-dropping-particle":"","parse-names":false,"suffix":""},{"dropping-particle":"","family":"Maurya","given":"Sandip","non-dropping-particle":"","parse-names":false,"suffix":""},{"dropping-particle":"","family":"Shin","given":"Sung Hee","non-dropping-particle":"","parse-names":false,"suffix":""},{"dropping-particle":"","family":"Lee","given":"Jae Young","non-dropping-particle":"","parse-names":false,"suffix":""},{"dropping-particle":"","family":"Chang","given":"In Seop","non-dropping-particle":"","parse-names":false,"suffix":""},{"dropping-particle":"","family":"Moon","given":"Seung Hyeon","non-dropping-particle":"","parse-names":false,"suffix":""}],"container-title":"Electrochemistry Communications","id":"ITEM-1","issued":{"date-parts":[["2016","11","1"]]},"page":"157-161","publisher":"Elsevier","title":"Proof-of-concept experiments of an acid-base junction flow battery by reverse bipolar electrodialysis for an energy conversion system","type":"article-journal","volume":"72"},"uris":["http://www.mendeley.com/documents/?uuid=8c813eeb-a168-350b-a210-0c51c1b7de09"]}],"mendeley":{"formattedCitation":"[29]","plainTextFormattedCitation":"[29]","previouslyFormattedCitation":"[29]"},"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29]</w:t>
      </w:r>
      <w:r w:rsidR="00FF4655" w:rsidRPr="005C3FE9">
        <w:rPr>
          <w:lang w:val="en-US" w:eastAsia="en-US"/>
        </w:rPr>
        <w:fldChar w:fldCharType="end"/>
      </w:r>
      <w:r w:rsidR="00FF4655" w:rsidRPr="005C3FE9">
        <w:rPr>
          <w:lang w:val="en-US" w:eastAsia="en-US"/>
        </w:rPr>
        <w:t xml:space="preserve"> studied a wider range of acid/base concentrations of 0.1 to 0.7 M using a stack with 1 triplet. In this case, the maximum power density achieved was 2.9 W m</w:t>
      </w:r>
      <w:r w:rsidR="00FF4655" w:rsidRPr="005C3FE9">
        <w:rPr>
          <w:vertAlign w:val="superscript"/>
          <w:lang w:val="en-US" w:eastAsia="en-US"/>
        </w:rPr>
        <w:t>-2</w:t>
      </w:r>
      <w:r w:rsidR="00FF4655" w:rsidRPr="005C3FE9">
        <w:rPr>
          <w:lang w:val="en-US" w:eastAsia="en-US"/>
        </w:rPr>
        <w:t xml:space="preserve"> of total membrane area. Moreover, they related the deviation between the obtained Open Circuit Voltage and the theoretical values (derived from the Nernst equation) to the existence of </w:t>
      </w:r>
      <w:r w:rsidR="00ED1C47">
        <w:rPr>
          <w:lang w:val="en-US" w:eastAsia="en-US"/>
        </w:rPr>
        <w:t>some</w:t>
      </w:r>
      <w:r w:rsidR="00ED1C47" w:rsidRPr="005C3FE9">
        <w:rPr>
          <w:lang w:val="en-US" w:eastAsia="en-US"/>
        </w:rPr>
        <w:t xml:space="preserve"> </w:t>
      </w:r>
      <w:r w:rsidR="00FF4655" w:rsidRPr="005C3FE9">
        <w:rPr>
          <w:lang w:val="en-US" w:eastAsia="en-US"/>
        </w:rPr>
        <w:t xml:space="preserve">detrimental phenomena. These include </w:t>
      </w:r>
      <w:r w:rsidR="00802A32" w:rsidRPr="005C3FE9">
        <w:rPr>
          <w:lang w:val="en-US" w:eastAsia="en-US"/>
        </w:rPr>
        <w:t xml:space="preserve">a low </w:t>
      </w:r>
      <w:r w:rsidR="00FF4655" w:rsidRPr="005C3FE9">
        <w:rPr>
          <w:lang w:val="en-US" w:eastAsia="en-US"/>
        </w:rPr>
        <w:t>water</w:t>
      </w:r>
      <w:r w:rsidR="00802A32" w:rsidRPr="005C3FE9">
        <w:rPr>
          <w:lang w:val="en-US" w:eastAsia="en-US"/>
        </w:rPr>
        <w:t xml:space="preserve"> back-diffusion through the</w:t>
      </w:r>
      <w:r w:rsidR="00FF4655" w:rsidRPr="005C3FE9">
        <w:rPr>
          <w:lang w:val="en-US" w:eastAsia="en-US"/>
        </w:rPr>
        <w:t xml:space="preserve"> BPM layer</w:t>
      </w:r>
      <w:r w:rsidR="00802A32" w:rsidRPr="005C3FE9">
        <w:rPr>
          <w:lang w:val="en-US" w:eastAsia="en-US"/>
        </w:rPr>
        <w:t>s</w:t>
      </w:r>
      <w:r w:rsidR="00FF4655" w:rsidRPr="005C3FE9">
        <w:rPr>
          <w:lang w:val="en-US" w:eastAsia="en-US"/>
        </w:rPr>
        <w:t xml:space="preserve">, as well as high </w:t>
      </w:r>
      <w:r w:rsidR="00BD3E77" w:rsidRPr="005C3FE9">
        <w:rPr>
          <w:lang w:val="en-US" w:eastAsia="en-US"/>
        </w:rPr>
        <w:t>electrode</w:t>
      </w:r>
      <w:r w:rsidR="00FF4655" w:rsidRPr="005C3FE9">
        <w:rPr>
          <w:lang w:val="en-US" w:eastAsia="en-US"/>
        </w:rPr>
        <w:t xml:space="preserve"> </w:t>
      </w:r>
      <w:proofErr w:type="spellStart"/>
      <w:r w:rsidR="00FF4655" w:rsidRPr="005C3FE9">
        <w:rPr>
          <w:lang w:val="en-US" w:eastAsia="en-US"/>
        </w:rPr>
        <w:t>overvoltages</w:t>
      </w:r>
      <w:proofErr w:type="spellEnd"/>
      <w:r w:rsidR="00FF4655" w:rsidRPr="005C3FE9">
        <w:rPr>
          <w:lang w:val="en-US" w:eastAsia="en-US"/>
        </w:rPr>
        <w:t xml:space="preserve">. Van </w:t>
      </w:r>
      <w:proofErr w:type="spellStart"/>
      <w:r w:rsidR="00FF4655" w:rsidRPr="005C3FE9">
        <w:rPr>
          <w:lang w:val="en-US" w:eastAsia="en-US"/>
        </w:rPr>
        <w:t>Egmond</w:t>
      </w:r>
      <w:proofErr w:type="spellEnd"/>
      <w:r w:rsidR="00FF4655" w:rsidRPr="005C3FE9">
        <w:rPr>
          <w:lang w:val="en-US" w:eastAsia="en-US"/>
        </w:rPr>
        <w:t xml:space="preserve"> et al. </w:t>
      </w:r>
      <w:r w:rsidR="00FF4655" w:rsidRPr="005C3FE9">
        <w:rPr>
          <w:lang w:val="en-US" w:eastAsia="en-US"/>
        </w:rPr>
        <w:fldChar w:fldCharType="begin" w:fldLock="1"/>
      </w:r>
      <w:r w:rsidR="00E77EC7">
        <w:rPr>
          <w:lang w:val="en-US" w:eastAsia="en-US"/>
        </w:rPr>
        <w:instrText>ADDIN CSL_CITATION {"citationItems":[{"id":"ITEM-1","itemData":{"DOI":"10.1002/er.3941","ISSN":"0363907X","abstract":"An increasing fraction of energy is generated by intermittent sources such as wind and sun. A straightforward solution to keep the electricity grid reliable is the connection of large‐scale electricity storage to this grid. Current battery storage technologies, while providing promising energy and power densities, suffer from a large environmental footprint, safety issues, and technological challenges. In this paper, the acid base flow battery is re‐established as an envi- ronmental friendly means of storing electricity using electrolyte consisting of NaCl salt. To achieve a high specific energy, we have performed charge and dis- charge cycles over the entire pH range (0–14) at several current densities. We demonstrate stable performance at high energy density (2.9 Wh L−1). Main energy dissipation occurs by unwanted proton and hydroxyl ion transport and leads to low coulombic efficiencies (13%–27%).","author":[{"dropping-particle":"","family":"Egmond","given":"W. J.","non-dropping-particle":"van","parse-names":false,"suffix":""},{"dropping-particle":"","family":"Saakes","given":"M.","non-dropping-particle":"","parse-names":false,"suffix":""},{"dropping-particle":"","family":"Noor","given":"I.","non-dropping-particle":"","parse-names":false,"suffix":""},{"dropping-particle":"","family":"Porada","given":"S.","non-dropping-particle":"","parse-names":false,"suffix":""},{"dropping-particle":"","family":"Buisman","given":"C. J. N.","non-dropping-particle":"","parse-names":false,"suffix":""},{"dropping-particle":"","family":"Hamelers","given":"H.V.M.","non-dropping-particle":"","parse-names":false,"suffix":""}],"container-title":"International Journal of Energy Research","id":"ITEM-1","issue":"4","issued":{"date-parts":[["2018","3","25"]]},"page":"1524-1535","title":"Performance of an environmentally benign acid base flow battery at high energy density","type":"article-journal","volume":"42"},"uris":["http://www.mendeley.com/documents/?uuid=65c69b58-b182-3c03-b037-15c91d33a8c8"]}],"mendeley":{"formattedCitation":"[7]","plainTextFormattedCitation":"[7]","previouslyFormattedCitation":"[7]"},"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7]</w:t>
      </w:r>
      <w:r w:rsidR="00FF4655" w:rsidRPr="005C3FE9">
        <w:rPr>
          <w:lang w:val="en-US" w:eastAsia="en-US"/>
        </w:rPr>
        <w:fldChar w:fldCharType="end"/>
      </w:r>
      <w:r w:rsidR="00FF4655" w:rsidRPr="005C3FE9">
        <w:rPr>
          <w:lang w:val="en-US" w:eastAsia="en-US"/>
        </w:rPr>
        <w:t xml:space="preserve"> tested an AB-FB including 1 triplet </w:t>
      </w:r>
      <w:r w:rsidR="00BD3E77" w:rsidRPr="005C3FE9">
        <w:rPr>
          <w:lang w:val="en-US" w:eastAsia="en-US"/>
        </w:rPr>
        <w:t>in the</w:t>
      </w:r>
      <w:r w:rsidR="00FF4655" w:rsidRPr="005C3FE9">
        <w:rPr>
          <w:lang w:val="en-US" w:eastAsia="en-US"/>
        </w:rPr>
        <w:t xml:space="preserve"> concentration range 0−1 M</w:t>
      </w:r>
      <w:r w:rsidR="00BD3E77" w:rsidRPr="005C3FE9">
        <w:rPr>
          <w:lang w:val="en-US" w:eastAsia="en-US"/>
        </w:rPr>
        <w:t>, performing nine battery cycles</w:t>
      </w:r>
      <w:r w:rsidR="00FF4655" w:rsidRPr="005C3FE9">
        <w:rPr>
          <w:lang w:val="en-US" w:eastAsia="en-US"/>
        </w:rPr>
        <w:t xml:space="preserve">. At the highest achieved concentration, the </w:t>
      </w:r>
      <w:r w:rsidR="00BD3E77" w:rsidRPr="005C3FE9">
        <w:rPr>
          <w:lang w:val="en-US" w:eastAsia="en-US"/>
        </w:rPr>
        <w:t>open circuit voltage</w:t>
      </w:r>
      <w:r w:rsidR="00FF4655" w:rsidRPr="005C3FE9">
        <w:rPr>
          <w:lang w:val="en-US" w:eastAsia="en-US"/>
        </w:rPr>
        <w:t xml:space="preserve"> was 0.83 V, corresponding to an apparent permselectivity of 89%. Indeed, this study employed </w:t>
      </w:r>
      <w:proofErr w:type="spellStart"/>
      <w:r w:rsidR="00FF4655" w:rsidRPr="005C3FE9">
        <w:rPr>
          <w:lang w:val="en-US" w:eastAsia="en-US"/>
        </w:rPr>
        <w:t>Fumatech</w:t>
      </w:r>
      <w:proofErr w:type="spellEnd"/>
      <w:r w:rsidR="00FF4655" w:rsidRPr="005C3FE9">
        <w:rPr>
          <w:lang w:val="en-US" w:eastAsia="en-US"/>
        </w:rPr>
        <w:t>® membranes, which show high level of performance. In order to prevent membrane delamination</w:t>
      </w:r>
      <w:r w:rsidR="00BD3E77" w:rsidRPr="005C3FE9">
        <w:rPr>
          <w:lang w:val="en-US" w:eastAsia="en-US"/>
        </w:rPr>
        <w:t xml:space="preserve"> (i.e., detachment of the two BPM layers)</w:t>
      </w:r>
      <w:r w:rsidR="00FF4655" w:rsidRPr="005C3FE9">
        <w:rPr>
          <w:lang w:val="en-US" w:eastAsia="en-US"/>
        </w:rPr>
        <w:t xml:space="preserve">, they </w:t>
      </w:r>
      <w:r w:rsidR="00BD3E77" w:rsidRPr="005C3FE9">
        <w:rPr>
          <w:lang w:val="en-US" w:eastAsia="en-US"/>
        </w:rPr>
        <w:t xml:space="preserve">limited </w:t>
      </w:r>
      <w:r w:rsidR="00FF4655" w:rsidRPr="005C3FE9">
        <w:rPr>
          <w:lang w:val="en-US" w:eastAsia="en-US"/>
        </w:rPr>
        <w:t xml:space="preserve">the </w:t>
      </w:r>
      <w:r w:rsidR="00BD3E77" w:rsidRPr="005C3FE9">
        <w:rPr>
          <w:lang w:val="en-US" w:eastAsia="en-US"/>
        </w:rPr>
        <w:t>maximum</w:t>
      </w:r>
      <w:r w:rsidR="00FF4655" w:rsidRPr="005C3FE9">
        <w:rPr>
          <w:lang w:val="en-US" w:eastAsia="en-US"/>
        </w:rPr>
        <w:t xml:space="preserve"> discharge current density to 15 A m</w:t>
      </w:r>
      <w:r w:rsidR="00FF4655" w:rsidRPr="005C3FE9">
        <w:rPr>
          <w:vertAlign w:val="superscript"/>
          <w:lang w:val="en-US" w:eastAsia="en-US"/>
        </w:rPr>
        <w:t>-2</w:t>
      </w:r>
      <w:r w:rsidR="00FF4655" w:rsidRPr="005C3FE9">
        <w:rPr>
          <w:lang w:val="en-US" w:eastAsia="en-US"/>
        </w:rPr>
        <w:t xml:space="preserve">. Compared to prior studies, up to that date, they obtained the highest </w:t>
      </w:r>
      <w:r w:rsidR="00BD3E77" w:rsidRPr="005C3FE9">
        <w:rPr>
          <w:lang w:val="en-US" w:eastAsia="en-US"/>
        </w:rPr>
        <w:t>gross power density (</w:t>
      </w:r>
      <w:r w:rsidR="00FF4655" w:rsidRPr="005C3FE9">
        <w:rPr>
          <w:lang w:val="en-US" w:eastAsia="en-US"/>
        </w:rPr>
        <w:t>GPD</w:t>
      </w:r>
      <w:r w:rsidR="00BD3E77" w:rsidRPr="005C3FE9">
        <w:rPr>
          <w:lang w:val="en-US" w:eastAsia="en-US"/>
        </w:rPr>
        <w:t>)</w:t>
      </w:r>
      <w:r w:rsidR="00FF4655" w:rsidRPr="005C3FE9">
        <w:rPr>
          <w:lang w:val="en-US" w:eastAsia="en-US"/>
        </w:rPr>
        <w:t xml:space="preserve"> value of 3.7 W m</w:t>
      </w:r>
      <w:r w:rsidR="00FF4655" w:rsidRPr="005C3FE9">
        <w:rPr>
          <w:vertAlign w:val="superscript"/>
          <w:lang w:val="en-US" w:eastAsia="en-US"/>
        </w:rPr>
        <w:t>-2</w:t>
      </w:r>
      <w:r w:rsidR="00FF4655" w:rsidRPr="005C3FE9">
        <w:rPr>
          <w:lang w:val="en-US" w:eastAsia="en-US"/>
        </w:rPr>
        <w:t xml:space="preserve">. Xia et al. </w:t>
      </w:r>
      <w:r w:rsidR="00FF4655" w:rsidRPr="005C3FE9">
        <w:rPr>
          <w:lang w:val="en-US" w:eastAsia="en-US"/>
        </w:rPr>
        <w:fldChar w:fldCharType="begin" w:fldLock="1"/>
      </w:r>
      <w:r w:rsidR="00E77EC7">
        <w:rPr>
          <w:lang w:val="en-US" w:eastAsia="en-US"/>
        </w:rPr>
        <w:instrText>ADDIN CSL_CITATION {"citationItems":[{"id":"ITEM-1","itemData":{"DOI":"10.1016/j.memsci.2018.07.073","ISSN":"18733123","abstract":"The efficient storage of electrical energy is a key issue for a sustainable electrical energy supply from fluctuating sources such as windmills or photovoltaic devices. In addition to traditional electrical energy storage devices, flow batteries have become a subject of intensive research and development activities. This publication is concentrated on a flow battery type, based on the neutralization of an acid and a base by reverse electrodialysis with bipolar membranes. The fundamental aspects of the process will be discussed and experiments at laboratory scale in a single repeating cell unit will be presented, using HCl as acid, NaOH as base and NaCl as neutral salt solution. The components and process parameters which determine the performance of this battery, such as the monopolar and bipolar membranes, the concentrations of acid and base, and the operating temperature, have been investigated and their effect on the overall efficiency of the battery will be discussed. In a following second part, experimental results for stacks with 5–20 repeating cell units will be presented by Xia et al., in preparation [13]. Key issues for a successful implementation of a flow battery based on acid/base neutralization are the membrane permselectivities, depending on the fixed charge density, the ionic resistances of the mono- and bipolar ion-exchange membranes and the water permeability of the bipolar membrane.","author":[{"dropping-particle":"","family":"Xia","given":"Jiabing","non-dropping-particle":"","parse-names":false,"suffix":""},{"dropping-particle":"","family":"Eigenberger","given":"Gerhart","non-dropping-particle":"","parse-names":false,"suffix":""},{"dropping-particle":"","family":"Strathmann","given":"Heinrich","non-dropping-particle":"","parse-names":false,"suffix":""},{"dropping-particle":"","family":"Nieken","given":"Ulrich","non-dropping-particle":"","parse-names":false,"suffix":""}],"container-title":"Journal of Membrane Science","id":"ITEM-1","issued":{"date-parts":[["2018","11","1"]]},"page":"157-168","publisher":"Elsevier","title":"Flow battery based on reverse electrodialysis with bipolar membranes: Single cell experiments","type":"article-journal","volume":"565"},"uris":["http://www.mendeley.com/documents/?uuid=6d45fc29-709d-3d31-b364-19250efc1db5"]}],"mendeley":{"formattedCitation":"[30]","plainTextFormattedCitation":"[30]","previouslyFormattedCitation":"[30]"},"properties":{"noteIndex":0},"schema":"https://github.com/citation-style-language/schema/raw/master/csl-citation.json"}</w:instrText>
      </w:r>
      <w:r w:rsidR="00FF4655" w:rsidRPr="005C3FE9">
        <w:rPr>
          <w:lang w:val="en-US" w:eastAsia="en-US"/>
        </w:rPr>
        <w:fldChar w:fldCharType="separate"/>
      </w:r>
      <w:r w:rsidR="004319C3" w:rsidRPr="004319C3">
        <w:rPr>
          <w:noProof/>
          <w:lang w:val="en-US" w:eastAsia="en-US"/>
        </w:rPr>
        <w:t>[30]</w:t>
      </w:r>
      <w:r w:rsidR="00FF4655" w:rsidRPr="005C3FE9">
        <w:rPr>
          <w:lang w:val="en-US" w:eastAsia="en-US"/>
        </w:rPr>
        <w:fldChar w:fldCharType="end"/>
      </w:r>
      <w:r w:rsidR="00FF4655" w:rsidRPr="005C3FE9">
        <w:rPr>
          <w:lang w:val="en-US" w:eastAsia="en-US"/>
        </w:rPr>
        <w:t xml:space="preserve"> </w:t>
      </w:r>
      <w:r w:rsidR="00652393" w:rsidRPr="005C3FE9">
        <w:rPr>
          <w:lang w:val="en-US" w:eastAsia="en-US"/>
        </w:rPr>
        <w:t xml:space="preserve">performed a preliminary study </w:t>
      </w:r>
      <w:r w:rsidR="00FF4655" w:rsidRPr="005C3FE9">
        <w:rPr>
          <w:lang w:val="en-US" w:eastAsia="en-US"/>
        </w:rPr>
        <w:t xml:space="preserve">with 1 </w:t>
      </w:r>
      <w:r w:rsidR="00652393" w:rsidRPr="005C3FE9">
        <w:rPr>
          <w:lang w:val="en-US" w:eastAsia="en-US"/>
        </w:rPr>
        <w:t>triplet</w:t>
      </w:r>
      <w:r w:rsidR="00FF4655" w:rsidRPr="005C3FE9">
        <w:rPr>
          <w:lang w:val="en-US" w:eastAsia="en-US"/>
        </w:rPr>
        <w:t xml:space="preserve">; subsequently, they studied the behavior of the </w:t>
      </w:r>
      <w:r w:rsidR="00652393" w:rsidRPr="005C3FE9">
        <w:rPr>
          <w:lang w:val="en-US" w:eastAsia="en-US"/>
        </w:rPr>
        <w:t xml:space="preserve">AB-FB </w:t>
      </w:r>
      <w:r w:rsidR="00FF4655" w:rsidRPr="005C3FE9">
        <w:rPr>
          <w:lang w:val="en-US" w:eastAsia="en-US"/>
        </w:rPr>
        <w:t xml:space="preserve">with </w:t>
      </w:r>
      <w:r w:rsidR="00652393" w:rsidRPr="005C3FE9">
        <w:rPr>
          <w:lang w:val="en-US" w:eastAsia="en-US"/>
        </w:rPr>
        <w:t>multiple triplets</w:t>
      </w:r>
      <w:r w:rsidR="00FF4655" w:rsidRPr="005C3FE9">
        <w:rPr>
          <w:lang w:val="en-US" w:eastAsia="en-US"/>
        </w:rPr>
        <w:t xml:space="preserve">, ranging from 5 to 20 </w:t>
      </w:r>
      <w:r w:rsidR="00EC2DAD" w:rsidRPr="005C3FE9">
        <w:rPr>
          <w:lang w:val="en-US" w:eastAsia="en-US"/>
        </w:rPr>
        <w:fldChar w:fldCharType="begin" w:fldLock="1"/>
      </w:r>
      <w:r w:rsidR="00E77EC7">
        <w:rPr>
          <w:lang w:val="en-US" w:eastAsia="en-US"/>
        </w:rPr>
        <w:instrText>ADDIN CSL_CITATION {"citationItems":[{"id":"ITEM-1","itemData":{"DOI":"10.3390/pr8010099","ISSN":"22279717","abstract":"Neutralization of acid and base to produce electricity in the process of reverse electrodialysis with bipolar membranes (REDBP) presents an interesting but until now fairly overlooked flow battery concept. Previously, we presented single-cell experiments, which explain the principle and discuss the potential of this process. In this contribution, we discuss experiments with REDBP stacks at lab scale, consisting of 5 to 20 repeating cell units. They demonstrate that the single-cell results can be extrapolated to respective stacks, although additional losses have to be considered. As in other flow battery stacks, losses by shunt currents through the parallel electrolyte feed/exit lines increases with the number of connected cell units, whereas the relative importance of electrode losses decreases with increasing cell number. Experimental results are presented with 1 mole L-1 acid (HCl) and base (NaOH) for open circuit as well as for charge and discharge with up to 18 mA/cm2 current density. Measures to further increase the efficiency of this novel flow battery concept are discussed.","author":[{"dropping-particle":"","family":"Xia","given":"Jiabing","non-dropping-particle":"","parse-names":false,"suffix":""},{"dropping-particle":"","family":"Eigenberger","given":"Gerhart","non-dropping-particle":"","parse-names":false,"suffix":""},{"dropping-particle":"","family":"Strathmann","given":"Heinrich","non-dropping-particle":"","parse-names":false,"suffix":""},{"dropping-particle":"","family":"Nieken","given":"Ulrich","non-dropping-particle":"","parse-names":false,"suffix":""}],"container-title":"Processes","id":"ITEM-1","issue":"1","issued":{"date-parts":[["2020","1","11"]]},"page":"99","publisher":"Multidisciplinary Digital Publishing Institute","title":"Acid-base flow battery, based on reverse electrodialysis with bi-polar membranes: Stack experiments","type":"article-journal","volume":"8"},"uris":["http://www.mendeley.com/documents/?uuid=b7eb5a7e-f910-4726-a539-302922a29435"]}],"mendeley":{"formattedCitation":"[31]","plainTextFormattedCitation":"[31]","previouslyFormattedCitation":"[31]"},"properties":{"noteIndex":0},"schema":"https://github.com/citation-style-language/schema/raw/master/csl-citation.json"}</w:instrText>
      </w:r>
      <w:r w:rsidR="00EC2DAD" w:rsidRPr="005C3FE9">
        <w:rPr>
          <w:lang w:val="en-US" w:eastAsia="en-US"/>
        </w:rPr>
        <w:fldChar w:fldCharType="separate"/>
      </w:r>
      <w:r w:rsidR="004319C3" w:rsidRPr="004319C3">
        <w:rPr>
          <w:noProof/>
          <w:lang w:val="en-US" w:eastAsia="en-US"/>
        </w:rPr>
        <w:t>[31]</w:t>
      </w:r>
      <w:r w:rsidR="00EC2DAD" w:rsidRPr="005C3FE9">
        <w:rPr>
          <w:lang w:val="en-US" w:eastAsia="en-US"/>
        </w:rPr>
        <w:fldChar w:fldCharType="end"/>
      </w:r>
      <w:r w:rsidR="00FF4655" w:rsidRPr="005C3FE9">
        <w:rPr>
          <w:lang w:val="en-US" w:eastAsia="en-US"/>
        </w:rPr>
        <w:t xml:space="preserve">. The two studies investigated </w:t>
      </w:r>
      <w:r w:rsidR="00ED1C47">
        <w:rPr>
          <w:lang w:val="en-US" w:eastAsia="en-US"/>
        </w:rPr>
        <w:t xml:space="preserve">acid and base </w:t>
      </w:r>
      <w:r w:rsidR="00FF4655" w:rsidRPr="005C3FE9">
        <w:rPr>
          <w:lang w:val="en-US" w:eastAsia="en-US"/>
        </w:rPr>
        <w:t xml:space="preserve">concentration ranges 0–1 M </w:t>
      </w:r>
      <w:r w:rsidR="00192794" w:rsidRPr="005C3FE9">
        <w:rPr>
          <w:lang w:val="en-US" w:eastAsia="en-US"/>
        </w:rPr>
        <w:fldChar w:fldCharType="begin" w:fldLock="1"/>
      </w:r>
      <w:r w:rsidR="00E77EC7">
        <w:rPr>
          <w:lang w:val="en-US" w:eastAsia="en-US"/>
        </w:rPr>
        <w:instrText>ADDIN CSL_CITATION {"citationItems":[{"id":"ITEM-1","itemData":{"DOI":"10.1016/j.memsci.2018.07.073","ISSN":"18733123","abstract":"The efficient storage of electrical energy is a key issue for a sustainable electrical energy supply from fluctuating sources such as windmills or photovoltaic devices. In addition to traditional electrical energy storage devices, flow batteries have become a subject of intensive research and development activities. This publication is concentrated on a flow battery type, based on the neutralization of an acid and a base by reverse electrodialysis with bipolar membranes. The fundamental aspects of the process will be discussed and experiments at laboratory scale in a single repeating cell unit will be presented, using HCl as acid, NaOH as base and NaCl as neutral salt solution. The components and process parameters which determine the performance of this battery, such as the monopolar and bipolar membranes, the concentrations of acid and base, and the operating temperature, have been investigated and their effect on the overall efficiency of the battery will be discussed. In a following second part, experimental results for stacks with 5–20 repeating cell units will be presented by Xia et al., in preparation [13]. Key issues for a successful implementation of a flow battery based on acid/base neutralization are the membrane permselectivities, depending on the fixed charge density, the ionic resistances of the mono- and bipolar ion-exchange membranes and the water permeability of the bipolar membrane.","author":[{"dropping-particle":"","family":"Xia","given":"Jiabing","non-dropping-particle":"","parse-names":false,"suffix":""},{"dropping-particle":"","family":"Eigenberger","given":"Gerhart","non-dropping-particle":"","parse-names":false,"suffix":""},{"dropping-particle":"","family":"Strathmann","given":"Heinrich","non-dropping-particle":"","parse-names":false,"suffix":""},{"dropping-particle":"","family":"Nieken","given":"Ulrich","non-dropping-particle":"","parse-names":false,"suffix":""}],"container-title":"Journal of Membrane Science","id":"ITEM-1","issued":{"date-parts":[["2018","11","1"]]},"page":"157-168","publisher":"Elsevier","title":"Flow battery based on reverse electrodialysis with bipolar membranes: Single cell experiments","type":"article-journal","volume":"565"},"uris":["http://www.mendeley.com/documents/?uuid=6d45fc29-709d-3d31-b364-19250efc1db5"]}],"mendeley":{"formattedCitation":"[30]","plainTextFormattedCitation":"[30]","previouslyFormattedCitation":"[30]"},"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30]</w:t>
      </w:r>
      <w:r w:rsidR="00192794" w:rsidRPr="005C3FE9">
        <w:rPr>
          <w:lang w:val="en-US" w:eastAsia="en-US"/>
        </w:rPr>
        <w:fldChar w:fldCharType="end"/>
      </w:r>
      <w:r w:rsidR="00FF4655" w:rsidRPr="005C3FE9">
        <w:rPr>
          <w:lang w:val="en-US" w:eastAsia="en-US"/>
        </w:rPr>
        <w:t xml:space="preserve"> and 0.5</w:t>
      </w:r>
      <w:r w:rsidR="00652393" w:rsidRPr="005C3FE9">
        <w:rPr>
          <w:lang w:val="en-US" w:eastAsia="en-US"/>
        </w:rPr>
        <w:t>–</w:t>
      </w:r>
      <w:r w:rsidR="00FF4655" w:rsidRPr="005C3FE9">
        <w:rPr>
          <w:lang w:val="en-US" w:eastAsia="en-US"/>
        </w:rPr>
        <w:t xml:space="preserve">1 M </w:t>
      </w:r>
      <w:r w:rsidR="00192794" w:rsidRPr="005C3FE9">
        <w:rPr>
          <w:lang w:val="en-US" w:eastAsia="en-US"/>
        </w:rPr>
        <w:fldChar w:fldCharType="begin" w:fldLock="1"/>
      </w:r>
      <w:r w:rsidR="00E77EC7">
        <w:rPr>
          <w:lang w:val="en-US" w:eastAsia="en-US"/>
        </w:rPr>
        <w:instrText>ADDIN CSL_CITATION {"citationItems":[{"id":"ITEM-1","itemData":{"DOI":"10.3390/pr8010099","ISSN":"22279717","abstract":"Neutralization of acid and base to produce electricity in the process of reverse electrodialysis with bipolar membranes (REDBP) presents an interesting but until now fairly overlooked flow battery concept. Previously, we presented single-cell experiments, which explain the principle and discuss the potential of this process. In this contribution, we discuss experiments with REDBP stacks at lab scale, consisting of 5 to 20 repeating cell units. They demonstrate that the single-cell results can be extrapolated to respective stacks, although additional losses have to be considered. As in other flow battery stacks, losses by shunt currents through the parallel electrolyte feed/exit lines increases with the number of connected cell units, whereas the relative importance of electrode losses decreases with increasing cell number. Experimental results are presented with 1 mole L-1 acid (HCl) and base (NaOH) for open circuit as well as for charge and discharge with up to 18 mA/cm2 current density. Measures to further increase the efficiency of this novel flow battery concept are discussed.","author":[{"dropping-particle":"","family":"Xia","given":"Jiabing","non-dropping-particle":"","parse-names":false,"suffix":""},{"dropping-particle":"","family":"Eigenberger","given":"Gerhart","non-dropping-particle":"","parse-names":false,"suffix":""},{"dropping-particle":"","family":"Strathmann","given":"Heinrich","non-dropping-particle":"","parse-names":false,"suffix":""},{"dropping-particle":"","family":"Nieken","given":"Ulrich","non-dropping-particle":"","parse-names":false,"suffix":""}],"container-title":"Processes","id":"ITEM-1","issue":"1","issued":{"date-parts":[["2020","1","11"]]},"page":"99","publisher":"Multidisciplinary Digital Publishing Institute","title":"Acid-base flow battery, based on reverse electrodialysis with bi-polar membranes: Stack experiments","type":"article-journal","volume":"8"},"uris":["http://www.mendeley.com/documents/?uuid=b7eb5a7e-f910-4726-a539-302922a29435"]}],"mendeley":{"formattedCitation":"[31]","plainTextFormattedCitation":"[31]","previouslyFormattedCitation":"[31]"},"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31]</w:t>
      </w:r>
      <w:r w:rsidR="00192794" w:rsidRPr="005C3FE9">
        <w:rPr>
          <w:lang w:val="en-US" w:eastAsia="en-US"/>
        </w:rPr>
        <w:fldChar w:fldCharType="end"/>
      </w:r>
      <w:r w:rsidR="00FF4655" w:rsidRPr="005C3FE9">
        <w:rPr>
          <w:lang w:val="en-US" w:eastAsia="en-US"/>
        </w:rPr>
        <w:t xml:space="preserve">, respectively. Experiments </w:t>
      </w:r>
      <w:r w:rsidR="007604C6" w:rsidRPr="005C3FE9">
        <w:rPr>
          <w:lang w:val="en-US" w:eastAsia="en-US"/>
        </w:rPr>
        <w:t>with</w:t>
      </w:r>
      <w:r w:rsidR="00FF4655" w:rsidRPr="005C3FE9">
        <w:rPr>
          <w:lang w:val="en-US" w:eastAsia="en-US"/>
        </w:rPr>
        <w:t xml:space="preserve"> 20 triplets </w:t>
      </w:r>
      <w:r w:rsidR="007604C6" w:rsidRPr="005C3FE9">
        <w:rPr>
          <w:lang w:val="en-US" w:eastAsia="en-US"/>
        </w:rPr>
        <w:t xml:space="preserve">exhibited </w:t>
      </w:r>
      <w:r w:rsidR="00FF4655" w:rsidRPr="005C3FE9">
        <w:rPr>
          <w:lang w:val="en-US" w:eastAsia="en-US"/>
        </w:rPr>
        <w:t>a maximum power density in the discharge phase of 1</w:t>
      </w:r>
      <w:r w:rsidR="007604C6" w:rsidRPr="005C3FE9">
        <w:rPr>
          <w:lang w:val="en-US" w:eastAsia="en-US"/>
        </w:rPr>
        <w:t>5</w:t>
      </w:r>
      <w:r w:rsidR="00FF4655" w:rsidRPr="005C3FE9">
        <w:rPr>
          <w:lang w:val="en-US" w:eastAsia="en-US"/>
        </w:rPr>
        <w:t xml:space="preserve"> W</w:t>
      </w:r>
      <w:r w:rsidR="00192794" w:rsidRPr="005C3FE9">
        <w:rPr>
          <w:lang w:val="en-US" w:eastAsia="en-US"/>
        </w:rPr>
        <w:t xml:space="preserve"> </w:t>
      </w:r>
      <w:r w:rsidR="00FF4655" w:rsidRPr="005C3FE9">
        <w:rPr>
          <w:lang w:val="en-US" w:eastAsia="en-US"/>
        </w:rPr>
        <w:t>m</w:t>
      </w:r>
      <w:r w:rsidR="00192794" w:rsidRPr="005C3FE9">
        <w:rPr>
          <w:vertAlign w:val="superscript"/>
          <w:lang w:val="en-US" w:eastAsia="en-US"/>
        </w:rPr>
        <w:t>-</w:t>
      </w:r>
      <w:r w:rsidR="00FF4655" w:rsidRPr="005C3FE9">
        <w:rPr>
          <w:vertAlign w:val="superscript"/>
          <w:lang w:val="en-US" w:eastAsia="en-US"/>
        </w:rPr>
        <w:t>2</w:t>
      </w:r>
      <w:r w:rsidR="00FF4655" w:rsidRPr="005C3FE9">
        <w:rPr>
          <w:lang w:val="en-US" w:eastAsia="en-US"/>
        </w:rPr>
        <w:t xml:space="preserve"> </w:t>
      </w:r>
      <w:r w:rsidR="009F39D2" w:rsidRPr="005C3FE9">
        <w:rPr>
          <w:lang w:val="en-US" w:eastAsia="en-US"/>
        </w:rPr>
        <w:fldChar w:fldCharType="begin" w:fldLock="1"/>
      </w:r>
      <w:r w:rsidR="00E77EC7">
        <w:rPr>
          <w:lang w:val="en-US" w:eastAsia="en-US"/>
        </w:rPr>
        <w:instrText>ADDIN CSL_CITATION {"citationItems":[{"id":"ITEM-1","itemData":{"DOI":"10.3390/pr8010099","ISSN":"22279717","abstract":"Neutralization of acid and base to produce electricity in the process of reverse electrodialysis with bipolar membranes (REDBP) presents an interesting but until now fairly overlooked flow battery concept. Previously, we presented single-cell experiments, which explain the principle and discuss the potential of this process. In this contribution, we discuss experiments with REDBP stacks at lab scale, consisting of 5 to 20 repeating cell units. They demonstrate that the single-cell results can be extrapolated to respective stacks, although additional losses have to be considered. As in other flow battery stacks, losses by shunt currents through the parallel electrolyte feed/exit lines increases with the number of connected cell units, whereas the relative importance of electrode losses decreases with increasing cell number. Experimental results are presented with 1 mole L-1 acid (HCl) and base (NaOH) for open circuit as well as for charge and discharge with up to 18 mA/cm2 current density. Measures to further increase the efficiency of this novel flow battery concept are discussed.","author":[{"dropping-particle":"","family":"Xia","given":"Jiabing","non-dropping-particle":"","parse-names":false,"suffix":""},{"dropping-particle":"","family":"Eigenberger","given":"Gerhart","non-dropping-particle":"","parse-names":false,"suffix":""},{"dropping-particle":"","family":"Strathmann","given":"Heinrich","non-dropping-particle":"","parse-names":false,"suffix":""},{"dropping-particle":"","family":"Nieken","given":"Ulrich","non-dropping-particle":"","parse-names":false,"suffix":""}],"container-title":"Processes","id":"ITEM-1","issue":"1","issued":{"date-parts":[["2020","1","11"]]},"page":"99","publisher":"Multidisciplinary Digital Publishing Institute","title":"Acid-base flow battery, based on reverse electrodialysis with bi-polar membranes: Stack experiments","type":"article-journal","volume":"8"},"uris":["http://www.mendeley.com/documents/?uuid=b7eb5a7e-f910-4726-a539-302922a29435"]}],"mendeley":{"formattedCitation":"[31]","plainTextFormattedCitation":"[31]","previouslyFormattedCitation":"[31]"},"properties":{"noteIndex":0},"schema":"https://github.com/citation-style-language/schema/raw/master/csl-citation.json"}</w:instrText>
      </w:r>
      <w:r w:rsidR="009F39D2" w:rsidRPr="005C3FE9">
        <w:rPr>
          <w:lang w:val="en-US" w:eastAsia="en-US"/>
        </w:rPr>
        <w:fldChar w:fldCharType="separate"/>
      </w:r>
      <w:r w:rsidR="004319C3" w:rsidRPr="004319C3">
        <w:rPr>
          <w:noProof/>
          <w:lang w:val="en-US" w:eastAsia="en-US"/>
        </w:rPr>
        <w:t>[31]</w:t>
      </w:r>
      <w:r w:rsidR="009F39D2" w:rsidRPr="005C3FE9">
        <w:rPr>
          <w:lang w:val="en-US" w:eastAsia="en-US"/>
        </w:rPr>
        <w:fldChar w:fldCharType="end"/>
      </w:r>
      <w:r w:rsidR="00FF4655" w:rsidRPr="005C3FE9">
        <w:rPr>
          <w:lang w:val="en-US" w:eastAsia="en-US"/>
        </w:rPr>
        <w:t xml:space="preserve">. </w:t>
      </w:r>
      <w:r w:rsidR="007604C6" w:rsidRPr="005C3FE9">
        <w:rPr>
          <w:lang w:val="en-US" w:eastAsia="en-US"/>
        </w:rPr>
        <w:t>Despite this value was higher than previous results, it was still affected by detrimental phenomena, such as</w:t>
      </w:r>
      <w:r w:rsidR="00FF4655" w:rsidRPr="005C3FE9">
        <w:rPr>
          <w:lang w:val="en-US" w:eastAsia="en-US"/>
        </w:rPr>
        <w:t xml:space="preserve"> parasitic currents via manifolds, which occur to a great extent in AB-FB units due to the high conductivity of the acid and alkaline solutions. A power density of 17 W</w:t>
      </w:r>
      <w:r w:rsidR="00192794" w:rsidRPr="005C3FE9">
        <w:rPr>
          <w:lang w:val="en-US" w:eastAsia="en-US"/>
        </w:rPr>
        <w:t xml:space="preserve"> m</w:t>
      </w:r>
      <w:r w:rsidR="00192794" w:rsidRPr="005C3FE9">
        <w:rPr>
          <w:vertAlign w:val="superscript"/>
          <w:lang w:val="en-US" w:eastAsia="en-US"/>
        </w:rPr>
        <w:t>-2</w:t>
      </w:r>
      <w:r w:rsidR="00FF4655" w:rsidRPr="005C3FE9">
        <w:rPr>
          <w:lang w:val="en-US" w:eastAsia="en-US"/>
        </w:rPr>
        <w:t xml:space="preserve"> was achieved with a stack of 10 triplets in one of our recent studies (</w:t>
      </w:r>
      <w:r w:rsidR="00192794" w:rsidRPr="005C3FE9">
        <w:rPr>
          <w:lang w:val="en-US" w:eastAsia="en-US"/>
        </w:rPr>
        <w:fldChar w:fldCharType="begin" w:fldLock="1"/>
      </w:r>
      <w:r w:rsidR="00E77EC7">
        <w:rPr>
          <w:lang w:val="en-US" w:eastAsia="en-US"/>
        </w:rPr>
        <w:instrText>ADDIN CSL_CITATION {"citationItems":[{"id":"ITEM-1","itemData":{"DOI":"10.3390/en13205510","ISSN":"1996-1073","abstract":"Bipolar Membrane Reverse Electrodialysis (BMRED) can be used to produce electricity exploiting acid-base neutralization, thus representing a valuable route in reusing waste streams. The present work investigates the performance of a lab-scale BMRED module under several operating conditions. By feeding the stack with 1 M HCl and NaOH streams, a maximum power density of ~17 W m−2 was obtained at 100 A m−2 with a 10-triplet stack with a flow velocity of 1 cm s−1, while an energy density of ~10 kWh m−3 acid could be extracted by a complete neutralization. Parasitic currents along feed and drain manifolds significantly affected the performance of the stack when equipped with a higher number of triplets. The apparent permselectivity at 1 M acid and base decreased from 93% with the five-triplet stack to 54% with the 38-triplet stack, which exhibited lower values (~35% less) of power density. An important role may be played also by the presence of NaCl in the acidic and alkaline solutions. With a low number of triplets, the added salt had almost negligible effects. However, with a higher number of triplets it led to a reduction of 23.4–45.7% in power density. The risk of membrane delamination is another aspect that can limit the process performance. However, overall, the present results highlight the high potential of BMRED systems as a productive way of neutralizing waste solutions for energy harvesting.","author":[{"dropping-particle":"","family":"Zaffora","given":"Andrea","non-dropping-particle":"","parse-names":false,"suffix":""},{"dropping-particle":"","family":"Culcasi","given":"Andrea","non-dropping-particle":"","parse-names":false,"suffix":""},{"dropping-particle":"","family":"Gurreri","given":"Luigi","non-dropping-particle":"","parse-names":false,"suffix":""},{"dropping-particle":"","family":"Cosenza","given":"Alessandro","non-dropping-particle":"","parse-names":false,"suffix":""},{"dropping-particle":"","family":"Tamburini","given":"Alessandro","non-dropping-particle":"","parse-names":false,"suffix":""},{"dropping-particle":"","family":"Santamaria","given":"Monica","non-dropping-particle":"","parse-names":false,"suffix":""},{"dropping-particle":"","family":"Micale","given":"Giorgio","non-dropping-particle":"","parse-names":false,"suffix":""}],"container-title":"Energies","id":"ITEM-1","issue":"20","issued":{"date-parts":[["2020","10","21"]]},"page":"5510","publisher":"Multidisciplinary Digital Publishing Institute","title":"Energy Harvesting by Waste Acid/Base Neutralization via Bipolar Membrane Reverse Electrodialysis","type":"article-journal","volume":"13"},"uris":["http://www.mendeley.com/documents/?uuid=10702d0b-5c2e-3516-b155-280c7a4812c4"]}],"mendeley":{"formattedCitation":"[11]","plainTextFormattedCitation":"[11]","previouslyFormattedCitation":"[11]"},"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11]</w:t>
      </w:r>
      <w:r w:rsidR="00192794" w:rsidRPr="005C3FE9">
        <w:rPr>
          <w:lang w:val="en-US" w:eastAsia="en-US"/>
        </w:rPr>
        <w:fldChar w:fldCharType="end"/>
      </w:r>
      <w:r w:rsidR="00FF4655" w:rsidRPr="005C3FE9">
        <w:rPr>
          <w:lang w:val="en-US" w:eastAsia="en-US"/>
        </w:rPr>
        <w:t xml:space="preserve">). These experiments confirmed the presence of shunt currents via manifolds and showed that their </w:t>
      </w:r>
      <w:r w:rsidR="00FF4655" w:rsidRPr="005C3FE9">
        <w:rPr>
          <w:lang w:val="en-US" w:eastAsia="en-US"/>
        </w:rPr>
        <w:lastRenderedPageBreak/>
        <w:t>effect increases with the number of triplets and the concentration of acid and base</w:t>
      </w:r>
      <w:r w:rsidR="00ED1C47" w:rsidRPr="00ED1C47">
        <w:rPr>
          <w:lang w:val="en-US" w:eastAsia="en-US"/>
        </w:rPr>
        <w:t xml:space="preserve"> </w:t>
      </w:r>
      <w:r w:rsidR="00ED1C47" w:rsidRPr="005C3FE9">
        <w:rPr>
          <w:lang w:val="en-US" w:eastAsia="en-US"/>
        </w:rPr>
        <w:t>achieved</w:t>
      </w:r>
      <w:r w:rsidR="00ED1C47">
        <w:rPr>
          <w:lang w:val="en-US" w:eastAsia="en-US"/>
        </w:rPr>
        <w:t xml:space="preserve"> at the end of the charge phase</w:t>
      </w:r>
      <w:r w:rsidR="00FF4655" w:rsidRPr="005C3FE9">
        <w:rPr>
          <w:lang w:val="en-US" w:eastAsia="en-US"/>
        </w:rPr>
        <w:t xml:space="preserve">. A stack geometry that reduces the cross-sectional area of the manifolds (i.e., collectors and distributors) could be used, but the benefit of reduced parasitic currents should be balanced against </w:t>
      </w:r>
      <w:r w:rsidR="00ED1C47">
        <w:rPr>
          <w:lang w:val="en-US" w:eastAsia="en-US"/>
        </w:rPr>
        <w:t>(</w:t>
      </w:r>
      <w:proofErr w:type="spellStart"/>
      <w:r w:rsidR="00ED1C47">
        <w:rPr>
          <w:lang w:val="en-US" w:eastAsia="en-US"/>
        </w:rPr>
        <w:t>i</w:t>
      </w:r>
      <w:proofErr w:type="spellEnd"/>
      <w:r w:rsidR="00ED1C47">
        <w:rPr>
          <w:lang w:val="en-US" w:eastAsia="en-US"/>
        </w:rPr>
        <w:t xml:space="preserve">) </w:t>
      </w:r>
      <w:r w:rsidR="00FF4655" w:rsidRPr="005C3FE9">
        <w:rPr>
          <w:lang w:val="en-US" w:eastAsia="en-US"/>
        </w:rPr>
        <w:t xml:space="preserve">the pressure losses and, as a result, </w:t>
      </w:r>
      <w:r w:rsidR="00E46088">
        <w:rPr>
          <w:lang w:val="en-US" w:eastAsia="en-US"/>
        </w:rPr>
        <w:t xml:space="preserve">(ii) </w:t>
      </w:r>
      <w:r w:rsidR="00FF4655" w:rsidRPr="005C3FE9">
        <w:rPr>
          <w:lang w:val="en-US" w:eastAsia="en-US"/>
        </w:rPr>
        <w:t xml:space="preserve">the poorer distribution of the electrolytic solutions in the stack channels. A more effective alternative for reducing parasitic currents is to use fewer triplets by connecting more stacks in blocks. As a result, the battery would be made up of several hydraulically independent stacks, which would reduce the impact of shunt currents </w:t>
      </w:r>
      <w:r w:rsidR="00192794" w:rsidRPr="005C3FE9">
        <w:rPr>
          <w:lang w:val="en-US" w:eastAsia="en-US"/>
        </w:rPr>
        <w:fldChar w:fldCharType="begin" w:fldLock="1"/>
      </w:r>
      <w:r w:rsidR="00E77EC7">
        <w:rPr>
          <w:lang w:val="en-US" w:eastAsia="en-US"/>
        </w:rPr>
        <w:instrText>ADDIN CSL_CITATION {"citationItems":[{"id":"ITEM-1","itemData":{"DOI":"10.3390/membranes10120409","ISSN":"2077-0375","abstract":"The increasing share of renewables in electric grids nowadays causes a growing daily and seasonal mismatch between electricity generation and demand. In this regard, novel energy storage systems need to be developed, to allow large-scale storage of the excess electricity during low-demand time, and its distribution during peak demand time. Acid–base flow battery (ABFB) is a novel and environmentally friendly technology based on the reversible water dissociation by bipolar membranes, and it stores electricity in the form of chemical energy in acid and base solutions. The technology has already been demonstrated at the laboratory scale, and the experimental testing of the first 1 kW pilot plant is currently ongoing. This work aims to describe the current development and the perspectives of the ABFB technology. In particular, we discuss the main technical challenges related to the development of battery components (membranes, electrolyte solutions, and stack design), as well as simulated scenarios, to demonstrate the technology at the kW–MW scale. Finally, we present an economic analysis for a first 100 kW commercial unit and suggest future directions for further technology scale-up and commercial deployment.","author":[{"dropping-particle":"","family":"Pärnamäe","given":"Ragne","non-dropping-particle":"","parse-names":false,"suffix":""},{"dropping-particle":"","family":"Gurreri","given":"Luigi","non-dropping-particle":"","parse-names":false,"suffix":""},{"dropping-particle":"","family":"Post","given":"Jan","non-dropping-particle":"","parse-names":false,"suffix":""},{"dropping-particle":"","family":"Egmond","given":"Willem Johannes","non-dropping-particle":"van","parse-names":false,"suffix":""},{"dropping-particle":"","family":"Culcasi","given":"Andrea","non-dropping-particle":"","parse-names":false,"suffix":""},{"dropping-particle":"","family":"Saakes","given":"Michel","non-dropping-particle":"","parse-names":false,"suffix":""},{"dropping-particle":"","family":"Cen","given":"Jiajun","non-dropping-particle":"","parse-names":false,"suffix":""},{"dropping-particle":"","family":"Goosen","given":"Emil","non-dropping-particle":"","parse-names":false,"suffix":""},{"dropping-particle":"","family":"Tamburini","given":"Alessandro","non-dropping-particle":"","parse-names":false,"suffix":""},{"dropping-particle":"","family":"Vermaas","given":"David A.","non-dropping-particle":"","parse-names":false,"suffix":""},{"dropping-particle":"","family":"Tedesco","given":"Michele","non-dropping-particle":"","parse-names":false,"suffix":""}],"container-title":"Membranes","id":"ITEM-1","issue":"12","issued":{"date-parts":[["2020","12","10"]]},"page":"409","publisher":"Multidisciplinary Digital Publishing Institute","title":"The Acid–Base Flow Battery: Sustainable Energy Storage via Reversible Water Dissociation with Bipolar Membranes","type":"article-journal","volume":"10"},"uris":["http://www.mendeley.com/documents/?uuid=5e24d4fa-aef2-3817-bec6-dd3e516a2e66"]}],"mendeley":{"formattedCitation":"[32]","plainTextFormattedCitation":"[32]","previouslyFormattedCitation":"[32]"},"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32]</w:t>
      </w:r>
      <w:r w:rsidR="00192794" w:rsidRPr="005C3FE9">
        <w:rPr>
          <w:lang w:val="en-US" w:eastAsia="en-US"/>
        </w:rPr>
        <w:fldChar w:fldCharType="end"/>
      </w:r>
      <w:r w:rsidR="00FF4655" w:rsidRPr="005C3FE9">
        <w:rPr>
          <w:lang w:val="en-US" w:eastAsia="en-US"/>
        </w:rPr>
        <w:t>.</w:t>
      </w:r>
    </w:p>
    <w:p w14:paraId="37C77B59" w14:textId="7DD8F1FF" w:rsidR="00FF4655" w:rsidRPr="005C3FE9" w:rsidRDefault="00223613" w:rsidP="00FF4655">
      <w:pPr>
        <w:rPr>
          <w:lang w:val="en-US" w:eastAsia="en-US"/>
        </w:rPr>
      </w:pPr>
      <w:r w:rsidRPr="005C3FE9">
        <w:rPr>
          <w:lang w:val="en-US" w:eastAsia="en-US"/>
        </w:rPr>
        <w:t>The t</w:t>
      </w:r>
      <w:r w:rsidR="00FF4655" w:rsidRPr="005C3FE9">
        <w:rPr>
          <w:lang w:val="en-US" w:eastAsia="en-US"/>
        </w:rPr>
        <w:t>heoretical energy density is proportional to the achieved acid/base concentrations. For example, with concentrations of 1</w:t>
      </w:r>
      <w:r w:rsidR="00192794" w:rsidRPr="005C3FE9">
        <w:rPr>
          <w:lang w:val="en-US" w:eastAsia="en-US"/>
        </w:rPr>
        <w:t xml:space="preserve"> </w:t>
      </w:r>
      <w:r w:rsidR="00FF4655" w:rsidRPr="005C3FE9">
        <w:rPr>
          <w:lang w:val="en-US" w:eastAsia="en-US"/>
        </w:rPr>
        <w:t>M HCl and NaOH, the energy density would be 20</w:t>
      </w:r>
      <w:r w:rsidR="009F73E2">
        <w:rPr>
          <w:lang w:val="en-US" w:eastAsia="en-US"/>
        </w:rPr>
        <w:t>.</w:t>
      </w:r>
      <w:r w:rsidR="00617A33">
        <w:rPr>
          <w:lang w:val="en-US" w:eastAsia="en-US"/>
        </w:rPr>
        <w:t>8</w:t>
      </w:r>
      <w:r w:rsidR="00FF4655" w:rsidRPr="005C3FE9">
        <w:rPr>
          <w:lang w:val="en-US" w:eastAsia="en-US"/>
        </w:rPr>
        <w:t xml:space="preserve"> kWh</w:t>
      </w:r>
      <w:r w:rsidR="00192794" w:rsidRPr="005C3FE9">
        <w:rPr>
          <w:lang w:val="en-US" w:eastAsia="en-US"/>
        </w:rPr>
        <w:t xml:space="preserve"> </w:t>
      </w:r>
      <w:r w:rsidR="00FF4655" w:rsidRPr="005C3FE9">
        <w:rPr>
          <w:lang w:val="en-US" w:eastAsia="en-US"/>
        </w:rPr>
        <w:t>m</w:t>
      </w:r>
      <w:r w:rsidR="00192794" w:rsidRPr="005C3FE9">
        <w:rPr>
          <w:vertAlign w:val="superscript"/>
          <w:lang w:val="en-US" w:eastAsia="en-US"/>
        </w:rPr>
        <w:t>-</w:t>
      </w:r>
      <w:r w:rsidR="00FF4655" w:rsidRPr="005C3FE9">
        <w:rPr>
          <w:vertAlign w:val="superscript"/>
          <w:lang w:val="en-US" w:eastAsia="en-US"/>
        </w:rPr>
        <w:t>3</w:t>
      </w:r>
      <w:r w:rsidR="00FF4655" w:rsidRPr="005C3FE9">
        <w:rPr>
          <w:lang w:val="en-US" w:eastAsia="en-US"/>
        </w:rPr>
        <w:t xml:space="preserve"> of acid (or base) solution during the discharge phase. Potentially, with 5</w:t>
      </w:r>
      <w:r w:rsidR="00192794" w:rsidRPr="005C3FE9">
        <w:rPr>
          <w:lang w:val="en-US" w:eastAsia="en-US"/>
        </w:rPr>
        <w:t xml:space="preserve"> </w:t>
      </w:r>
      <w:r w:rsidR="00FF4655" w:rsidRPr="005C3FE9">
        <w:rPr>
          <w:lang w:val="en-US" w:eastAsia="en-US"/>
        </w:rPr>
        <w:t>M acid and base concentrations, the theoretical energy density would become 115 kWh</w:t>
      </w:r>
      <w:r w:rsidR="00192794" w:rsidRPr="005C3FE9">
        <w:rPr>
          <w:lang w:val="en-US" w:eastAsia="en-US"/>
        </w:rPr>
        <w:t xml:space="preserve"> </w:t>
      </w:r>
      <w:r w:rsidR="00FF4655" w:rsidRPr="005C3FE9">
        <w:rPr>
          <w:lang w:val="en-US" w:eastAsia="en-US"/>
        </w:rPr>
        <w:t>m</w:t>
      </w:r>
      <w:r w:rsidR="00192794" w:rsidRPr="005C3FE9">
        <w:rPr>
          <w:vertAlign w:val="superscript"/>
          <w:lang w:val="en-US" w:eastAsia="en-US"/>
        </w:rPr>
        <w:t>-3</w:t>
      </w:r>
      <w:r w:rsidR="00FF4655" w:rsidRPr="005C3FE9">
        <w:rPr>
          <w:lang w:val="en-US" w:eastAsia="en-US"/>
        </w:rPr>
        <w:t xml:space="preserve">. However, membranes should be designed </w:t>
      </w:r>
      <w:r w:rsidR="00C95D1D" w:rsidRPr="005C3FE9">
        <w:rPr>
          <w:lang w:val="en-US" w:eastAsia="en-US"/>
        </w:rPr>
        <w:t>to bear</w:t>
      </w:r>
      <w:r w:rsidR="00FF4655" w:rsidRPr="005C3FE9">
        <w:rPr>
          <w:lang w:val="en-US" w:eastAsia="en-US"/>
        </w:rPr>
        <w:t xml:space="preserve"> highly acidic and alkaline solutions</w:t>
      </w:r>
      <w:r w:rsidR="00C95D1D" w:rsidRPr="005C3FE9">
        <w:rPr>
          <w:lang w:val="en-US" w:eastAsia="en-US"/>
        </w:rPr>
        <w:t xml:space="preserve"> without damage nor </w:t>
      </w:r>
      <w:r w:rsidR="00B41626" w:rsidRPr="005C3FE9">
        <w:rPr>
          <w:lang w:val="en-US" w:eastAsia="en-US"/>
        </w:rPr>
        <w:t xml:space="preserve">significant drop of </w:t>
      </w:r>
      <w:r w:rsidR="00C95D1D" w:rsidRPr="005C3FE9">
        <w:rPr>
          <w:lang w:val="en-US" w:eastAsia="en-US"/>
        </w:rPr>
        <w:t>performance</w:t>
      </w:r>
      <w:r w:rsidR="00FF4655" w:rsidRPr="005C3FE9">
        <w:rPr>
          <w:lang w:val="en-US" w:eastAsia="en-US"/>
        </w:rPr>
        <w:t>. Furthermore, it has been found that with higher concentrations of acid and base, the specific energy consumed during the charg</w:t>
      </w:r>
      <w:r w:rsidR="00D14C4C" w:rsidRPr="005C3FE9">
        <w:rPr>
          <w:lang w:val="en-US" w:eastAsia="en-US"/>
        </w:rPr>
        <w:t>e</w:t>
      </w:r>
      <w:r w:rsidR="00FF4655" w:rsidRPr="005C3FE9">
        <w:rPr>
          <w:lang w:val="en-US" w:eastAsia="en-US"/>
        </w:rPr>
        <w:t xml:space="preserve"> phase increases </w:t>
      </w:r>
      <w:r w:rsidR="00192794" w:rsidRPr="005C3FE9">
        <w:rPr>
          <w:lang w:val="en-US" w:eastAsia="en-US"/>
        </w:rPr>
        <w:fldChar w:fldCharType="begin" w:fldLock="1"/>
      </w:r>
      <w:r w:rsidR="00E77EC7">
        <w:rPr>
          <w:lang w:val="en-US" w:eastAsia="en-US"/>
        </w:rPr>
        <w:instrText>ADDIN CSL_CITATION {"citationItems":[{"id":"ITEM-1","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1","issued":{"date-parts":[["2022","6","1"]]},"page":"135317","publisher":"Elsevier","title":"A comprehensive multi-scale model for bipolar membrane electrodialysis (BMED)","type":"article-journal","volume":"437"},"uris":["http://www.mendeley.com/documents/?uuid=4b5f5378-9631-323e-a606-3b159a663308"]}],"mendeley":{"formattedCitation":"[33]","plainTextFormattedCitation":"[33]","previouslyFormattedCitation":"[33]"},"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33]</w:t>
      </w:r>
      <w:r w:rsidR="00192794" w:rsidRPr="005C3FE9">
        <w:rPr>
          <w:lang w:val="en-US" w:eastAsia="en-US"/>
        </w:rPr>
        <w:fldChar w:fldCharType="end"/>
      </w:r>
      <w:r w:rsidR="00FF4655" w:rsidRPr="005C3FE9">
        <w:rPr>
          <w:lang w:val="en-US" w:eastAsia="en-US"/>
        </w:rPr>
        <w:t xml:space="preserve">. </w:t>
      </w:r>
      <w:r w:rsidR="00E03F8F" w:rsidRPr="00E03F8F">
        <w:rPr>
          <w:lang w:val="en-US" w:eastAsia="en-US"/>
        </w:rPr>
        <w:t>Although the battery has high performance potential,</w:t>
      </w:r>
      <w:r w:rsidR="00E03F8F">
        <w:rPr>
          <w:lang w:val="en-US" w:eastAsia="en-US"/>
        </w:rPr>
        <w:t xml:space="preserve"> i</w:t>
      </w:r>
      <w:r w:rsidR="00FF4655" w:rsidRPr="005C3FE9">
        <w:rPr>
          <w:lang w:val="en-US" w:eastAsia="en-US"/>
        </w:rPr>
        <w:t xml:space="preserve">t has been agreed that the main limiting factor </w:t>
      </w:r>
      <w:r w:rsidR="00E46088">
        <w:rPr>
          <w:lang w:val="en-US" w:eastAsia="en-US"/>
        </w:rPr>
        <w:t xml:space="preserve">for the technology spread </w:t>
      </w:r>
      <w:r w:rsidR="00FF4655" w:rsidRPr="005C3FE9">
        <w:rPr>
          <w:lang w:val="en-US" w:eastAsia="en-US"/>
        </w:rPr>
        <w:t>is the membranes</w:t>
      </w:r>
      <w:r w:rsidR="006165FE" w:rsidRPr="006165FE">
        <w:rPr>
          <w:lang w:val="en-US" w:eastAsia="en-US"/>
        </w:rPr>
        <w:t xml:space="preserve"> </w:t>
      </w:r>
      <w:r w:rsidR="006165FE" w:rsidRPr="005C3FE9">
        <w:rPr>
          <w:lang w:val="en-US" w:eastAsia="en-US"/>
        </w:rPr>
        <w:t>cost</w:t>
      </w:r>
      <w:r w:rsidR="00FF4655" w:rsidRPr="005C3FE9">
        <w:rPr>
          <w:lang w:val="en-US" w:eastAsia="en-US"/>
        </w:rPr>
        <w:t xml:space="preserve">, especially the bipolar </w:t>
      </w:r>
      <w:r w:rsidR="006165FE" w:rsidRPr="005C3FE9">
        <w:rPr>
          <w:lang w:val="en-US" w:eastAsia="en-US"/>
        </w:rPr>
        <w:t>membrane</w:t>
      </w:r>
      <w:r w:rsidR="006165FE">
        <w:rPr>
          <w:lang w:val="en-US" w:eastAsia="en-US"/>
        </w:rPr>
        <w:t xml:space="preserve"> one</w:t>
      </w:r>
      <w:r w:rsidR="006165FE" w:rsidRPr="005C3FE9">
        <w:rPr>
          <w:lang w:val="en-US" w:eastAsia="en-US"/>
        </w:rPr>
        <w:t xml:space="preserve"> </w:t>
      </w:r>
      <w:r w:rsidR="00192794" w:rsidRPr="005C3FE9">
        <w:rPr>
          <w:lang w:val="en-US" w:eastAsia="en-US"/>
        </w:rPr>
        <w:fldChar w:fldCharType="begin" w:fldLock="1"/>
      </w:r>
      <w:r w:rsidR="00E77EC7">
        <w:rPr>
          <w:lang w:val="en-US" w:eastAsia="en-US"/>
        </w:rPr>
        <w:instrText>ADDIN CSL_CITATION {"citationItems":[{"id":"ITEM-1","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1","issued":{"date-parts":[["2022","6","1"]]},"page":"135317","publisher":"Elsevier","title":"A comprehensive multi-scale model for bipolar membrane electrodialysis (BMED)","type":"article-journal","volume":"437"},"uris":["http://www.mendeley.com/documents/?uuid=4b5f5378-9631-323e-a606-3b159a663308"]}],"mendeley":{"formattedCitation":"[33]","plainTextFormattedCitation":"[33]","previouslyFormattedCitation":"[33]"},"properties":{"noteIndex":0},"schema":"https://github.com/citation-style-language/schema/raw/master/csl-citation.json"}</w:instrText>
      </w:r>
      <w:r w:rsidR="00192794" w:rsidRPr="005C3FE9">
        <w:rPr>
          <w:lang w:val="en-US" w:eastAsia="en-US"/>
        </w:rPr>
        <w:fldChar w:fldCharType="separate"/>
      </w:r>
      <w:r w:rsidR="004319C3" w:rsidRPr="004319C3">
        <w:rPr>
          <w:noProof/>
          <w:lang w:val="en-US" w:eastAsia="en-US"/>
        </w:rPr>
        <w:t>[33]</w:t>
      </w:r>
      <w:r w:rsidR="00192794" w:rsidRPr="005C3FE9">
        <w:rPr>
          <w:lang w:val="en-US" w:eastAsia="en-US"/>
        </w:rPr>
        <w:fldChar w:fldCharType="end"/>
      </w:r>
      <w:r w:rsidR="00FF4655" w:rsidRPr="005C3FE9">
        <w:rPr>
          <w:lang w:val="en-US" w:eastAsia="en-US"/>
        </w:rPr>
        <w:t>. However, some studies have shown that AB-FB is a promising technology with a</w:t>
      </w:r>
      <w:r w:rsidR="004A4CC3" w:rsidRPr="005C3FE9">
        <w:rPr>
          <w:lang w:val="en-US" w:eastAsia="en-US"/>
        </w:rPr>
        <w:t>n estimated</w:t>
      </w:r>
      <w:r w:rsidR="00FF4655" w:rsidRPr="005C3FE9">
        <w:rPr>
          <w:lang w:val="en-US" w:eastAsia="en-US"/>
        </w:rPr>
        <w:t xml:space="preserve"> LCOS of </w:t>
      </w:r>
      <w:r w:rsidR="00D508DC" w:rsidRPr="005C3FE9">
        <w:rPr>
          <w:lang w:val="en-US" w:eastAsia="en-US"/>
        </w:rPr>
        <w:t>0.44</w:t>
      </w:r>
      <w:r w:rsidR="00FF4655" w:rsidRPr="005C3FE9">
        <w:rPr>
          <w:lang w:val="en-US" w:eastAsia="en-US"/>
        </w:rPr>
        <w:t xml:space="preserve"> €</w:t>
      </w:r>
      <w:r w:rsidR="005B1480" w:rsidRPr="005C3FE9">
        <w:rPr>
          <w:lang w:val="en-US" w:eastAsia="en-US"/>
        </w:rPr>
        <w:t xml:space="preserve"> </w:t>
      </w:r>
      <w:r w:rsidR="00FF4655" w:rsidRPr="005C3FE9">
        <w:rPr>
          <w:lang w:val="en-US" w:eastAsia="en-US"/>
        </w:rPr>
        <w:t>kWh</w:t>
      </w:r>
      <w:r w:rsidR="005B1480" w:rsidRPr="005C3FE9">
        <w:rPr>
          <w:vertAlign w:val="superscript"/>
          <w:lang w:val="en-US" w:eastAsia="en-US"/>
        </w:rPr>
        <w:t>-1</w:t>
      </w:r>
      <w:r w:rsidR="00FF4655" w:rsidRPr="005C3FE9">
        <w:rPr>
          <w:lang w:val="en-US" w:eastAsia="en-US"/>
        </w:rPr>
        <w:t>, making it competitive with the current most common technologies, such as lithium-ion batteries or lead acid batteries (</w:t>
      </w:r>
      <w:r w:rsidR="00D508DC" w:rsidRPr="005C3FE9">
        <w:rPr>
          <w:lang w:val="en-US" w:eastAsia="en-US"/>
        </w:rPr>
        <w:fldChar w:fldCharType="begin" w:fldLock="1"/>
      </w:r>
      <w:r w:rsidR="00E77EC7">
        <w:rPr>
          <w:lang w:val="en-US"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00D508DC" w:rsidRPr="005C3FE9">
        <w:rPr>
          <w:lang w:val="en-US" w:eastAsia="en-US"/>
        </w:rPr>
        <w:fldChar w:fldCharType="separate"/>
      </w:r>
      <w:r w:rsidR="004319C3" w:rsidRPr="004319C3">
        <w:rPr>
          <w:noProof/>
          <w:lang w:val="en-US" w:eastAsia="en-US"/>
        </w:rPr>
        <w:t>[8]</w:t>
      </w:r>
      <w:r w:rsidR="00D508DC" w:rsidRPr="005C3FE9">
        <w:rPr>
          <w:lang w:val="en-US" w:eastAsia="en-US"/>
        </w:rPr>
        <w:fldChar w:fldCharType="end"/>
      </w:r>
      <w:r w:rsidR="00FF4655" w:rsidRPr="005C3FE9">
        <w:rPr>
          <w:lang w:val="en-US" w:eastAsia="en-US"/>
        </w:rPr>
        <w:t>). Finally, recent studies have demonstrated</w:t>
      </w:r>
      <w:r w:rsidR="004A4CC3" w:rsidRPr="005C3FE9">
        <w:rPr>
          <w:lang w:val="en-US" w:eastAsia="en-US"/>
        </w:rPr>
        <w:t xml:space="preserve"> the</w:t>
      </w:r>
      <w:r w:rsidR="00FF4655" w:rsidRPr="005C3FE9">
        <w:rPr>
          <w:lang w:val="en-US" w:eastAsia="en-US"/>
        </w:rPr>
        <w:t xml:space="preserve"> technological feasibility at the pilot</w:t>
      </w:r>
      <w:r w:rsidR="004A4CC3" w:rsidRPr="005C3FE9">
        <w:rPr>
          <w:lang w:val="en-US" w:eastAsia="en-US"/>
        </w:rPr>
        <w:t xml:space="preserve"> </w:t>
      </w:r>
      <w:r w:rsidR="00FF4655" w:rsidRPr="005C3FE9">
        <w:rPr>
          <w:lang w:val="en-US" w:eastAsia="en-US"/>
        </w:rPr>
        <w:t xml:space="preserve">scale by obtaining average RTEs of 50% </w:t>
      </w:r>
      <w:r w:rsidR="004A4CC3" w:rsidRPr="005C3FE9">
        <w:rPr>
          <w:lang w:val="en-US" w:eastAsia="en-US"/>
        </w:rPr>
        <w:t xml:space="preserve">by </w:t>
      </w:r>
      <w:r w:rsidR="00FF4655" w:rsidRPr="005C3FE9">
        <w:rPr>
          <w:lang w:val="en-US" w:eastAsia="en-US"/>
        </w:rPr>
        <w:t>investigating various scenarios with multiple battery stages in series</w:t>
      </w:r>
      <w:r w:rsidR="001256D2" w:rsidRPr="005C3FE9">
        <w:rPr>
          <w:lang w:val="en-US" w:eastAsia="en-US"/>
        </w:rPr>
        <w:t xml:space="preserve"> </w:t>
      </w:r>
      <w:r w:rsidR="001256D2" w:rsidRPr="005C3FE9">
        <w:rPr>
          <w:lang w:val="en-US" w:eastAsia="en-US"/>
        </w:rPr>
        <w:fldChar w:fldCharType="begin" w:fldLock="1"/>
      </w:r>
      <w:r w:rsidR="00E77EC7">
        <w:rPr>
          <w:lang w:val="en-US" w:eastAsia="en-US"/>
        </w:rPr>
        <w:instrText>ADDIN CSL_CITATION {"citationItems":[{"id":"ITEM-1","itemData":{"DOI":"10.3390/membranes10120409","ISSN":"2077-0375","abstract":"The increasing share of renewables in electric grids nowadays causes a growing daily and seasonal mismatch between electricity generation and demand. In this regard, novel energy storage systems need to be developed, to allow large-scale storage of the excess electricity during low-demand time, and its distribution during peak demand time. Acid–base flow battery (ABFB) is a novel and environmentally friendly technology based on the reversible water dissociation by bipolar membranes, and it stores electricity in the form of chemical energy in acid and base solutions. The technology has already been demonstrated at the laboratory scale, and the experimental testing of the first 1 kW pilot plant is currently ongoing. This work aims to describe the current development and the perspectives of the ABFB technology. In particular, we discuss the main technical challenges related to the development of battery components (membranes, electrolyte solutions, and stack design), as well as simulated scenarios, to demonstrate the technology at the kW–MW scale. Finally, we present an economic analysis for a first 100 kW commercial unit and suggest future directions for further technology scale-up and commercial deployment.","author":[{"dropping-particle":"","family":"Pärnamäe","given":"Ragne","non-dropping-particle":"","parse-names":false,"suffix":""},{"dropping-particle":"","family":"Gurreri","given":"Luigi","non-dropping-particle":"","parse-names":false,"suffix":""},{"dropping-particle":"","family":"Post","given":"Jan","non-dropping-particle":"","parse-names":false,"suffix":""},{"dropping-particle":"","family":"Egmond","given":"Willem Johannes","non-dropping-particle":"van","parse-names":false,"suffix":""},{"dropping-particle":"","family":"Culcasi","given":"Andrea","non-dropping-particle":"","parse-names":false,"suffix":""},{"dropping-particle":"","family":"Saakes","given":"Michel","non-dropping-particle":"","parse-names":false,"suffix":""},{"dropping-particle":"","family":"Cen","given":"Jiajun","non-dropping-particle":"","parse-names":false,"suffix":""},{"dropping-particle":"","family":"Goosen","given":"Emil","non-dropping-particle":"","parse-names":false,"suffix":""},{"dropping-particle":"","family":"Tamburini","given":"Alessandro","non-dropping-particle":"","parse-names":false,"suffix":""},{"dropping-particle":"","family":"Vermaas","given":"David A.","non-dropping-particle":"","parse-names":false,"suffix":""},{"dropping-particle":"","family":"Tedesco","given":"Michele","non-dropping-particle":"","parse-names":false,"suffix":""}],"container-title":"Membranes","id":"ITEM-1","issue":"12","issued":{"date-parts":[["2020","12","10"]]},"page":"409","publisher":"Multidisciplinary Digital Publishing Institute","title":"The Acid–Base Flow Battery: Sustainable Energy Storage via Reversible Water Dissociation with Bipolar Membranes","type":"article-journal","volume":"10"},"uris":["http://www.mendeley.com/documents/?uuid=5e24d4fa-aef2-3817-bec6-dd3e516a2e66"]}],"mendeley":{"formattedCitation":"[32]","plainTextFormattedCitation":"[32]","previouslyFormattedCitation":"[32]"},"properties":{"noteIndex":0},"schema":"https://github.com/citation-style-language/schema/raw/master/csl-citation.json"}</w:instrText>
      </w:r>
      <w:r w:rsidR="001256D2" w:rsidRPr="005C3FE9">
        <w:rPr>
          <w:lang w:val="en-US" w:eastAsia="en-US"/>
        </w:rPr>
        <w:fldChar w:fldCharType="separate"/>
      </w:r>
      <w:r w:rsidR="004319C3" w:rsidRPr="004319C3">
        <w:rPr>
          <w:noProof/>
          <w:lang w:val="en-US" w:eastAsia="en-US"/>
        </w:rPr>
        <w:t>[32]</w:t>
      </w:r>
      <w:r w:rsidR="001256D2" w:rsidRPr="005C3FE9">
        <w:rPr>
          <w:lang w:val="en-US" w:eastAsia="en-US"/>
        </w:rPr>
        <w:fldChar w:fldCharType="end"/>
      </w:r>
      <w:r w:rsidR="00FF4655" w:rsidRPr="005C3FE9">
        <w:rPr>
          <w:lang w:val="en-US" w:eastAsia="en-US"/>
        </w:rPr>
        <w:t>.</w:t>
      </w:r>
    </w:p>
    <w:p w14:paraId="7AD3D8B9" w14:textId="69BDEB4C" w:rsidR="00FF4655" w:rsidRPr="005C3FE9" w:rsidRDefault="00FF4655" w:rsidP="00FF4655">
      <w:pPr>
        <w:rPr>
          <w:lang w:val="en-GB" w:eastAsia="en-US"/>
        </w:rPr>
      </w:pPr>
      <w:r w:rsidRPr="005C3FE9">
        <w:rPr>
          <w:lang w:val="en-GB" w:eastAsia="en-US"/>
        </w:rPr>
        <w:t>The optimi</w:t>
      </w:r>
      <w:r w:rsidR="008A0EAC">
        <w:rPr>
          <w:lang w:val="en-GB" w:eastAsia="en-US"/>
        </w:rPr>
        <w:t>s</w:t>
      </w:r>
      <w:r w:rsidRPr="005C3FE9">
        <w:rPr>
          <w:lang w:val="en-GB" w:eastAsia="en-US"/>
        </w:rPr>
        <w:t xml:space="preserve">ation of the AB-FB is an essential step to increase the competitiveness of the </w:t>
      </w:r>
      <w:r w:rsidR="00E05FC6" w:rsidRPr="005C3FE9">
        <w:rPr>
          <w:lang w:val="en-GB" w:eastAsia="en-US"/>
        </w:rPr>
        <w:t>technology</w:t>
      </w:r>
      <w:r w:rsidR="00080D29">
        <w:rPr>
          <w:lang w:val="en-GB" w:eastAsia="en-US"/>
        </w:rPr>
        <w:t xml:space="preserve"> and assess its real potential</w:t>
      </w:r>
      <w:r w:rsidRPr="005C3FE9">
        <w:rPr>
          <w:lang w:val="en-GB" w:eastAsia="en-US"/>
        </w:rPr>
        <w:t xml:space="preserve">. Different combinations of operating and design features </w:t>
      </w:r>
      <w:r w:rsidR="006E63A4" w:rsidRPr="005C3FE9">
        <w:rPr>
          <w:lang w:val="en-GB" w:eastAsia="en-US"/>
        </w:rPr>
        <w:t xml:space="preserve">may </w:t>
      </w:r>
      <w:r w:rsidRPr="005C3FE9">
        <w:rPr>
          <w:lang w:val="en-GB" w:eastAsia="en-US"/>
        </w:rPr>
        <w:t xml:space="preserve">significantly affect the performance of the system during both phases (i.e., charge and discharge). These parameters may ultimately have contrasting effects on the performance. The main performance indicators of an AB-FB are the Round Trip Efficiency and the average power density obtained during </w:t>
      </w:r>
      <w:r w:rsidRPr="005C3FE9">
        <w:rPr>
          <w:lang w:val="en-GB" w:eastAsia="en-US"/>
        </w:rPr>
        <w:lastRenderedPageBreak/>
        <w:t xml:space="preserve">the discharge. However, </w:t>
      </w:r>
      <w:r w:rsidR="00385772" w:rsidRPr="005C3FE9">
        <w:rPr>
          <w:lang w:val="en-GB" w:eastAsia="en-US"/>
        </w:rPr>
        <w:t>it is difficult to find a good compromise</w:t>
      </w:r>
      <w:r w:rsidRPr="005C3FE9">
        <w:rPr>
          <w:lang w:val="en-GB" w:eastAsia="en-US"/>
        </w:rPr>
        <w:t xml:space="preserve">. In fact, the </w:t>
      </w:r>
      <w:r w:rsidR="00CB56D1" w:rsidRPr="005C3FE9">
        <w:rPr>
          <w:lang w:val="en-GB" w:eastAsia="en-US"/>
        </w:rPr>
        <w:t xml:space="preserve">discharge power density </w:t>
      </w:r>
      <w:r w:rsidRPr="005C3FE9">
        <w:rPr>
          <w:lang w:val="en-GB" w:eastAsia="en-US"/>
        </w:rPr>
        <w:t xml:space="preserve">is a parabolic function of the applied external current. Therefore, </w:t>
      </w:r>
      <w:r w:rsidR="00B24E3B" w:rsidRPr="005C3FE9">
        <w:rPr>
          <w:lang w:val="en-GB" w:eastAsia="en-US"/>
        </w:rPr>
        <w:t>it</w:t>
      </w:r>
      <w:r w:rsidRPr="005C3FE9">
        <w:rPr>
          <w:lang w:val="en-GB" w:eastAsia="en-US"/>
        </w:rPr>
        <w:t xml:space="preserve"> may be maximi</w:t>
      </w:r>
      <w:r w:rsidR="008A0EAC">
        <w:rPr>
          <w:lang w:val="en-GB" w:eastAsia="en-US"/>
        </w:rPr>
        <w:t>s</w:t>
      </w:r>
      <w:r w:rsidRPr="005C3FE9">
        <w:rPr>
          <w:lang w:val="en-GB" w:eastAsia="en-US"/>
        </w:rPr>
        <w:t xml:space="preserve">ed when </w:t>
      </w:r>
      <w:r w:rsidR="00B24E3B" w:rsidRPr="005C3FE9">
        <w:rPr>
          <w:lang w:val="en-GB" w:eastAsia="en-US"/>
        </w:rPr>
        <w:t>higher</w:t>
      </w:r>
      <w:r w:rsidRPr="005C3FE9">
        <w:rPr>
          <w:lang w:val="en-GB" w:eastAsia="en-US"/>
        </w:rPr>
        <w:t xml:space="preserve"> ohmic losses lead to a</w:t>
      </w:r>
      <w:r w:rsidR="00B24E3B" w:rsidRPr="005C3FE9">
        <w:rPr>
          <w:lang w:val="en-GB" w:eastAsia="en-US"/>
        </w:rPr>
        <w:t xml:space="preserve"> lower</w:t>
      </w:r>
      <w:r w:rsidRPr="005C3FE9">
        <w:rPr>
          <w:lang w:val="en-GB" w:eastAsia="en-US"/>
        </w:rPr>
        <w:t xml:space="preserve"> RTE. Moreover, </w:t>
      </w:r>
      <w:r w:rsidR="00B24E3B" w:rsidRPr="005C3FE9">
        <w:rPr>
          <w:lang w:val="en-GB" w:eastAsia="en-US"/>
        </w:rPr>
        <w:t xml:space="preserve">the risk of BPM delamination may limit the safe discharge current to values that do not provide the maximum power density. Finally, </w:t>
      </w:r>
      <w:r w:rsidRPr="005C3FE9">
        <w:rPr>
          <w:lang w:val="en-GB" w:eastAsia="en-US"/>
        </w:rPr>
        <w:t xml:space="preserve">pumping power may play </w:t>
      </w:r>
      <w:r w:rsidR="00940129">
        <w:rPr>
          <w:lang w:val="en-GB" w:eastAsia="en-US"/>
        </w:rPr>
        <w:t>an</w:t>
      </w:r>
      <w:r w:rsidRPr="005C3FE9">
        <w:rPr>
          <w:lang w:val="en-GB" w:eastAsia="en-US"/>
        </w:rPr>
        <w:t xml:space="preserve"> important role in the discharge phase. </w:t>
      </w:r>
      <w:r w:rsidR="00940129">
        <w:rPr>
          <w:lang w:val="en-GB" w:eastAsia="en-US"/>
        </w:rPr>
        <w:t>Thus</w:t>
      </w:r>
      <w:r w:rsidRPr="005C3FE9">
        <w:rPr>
          <w:lang w:val="en-GB" w:eastAsia="en-US"/>
        </w:rPr>
        <w:t>, power losses must be limited</w:t>
      </w:r>
      <w:r w:rsidR="00EF371A" w:rsidRPr="005C3FE9">
        <w:rPr>
          <w:lang w:val="en-GB" w:eastAsia="en-US"/>
        </w:rPr>
        <w:t xml:space="preserve"> and the search </w:t>
      </w:r>
      <w:r w:rsidR="00940129">
        <w:rPr>
          <w:lang w:val="en-GB" w:eastAsia="en-US"/>
        </w:rPr>
        <w:t>for</w:t>
      </w:r>
      <w:r w:rsidR="00940129" w:rsidRPr="005C3FE9">
        <w:rPr>
          <w:lang w:val="en-GB" w:eastAsia="en-US"/>
        </w:rPr>
        <w:t xml:space="preserve"> </w:t>
      </w:r>
      <w:r w:rsidR="00EF371A" w:rsidRPr="005C3FE9">
        <w:rPr>
          <w:lang w:val="en-GB" w:eastAsia="en-US"/>
        </w:rPr>
        <w:t>optimal conditions is not straightforward at all</w:t>
      </w:r>
      <w:r w:rsidRPr="005C3FE9">
        <w:rPr>
          <w:lang w:val="en-GB" w:eastAsia="en-US"/>
        </w:rPr>
        <w:t>.</w:t>
      </w:r>
    </w:p>
    <w:p w14:paraId="041EAFD4" w14:textId="073BD974" w:rsidR="00FF4655" w:rsidRPr="005C3FE9" w:rsidRDefault="00FF4655" w:rsidP="00660BC7">
      <w:pPr>
        <w:rPr>
          <w:lang w:val="en-GB" w:eastAsia="en-US"/>
        </w:rPr>
      </w:pPr>
      <w:r w:rsidRPr="005C3FE9">
        <w:rPr>
          <w:lang w:val="en-US" w:eastAsia="en-US"/>
        </w:rPr>
        <w:t xml:space="preserve">The aim of this study was to conduct, for the first time, a bi-objective </w:t>
      </w:r>
      <w:proofErr w:type="spellStart"/>
      <w:r w:rsidRPr="005C3FE9">
        <w:rPr>
          <w:lang w:val="en-US" w:eastAsia="en-US"/>
        </w:rPr>
        <w:t>optimi</w:t>
      </w:r>
      <w:r w:rsidR="008A0EAC">
        <w:rPr>
          <w:lang w:val="en-US" w:eastAsia="en-US"/>
        </w:rPr>
        <w:t>s</w:t>
      </w:r>
      <w:r w:rsidRPr="005C3FE9">
        <w:rPr>
          <w:lang w:val="en-US" w:eastAsia="en-US"/>
        </w:rPr>
        <w:t>ation</w:t>
      </w:r>
      <w:proofErr w:type="spellEnd"/>
      <w:r w:rsidRPr="005C3FE9">
        <w:rPr>
          <w:lang w:val="en-US" w:eastAsia="en-US"/>
        </w:rPr>
        <w:t xml:space="preserve"> of the AB-FB </w:t>
      </w:r>
      <w:proofErr w:type="spellStart"/>
      <w:r w:rsidRPr="005C3FE9">
        <w:rPr>
          <w:lang w:val="en-US" w:eastAsia="en-US"/>
        </w:rPr>
        <w:t>utili</w:t>
      </w:r>
      <w:r w:rsidR="008A0EAC">
        <w:rPr>
          <w:lang w:val="en-US" w:eastAsia="en-US"/>
        </w:rPr>
        <w:t>s</w:t>
      </w:r>
      <w:r w:rsidRPr="005C3FE9">
        <w:rPr>
          <w:lang w:val="en-US" w:eastAsia="en-US"/>
        </w:rPr>
        <w:t>ing</w:t>
      </w:r>
      <w:proofErr w:type="spellEnd"/>
      <w:r w:rsidRPr="005C3FE9">
        <w:rPr>
          <w:lang w:val="en-US" w:eastAsia="en-US"/>
        </w:rPr>
        <w:t xml:space="preserve"> the epsilon-constraint method </w:t>
      </w:r>
      <w:r w:rsidR="00B855F6" w:rsidRPr="005C3FE9">
        <w:rPr>
          <w:lang w:val="en-US" w:eastAsia="en-US"/>
        </w:rPr>
        <w:t xml:space="preserve">targeting </w:t>
      </w:r>
      <w:r w:rsidRPr="005C3FE9">
        <w:rPr>
          <w:lang w:val="en-US" w:eastAsia="en-US"/>
        </w:rPr>
        <w:t xml:space="preserve">the </w:t>
      </w:r>
      <w:r w:rsidR="00B855F6" w:rsidRPr="005C3FE9">
        <w:rPr>
          <w:lang w:val="en-US" w:eastAsia="en-US"/>
        </w:rPr>
        <w:t xml:space="preserve">maximum </w:t>
      </w:r>
      <w:r w:rsidRPr="005C3FE9">
        <w:rPr>
          <w:lang w:val="en-US" w:eastAsia="en-US"/>
        </w:rPr>
        <w:t xml:space="preserve">net Round Trip Efficiency and the </w:t>
      </w:r>
      <w:r w:rsidR="00B855F6" w:rsidRPr="005C3FE9">
        <w:rPr>
          <w:lang w:val="en-US" w:eastAsia="en-US"/>
        </w:rPr>
        <w:t xml:space="preserve">maximum </w:t>
      </w:r>
      <w:r w:rsidRPr="005C3FE9">
        <w:rPr>
          <w:lang w:val="en-US" w:eastAsia="en-US"/>
        </w:rPr>
        <w:t xml:space="preserve">average net discharge power density. </w:t>
      </w:r>
      <w:r w:rsidR="00660BC7" w:rsidRPr="005C3FE9">
        <w:rPr>
          <w:lang w:val="en-US" w:eastAsia="en-US"/>
        </w:rPr>
        <w:t>The</w:t>
      </w:r>
      <w:r w:rsidRPr="005C3FE9">
        <w:rPr>
          <w:lang w:val="en-US" w:eastAsia="en-US"/>
        </w:rPr>
        <w:t xml:space="preserve"> </w:t>
      </w:r>
      <w:proofErr w:type="spellStart"/>
      <w:r w:rsidRPr="005C3FE9">
        <w:rPr>
          <w:lang w:val="en-US" w:eastAsia="en-US"/>
        </w:rPr>
        <w:t>gPROMS</w:t>
      </w:r>
      <w:proofErr w:type="spellEnd"/>
      <w:r w:rsidRPr="005C3FE9">
        <w:rPr>
          <w:lang w:val="en-US" w:eastAsia="en-US"/>
        </w:rPr>
        <w:t xml:space="preserve"> Model Builder </w:t>
      </w:r>
      <w:proofErr w:type="spellStart"/>
      <w:r w:rsidRPr="005C3FE9">
        <w:rPr>
          <w:lang w:val="en-US" w:eastAsia="en-US"/>
        </w:rPr>
        <w:t>optimi</w:t>
      </w:r>
      <w:r w:rsidR="008A0EAC">
        <w:rPr>
          <w:lang w:val="en-US" w:eastAsia="en-US"/>
        </w:rPr>
        <w:t>s</w:t>
      </w:r>
      <w:r w:rsidRPr="005C3FE9">
        <w:rPr>
          <w:lang w:val="en-US" w:eastAsia="en-US"/>
        </w:rPr>
        <w:t>ation</w:t>
      </w:r>
      <w:proofErr w:type="spellEnd"/>
      <w:r w:rsidRPr="005C3FE9">
        <w:rPr>
          <w:lang w:val="en-US" w:eastAsia="en-US"/>
        </w:rPr>
        <w:t xml:space="preserve"> tool</w:t>
      </w:r>
      <w:r w:rsidR="00660BC7" w:rsidRPr="005C3FE9">
        <w:rPr>
          <w:lang w:val="en-US" w:eastAsia="en-US"/>
        </w:rPr>
        <w:t xml:space="preserve"> was used to find optimal solutions, and the dynamic </w:t>
      </w:r>
      <w:proofErr w:type="spellStart"/>
      <w:r w:rsidR="00660BC7" w:rsidRPr="005C3FE9">
        <w:rPr>
          <w:lang w:val="en-US" w:eastAsia="en-US"/>
        </w:rPr>
        <w:t>behaviour</w:t>
      </w:r>
      <w:proofErr w:type="spellEnd"/>
      <w:r w:rsidR="00660BC7" w:rsidRPr="005C3FE9">
        <w:rPr>
          <w:lang w:val="en-US" w:eastAsia="en-US"/>
        </w:rPr>
        <w:t xml:space="preserve"> and the performance of the</w:t>
      </w:r>
      <w:r w:rsidRPr="005C3FE9">
        <w:rPr>
          <w:lang w:val="en-GB" w:eastAsia="en-US"/>
        </w:rPr>
        <w:t xml:space="preserve">AB-FB </w:t>
      </w:r>
      <w:r w:rsidR="00660BC7" w:rsidRPr="005C3FE9">
        <w:rPr>
          <w:lang w:val="en-GB" w:eastAsia="en-US"/>
        </w:rPr>
        <w:t>w</w:t>
      </w:r>
      <w:r w:rsidR="00C55476" w:rsidRPr="005C3FE9">
        <w:rPr>
          <w:lang w:val="en-GB" w:eastAsia="en-US"/>
        </w:rPr>
        <w:t>ere</w:t>
      </w:r>
      <w:r w:rsidR="00660BC7" w:rsidRPr="005C3FE9">
        <w:rPr>
          <w:lang w:val="en-GB" w:eastAsia="en-US"/>
        </w:rPr>
        <w:t xml:space="preserve"> predicted by </w:t>
      </w:r>
      <w:r w:rsidR="00940129">
        <w:rPr>
          <w:lang w:val="en-GB" w:eastAsia="en-US"/>
        </w:rPr>
        <w:t>a</w:t>
      </w:r>
      <w:r w:rsidR="00940129" w:rsidRPr="005C3FE9">
        <w:rPr>
          <w:lang w:val="en-GB" w:eastAsia="en-US"/>
        </w:rPr>
        <w:t xml:space="preserve"> </w:t>
      </w:r>
      <w:r w:rsidRPr="005C3FE9">
        <w:rPr>
          <w:lang w:val="en-GB" w:eastAsia="en-US"/>
        </w:rPr>
        <w:t xml:space="preserve">multi-scale model previously developed </w:t>
      </w:r>
      <w:r w:rsidR="00660BC7" w:rsidRPr="005C3FE9">
        <w:rPr>
          <w:lang w:val="en-GB" w:eastAsia="en-US"/>
        </w:rPr>
        <w:t xml:space="preserve">by our group </w:t>
      </w:r>
      <w:r w:rsidR="00956A30" w:rsidRPr="005C3FE9">
        <w:rPr>
          <w:lang w:val="en-GB" w:eastAsia="en-US"/>
        </w:rPr>
        <w:fldChar w:fldCharType="begin" w:fldLock="1"/>
      </w:r>
      <w:r w:rsidR="00E77EC7">
        <w:rPr>
          <w:lang w:val="en-GB" w:eastAsia="en-US"/>
        </w:rPr>
        <w:instrText>ADDIN CSL_CITATION {"citationItems":[{"id":"ITEM-1","itemData":{"DOI":"10.1016/j.jenvman.2021.112319","ISSN":"03014797","abstract":"The theoretical energy density extractable from acidic and alkaline solutions is higher than 20 kWh m−3 of single solution when mixing 1 M concentrated streams. Therefore, acidic and alkaline industrial wastewater have a huge potential for the recovery of energy. To this purpose, bipolar membrane reverse electrodialysis (BMRED) is an interesting, yet poorly studied technology for the conversion of the mixing entropy of solutions at different pH into electricity. Although it shows promising performance, only few works have been presented in the literature so far, and no comprehensive models have been developed yet. This work presents a mathematical multi-scale model based on a semi-empirical approach. The model was validated against experimental data and was applied over a variety of operating conditions, showing that it may represent an effective tool for the prediction of the BMRED performance. A sensitivity analysis was performed in two different scenarios, i.e. (i) a reference case and (ii) an improved case with high-performance membrane properties. A Net Power Density of ~15 W m−2 was predicted in the reference scenario with 1 M HCl and NaOH solutions, but it increased significantly by simulating high-performance membranes. A simulated scheme for an industrial application yielded an energy density of ~50 kWh m−3 (of acid solution) with an energy efficiency of ~80–90% in the improved scenario.","author":[{"dropping-particle":"","family":"Culcasi","given":"Andrea","non-dropping-particle":"","parse-names":false,"suffix":""},{"dropping-particle":"","family":"Gurreri","given":"Luigi","non-dropping-particle":"","parse-names":false,"suffix":""},{"dropping-particle":"","family":"Micale","given":"Giorgio","non-dropping-particle":"","parse-names":false,"suffix":""},{"dropping-particle":"","family":"Tamburini","given":"Alessandro","non-dropping-particle":"","parse-names":false,"suffix":""}],"container-title":"Journal of Environmental Management","id":"ITEM-1","issued":{"date-parts":[["2021","6","1"]]},"page":"112319","publisher":"Academic Press","title":"Bipolar membrane reverse electrodialysis for the sustainable recovery of energy from pH gradients of industrial wastewater: Performance prediction by a validated process model","type":"article-journal","volume":"287"},"uris":["http://www.mendeley.com/documents/?uuid=ee2d4995-5f1b-366c-ab28-5516ac7d1b69"]},{"id":"ITEM-2","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2","issued":{"date-parts":[["2020","11","1"]]},"page":"115576","publisher":"Elsevier Ltd","title":"On the modelling of an Acid/Base Flow Battery: An innovative electrical energy storage device based on pH and salinity gradients","type":"article-journal","volume":"277"},"uris":["http://www.mendeley.com/documents/?uuid=d34f0740-e538-347e-bfb7-0024b366e26a"]},{"id":"ITEM-3","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3","issued":{"date-parts":[["2022","6","1"]]},"page":"135317","publisher":"Elsevier","title":"A comprehensive multi-scale model for bipolar membrane electrodialysis (BMED)","type":"article-journal","volume":"437"},"uris":["http://www.mendeley.com/documents/?uuid=4b5f5378-9631-323e-a606-3b159a663308"]}],"mendeley":{"formattedCitation":"[8,33,34]","plainTextFormattedCitation":"[8,33,34]","previouslyFormattedCitation":"[8,33,34]"},"properties":{"noteIndex":0},"schema":"https://github.com/citation-style-language/schema/raw/master/csl-citation.json"}</w:instrText>
      </w:r>
      <w:r w:rsidR="00956A30" w:rsidRPr="005C3FE9">
        <w:rPr>
          <w:lang w:val="en-GB" w:eastAsia="en-US"/>
        </w:rPr>
        <w:fldChar w:fldCharType="separate"/>
      </w:r>
      <w:r w:rsidR="004319C3" w:rsidRPr="004319C3">
        <w:rPr>
          <w:noProof/>
          <w:lang w:val="en-GB" w:eastAsia="en-US"/>
        </w:rPr>
        <w:t>[8,33,34]</w:t>
      </w:r>
      <w:r w:rsidR="00956A30" w:rsidRPr="005C3FE9">
        <w:rPr>
          <w:lang w:val="en-GB" w:eastAsia="en-US"/>
        </w:rPr>
        <w:fldChar w:fldCharType="end"/>
      </w:r>
      <w:r w:rsidRPr="005C3FE9">
        <w:rPr>
          <w:lang w:val="en-GB" w:eastAsia="en-US"/>
        </w:rPr>
        <w:t xml:space="preserve">. </w:t>
      </w:r>
      <w:r w:rsidR="00C55476" w:rsidRPr="005C3FE9">
        <w:rPr>
          <w:lang w:val="en-GB" w:eastAsia="en-US"/>
        </w:rPr>
        <w:t>Several</w:t>
      </w:r>
      <w:r w:rsidRPr="005C3FE9">
        <w:rPr>
          <w:lang w:val="en-GB" w:eastAsia="en-US"/>
        </w:rPr>
        <w:t xml:space="preserve"> scenarios</w:t>
      </w:r>
      <w:r w:rsidR="00C55476" w:rsidRPr="005C3FE9">
        <w:rPr>
          <w:lang w:val="en-GB" w:eastAsia="en-US"/>
        </w:rPr>
        <w:t xml:space="preserve"> were simulated</w:t>
      </w:r>
      <w:r w:rsidRPr="005C3FE9">
        <w:rPr>
          <w:lang w:val="en-GB" w:eastAsia="en-US"/>
        </w:rPr>
        <w:t xml:space="preserve"> </w:t>
      </w:r>
      <w:r w:rsidR="00C55476" w:rsidRPr="005C3FE9">
        <w:rPr>
          <w:lang w:val="en-GB" w:eastAsia="en-US"/>
        </w:rPr>
        <w:t>by letting two</w:t>
      </w:r>
      <w:r w:rsidRPr="005C3FE9">
        <w:rPr>
          <w:lang w:val="en-GB" w:eastAsia="en-US"/>
        </w:rPr>
        <w:t xml:space="preserve"> to eight operating and design decision variables to vary</w:t>
      </w:r>
      <w:r w:rsidR="00940129">
        <w:rPr>
          <w:lang w:val="en-GB" w:eastAsia="en-US"/>
        </w:rPr>
        <w:t xml:space="preserve"> contemporaneously</w:t>
      </w:r>
      <w:r w:rsidR="009D2487" w:rsidRPr="005C3FE9">
        <w:rPr>
          <w:lang w:val="en-GB" w:eastAsia="en-US"/>
        </w:rPr>
        <w:t>,</w:t>
      </w:r>
      <w:r w:rsidRPr="005C3FE9">
        <w:rPr>
          <w:lang w:val="en-GB" w:eastAsia="en-US"/>
        </w:rPr>
        <w:t xml:space="preserve"> determin</w:t>
      </w:r>
      <w:r w:rsidR="009D2487" w:rsidRPr="005C3FE9">
        <w:rPr>
          <w:lang w:val="en-GB" w:eastAsia="en-US"/>
        </w:rPr>
        <w:t>ing</w:t>
      </w:r>
      <w:r w:rsidRPr="005C3FE9">
        <w:rPr>
          <w:lang w:val="en-GB" w:eastAsia="en-US"/>
        </w:rPr>
        <w:t xml:space="preserve"> the best </w:t>
      </w:r>
      <w:r w:rsidR="009D2487" w:rsidRPr="005C3FE9">
        <w:rPr>
          <w:lang w:val="en-GB" w:eastAsia="en-US"/>
        </w:rPr>
        <w:t>solutions</w:t>
      </w:r>
      <w:r w:rsidRPr="005C3FE9">
        <w:rPr>
          <w:lang w:val="en-GB" w:eastAsia="en-US"/>
        </w:rPr>
        <w:t xml:space="preserve"> in </w:t>
      </w:r>
      <w:r w:rsidR="009D2487" w:rsidRPr="005C3FE9">
        <w:rPr>
          <w:lang w:val="en-GB" w:eastAsia="en-US"/>
        </w:rPr>
        <w:t xml:space="preserve">the form </w:t>
      </w:r>
      <w:r w:rsidRPr="005C3FE9">
        <w:rPr>
          <w:lang w:val="en-GB" w:eastAsia="en-US"/>
        </w:rPr>
        <w:t>of Pareto frontiers</w:t>
      </w:r>
      <w:r w:rsidR="009D2487" w:rsidRPr="005C3FE9">
        <w:rPr>
          <w:lang w:val="en-GB" w:eastAsia="en-US"/>
        </w:rPr>
        <w:t xml:space="preserve"> and providing</w:t>
      </w:r>
      <w:r w:rsidRPr="005C3FE9">
        <w:rPr>
          <w:lang w:val="en-GB" w:eastAsia="en-US"/>
        </w:rPr>
        <w:t xml:space="preserve"> a broad picture of the AB-FB technology</w:t>
      </w:r>
      <w:r w:rsidR="009D2487" w:rsidRPr="005C3FE9">
        <w:rPr>
          <w:lang w:val="en-GB" w:eastAsia="en-US"/>
        </w:rPr>
        <w:t xml:space="preserve"> potential</w:t>
      </w:r>
      <w:r w:rsidRPr="005C3FE9">
        <w:rPr>
          <w:lang w:val="en-GB" w:eastAsia="en-US"/>
        </w:rPr>
        <w:t xml:space="preserve">. </w:t>
      </w:r>
    </w:p>
    <w:p w14:paraId="60E7BFD5" w14:textId="48F9F9D2" w:rsidR="00CE4FDA" w:rsidRPr="005C3FE9" w:rsidRDefault="0012472B" w:rsidP="00065615">
      <w:pPr>
        <w:pStyle w:val="Titolo1"/>
        <w:spacing w:before="0"/>
      </w:pPr>
      <w:r w:rsidRPr="005C3FE9">
        <w:t>Mathematical modelling</w:t>
      </w:r>
    </w:p>
    <w:p w14:paraId="566D0753" w14:textId="4C5C9B94" w:rsidR="00AC65A0" w:rsidRPr="005C3FE9" w:rsidRDefault="003F6C30" w:rsidP="0012472B">
      <w:pPr>
        <w:rPr>
          <w:lang w:val="en-GB" w:eastAsia="en-US"/>
        </w:rPr>
      </w:pPr>
      <w:r w:rsidRPr="003F6C30">
        <w:rPr>
          <w:lang w:val="en-GB" w:eastAsia="en-US"/>
        </w:rPr>
        <w:t xml:space="preserve">The mathematical model was initially developed in 2020 in our previous work </w:t>
      </w:r>
      <w:r w:rsidRPr="005C3FE9">
        <w:rPr>
          <w:lang w:val="en-GB" w:eastAsia="en-US"/>
        </w:rPr>
        <w:fldChar w:fldCharType="begin" w:fldLock="1"/>
      </w:r>
      <w:r w:rsidR="00E77EC7">
        <w:rPr>
          <w:lang w:val="en-GB"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Pr="005C3FE9">
        <w:rPr>
          <w:lang w:val="en-GB" w:eastAsia="en-US"/>
        </w:rPr>
        <w:fldChar w:fldCharType="separate"/>
      </w:r>
      <w:r w:rsidR="004319C3" w:rsidRPr="004319C3">
        <w:rPr>
          <w:noProof/>
          <w:lang w:val="en-GB" w:eastAsia="en-US"/>
        </w:rPr>
        <w:t>[8]</w:t>
      </w:r>
      <w:r w:rsidRPr="005C3FE9">
        <w:rPr>
          <w:lang w:val="en-GB" w:eastAsia="en-US"/>
        </w:rPr>
        <w:fldChar w:fldCharType="end"/>
      </w:r>
      <w:r w:rsidRPr="003F6C30">
        <w:rPr>
          <w:lang w:val="en-GB" w:eastAsia="en-US"/>
        </w:rPr>
        <w:t xml:space="preserve">. Then the model was modified by integrating ad-hoc equations to accurately predict the behaviour of the bipolar membrane during the charging </w:t>
      </w:r>
      <w:r w:rsidRPr="005C3FE9">
        <w:rPr>
          <w:lang w:val="en-GB" w:eastAsia="en-US"/>
        </w:rPr>
        <w:fldChar w:fldCharType="begin" w:fldLock="1"/>
      </w:r>
      <w:r w:rsidR="00E77EC7">
        <w:rPr>
          <w:lang w:val="en-GB" w:eastAsia="en-US"/>
        </w:rPr>
        <w:instrText>ADDIN CSL_CITATION {"citationItems":[{"id":"ITEM-1","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1","issued":{"date-parts":[["2022","6","1"]]},"page":"135317","publisher":"Elsevier","title":"A comprehensive multi-scale model for bipolar membrane electrodialysis (BMED)","type":"article-journal","volume":"437"},"uris":["http://www.mendeley.com/documents/?uuid=4b5f5378-9631-323e-a606-3b159a663308"]}],"mendeley":{"formattedCitation":"[33]","plainTextFormattedCitation":"[33]","previouslyFormattedCitation":"[33]"},"properties":{"noteIndex":0},"schema":"https://github.com/citation-style-language/schema/raw/master/csl-citation.json"}</w:instrText>
      </w:r>
      <w:r w:rsidRPr="005C3FE9">
        <w:rPr>
          <w:lang w:val="en-GB" w:eastAsia="en-US"/>
        </w:rPr>
        <w:fldChar w:fldCharType="separate"/>
      </w:r>
      <w:r w:rsidR="004319C3" w:rsidRPr="004319C3">
        <w:rPr>
          <w:noProof/>
          <w:lang w:val="en-GB" w:eastAsia="en-US"/>
        </w:rPr>
        <w:t>[33]</w:t>
      </w:r>
      <w:r w:rsidRPr="005C3FE9">
        <w:rPr>
          <w:lang w:val="en-GB" w:eastAsia="en-US"/>
        </w:rPr>
        <w:fldChar w:fldCharType="end"/>
      </w:r>
      <w:r w:rsidRPr="003F6C30">
        <w:rPr>
          <w:lang w:val="en-GB" w:eastAsia="en-US"/>
        </w:rPr>
        <w:t xml:space="preserve"> and discharging phases </w:t>
      </w:r>
      <w:r w:rsidRPr="005C3FE9">
        <w:rPr>
          <w:lang w:val="en-GB" w:eastAsia="en-US"/>
        </w:rPr>
        <w:fldChar w:fldCharType="begin" w:fldLock="1"/>
      </w:r>
      <w:r w:rsidR="00E77EC7">
        <w:rPr>
          <w:lang w:val="en-GB" w:eastAsia="en-US"/>
        </w:rPr>
        <w:instrText>ADDIN CSL_CITATION {"citationItems":[{"id":"ITEM-1","itemData":{"DOI":"10.1016/j.jenvman.2021.112319","ISSN":"03014797","abstract":"The theoretical energy density extractable from acidic and alkaline solutions is higher than 20 kWh m−3 of single solution when mixing 1 M concentrated streams. Therefore, acidic and alkaline industrial wastewater have a huge potential for the recovery of energy. To this purpose, bipolar membrane reverse electrodialysis (BMRED) is an interesting, yet poorly studied technology for the conversion of the mixing entropy of solutions at different pH into electricity. Although it shows promising performance, only few works have been presented in the literature so far, and no comprehensive models have been developed yet. This work presents a mathematical multi-scale model based on a semi-empirical approach. The model was validated against experimental data and was applied over a variety of operating conditions, showing that it may represent an effective tool for the prediction of the BMRED performance. A sensitivity analysis was performed in two different scenarios, i.e. (i) a reference case and (ii) an improved case with high-performance membrane properties. A Net Power Density of ~15 W m−2 was predicted in the reference scenario with 1 M HCl and NaOH solutions, but it increased significantly by simulating high-performance membranes. A simulated scheme for an industrial application yielded an energy density of ~50 kWh m−3 (of acid solution) with an energy efficiency of ~80–90% in the improved scenario.","author":[{"dropping-particle":"","family":"Culcasi","given":"Andrea","non-dropping-particle":"","parse-names":false,"suffix":""},{"dropping-particle":"","family":"Gurreri","given":"Luigi","non-dropping-particle":"","parse-names":false,"suffix":""},{"dropping-particle":"","family":"Micale","given":"Giorgio","non-dropping-particle":"","parse-names":false,"suffix":""},{"dropping-particle":"","family":"Tamburini","given":"Alessandro","non-dropping-particle":"","parse-names":false,"suffix":""}],"container-title":"Journal of Environmental Management","id":"ITEM-1","issued":{"date-parts":[["2021","6","1"]]},"page":"112319","publisher":"Academic Press","title":"Bipolar membrane reverse electrodialysis for the sustainable recovery of energy from pH gradients of industrial wastewater: Performance prediction by a validated process model","type":"article-journal","volume":"287"},"uris":["http://www.mendeley.com/documents/?uuid=ee2d4995-5f1b-366c-ab28-5516ac7d1b69"]}],"mendeley":{"formattedCitation":"[34]","plainTextFormattedCitation":"[34]","previouslyFormattedCitation":"[34]"},"properties":{"noteIndex":0},"schema":"https://github.com/citation-style-language/schema/raw/master/csl-citation.json"}</w:instrText>
      </w:r>
      <w:r w:rsidRPr="005C3FE9">
        <w:rPr>
          <w:lang w:val="en-GB" w:eastAsia="en-US"/>
        </w:rPr>
        <w:fldChar w:fldCharType="separate"/>
      </w:r>
      <w:r w:rsidR="004319C3" w:rsidRPr="004319C3">
        <w:rPr>
          <w:noProof/>
          <w:lang w:val="en-GB" w:eastAsia="en-US"/>
        </w:rPr>
        <w:t>[34]</w:t>
      </w:r>
      <w:r w:rsidRPr="005C3FE9">
        <w:rPr>
          <w:lang w:val="en-GB" w:eastAsia="en-US"/>
        </w:rPr>
        <w:fldChar w:fldCharType="end"/>
      </w:r>
      <w:r w:rsidRPr="003F6C30">
        <w:rPr>
          <w:lang w:val="en-GB" w:eastAsia="en-US"/>
        </w:rPr>
        <w:t>.</w:t>
      </w:r>
      <w:r>
        <w:rPr>
          <w:lang w:val="en-GB" w:eastAsia="en-US"/>
        </w:rPr>
        <w:t xml:space="preserve"> </w:t>
      </w:r>
      <w:r w:rsidR="00F320F1" w:rsidRPr="005C3FE9">
        <w:rPr>
          <w:lang w:val="en-GB" w:eastAsia="en-US"/>
        </w:rPr>
        <w:t>Our previous works have highlighted that electro-membrane processes can be accurately simulated, whilst maintaining an appropriate computational burden, by integrating calculations of non-ideal phenomena (</w:t>
      </w:r>
      <w:r w:rsidR="00810372" w:rsidRPr="005C3FE9">
        <w:rPr>
          <w:lang w:val="en-GB" w:eastAsia="en-US"/>
        </w:rPr>
        <w:t>e.g.,</w:t>
      </w:r>
      <w:r w:rsidR="00F320F1" w:rsidRPr="005C3FE9">
        <w:rPr>
          <w:lang w:val="en-GB" w:eastAsia="en-US"/>
        </w:rPr>
        <w:t xml:space="preserve"> concentration polarisation, parasitic currents via manifolds) and pressure losses. </w:t>
      </w:r>
      <w:r w:rsidR="003E1357" w:rsidRPr="005C3FE9">
        <w:rPr>
          <w:lang w:val="en-GB" w:eastAsia="en-US"/>
        </w:rPr>
        <w:t xml:space="preserve">The </w:t>
      </w:r>
      <w:r w:rsidR="00000FF8" w:rsidRPr="005C3FE9">
        <w:rPr>
          <w:lang w:val="en-GB" w:eastAsia="en-US"/>
        </w:rPr>
        <w:t xml:space="preserve">simulation tool </w:t>
      </w:r>
      <w:r w:rsidR="003E1357" w:rsidRPr="005C3FE9">
        <w:rPr>
          <w:lang w:val="en-GB" w:eastAsia="en-US"/>
        </w:rPr>
        <w:t>developed in our previous stud</w:t>
      </w:r>
      <w:r w:rsidR="004B5A16" w:rsidRPr="005C3FE9">
        <w:rPr>
          <w:lang w:val="en-GB" w:eastAsia="en-US"/>
        </w:rPr>
        <w:t>y</w:t>
      </w:r>
      <w:r w:rsidR="003E1357" w:rsidRPr="005C3FE9">
        <w:rPr>
          <w:lang w:val="en-GB" w:eastAsia="en-US"/>
        </w:rPr>
        <w:t xml:space="preserve"> is semi-empirical, as it </w:t>
      </w:r>
      <w:r w:rsidR="00FF7DE0" w:rsidRPr="005C3FE9">
        <w:rPr>
          <w:lang w:val="en-GB" w:eastAsia="en-US"/>
        </w:rPr>
        <w:t>describes the process through</w:t>
      </w:r>
      <w:r w:rsidR="003E1357" w:rsidRPr="005C3FE9">
        <w:rPr>
          <w:lang w:val="en-GB" w:eastAsia="en-US"/>
        </w:rPr>
        <w:t xml:space="preserve"> phenomenological equations </w:t>
      </w:r>
      <w:r w:rsidR="00FF7DE0" w:rsidRPr="005C3FE9">
        <w:rPr>
          <w:lang w:val="en-GB" w:eastAsia="en-US"/>
        </w:rPr>
        <w:t xml:space="preserve">that contain </w:t>
      </w:r>
      <w:r w:rsidR="00864D0F" w:rsidRPr="005C3FE9">
        <w:rPr>
          <w:lang w:val="en-GB" w:eastAsia="en-US"/>
        </w:rPr>
        <w:t>membrane</w:t>
      </w:r>
      <w:r w:rsidR="003E1357" w:rsidRPr="005C3FE9">
        <w:rPr>
          <w:lang w:val="en-GB" w:eastAsia="en-US"/>
        </w:rPr>
        <w:t xml:space="preserve"> parameters</w:t>
      </w:r>
      <w:r w:rsidR="00FF7DE0" w:rsidRPr="005C3FE9">
        <w:rPr>
          <w:lang w:val="en-GB" w:eastAsia="en-US"/>
        </w:rPr>
        <w:t xml:space="preserve"> whose values are obtained experimentally</w:t>
      </w:r>
      <w:r w:rsidR="00E05454" w:rsidRPr="005C3FE9">
        <w:rPr>
          <w:lang w:val="en-GB" w:eastAsia="en-US"/>
        </w:rPr>
        <w:t xml:space="preserve"> </w:t>
      </w:r>
      <w:r w:rsidR="009C21BE" w:rsidRPr="005C3FE9">
        <w:rPr>
          <w:lang w:val="en-GB" w:eastAsia="en-US"/>
        </w:rPr>
        <w:fldChar w:fldCharType="begin" w:fldLock="1"/>
      </w:r>
      <w:r w:rsidR="00E77EC7">
        <w:rPr>
          <w:lang w:val="en-GB"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009C21BE" w:rsidRPr="005C3FE9">
        <w:rPr>
          <w:lang w:val="en-GB" w:eastAsia="en-US"/>
        </w:rPr>
        <w:fldChar w:fldCharType="separate"/>
      </w:r>
      <w:r w:rsidR="004319C3" w:rsidRPr="004319C3">
        <w:rPr>
          <w:noProof/>
          <w:lang w:val="en-GB" w:eastAsia="en-US"/>
        </w:rPr>
        <w:t>[8]</w:t>
      </w:r>
      <w:r w:rsidR="009C21BE" w:rsidRPr="005C3FE9">
        <w:rPr>
          <w:lang w:val="en-GB" w:eastAsia="en-US"/>
        </w:rPr>
        <w:fldChar w:fldCharType="end"/>
      </w:r>
      <w:r w:rsidR="003E1357" w:rsidRPr="005C3FE9">
        <w:rPr>
          <w:lang w:val="en-GB" w:eastAsia="en-US"/>
        </w:rPr>
        <w:t xml:space="preserve">. </w:t>
      </w:r>
      <w:r w:rsidR="00FF7DE0" w:rsidRPr="005C3FE9">
        <w:rPr>
          <w:lang w:val="en-GB" w:eastAsia="en-US"/>
        </w:rPr>
        <w:t>Phenomenological</w:t>
      </w:r>
      <w:r w:rsidR="003E1357" w:rsidRPr="005C3FE9">
        <w:rPr>
          <w:lang w:val="en-GB" w:eastAsia="en-US"/>
        </w:rPr>
        <w:t xml:space="preserve"> equations are used for predicting water and ion transport across both monopolar and bipolar membranes. </w:t>
      </w:r>
      <w:r w:rsidR="00565085" w:rsidRPr="005C3FE9">
        <w:rPr>
          <w:lang w:val="en-GB" w:eastAsia="en-US"/>
        </w:rPr>
        <w:t xml:space="preserve">The empirical information that must be provided to </w:t>
      </w:r>
      <w:r w:rsidR="00565085" w:rsidRPr="005C3FE9">
        <w:rPr>
          <w:lang w:val="en-GB" w:eastAsia="en-US"/>
        </w:rPr>
        <w:lastRenderedPageBreak/>
        <w:t xml:space="preserve">the model </w:t>
      </w:r>
      <w:r w:rsidR="00E36DB4">
        <w:rPr>
          <w:lang w:val="en-GB" w:eastAsia="en-US"/>
        </w:rPr>
        <w:t>concerns</w:t>
      </w:r>
      <w:r w:rsidR="00864D0F" w:rsidRPr="005C3FE9">
        <w:rPr>
          <w:lang w:val="en-GB" w:eastAsia="en-US"/>
        </w:rPr>
        <w:t xml:space="preserve"> </w:t>
      </w:r>
      <w:r w:rsidR="00565085" w:rsidRPr="005C3FE9">
        <w:rPr>
          <w:lang w:val="en-GB" w:eastAsia="en-US"/>
        </w:rPr>
        <w:t xml:space="preserve">membrane </w:t>
      </w:r>
      <w:r w:rsidR="00AE47B5" w:rsidRPr="005C3FE9">
        <w:rPr>
          <w:lang w:val="en-GB" w:eastAsia="en-US"/>
        </w:rPr>
        <w:t xml:space="preserve">properties such as electrical </w:t>
      </w:r>
      <w:r w:rsidR="00565085" w:rsidRPr="005C3FE9">
        <w:rPr>
          <w:lang w:val="en-GB" w:eastAsia="en-US"/>
        </w:rPr>
        <w:t xml:space="preserve">resistances and ion diffusivities. </w:t>
      </w:r>
      <w:r w:rsidR="00445CA3" w:rsidRPr="005C3FE9">
        <w:rPr>
          <w:lang w:val="en-GB" w:eastAsia="en-US"/>
        </w:rPr>
        <w:t>NaCl, HCl and NaOH are the electrolytes simulated for the salt, acid</w:t>
      </w:r>
      <w:r w:rsidR="00424F51" w:rsidRPr="005C3FE9">
        <w:rPr>
          <w:lang w:val="en-GB" w:eastAsia="en-US"/>
        </w:rPr>
        <w:t>,</w:t>
      </w:r>
      <w:r w:rsidR="00445CA3" w:rsidRPr="005C3FE9">
        <w:rPr>
          <w:lang w:val="en-GB" w:eastAsia="en-US"/>
        </w:rPr>
        <w:t xml:space="preserve"> and base, respectively.</w:t>
      </w:r>
    </w:p>
    <w:p w14:paraId="6B8CE9D2" w14:textId="14A0382D" w:rsidR="00B32BE3" w:rsidRPr="005C3FE9" w:rsidRDefault="00A93E9F" w:rsidP="0012472B">
      <w:pPr>
        <w:rPr>
          <w:color w:val="000000" w:themeColor="text1"/>
          <w:lang w:val="en-GB" w:eastAsia="en-US"/>
        </w:rPr>
      </w:pPr>
      <w:r w:rsidRPr="005C3FE9">
        <w:rPr>
          <w:lang w:val="en-GB" w:eastAsia="en-US"/>
        </w:rPr>
        <w:t xml:space="preserve">The hierarchical structure of the </w:t>
      </w:r>
      <w:r w:rsidR="002E3FDD" w:rsidRPr="005C3FE9">
        <w:rPr>
          <w:lang w:val="en-GB" w:eastAsia="en-US"/>
        </w:rPr>
        <w:t xml:space="preserve">multi-scale </w:t>
      </w:r>
      <w:r w:rsidRPr="005C3FE9">
        <w:rPr>
          <w:lang w:val="en-GB" w:eastAsia="en-US"/>
        </w:rPr>
        <w:t>model used for the present optimi</w:t>
      </w:r>
      <w:r w:rsidR="008A0EAC">
        <w:rPr>
          <w:lang w:val="en-GB" w:eastAsia="en-US"/>
        </w:rPr>
        <w:t>s</w:t>
      </w:r>
      <w:r w:rsidRPr="005C3FE9">
        <w:rPr>
          <w:lang w:val="en-GB" w:eastAsia="en-US"/>
        </w:rPr>
        <w:t xml:space="preserve">ation study is the same as in previous works on BMED </w:t>
      </w:r>
      <w:r w:rsidR="002E3FDD" w:rsidRPr="005C3FE9">
        <w:rPr>
          <w:lang w:val="en-GB" w:eastAsia="en-US"/>
        </w:rPr>
        <w:fldChar w:fldCharType="begin" w:fldLock="1"/>
      </w:r>
      <w:r w:rsidR="00E77EC7">
        <w:rPr>
          <w:lang w:val="en-GB" w:eastAsia="en-US"/>
        </w:rPr>
        <w:instrText>ADDIN CSL_CITATION {"citationItems":[{"id":"ITEM-1","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1","issued":{"date-parts":[["2022","6","1"]]},"page":"135317","publisher":"Elsevier","title":"A comprehensive multi-scale model for bipolar membrane electrodialysis (BMED)","type":"article-journal","volume":"437"},"uris":["http://www.mendeley.com/documents/?uuid=4b5f5378-9631-323e-a606-3b159a663308"]}],"mendeley":{"formattedCitation":"[33]","plainTextFormattedCitation":"[33]","previouslyFormattedCitation":"[33]"},"properties":{"noteIndex":0},"schema":"https://github.com/citation-style-language/schema/raw/master/csl-citation.json"}</w:instrText>
      </w:r>
      <w:r w:rsidR="002E3FDD" w:rsidRPr="005C3FE9">
        <w:rPr>
          <w:lang w:val="en-GB" w:eastAsia="en-US"/>
        </w:rPr>
        <w:fldChar w:fldCharType="separate"/>
      </w:r>
      <w:r w:rsidR="004319C3" w:rsidRPr="004319C3">
        <w:rPr>
          <w:noProof/>
          <w:lang w:val="en-GB" w:eastAsia="en-US"/>
        </w:rPr>
        <w:t>[33]</w:t>
      </w:r>
      <w:r w:rsidR="002E3FDD" w:rsidRPr="005C3FE9">
        <w:rPr>
          <w:lang w:val="en-GB" w:eastAsia="en-US"/>
        </w:rPr>
        <w:fldChar w:fldCharType="end"/>
      </w:r>
      <w:r w:rsidRPr="005C3FE9">
        <w:rPr>
          <w:lang w:val="en-GB" w:eastAsia="en-US"/>
        </w:rPr>
        <w:t xml:space="preserve">, BMRED </w:t>
      </w:r>
      <w:r w:rsidR="002E3FDD" w:rsidRPr="005C3FE9">
        <w:rPr>
          <w:lang w:val="en-GB" w:eastAsia="en-US"/>
        </w:rPr>
        <w:fldChar w:fldCharType="begin" w:fldLock="1"/>
      </w:r>
      <w:r w:rsidR="00E77EC7">
        <w:rPr>
          <w:lang w:val="en-GB" w:eastAsia="en-US"/>
        </w:rPr>
        <w:instrText>ADDIN CSL_CITATION {"citationItems":[{"id":"ITEM-1","itemData":{"DOI":"10.1016/j.jenvman.2021.112319","ISSN":"03014797","abstract":"The theoretical energy density extractable from acidic and alkaline solutions is higher than 20 kWh m−3 of single solution when mixing 1 M concentrated streams. Therefore, acidic and alkaline industrial wastewater have a huge potential for the recovery of energy. To this purpose, bipolar membrane reverse electrodialysis (BMRED) is an interesting, yet poorly studied technology for the conversion of the mixing entropy of solutions at different pH into electricity. Although it shows promising performance, only few works have been presented in the literature so far, and no comprehensive models have been developed yet. This work presents a mathematical multi-scale model based on a semi-empirical approach. The model was validated against experimental data and was applied over a variety of operating conditions, showing that it may represent an effective tool for the prediction of the BMRED performance. A sensitivity analysis was performed in two different scenarios, i.e. (i) a reference case and (ii) an improved case with high-performance membrane properties. A Net Power Density of ~15 W m−2 was predicted in the reference scenario with 1 M HCl and NaOH solutions, but it increased significantly by simulating high-performance membranes. A simulated scheme for an industrial application yielded an energy density of ~50 kWh m−3 (of acid solution) with an energy efficiency of ~80–90% in the improved scenario.","author":[{"dropping-particle":"","family":"Culcasi","given":"Andrea","non-dropping-particle":"","parse-names":false,"suffix":""},{"dropping-particle":"","family":"Gurreri","given":"Luigi","non-dropping-particle":"","parse-names":false,"suffix":""},{"dropping-particle":"","family":"Micale","given":"Giorgio","non-dropping-particle":"","parse-names":false,"suffix":""},{"dropping-particle":"","family":"Tamburini","given":"Alessandro","non-dropping-particle":"","parse-names":false,"suffix":""}],"container-title":"Journal of Environmental Management","id":"ITEM-1","issued":{"date-parts":[["2021","6","1"]]},"page":"112319","publisher":"Academic Press","title":"Bipolar membrane reverse electrodialysis for the sustainable recovery of energy from pH gradients of industrial wastewater: Performance prediction by a validated process model","type":"article-journal","volume":"287"},"uris":["http://www.mendeley.com/documents/?uuid=ee2d4995-5f1b-366c-ab28-5516ac7d1b69"]}],"mendeley":{"formattedCitation":"[34]","plainTextFormattedCitation":"[34]","previouslyFormattedCitation":"[34]"},"properties":{"noteIndex":0},"schema":"https://github.com/citation-style-language/schema/raw/master/csl-citation.json"}</w:instrText>
      </w:r>
      <w:r w:rsidR="002E3FDD" w:rsidRPr="005C3FE9">
        <w:rPr>
          <w:lang w:val="en-GB" w:eastAsia="en-US"/>
        </w:rPr>
        <w:fldChar w:fldCharType="separate"/>
      </w:r>
      <w:r w:rsidR="004319C3" w:rsidRPr="004319C3">
        <w:rPr>
          <w:noProof/>
          <w:lang w:val="en-GB" w:eastAsia="en-US"/>
        </w:rPr>
        <w:t>[34]</w:t>
      </w:r>
      <w:r w:rsidR="002E3FDD" w:rsidRPr="005C3FE9">
        <w:rPr>
          <w:lang w:val="en-GB" w:eastAsia="en-US"/>
        </w:rPr>
        <w:fldChar w:fldCharType="end"/>
      </w:r>
      <w:r w:rsidRPr="005C3FE9">
        <w:rPr>
          <w:lang w:val="en-GB" w:eastAsia="en-US"/>
        </w:rPr>
        <w:t xml:space="preserve"> and AB-FB </w:t>
      </w:r>
      <w:r w:rsidR="00000FF8" w:rsidRPr="005C3FE9">
        <w:rPr>
          <w:lang w:val="en-GB" w:eastAsia="en-US"/>
        </w:rPr>
        <w:fldChar w:fldCharType="begin" w:fldLock="1"/>
      </w:r>
      <w:r w:rsidR="00E77EC7">
        <w:rPr>
          <w:lang w:val="en-GB"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00000FF8" w:rsidRPr="005C3FE9">
        <w:rPr>
          <w:lang w:val="en-GB" w:eastAsia="en-US"/>
        </w:rPr>
        <w:fldChar w:fldCharType="separate"/>
      </w:r>
      <w:r w:rsidR="004319C3" w:rsidRPr="004319C3">
        <w:rPr>
          <w:noProof/>
          <w:lang w:val="en-GB" w:eastAsia="en-US"/>
        </w:rPr>
        <w:t>[8]</w:t>
      </w:r>
      <w:r w:rsidR="00000FF8" w:rsidRPr="005C3FE9">
        <w:rPr>
          <w:lang w:val="en-GB" w:eastAsia="en-US"/>
        </w:rPr>
        <w:fldChar w:fldCharType="end"/>
      </w:r>
      <w:r w:rsidRPr="005C3FE9">
        <w:rPr>
          <w:lang w:val="en-GB" w:eastAsia="en-US"/>
        </w:rPr>
        <w:t>. The basic mode</w:t>
      </w:r>
      <w:r w:rsidR="007B59C9" w:rsidRPr="005C3FE9">
        <w:rPr>
          <w:lang w:val="en-GB" w:eastAsia="en-US"/>
        </w:rPr>
        <w:t>l</w:t>
      </w:r>
      <w:r w:rsidRPr="005C3FE9">
        <w:rPr>
          <w:lang w:val="en-GB" w:eastAsia="en-US"/>
        </w:rPr>
        <w:t xml:space="preserve"> presented in </w:t>
      </w:r>
      <w:r w:rsidR="002E3FDD" w:rsidRPr="005C3FE9">
        <w:rPr>
          <w:lang w:val="en-GB" w:eastAsia="en-US"/>
        </w:rPr>
        <w:fldChar w:fldCharType="begin" w:fldLock="1"/>
      </w:r>
      <w:r w:rsidR="00E77EC7">
        <w:rPr>
          <w:lang w:val="en-GB" w:eastAsia="en-US"/>
        </w:rPr>
        <w:instrText>ADDIN CSL_CITATION {"citationItems":[{"id":"ITEM-1","itemData":{"DOI":"10.1016/j.apenergy.2020.115576","ISSN":"03062619","abstract":"Electrical energy storage can enhance the efficiency in the use of fluctuating renewable sources, e.g. solar and wind energy. The Acid/Base Flow Battery is an innovative and sustainable process to store electrical energy in the form of pH and salinity gradients via electrodialytic reversible techniques. Two electromembrane processes are involved: Bipolar Membrane Electrodialysis during the charge phase and its opposite, Bipolar Membrane Reverse Electrodialysis, during the discharge phase. For the first time, the present work aims at predicting the performance of this energy storage device via the development of a dynamic mathematical model based on a multi-scale approach with distributed parameters. Four models, each one at a different scale, are fully integrated in a comprehensive process simulator. The model was preliminary validated by a comparison with experimental data and a good agreement was found. A sensitivity analysis was performed to identify the most detrimental phenomena. Results indicate a loss of 25–35% of Round Trip Efficiency caused by parasitic currents in the manifolds. Therefore, they may represent the main limit to the present technology performance in scaled-up stacks converting more power. Suitable geometries and operating conditions should be adopted to tackle this issue (e.g. isolated blocks), thus enhancing the battery Round Trip Efficiency.","author":[{"dropping-particle":"","family":"Culcasi","given":"Andrea","non-dropping-particle":"","parse-names":false,"suffix":""},{"dropping-particle":"","family":"Gurreri","given":"Luigi","non-dropping-particle":"","parse-names":false,"suffix":""},{"dropping-particle":"","family":"Zaffora","given":"Andrea","non-dropping-particle":"","parse-names":false,"suffix":""},{"dropping-particle":"","family":"Cosenza","given":"Alessandro","non-dropping-particle":"","parse-names":false,"suffix":""},{"dropping-particle":"","family":"Tamburini","given":"Alessandro","non-dropping-particle":"","parse-names":false,"suffix":""},{"dropping-particle":"","family":"Micale","given":"Giorgio","non-dropping-particle":"","parse-names":false,"suffix":""}],"container-title":"Applied Energy","id":"ITEM-1","issued":{"date-parts":[["2020","11","1"]]},"page":"115576","publisher":"Elsevier Ltd","title":"On the modelling of an Acid/Base Flow Battery: An innovative electrical energy storage device based on pH and salinity gradients","type":"article-journal","volume":"277"},"uris":["http://www.mendeley.com/documents/?uuid=d34f0740-e538-347e-bfb7-0024b366e26a"]}],"mendeley":{"formattedCitation":"[8]","plainTextFormattedCitation":"[8]","previouslyFormattedCitation":"[8]"},"properties":{"noteIndex":0},"schema":"https://github.com/citation-style-language/schema/raw/master/csl-citation.json"}</w:instrText>
      </w:r>
      <w:r w:rsidR="002E3FDD" w:rsidRPr="005C3FE9">
        <w:rPr>
          <w:lang w:val="en-GB" w:eastAsia="en-US"/>
        </w:rPr>
        <w:fldChar w:fldCharType="separate"/>
      </w:r>
      <w:r w:rsidR="004319C3" w:rsidRPr="004319C3">
        <w:rPr>
          <w:noProof/>
          <w:lang w:val="en-GB" w:eastAsia="en-US"/>
        </w:rPr>
        <w:t>[8]</w:t>
      </w:r>
      <w:r w:rsidR="002E3FDD" w:rsidRPr="005C3FE9">
        <w:rPr>
          <w:lang w:val="en-GB" w:eastAsia="en-US"/>
        </w:rPr>
        <w:fldChar w:fldCharType="end"/>
      </w:r>
      <w:r w:rsidRPr="005C3FE9">
        <w:rPr>
          <w:lang w:val="en-GB" w:eastAsia="en-US"/>
        </w:rPr>
        <w:t xml:space="preserve"> was taken to simulate </w:t>
      </w:r>
      <w:r w:rsidR="007B59C9" w:rsidRPr="005C3FE9">
        <w:rPr>
          <w:lang w:val="en-GB" w:eastAsia="en-US"/>
        </w:rPr>
        <w:t>most</w:t>
      </w:r>
      <w:r w:rsidRPr="005C3FE9">
        <w:rPr>
          <w:lang w:val="en-GB" w:eastAsia="en-US"/>
        </w:rPr>
        <w:t xml:space="preserve"> scales</w:t>
      </w:r>
      <w:r w:rsidR="007B59C9" w:rsidRPr="005C3FE9">
        <w:rPr>
          <w:lang w:val="en-GB" w:eastAsia="en-US"/>
        </w:rPr>
        <w:t>, e</w:t>
      </w:r>
      <w:r w:rsidR="004265E8" w:rsidRPr="005C3FE9">
        <w:rPr>
          <w:lang w:val="en-GB" w:eastAsia="en-US"/>
        </w:rPr>
        <w:t xml:space="preserve">xcept for the bipolar membrane level, </w:t>
      </w:r>
      <w:r w:rsidR="002E3FDD" w:rsidRPr="005C3FE9">
        <w:rPr>
          <w:lang w:val="en-GB" w:eastAsia="en-US"/>
        </w:rPr>
        <w:t xml:space="preserve">which was simulated as in </w:t>
      </w:r>
      <w:r w:rsidR="002E3FDD" w:rsidRPr="005C3FE9">
        <w:rPr>
          <w:lang w:val="en-GB" w:eastAsia="en-US"/>
        </w:rPr>
        <w:fldChar w:fldCharType="begin" w:fldLock="1"/>
      </w:r>
      <w:r w:rsidR="00E77EC7">
        <w:rPr>
          <w:lang w:val="en-GB" w:eastAsia="en-US"/>
        </w:rPr>
        <w:instrText>ADDIN CSL_CITATION {"citationItems":[{"id":"ITEM-1","itemData":{"DOI":"10.1016/j.cej.2022.135317","ISSN":"13858947","author":[{"dropping-particle":"","family":"Culcasi","given":"Andrea","non-dropping-particle":"","parse-names":false,"suffix":""},{"dropping-particle":"","family":"Gurreri","given":"Luigi","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Journal","id":"ITEM-1","issued":{"date-parts":[["2022","6","1"]]},"page":"135317","publisher":"Elsevier","title":"A comprehensive multi-scale model for bipolar membrane electrodialysis (BMED)","type":"article-journal","volume":"437"},"uris":["http://www.mendeley.com/documents/?uuid=4b5f5378-9631-323e-a606-3b159a663308"]}],"mendeley":{"formattedCitation":"[33]","plainTextFormattedCitation":"[33]","previouslyFormattedCitation":"[33]"},"properties":{"noteIndex":0},"schema":"https://github.com/citation-style-language/schema/raw/master/csl-citation.json"}</w:instrText>
      </w:r>
      <w:r w:rsidR="002E3FDD" w:rsidRPr="005C3FE9">
        <w:rPr>
          <w:lang w:val="en-GB" w:eastAsia="en-US"/>
        </w:rPr>
        <w:fldChar w:fldCharType="separate"/>
      </w:r>
      <w:r w:rsidR="004319C3" w:rsidRPr="004319C3">
        <w:rPr>
          <w:noProof/>
          <w:lang w:val="en-GB" w:eastAsia="en-US"/>
        </w:rPr>
        <w:t>[33]</w:t>
      </w:r>
      <w:r w:rsidR="002E3FDD" w:rsidRPr="005C3FE9">
        <w:rPr>
          <w:lang w:val="en-GB" w:eastAsia="en-US"/>
        </w:rPr>
        <w:fldChar w:fldCharType="end"/>
      </w:r>
      <w:r w:rsidR="002E3FDD" w:rsidRPr="005C3FE9">
        <w:rPr>
          <w:lang w:val="en-GB" w:eastAsia="en-US"/>
        </w:rPr>
        <w:t xml:space="preserve"> and </w:t>
      </w:r>
      <w:r w:rsidR="002E3FDD" w:rsidRPr="005C3FE9">
        <w:rPr>
          <w:lang w:val="en-GB" w:eastAsia="en-US"/>
        </w:rPr>
        <w:fldChar w:fldCharType="begin" w:fldLock="1"/>
      </w:r>
      <w:r w:rsidR="00E77EC7">
        <w:rPr>
          <w:lang w:val="en-GB" w:eastAsia="en-US"/>
        </w:rPr>
        <w:instrText>ADDIN CSL_CITATION {"citationItems":[{"id":"ITEM-1","itemData":{"DOI":"10.1016/j.jenvman.2021.112319","ISSN":"03014797","abstract":"The theoretical energy density extractable from acidic and alkaline solutions is higher than 20 kWh m−3 of single solution when mixing 1 M concentrated streams. Therefore, acidic and alkaline industrial wastewater have a huge potential for the recovery of energy. To this purpose, bipolar membrane reverse electrodialysis (BMRED) is an interesting, yet poorly studied technology for the conversion of the mixing entropy of solutions at different pH into electricity. Although it shows promising performance, only few works have been presented in the literature so far, and no comprehensive models have been developed yet. This work presents a mathematical multi-scale model based on a semi-empirical approach. The model was validated against experimental data and was applied over a variety of operating conditions, showing that it may represent an effective tool for the prediction of the BMRED performance. A sensitivity analysis was performed in two different scenarios, i.e. (i) a reference case and (ii) an improved case with high-performance membrane properties. A Net Power Density of ~15 W m−2 was predicted in the reference scenario with 1 M HCl and NaOH solutions, but it increased significantly by simulating high-performance membranes. A simulated scheme for an industrial application yielded an energy density of ~50 kWh m−3 (of acid solution) with an energy efficiency of ~80–90% in the improved scenario.","author":[{"dropping-particle":"","family":"Culcasi","given":"Andrea","non-dropping-particle":"","parse-names":false,"suffix":""},{"dropping-particle":"","family":"Gurreri","given":"Luigi","non-dropping-particle":"","parse-names":false,"suffix":""},{"dropping-particle":"","family":"Micale","given":"Giorgio","non-dropping-particle":"","parse-names":false,"suffix":""},{"dropping-particle":"","family":"Tamburini","given":"Alessandro","non-dropping-particle":"","parse-names":false,"suffix":""}],"container-title":"Journal of Environmental Management","id":"ITEM-1","issued":{"date-parts":[["2021","6","1"]]},"page":"112319","publisher":"Academic Press","title":"Bipolar membrane reverse electrodialysis for the sustainable recovery of energy from pH gradients of industrial wastewater: Performance prediction by a validated process model","type":"article-journal","volume":"287"},"uris":["http://www.mendeley.com/documents/?uuid=ee2d4995-5f1b-366c-ab28-5516ac7d1b69"]}],"mendeley":{"formattedCitation":"[34]","plainTextFormattedCitation":"[34]","previouslyFormattedCitation":"[34]"},"properties":{"noteIndex":0},"schema":"https://github.com/citation-style-language/schema/raw/master/csl-citation.json"}</w:instrText>
      </w:r>
      <w:r w:rsidR="002E3FDD" w:rsidRPr="005C3FE9">
        <w:rPr>
          <w:lang w:val="en-GB" w:eastAsia="en-US"/>
        </w:rPr>
        <w:fldChar w:fldCharType="separate"/>
      </w:r>
      <w:r w:rsidR="004319C3" w:rsidRPr="004319C3">
        <w:rPr>
          <w:noProof/>
          <w:lang w:val="en-GB" w:eastAsia="en-US"/>
        </w:rPr>
        <w:t>[34]</w:t>
      </w:r>
      <w:r w:rsidR="002E3FDD" w:rsidRPr="005C3FE9">
        <w:rPr>
          <w:lang w:val="en-GB" w:eastAsia="en-US"/>
        </w:rPr>
        <w:fldChar w:fldCharType="end"/>
      </w:r>
      <w:r w:rsidR="008B7E70" w:rsidRPr="005C3FE9">
        <w:rPr>
          <w:lang w:val="en-GB" w:eastAsia="en-US"/>
        </w:rPr>
        <w:t xml:space="preserve"> for the charge phase and discharge phase, respectively</w:t>
      </w:r>
      <w:r w:rsidR="00A128BF" w:rsidRPr="005C3FE9">
        <w:rPr>
          <w:lang w:val="en-GB" w:eastAsia="en-US"/>
        </w:rPr>
        <w:t xml:space="preserve">. </w:t>
      </w:r>
    </w:p>
    <w:p w14:paraId="4CBCAF83" w14:textId="7F37D237" w:rsidR="006665A3" w:rsidRPr="005C3FE9" w:rsidRDefault="006665A3" w:rsidP="006665A3">
      <w:pPr>
        <w:rPr>
          <w:color w:val="000000" w:themeColor="text1"/>
          <w:lang w:val="en-GB" w:eastAsia="en-US"/>
        </w:rPr>
      </w:pPr>
      <w:r w:rsidRPr="005C3FE9">
        <w:rPr>
          <w:color w:val="000000" w:themeColor="text1"/>
          <w:lang w:val="en-GB" w:eastAsia="en-US"/>
        </w:rPr>
        <w:t>The BPM model predicts the value of the limiting current of salt (NaCl</w:t>
      </w:r>
      <w:r w:rsidR="00445CA3" w:rsidRPr="005C3FE9">
        <w:rPr>
          <w:color w:val="000000" w:themeColor="text1"/>
          <w:lang w:val="en-GB" w:eastAsia="en-US"/>
        </w:rPr>
        <w:t xml:space="preserve"> in this case</w:t>
      </w:r>
      <w:r w:rsidRPr="005C3FE9">
        <w:rPr>
          <w:color w:val="000000" w:themeColor="text1"/>
          <w:lang w:val="en-GB" w:eastAsia="en-US"/>
        </w:rPr>
        <w:t xml:space="preserve">) migrating across the bipolar membrane layers. Furthermore, this model takes into consideration that the membrane is not completely perm-selective to protons in the CEL and to hydroxide ions in the AEL and, thus, that the transport numbers of these ions in the BPM layers may vary depending on the concentration of the other ions in </w:t>
      </w:r>
      <w:r w:rsidR="00E36DB4">
        <w:rPr>
          <w:color w:val="000000" w:themeColor="text1"/>
          <w:lang w:val="en-GB" w:eastAsia="en-US"/>
        </w:rPr>
        <w:t xml:space="preserve">the </w:t>
      </w:r>
      <w:r w:rsidRPr="005C3FE9">
        <w:rPr>
          <w:color w:val="000000" w:themeColor="text1"/>
          <w:lang w:val="en-GB" w:eastAsia="en-US"/>
        </w:rPr>
        <w:t xml:space="preserve">solution. </w:t>
      </w:r>
    </w:p>
    <w:p w14:paraId="46E1273D" w14:textId="3369461D" w:rsidR="00AC65A0" w:rsidRPr="005C3FE9" w:rsidRDefault="007D2E37" w:rsidP="0012472B">
      <w:pPr>
        <w:rPr>
          <w:lang w:val="en-GB" w:eastAsia="en-US"/>
        </w:rPr>
      </w:pPr>
      <w:r w:rsidRPr="005C3FE9">
        <w:rPr>
          <w:lang w:val="en-GB" w:eastAsia="en-US"/>
        </w:rPr>
        <w:t>For the complete description of the model, see</w:t>
      </w:r>
      <w:r w:rsidR="007E03A6" w:rsidRPr="005C3FE9">
        <w:rPr>
          <w:lang w:val="en-GB" w:eastAsia="en-US"/>
        </w:rPr>
        <w:t xml:space="preserve"> the Supplementary Information</w:t>
      </w:r>
      <w:r w:rsidRPr="005C3FE9">
        <w:rPr>
          <w:lang w:val="en-GB" w:eastAsia="en-US"/>
        </w:rPr>
        <w:t>.</w:t>
      </w:r>
    </w:p>
    <w:p w14:paraId="5D7312D2" w14:textId="1EBF17F3" w:rsidR="001E76C1" w:rsidRPr="005C3FE9" w:rsidRDefault="00424F51" w:rsidP="005C3311">
      <w:pPr>
        <w:rPr>
          <w:lang w:val="en-GB"/>
        </w:rPr>
      </w:pPr>
      <w:r w:rsidRPr="005C3FE9">
        <w:rPr>
          <w:lang w:val="en-GB"/>
        </w:rPr>
        <w:t>Note that t</w:t>
      </w:r>
      <w:r w:rsidR="001E76C1" w:rsidRPr="005C3FE9">
        <w:rPr>
          <w:lang w:val="en-GB"/>
        </w:rPr>
        <w:t>he present optimi</w:t>
      </w:r>
      <w:r w:rsidR="008A0EAC">
        <w:rPr>
          <w:lang w:val="en-GB"/>
        </w:rPr>
        <w:t>s</w:t>
      </w:r>
      <w:r w:rsidR="001E76C1" w:rsidRPr="005C3FE9">
        <w:rPr>
          <w:lang w:val="en-GB"/>
        </w:rPr>
        <w:t xml:space="preserve">ation study was performed with simulations of the AB-FB working with recirculation of the electrolyte solutions into the feed tanks, </w:t>
      </w:r>
      <w:r w:rsidRPr="005C3FE9">
        <w:rPr>
          <w:lang w:val="en-GB"/>
        </w:rPr>
        <w:t xml:space="preserve">each </w:t>
      </w:r>
      <w:r w:rsidR="001E76C1" w:rsidRPr="005C3FE9">
        <w:rPr>
          <w:lang w:val="en-GB"/>
        </w:rPr>
        <w:t>assumed with perfect mixing.</w:t>
      </w:r>
    </w:p>
    <w:p w14:paraId="05634F1E" w14:textId="279572D0" w:rsidR="0006701C" w:rsidRPr="005C3FE9" w:rsidRDefault="00BD5B0B" w:rsidP="005C3311">
      <w:pPr>
        <w:rPr>
          <w:lang w:val="en"/>
        </w:rPr>
      </w:pPr>
      <w:r w:rsidRPr="005C3FE9">
        <w:rPr>
          <w:lang w:val="en-GB" w:eastAsia="en-US"/>
        </w:rPr>
        <w:t>The optimi</w:t>
      </w:r>
      <w:r w:rsidR="008A0EAC">
        <w:rPr>
          <w:lang w:val="en-GB" w:eastAsia="en-US"/>
        </w:rPr>
        <w:t>s</w:t>
      </w:r>
      <w:r w:rsidRPr="005C3FE9">
        <w:rPr>
          <w:lang w:val="en-GB" w:eastAsia="en-US"/>
        </w:rPr>
        <w:t xml:space="preserve">ation </w:t>
      </w:r>
      <w:r w:rsidR="00583BD0" w:rsidRPr="005C3FE9">
        <w:rPr>
          <w:lang w:val="en-GB" w:eastAsia="en-US"/>
        </w:rPr>
        <w:t xml:space="preserve">simulations </w:t>
      </w:r>
      <w:r w:rsidRPr="005C3FE9">
        <w:rPr>
          <w:lang w:val="en-GB" w:eastAsia="en-US"/>
        </w:rPr>
        <w:t xml:space="preserve">were carried out in the </w:t>
      </w:r>
      <w:proofErr w:type="spellStart"/>
      <w:r w:rsidRPr="005C3FE9">
        <w:rPr>
          <w:lang w:val="en-GB" w:eastAsia="en-US"/>
        </w:rPr>
        <w:t>gPROMS</w:t>
      </w:r>
      <w:proofErr w:type="spellEnd"/>
      <w:r w:rsidRPr="005C3FE9">
        <w:rPr>
          <w:lang w:val="en-GB" w:eastAsia="en-US"/>
        </w:rPr>
        <w:t xml:space="preserve"> Model Builder® platform. </w:t>
      </w:r>
    </w:p>
    <w:p w14:paraId="38F1C2C8" w14:textId="77929408" w:rsidR="0012472B" w:rsidRPr="005C3FE9" w:rsidRDefault="0012472B" w:rsidP="005C3311">
      <w:pPr>
        <w:pStyle w:val="Titolo2"/>
        <w:spacing w:before="0"/>
      </w:pPr>
      <w:r w:rsidRPr="005C3FE9">
        <w:t>Optimi</w:t>
      </w:r>
      <w:r w:rsidR="008A0EAC">
        <w:t>s</w:t>
      </w:r>
      <w:r w:rsidRPr="005C3FE9">
        <w:t>ation method</w:t>
      </w:r>
      <w:r w:rsidR="00E40F73" w:rsidRPr="005C3FE9">
        <w:t xml:space="preserve"> and </w:t>
      </w:r>
      <w:r w:rsidR="003C22ED" w:rsidRPr="005C3FE9">
        <w:t>figures of merit</w:t>
      </w:r>
    </w:p>
    <w:p w14:paraId="7EF8CC47" w14:textId="1D05F097" w:rsidR="00F05516" w:rsidRPr="005C3FE9" w:rsidRDefault="00583BD0" w:rsidP="00740010">
      <w:pPr>
        <w:rPr>
          <w:lang w:val="en-GB" w:eastAsia="en-US" w:bidi="en-US"/>
        </w:rPr>
      </w:pPr>
      <w:r w:rsidRPr="005C3FE9">
        <w:rPr>
          <w:lang w:val="en-GB" w:eastAsia="en-US"/>
        </w:rPr>
        <w:t>The optimi</w:t>
      </w:r>
      <w:r w:rsidR="008A0EAC">
        <w:rPr>
          <w:lang w:val="en-GB" w:eastAsia="en-US"/>
        </w:rPr>
        <w:t>s</w:t>
      </w:r>
      <w:r w:rsidRPr="005C3FE9">
        <w:rPr>
          <w:lang w:val="en-GB" w:eastAsia="en-US"/>
        </w:rPr>
        <w:t>ation was conducted with two objective</w:t>
      </w:r>
      <w:r w:rsidR="00E17021" w:rsidRPr="005C3FE9">
        <w:rPr>
          <w:lang w:val="en-GB" w:eastAsia="en-US"/>
        </w:rPr>
        <w:t xml:space="preserve"> functions, i.e., maximi</w:t>
      </w:r>
      <w:r w:rsidR="008A0EAC">
        <w:rPr>
          <w:lang w:val="en-GB" w:eastAsia="en-US"/>
        </w:rPr>
        <w:t>s</w:t>
      </w:r>
      <w:r w:rsidR="00E17021" w:rsidRPr="005C3FE9">
        <w:rPr>
          <w:lang w:val="en-GB" w:eastAsia="en-US"/>
        </w:rPr>
        <w:t xml:space="preserve">ing the net </w:t>
      </w:r>
      <w:r w:rsidR="00E36DB4">
        <w:rPr>
          <w:lang w:val="en-GB" w:eastAsia="en-US"/>
        </w:rPr>
        <w:t>R</w:t>
      </w:r>
      <w:r w:rsidR="00E17021" w:rsidRPr="005C3FE9">
        <w:rPr>
          <w:lang w:val="en-GB" w:eastAsia="en-US"/>
        </w:rPr>
        <w:t xml:space="preserve">ound </w:t>
      </w:r>
      <w:r w:rsidR="00E36DB4">
        <w:rPr>
          <w:lang w:val="en-GB" w:eastAsia="en-US"/>
        </w:rPr>
        <w:t>T</w:t>
      </w:r>
      <w:r w:rsidR="00E17021" w:rsidRPr="005C3FE9">
        <w:rPr>
          <w:lang w:val="en-GB" w:eastAsia="en-US"/>
        </w:rPr>
        <w:t xml:space="preserve">rip </w:t>
      </w:r>
      <w:r w:rsidR="00E36DB4">
        <w:rPr>
          <w:lang w:val="en-GB" w:eastAsia="en-US"/>
        </w:rPr>
        <w:t>E</w:t>
      </w:r>
      <w:r w:rsidR="00E17021" w:rsidRPr="005C3FE9">
        <w:rPr>
          <w:lang w:val="en-GB" w:eastAsia="en-US"/>
        </w:rPr>
        <w:t xml:space="preserve">fficiency </w:t>
      </w:r>
      <w:r w:rsidR="005173C6" w:rsidRPr="005C3FE9">
        <w:rPr>
          <w:lang w:val="en-GB" w:eastAsia="en-US"/>
        </w:rPr>
        <w:t>(</w:t>
      </w:r>
      <m:oMath>
        <m:sSub>
          <m:sSubPr>
            <m:ctrlPr>
              <w:rPr>
                <w:rFonts w:ascii="Cambria Math" w:hAnsi="Cambria Math"/>
                <w:i/>
                <w:lang w:val="en-GB"/>
              </w:rPr>
            </m:ctrlPr>
          </m:sSubPr>
          <m:e>
            <m:r>
              <w:rPr>
                <w:rFonts w:ascii="Cambria Math" w:hAnsi="Cambria Math"/>
                <w:lang w:val="en-GB"/>
              </w:rPr>
              <m:t>RTE</m:t>
            </m:r>
          </m:e>
          <m:sub>
            <m:r>
              <w:rPr>
                <w:rFonts w:ascii="Cambria Math" w:hAnsi="Cambria Math"/>
                <w:lang w:val="en-GB"/>
              </w:rPr>
              <m:t>net</m:t>
            </m:r>
          </m:sub>
        </m:sSub>
      </m:oMath>
      <w:r w:rsidR="005173C6" w:rsidRPr="005C3FE9">
        <w:rPr>
          <w:lang w:val="en-GB" w:eastAsia="en-US"/>
        </w:rPr>
        <w:t xml:space="preserve">) </w:t>
      </w:r>
      <w:r w:rsidR="00E17021" w:rsidRPr="005C3FE9">
        <w:rPr>
          <w:lang w:val="en-GB" w:eastAsia="en-US"/>
        </w:rPr>
        <w:t>and maximi</w:t>
      </w:r>
      <w:r w:rsidR="008A0EAC">
        <w:rPr>
          <w:lang w:val="en-GB" w:eastAsia="en-US"/>
        </w:rPr>
        <w:t>s</w:t>
      </w:r>
      <w:r w:rsidR="00E17021" w:rsidRPr="005C3FE9">
        <w:rPr>
          <w:lang w:val="en-GB" w:eastAsia="en-US"/>
        </w:rPr>
        <w:t xml:space="preserve">ing the average </w:t>
      </w:r>
      <w:r w:rsidR="00E36DB4">
        <w:rPr>
          <w:lang w:val="en-GB" w:eastAsia="en-US"/>
        </w:rPr>
        <w:t>N</w:t>
      </w:r>
      <w:r w:rsidR="00E17021" w:rsidRPr="005C3FE9">
        <w:rPr>
          <w:lang w:val="en-GB" w:eastAsia="en-US"/>
        </w:rPr>
        <w:t xml:space="preserve">et </w:t>
      </w:r>
      <w:r w:rsidR="00E36DB4">
        <w:rPr>
          <w:lang w:val="en-GB" w:eastAsia="en-US"/>
        </w:rPr>
        <w:t>P</w:t>
      </w:r>
      <w:r w:rsidR="00E17021" w:rsidRPr="005C3FE9">
        <w:rPr>
          <w:lang w:val="en-GB" w:eastAsia="en-US"/>
        </w:rPr>
        <w:t xml:space="preserve">ower </w:t>
      </w:r>
      <w:r w:rsidR="00E36DB4">
        <w:rPr>
          <w:lang w:val="en-GB" w:eastAsia="en-US"/>
        </w:rPr>
        <w:t>D</w:t>
      </w:r>
      <w:r w:rsidR="00E17021" w:rsidRPr="005C3FE9">
        <w:rPr>
          <w:lang w:val="en-GB" w:eastAsia="en-US"/>
        </w:rPr>
        <w:t xml:space="preserve">ensity </w:t>
      </w:r>
      <w:r w:rsidR="003A39A7" w:rsidRPr="005C3FE9">
        <w:rPr>
          <w:lang w:val="en-GB" w:eastAsia="en-US"/>
        </w:rPr>
        <w:t xml:space="preserve">per unit membrane area </w:t>
      </w:r>
      <w:r w:rsidR="00045679">
        <w:rPr>
          <w:lang w:val="en-GB" w:eastAsia="en-US"/>
        </w:rPr>
        <w:t xml:space="preserve">produced during </w:t>
      </w:r>
      <w:r w:rsidR="00E17021" w:rsidRPr="005C3FE9">
        <w:rPr>
          <w:lang w:val="en-GB" w:eastAsia="en-US"/>
        </w:rPr>
        <w:t>the discharge phase</w:t>
      </w:r>
      <w:r w:rsidR="005173C6" w:rsidRPr="005C3FE9">
        <w:rPr>
          <w:lang w:val="en-GB" w:eastAsia="en-US"/>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NPD</m:t>
                </m:r>
              </m:e>
              <m:sub>
                <m:r>
                  <w:rPr>
                    <w:rFonts w:ascii="Cambria Math" w:hAnsi="Cambria Math"/>
                  </w:rPr>
                  <m:t>d</m:t>
                </m:r>
              </m:sub>
            </m:sSub>
          </m:e>
        </m:acc>
      </m:oMath>
      <w:r w:rsidR="005173C6" w:rsidRPr="005C3FE9">
        <w:rPr>
          <w:lang w:val="en-GB" w:eastAsia="en-US"/>
        </w:rPr>
        <w:t>)</w:t>
      </w:r>
      <w:r w:rsidR="00E17021" w:rsidRPr="005C3FE9">
        <w:rPr>
          <w:lang w:val="en-GB" w:eastAsia="en-US"/>
        </w:rPr>
        <w:t>.</w:t>
      </w:r>
      <w:r w:rsidRPr="005C3FE9">
        <w:rPr>
          <w:lang w:val="en-GB" w:eastAsia="en-US"/>
        </w:rPr>
        <w:t xml:space="preserve"> </w:t>
      </w:r>
      <w:r w:rsidR="005173C6" w:rsidRPr="005C3FE9">
        <w:rPr>
          <w:lang w:val="en-GB" w:eastAsia="en-US"/>
        </w:rPr>
        <w:t xml:space="preserve">The former quantity </w:t>
      </w:r>
      <w:r w:rsidR="002A65C9" w:rsidRPr="005C3FE9">
        <w:rPr>
          <w:lang w:val="en-GB" w:eastAsia="en-US"/>
        </w:rPr>
        <w:t>clearly measures</w:t>
      </w:r>
      <w:r w:rsidR="005173C6" w:rsidRPr="005C3FE9">
        <w:rPr>
          <w:lang w:val="en-GB" w:eastAsia="en-US"/>
        </w:rPr>
        <w:t xml:space="preserve"> the conversion efficiency of the available energy. </w:t>
      </w:r>
      <w:r w:rsidRPr="005C3FE9">
        <w:rPr>
          <w:lang w:val="en-GB" w:eastAsia="en-US"/>
        </w:rPr>
        <w:t xml:space="preserve">Net </w:t>
      </w:r>
      <w:r w:rsidR="002A65C9" w:rsidRPr="005C3FE9">
        <w:rPr>
          <w:lang w:val="en-GB" w:eastAsia="en-US"/>
        </w:rPr>
        <w:t>values of energy or power</w:t>
      </w:r>
      <w:r w:rsidRPr="005C3FE9">
        <w:rPr>
          <w:lang w:val="en-GB" w:eastAsia="en-US"/>
        </w:rPr>
        <w:t xml:space="preserve"> </w:t>
      </w:r>
      <w:r w:rsidR="002A65C9" w:rsidRPr="005C3FE9">
        <w:rPr>
          <w:lang w:val="en-GB" w:eastAsia="en-US"/>
        </w:rPr>
        <w:t>includ</w:t>
      </w:r>
      <w:r w:rsidR="00206B06">
        <w:rPr>
          <w:lang w:val="en-GB" w:eastAsia="en-US"/>
        </w:rPr>
        <w:t>e</w:t>
      </w:r>
      <w:r w:rsidR="002A65C9" w:rsidRPr="005C3FE9">
        <w:rPr>
          <w:lang w:val="en-GB" w:eastAsia="en-US"/>
        </w:rPr>
        <w:t xml:space="preserve"> the requirements for </w:t>
      </w:r>
      <w:r w:rsidRPr="005C3FE9">
        <w:rPr>
          <w:lang w:val="en-GB" w:eastAsia="en-US"/>
        </w:rPr>
        <w:t>pump</w:t>
      </w:r>
      <w:r w:rsidR="002A65C9" w:rsidRPr="005C3FE9">
        <w:rPr>
          <w:lang w:val="en-GB" w:eastAsia="en-US"/>
        </w:rPr>
        <w:t>ing</w:t>
      </w:r>
      <w:r w:rsidRPr="005C3FE9">
        <w:rPr>
          <w:lang w:val="en-GB" w:eastAsia="en-US"/>
        </w:rPr>
        <w:t xml:space="preserve"> the electrolyt</w:t>
      </w:r>
      <w:r w:rsidR="00224601" w:rsidRPr="005C3FE9">
        <w:rPr>
          <w:lang w:val="en-GB" w:eastAsia="en-US"/>
        </w:rPr>
        <w:t>e</w:t>
      </w:r>
      <w:r w:rsidRPr="005C3FE9">
        <w:rPr>
          <w:lang w:val="en-GB" w:eastAsia="en-US"/>
        </w:rPr>
        <w:t xml:space="preserve"> solutions through the stack. </w:t>
      </w:r>
      <w:r w:rsidR="00740010" w:rsidRPr="005C3FE9">
        <w:rPr>
          <w:lang w:val="en-GB" w:eastAsia="en-US" w:bidi="en-US"/>
        </w:rPr>
        <w:t>The Net Power Density</w:t>
      </w:r>
      <w:r w:rsidR="004F21ED" w:rsidRPr="005C3FE9">
        <w:rPr>
          <w:lang w:val="en-GB" w:eastAsia="en-US" w:bidi="en-US"/>
        </w:rPr>
        <w:t xml:space="preserve"> (</w:t>
      </w:r>
      <m:oMath>
        <m:r>
          <w:rPr>
            <w:rFonts w:ascii="Cambria Math" w:hAnsi="Cambria Math"/>
            <w:spacing w:val="-3"/>
            <w:lang w:val="en-US"/>
          </w:rPr>
          <m:t>NPD)</m:t>
        </m:r>
      </m:oMath>
      <w:r w:rsidR="00740010" w:rsidRPr="005C3FE9">
        <w:rPr>
          <w:lang w:val="en-GB" w:eastAsia="en-US" w:bidi="en-US"/>
        </w:rPr>
        <w:t xml:space="preserve"> was </w:t>
      </w:r>
      <w:r w:rsidR="00F05516" w:rsidRPr="005C3FE9">
        <w:rPr>
          <w:lang w:val="en-GB" w:eastAsia="en-US" w:bidi="en-US"/>
        </w:rPr>
        <w:t>calculated as</w:t>
      </w:r>
      <w:r w:rsidR="00392961" w:rsidRPr="005C3FE9">
        <w:rPr>
          <w:lang w:val="en-GB" w:eastAsia="en-US" w:bidi="en-US"/>
        </w:rPr>
        <w:t>,</w:t>
      </w:r>
      <w:r w:rsidR="00E81B32" w:rsidRPr="005C3FE9">
        <w:rPr>
          <w:lang w:val="en-GB" w:eastAsia="en-US" w:bidi="en-US"/>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899"/>
        <w:gridCol w:w="1455"/>
      </w:tblGrid>
      <w:tr w:rsidR="009B545A" w:rsidRPr="005C3FE9" w14:paraId="4F633668" w14:textId="77777777" w:rsidTr="009B545A">
        <w:tc>
          <w:tcPr>
            <w:tcW w:w="147" w:type="pct"/>
          </w:tcPr>
          <w:p w14:paraId="2650B752" w14:textId="77777777" w:rsidR="009B545A" w:rsidRPr="005C3FE9" w:rsidRDefault="009B545A">
            <w:pPr>
              <w:rPr>
                <w:rFonts w:ascii="Times New Roman" w:hAnsi="Times New Roman"/>
                <w:lang w:val="en-US"/>
              </w:rPr>
            </w:pPr>
          </w:p>
        </w:tc>
        <w:tc>
          <w:tcPr>
            <w:tcW w:w="4098" w:type="pct"/>
          </w:tcPr>
          <w:p w14:paraId="0195798B" w14:textId="3A2AED0C" w:rsidR="009B545A" w:rsidRPr="005C3FE9" w:rsidRDefault="009B545A">
            <w:pPr>
              <w:rPr>
                <w:rFonts w:ascii="Times New Roman" w:hAnsi="Times New Roman"/>
              </w:rPr>
            </w:pPr>
            <m:oMath>
              <m:r>
                <w:rPr>
                  <w:rFonts w:ascii="Cambria Math" w:hAnsi="Cambria Math"/>
                  <w:spacing w:val="-3"/>
                  <w:lang w:val="en-US"/>
                </w:rPr>
                <m:t>NPD=GPD±PPD</m:t>
              </m:r>
            </m:oMath>
            <w:r w:rsidR="00D96FFE" w:rsidRPr="005C3FE9">
              <w:rPr>
                <w:rFonts w:ascii="Times New Roman" w:hAnsi="Times New Roman"/>
                <w:spacing w:val="-3"/>
                <w:lang w:val="en-US"/>
              </w:rPr>
              <w:t xml:space="preserve"> </w:t>
            </w:r>
          </w:p>
        </w:tc>
        <w:tc>
          <w:tcPr>
            <w:tcW w:w="755" w:type="pct"/>
          </w:tcPr>
          <w:p w14:paraId="5E64782D" w14:textId="778C4DA5" w:rsidR="009B545A" w:rsidRPr="005C3FE9" w:rsidRDefault="009B545A" w:rsidP="009502E3">
            <w:pPr>
              <w:jc w:val="right"/>
              <w:rPr>
                <w:rFonts w:ascii="Times New Roman" w:hAnsi="Times New Roman"/>
              </w:rPr>
            </w:pPr>
            <w:r w:rsidRPr="005C3FE9">
              <w:rPr>
                <w:rFonts w:ascii="Times New Roman" w:hAnsi="Times New Roman"/>
              </w:rPr>
              <w:t>(</w:t>
            </w:r>
            <w:r w:rsidR="00FD0C59" w:rsidRPr="005C3FE9">
              <w:rPr>
                <w:rFonts w:ascii="Times New Roman" w:hAnsi="Times New Roman"/>
              </w:rPr>
              <w:t>1</w:t>
            </w:r>
            <w:r w:rsidRPr="005C3FE9">
              <w:rPr>
                <w:rFonts w:ascii="Times New Roman" w:hAnsi="Times New Roman"/>
              </w:rPr>
              <w:t>)</w:t>
            </w:r>
          </w:p>
        </w:tc>
      </w:tr>
    </w:tbl>
    <w:p w14:paraId="143635BC" w14:textId="11ACD583" w:rsidR="004F21ED" w:rsidRPr="005C3FE9" w:rsidRDefault="004F21ED" w:rsidP="00740010">
      <w:pPr>
        <w:rPr>
          <w:spacing w:val="-3"/>
          <w:lang w:val="en-US"/>
        </w:rPr>
      </w:pPr>
      <w:r w:rsidRPr="005C3FE9">
        <w:rPr>
          <w:lang w:val="en-GB" w:eastAsia="en-US" w:bidi="en-US"/>
        </w:rPr>
        <w:lastRenderedPageBreak/>
        <w:t xml:space="preserve">where </w:t>
      </w:r>
      <m:oMath>
        <m:r>
          <w:rPr>
            <w:rFonts w:ascii="Cambria Math" w:hAnsi="Cambria Math"/>
            <w:spacing w:val="-3"/>
            <w:lang w:val="en-US"/>
          </w:rPr>
          <m:t>GPD</m:t>
        </m:r>
      </m:oMath>
      <w:r w:rsidRPr="005C3FE9">
        <w:rPr>
          <w:spacing w:val="-3"/>
          <w:lang w:val="en-US"/>
        </w:rPr>
        <w:t xml:space="preserve"> is the Gross Power Density and </w:t>
      </w:r>
      <m:oMath>
        <m:r>
          <w:rPr>
            <w:rFonts w:ascii="Cambria Math" w:hAnsi="Cambria Math"/>
            <w:spacing w:val="-3"/>
            <w:lang w:val="en-US"/>
          </w:rPr>
          <m:t>PPD</m:t>
        </m:r>
      </m:oMath>
      <w:r w:rsidRPr="005C3FE9">
        <w:rPr>
          <w:spacing w:val="-3"/>
          <w:lang w:val="en-US"/>
        </w:rPr>
        <w:t xml:space="preserve"> is the Pumping Power Density, all measured in W m</w:t>
      </w:r>
      <w:r w:rsidRPr="005C3FE9">
        <w:rPr>
          <w:spacing w:val="-3"/>
          <w:vertAlign w:val="superscript"/>
          <w:lang w:val="en-US"/>
        </w:rPr>
        <w:t>-2</w:t>
      </w:r>
      <w:r w:rsidRPr="005C3FE9">
        <w:rPr>
          <w:spacing w:val="-3"/>
          <w:lang w:val="en-US"/>
        </w:rPr>
        <w:t xml:space="preserve"> of total membrane area. </w:t>
      </w:r>
      <w:r w:rsidR="001868B1" w:rsidRPr="005C3FE9">
        <w:rPr>
          <w:spacing w:val="-3"/>
          <w:lang w:val="en-US"/>
        </w:rPr>
        <w:t xml:space="preserve">In Eq. </w:t>
      </w:r>
      <w:r w:rsidR="00B34B47" w:rsidRPr="005C3FE9">
        <w:rPr>
          <w:spacing w:val="-3"/>
          <w:lang w:val="en-US"/>
        </w:rPr>
        <w:t>(1)</w:t>
      </w:r>
      <w:r w:rsidR="001868B1" w:rsidRPr="005C3FE9">
        <w:rPr>
          <w:spacing w:val="-3"/>
          <w:lang w:val="en-US"/>
        </w:rPr>
        <w:t xml:space="preserve"> the sign + applies in the charge phase, while the sign – applies in the discharge phase.</w:t>
      </w:r>
    </w:p>
    <w:p w14:paraId="31D6F781" w14:textId="1C1966E1" w:rsidR="004F21ED" w:rsidRPr="005C3FE9" w:rsidRDefault="004F21ED" w:rsidP="00740010">
      <w:pPr>
        <w:rPr>
          <w:spacing w:val="-3"/>
          <w:lang w:val="en-US"/>
        </w:rPr>
      </w:pPr>
      <w:r w:rsidRPr="005C3FE9">
        <w:rPr>
          <w:spacing w:val="-3"/>
          <w:lang w:val="en-US"/>
        </w:rPr>
        <w:t>The average Net Power Density in the discharge phase</w:t>
      </w:r>
      <w:r w:rsidR="0090693C" w:rsidRPr="005C3FE9">
        <w:rPr>
          <w:spacing w:val="-3"/>
          <w:lang w:val="en-US"/>
        </w:rPr>
        <w:t xml:space="preserv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r>
          <w:rPr>
            <w:rFonts w:ascii="Cambria Math" w:eastAsia="Calibri" w:hAnsi="Cambria Math"/>
            <w:lang w:val="en-US" w:eastAsia="en-US"/>
          </w:rPr>
          <m:t>)</m:t>
        </m:r>
      </m:oMath>
      <w:r w:rsidRPr="005C3FE9">
        <w:rPr>
          <w:spacing w:val="-3"/>
          <w:lang w:val="en-US"/>
        </w:rPr>
        <w:t xml:space="preserve"> is defined as f</w:t>
      </w:r>
      <w:proofErr w:type="spellStart"/>
      <w:r w:rsidRPr="005C3FE9">
        <w:rPr>
          <w:spacing w:val="-3"/>
          <w:lang w:val="en-US"/>
        </w:rPr>
        <w:t>ollows</w:t>
      </w:r>
      <w:proofErr w:type="spellEnd"/>
      <w:r w:rsidRPr="005C3FE9">
        <w:rPr>
          <w:spacing w:val="-3"/>
          <w:lang w:val="en-US"/>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7844"/>
        <w:gridCol w:w="1063"/>
      </w:tblGrid>
      <w:tr w:rsidR="007E0D97" w:rsidRPr="005C3FE9" w14:paraId="5BE24A2B" w14:textId="77777777" w:rsidTr="00237342">
        <w:trPr>
          <w:trHeight w:val="492"/>
        </w:trPr>
        <w:tc>
          <w:tcPr>
            <w:tcW w:w="437" w:type="pct"/>
          </w:tcPr>
          <w:p w14:paraId="4BFB8328"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0AE375BE" w14:textId="0F255FD0" w:rsidR="007E0D97" w:rsidRPr="005C3FE9" w:rsidRDefault="00000000" w:rsidP="0072101F">
            <w:pPr>
              <w:suppressAutoHyphens/>
              <w:rPr>
                <w:rFonts w:ascii="Times New Roman" w:eastAsia="Times New Roman" w:hAnsi="Times New Roman"/>
                <w:spacing w:val="-3"/>
                <w:lang w:val="en-GB"/>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NPD</m:t>
                      </m:r>
                    </m:e>
                    <m:sub>
                      <m:r>
                        <w:rPr>
                          <w:rFonts w:ascii="Cambria Math" w:hAnsi="Cambria Math"/>
                        </w:rPr>
                        <m:t>d</m:t>
                      </m:r>
                    </m:sub>
                  </m:sSub>
                </m:e>
              </m:acc>
              <m:r>
                <w:rPr>
                  <w:rFonts w:ascii="Cambria Math" w:hAnsi="Cambria Math"/>
                  <w:lang w:val="en-US"/>
                </w:rPr>
                <m:t xml:space="preserve">= </m:t>
              </m:r>
              <m:f>
                <m:fPr>
                  <m:ctrlPr>
                    <w:rPr>
                      <w:rFonts w:ascii="Cambria Math" w:hAnsi="Cambria Math"/>
                      <w:i/>
                    </w:rPr>
                  </m:ctrlPr>
                </m:fPr>
                <m:num>
                  <m:nary>
                    <m:naryPr>
                      <m:limLoc m:val="subSup"/>
                      <m:ctrlPr>
                        <w:rPr>
                          <w:rFonts w:ascii="Cambria Math" w:hAnsi="Cambria Math"/>
                          <w:i/>
                        </w:rPr>
                      </m:ctrlPr>
                    </m:naryPr>
                    <m:sub>
                      <m:r>
                        <w:rPr>
                          <w:rFonts w:ascii="Cambria Math" w:hAnsi="Cambria Math"/>
                          <w:lang w:val="en-US"/>
                        </w:rPr>
                        <m:t>0</m:t>
                      </m:r>
                    </m:sub>
                    <m:sup>
                      <m:sSub>
                        <m:sSubPr>
                          <m:ctrlPr>
                            <w:rPr>
                              <w:rFonts w:ascii="Cambria Math" w:hAnsi="Cambria Math"/>
                              <w:i/>
                            </w:rPr>
                          </m:ctrlPr>
                        </m:sSubPr>
                        <m:e>
                          <m:r>
                            <w:rPr>
                              <w:rFonts w:ascii="Cambria Math" w:hAnsi="Cambria Math"/>
                            </w:rPr>
                            <m:t>t</m:t>
                          </m:r>
                        </m:e>
                        <m:sub>
                          <m:r>
                            <w:rPr>
                              <w:rFonts w:ascii="Cambria Math" w:hAnsi="Cambria Math"/>
                            </w:rPr>
                            <m:t>d</m:t>
                          </m:r>
                        </m:sub>
                      </m:sSub>
                    </m:sup>
                    <m:e>
                      <m:sSub>
                        <m:sSubPr>
                          <m:ctrlPr>
                            <w:rPr>
                              <w:rFonts w:ascii="Cambria Math" w:hAnsi="Cambria Math"/>
                              <w:i/>
                            </w:rPr>
                          </m:ctrlPr>
                        </m:sSubPr>
                        <m:e>
                          <m:r>
                            <w:rPr>
                              <w:rFonts w:ascii="Cambria Math" w:hAnsi="Cambria Math"/>
                            </w:rPr>
                            <m:t>NPD</m:t>
                          </m:r>
                        </m:e>
                        <m:sub>
                          <m:r>
                            <w:rPr>
                              <w:rFonts w:ascii="Cambria Math" w:hAnsi="Cambria Math"/>
                            </w:rPr>
                            <m:t>d</m:t>
                          </m:r>
                        </m:sub>
                      </m:sSub>
                      <m:r>
                        <w:rPr>
                          <w:rFonts w:ascii="Cambria Math" w:hAnsi="Cambria Math"/>
                          <w:lang w:val="en-US"/>
                        </w:rPr>
                        <m:t xml:space="preserve"> </m:t>
                      </m:r>
                      <m:r>
                        <w:rPr>
                          <w:rFonts w:ascii="Cambria Math" w:hAnsi="Cambria Math"/>
                        </w:rPr>
                        <m:t>dt</m:t>
                      </m:r>
                    </m:e>
                  </m:nary>
                </m:num>
                <m:den>
                  <m:sSub>
                    <m:sSubPr>
                      <m:ctrlPr>
                        <w:rPr>
                          <w:rFonts w:ascii="Cambria Math" w:hAnsi="Cambria Math"/>
                          <w:i/>
                        </w:rPr>
                      </m:ctrlPr>
                    </m:sSubPr>
                    <m:e>
                      <m:r>
                        <w:rPr>
                          <w:rFonts w:ascii="Cambria Math" w:hAnsi="Cambria Math"/>
                        </w:rPr>
                        <m:t>t</m:t>
                      </m:r>
                    </m:e>
                    <m:sub>
                      <m:r>
                        <w:rPr>
                          <w:rFonts w:ascii="Cambria Math" w:hAnsi="Cambria Math"/>
                        </w:rPr>
                        <m:t>d</m:t>
                      </m:r>
                    </m:sub>
                  </m:sSub>
                </m:den>
              </m:f>
            </m:oMath>
            <w:r w:rsidR="007E0D97" w:rsidRPr="005C3FE9">
              <w:rPr>
                <w:rFonts w:ascii="Times New Roman" w:eastAsia="Times New Roman" w:hAnsi="Times New Roman"/>
                <w:lang w:val="en-GB"/>
              </w:rPr>
              <w:t xml:space="preserve"> </w:t>
            </w:r>
          </w:p>
        </w:tc>
        <w:tc>
          <w:tcPr>
            <w:tcW w:w="437" w:type="pct"/>
          </w:tcPr>
          <w:p w14:paraId="5328B631" w14:textId="0CAD35A0" w:rsidR="007E0D97" w:rsidRPr="005C3FE9" w:rsidRDefault="00FD0C59" w:rsidP="0072101F">
            <w:pPr>
              <w:suppressAutoHyphens/>
              <w:rPr>
                <w:rFonts w:ascii="Times New Roman" w:eastAsia="Times New Roman" w:hAnsi="Times New Roman"/>
                <w:spacing w:val="-3"/>
                <w:lang w:val="en-GB"/>
              </w:rPr>
            </w:pPr>
            <w:r w:rsidRPr="005C3FE9">
              <w:rPr>
                <w:rFonts w:ascii="Times New Roman" w:hAnsi="Times New Roman"/>
              </w:rPr>
              <w:t>(2)</w:t>
            </w:r>
          </w:p>
        </w:tc>
      </w:tr>
    </w:tbl>
    <w:p w14:paraId="55F8A513" w14:textId="1BE0A08D" w:rsidR="004F21ED" w:rsidRPr="005C3FE9" w:rsidRDefault="0090693C" w:rsidP="00740010">
      <w:pPr>
        <w:rPr>
          <w:lang w:val="en-US" w:eastAsia="en-US" w:bidi="en-US"/>
        </w:rPr>
      </w:pPr>
      <w:r w:rsidRPr="005C3FE9">
        <w:rPr>
          <w:lang w:val="en-GB" w:eastAsia="en-US" w:bidi="en-US"/>
        </w:rPr>
        <w:t xml:space="preserve">where </w:t>
      </w:r>
      <m:oMath>
        <m:sSub>
          <m:sSubPr>
            <m:ctrlPr>
              <w:rPr>
                <w:rFonts w:ascii="Cambria Math" w:eastAsia="Calibri" w:hAnsi="Cambria Math"/>
                <w:i/>
                <w:lang w:eastAsia="en-US"/>
              </w:rPr>
            </m:ctrlPr>
          </m:sSubPr>
          <m:e>
            <m:r>
              <w:rPr>
                <w:rFonts w:ascii="Cambria Math" w:hAnsi="Cambria Math"/>
              </w:rPr>
              <m:t>t</m:t>
            </m:r>
          </m:e>
          <m:sub>
            <m:r>
              <w:rPr>
                <w:rFonts w:ascii="Cambria Math" w:hAnsi="Cambria Math"/>
              </w:rPr>
              <m:t>d</m:t>
            </m:r>
          </m:sub>
        </m:sSub>
      </m:oMath>
      <w:r w:rsidRPr="005C3FE9">
        <w:rPr>
          <w:lang w:val="en-US" w:eastAsia="en-US"/>
        </w:rPr>
        <w:t xml:space="preserve"> is the discharge time. </w:t>
      </w:r>
    </w:p>
    <w:p w14:paraId="1CBF73E6" w14:textId="74653B7E" w:rsidR="00740010" w:rsidRPr="005C3FE9" w:rsidRDefault="00740010" w:rsidP="00740010">
      <w:pPr>
        <w:rPr>
          <w:lang w:val="en-GB" w:eastAsia="en-US" w:bidi="en-US"/>
        </w:rPr>
      </w:pPr>
      <w:r w:rsidRPr="005C3FE9">
        <w:rPr>
          <w:lang w:val="en-GB" w:eastAsia="en-US" w:bidi="en-US"/>
        </w:rPr>
        <w:t xml:space="preserve">The net Round Trip Efficiency is defined as follows,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7847"/>
        <w:gridCol w:w="1057"/>
      </w:tblGrid>
      <w:tr w:rsidR="007E0D97" w:rsidRPr="005C3FE9" w14:paraId="4247C2AC" w14:textId="77777777" w:rsidTr="00237342">
        <w:trPr>
          <w:trHeight w:val="492"/>
        </w:trPr>
        <w:tc>
          <w:tcPr>
            <w:tcW w:w="437" w:type="pct"/>
          </w:tcPr>
          <w:p w14:paraId="55E6DC30"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1499FE19" w14:textId="648B9E78" w:rsidR="007E0D97" w:rsidRPr="005C3FE9" w:rsidRDefault="00000000" w:rsidP="0072101F">
            <w:pPr>
              <w:suppressAutoHyphens/>
              <w:rPr>
                <w:rFonts w:ascii="Times New Roman" w:eastAsia="Times New Roman" w:hAnsi="Times New Roman"/>
                <w:spacing w:val="-3"/>
                <w:lang w:val="en-GB"/>
              </w:rPr>
            </w:pPr>
            <m:oMath>
              <m:sSub>
                <m:sSubPr>
                  <m:ctrlPr>
                    <w:rPr>
                      <w:rFonts w:ascii="Cambria Math" w:hAnsi="Cambria Math"/>
                      <w:i/>
                      <w:lang w:val="en-GB"/>
                    </w:rPr>
                  </m:ctrlPr>
                </m:sSubPr>
                <m:e>
                  <m:r>
                    <w:rPr>
                      <w:rFonts w:ascii="Cambria Math" w:hAnsi="Cambria Math"/>
                      <w:lang w:val="en-GB"/>
                    </w:rPr>
                    <m:t>RTE</m:t>
                  </m:r>
                </m:e>
                <m:sub>
                  <m:r>
                    <w:rPr>
                      <w:rFonts w:ascii="Cambria Math" w:hAnsi="Cambria Math"/>
                      <w:lang w:val="en-GB"/>
                    </w:rPr>
                    <m:t>net</m:t>
                  </m:r>
                </m:sub>
              </m:sSub>
              <m:r>
                <w:rPr>
                  <w:rFonts w:ascii="Cambria Math" w:hAnsi="Cambria Math"/>
                  <w:lang w:val="en-US"/>
                </w:rPr>
                <m:t>=</m:t>
              </m:r>
              <m:f>
                <m:fPr>
                  <m:ctrlPr>
                    <w:rPr>
                      <w:rFonts w:ascii="Cambria Math" w:hAnsi="Cambria Math"/>
                      <w:i/>
                      <w:lang w:val="en-GB"/>
                    </w:rPr>
                  </m:ctrlPr>
                </m:fPr>
                <m:num>
                  <m:nary>
                    <m:naryPr>
                      <m:limLoc m:val="subSup"/>
                      <m:ctrlPr>
                        <w:rPr>
                          <w:rFonts w:ascii="Cambria Math" w:hAnsi="Cambria Math"/>
                          <w:i/>
                          <w:lang w:val="en-GB"/>
                        </w:rPr>
                      </m:ctrlPr>
                    </m:naryPr>
                    <m:sub>
                      <m:r>
                        <w:rPr>
                          <w:rFonts w:ascii="Cambria Math" w:hAnsi="Cambria Math"/>
                          <w:lang w:val="en-US"/>
                        </w:rPr>
                        <m:t>0</m:t>
                      </m:r>
                    </m:sub>
                    <m:sup>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sup>
                    <m:e>
                      <m:r>
                        <w:rPr>
                          <w:rFonts w:ascii="Cambria Math" w:hAnsi="Cambria Math"/>
                          <w:lang w:val="en-US"/>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PD</m:t>
                              </m:r>
                            </m:e>
                            <m:sub>
                              <m:r>
                                <w:rPr>
                                  <w:rFonts w:ascii="Cambria Math" w:hAnsi="Cambria Math"/>
                                  <w:lang w:val="en-GB"/>
                                </w:rPr>
                                <m:t>d</m:t>
                              </m:r>
                            </m:sub>
                          </m:sSub>
                          <m:r>
                            <w:rPr>
                              <w:rFonts w:ascii="Cambria Math" w:hAnsi="Cambria Math"/>
                              <w:lang w:val="en-US"/>
                            </w:rPr>
                            <m:t>-</m:t>
                          </m:r>
                          <m:sSub>
                            <m:sSubPr>
                              <m:ctrlPr>
                                <w:rPr>
                                  <w:rFonts w:ascii="Cambria Math" w:hAnsi="Cambria Math"/>
                                  <w:i/>
                                  <w:lang w:val="en-GB"/>
                                </w:rPr>
                              </m:ctrlPr>
                            </m:sSubPr>
                            <m:e>
                              <m:r>
                                <w:rPr>
                                  <w:rFonts w:ascii="Cambria Math" w:hAnsi="Cambria Math"/>
                                  <w:lang w:val="en-GB"/>
                                </w:rPr>
                                <m:t>PPD</m:t>
                              </m:r>
                            </m:e>
                            <m:sub>
                              <m:r>
                                <w:rPr>
                                  <w:rFonts w:ascii="Cambria Math" w:hAnsi="Cambria Math"/>
                                  <w:lang w:val="en-GB"/>
                                </w:rPr>
                                <m:t>d</m:t>
                              </m:r>
                            </m:sub>
                          </m:sSub>
                        </m:e>
                      </m:d>
                    </m:e>
                  </m:nary>
                  <m:r>
                    <w:rPr>
                      <w:rFonts w:ascii="Cambria Math" w:hAnsi="Cambria Math"/>
                      <w:lang w:val="en-GB"/>
                    </w:rPr>
                    <m:t>dt</m:t>
                  </m:r>
                </m:num>
                <m:den>
                  <m:nary>
                    <m:naryPr>
                      <m:limLoc m:val="subSup"/>
                      <m:ctrlPr>
                        <w:rPr>
                          <w:rFonts w:ascii="Cambria Math" w:hAnsi="Cambria Math"/>
                          <w:i/>
                          <w:lang w:val="en-GB"/>
                        </w:rPr>
                      </m:ctrlPr>
                    </m:naryPr>
                    <m:sub>
                      <m:r>
                        <w:rPr>
                          <w:rFonts w:ascii="Cambria Math" w:hAnsi="Cambria Math"/>
                          <w:lang w:val="en-US"/>
                        </w:rPr>
                        <m:t>0</m:t>
                      </m:r>
                    </m:sub>
                    <m:sup>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sup>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PD</m:t>
                              </m:r>
                            </m:e>
                            <m:sub>
                              <m:r>
                                <w:rPr>
                                  <w:rFonts w:ascii="Cambria Math" w:hAnsi="Cambria Math"/>
                                  <w:lang w:val="en-GB"/>
                                </w:rPr>
                                <m:t>c</m:t>
                              </m:r>
                            </m:sub>
                          </m:sSub>
                          <m:r>
                            <w:rPr>
                              <w:rFonts w:ascii="Cambria Math" w:hAnsi="Cambria Math"/>
                              <w:lang w:val="en-US"/>
                            </w:rPr>
                            <m:t>+</m:t>
                          </m:r>
                          <m:sSub>
                            <m:sSubPr>
                              <m:ctrlPr>
                                <w:rPr>
                                  <w:rFonts w:ascii="Cambria Math" w:hAnsi="Cambria Math"/>
                                  <w:i/>
                                  <w:lang w:val="en-GB"/>
                                </w:rPr>
                              </m:ctrlPr>
                            </m:sSubPr>
                            <m:e>
                              <m:r>
                                <w:rPr>
                                  <w:rFonts w:ascii="Cambria Math" w:hAnsi="Cambria Math"/>
                                  <w:lang w:val="en-GB"/>
                                </w:rPr>
                                <m:t>PPD</m:t>
                              </m:r>
                            </m:e>
                            <m:sub>
                              <m:r>
                                <w:rPr>
                                  <w:rFonts w:ascii="Cambria Math" w:hAnsi="Cambria Math"/>
                                  <w:lang w:val="en-GB"/>
                                </w:rPr>
                                <m:t>c</m:t>
                              </m:r>
                            </m:sub>
                          </m:sSub>
                        </m:e>
                      </m:d>
                    </m:e>
                  </m:nary>
                  <m:r>
                    <w:rPr>
                      <w:rFonts w:ascii="Cambria Math" w:hAnsi="Cambria Math"/>
                      <w:lang w:val="en-GB"/>
                    </w:rPr>
                    <m:t>dt</m:t>
                  </m:r>
                </m:den>
              </m:f>
            </m:oMath>
            <w:r w:rsidR="007E0D97" w:rsidRPr="005C3FE9">
              <w:rPr>
                <w:rFonts w:ascii="Times New Roman" w:eastAsia="Times New Roman" w:hAnsi="Times New Roman"/>
                <w:lang w:val="en-GB"/>
              </w:rPr>
              <w:t xml:space="preserve"> </w:t>
            </w:r>
          </w:p>
        </w:tc>
        <w:tc>
          <w:tcPr>
            <w:tcW w:w="437" w:type="pct"/>
          </w:tcPr>
          <w:p w14:paraId="72B5C4B2" w14:textId="54769200" w:rsidR="007E0D97" w:rsidRPr="005C3FE9" w:rsidRDefault="007E0D97"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D0C59" w:rsidRPr="005C3FE9">
              <w:rPr>
                <w:rFonts w:ascii="Times New Roman" w:hAnsi="Times New Roman"/>
              </w:rPr>
              <w:t>3</w:t>
            </w:r>
            <w:r w:rsidRPr="005C3FE9">
              <w:rPr>
                <w:rFonts w:ascii="Times New Roman" w:eastAsia="Times New Roman" w:hAnsi="Times New Roman"/>
                <w:spacing w:val="-3"/>
                <w:lang w:val="en-GB"/>
              </w:rPr>
              <w:t>)</w:t>
            </w:r>
          </w:p>
        </w:tc>
      </w:tr>
    </w:tbl>
    <w:p w14:paraId="3E084424" w14:textId="6CE8A54F" w:rsidR="0090693C" w:rsidRPr="005C3FE9" w:rsidRDefault="0090693C" w:rsidP="0090693C">
      <w:pPr>
        <w:rPr>
          <w:lang w:val="en-GB"/>
        </w:rPr>
      </w:pPr>
      <w:r w:rsidRPr="005C3FE9">
        <w:rPr>
          <w:lang w:val="en-GB" w:eastAsia="en-US" w:bidi="en-US"/>
        </w:rPr>
        <w:t xml:space="preserve">in which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oMath>
      <w:r w:rsidRPr="005C3FE9">
        <w:rPr>
          <w:lang w:val="en-GB"/>
        </w:rPr>
        <w:t xml:space="preserve"> is the charge time. </w:t>
      </w:r>
    </w:p>
    <w:p w14:paraId="653AB181" w14:textId="22D6A1E1" w:rsidR="00E40F73" w:rsidRPr="005C3FE9" w:rsidRDefault="00E40F73" w:rsidP="0090693C">
      <w:pPr>
        <w:rPr>
          <w:lang w:val="en-GB" w:eastAsia="en-US" w:bidi="en-US"/>
        </w:rPr>
      </w:pPr>
      <w:r w:rsidRPr="005C3FE9">
        <w:rPr>
          <w:lang w:val="en-GB" w:eastAsia="en-US" w:bidi="en-US"/>
        </w:rPr>
        <w:t xml:space="preserve">The theoretical and </w:t>
      </w:r>
      <w:r w:rsidR="003A39A7" w:rsidRPr="005C3FE9">
        <w:rPr>
          <w:lang w:val="en-GB" w:eastAsia="en-US" w:bidi="en-US"/>
        </w:rPr>
        <w:t xml:space="preserve">actual </w:t>
      </w:r>
      <w:r w:rsidR="0050068C">
        <w:rPr>
          <w:lang w:val="en-GB" w:eastAsia="en-US" w:bidi="en-US"/>
        </w:rPr>
        <w:t>N</w:t>
      </w:r>
      <w:r w:rsidR="00E21B11" w:rsidRPr="005C3FE9">
        <w:rPr>
          <w:lang w:val="en-GB" w:eastAsia="en-US" w:bidi="en-US"/>
        </w:rPr>
        <w:t xml:space="preserve">et </w:t>
      </w:r>
      <w:r w:rsidRPr="005C3FE9">
        <w:rPr>
          <w:lang w:val="en-GB" w:eastAsia="en-US" w:bidi="en-US"/>
        </w:rPr>
        <w:t xml:space="preserve">discharge </w:t>
      </w:r>
      <w:r w:rsidR="0050068C">
        <w:rPr>
          <w:lang w:val="en-GB" w:eastAsia="en-US" w:bidi="en-US"/>
        </w:rPr>
        <w:t>E</w:t>
      </w:r>
      <w:r w:rsidRPr="005C3FE9">
        <w:rPr>
          <w:lang w:val="en-GB" w:eastAsia="en-US" w:bidi="en-US"/>
        </w:rPr>
        <w:t xml:space="preserve">nergy </w:t>
      </w:r>
      <w:r w:rsidR="0050068C">
        <w:rPr>
          <w:lang w:val="en-GB" w:eastAsia="en-US" w:bidi="en-US"/>
        </w:rPr>
        <w:t>D</w:t>
      </w:r>
      <w:r w:rsidRPr="005C3FE9">
        <w:rPr>
          <w:lang w:val="en-GB" w:eastAsia="en-US" w:bidi="en-US"/>
        </w:rPr>
        <w:t xml:space="preserve">ensities </w:t>
      </w:r>
      <w:r w:rsidR="003A39A7" w:rsidRPr="005C3FE9">
        <w:rPr>
          <w:lang w:val="en-GB" w:eastAsia="en-US" w:bidi="en-US"/>
        </w:rPr>
        <w:t xml:space="preserve">per unit volume of a reference solution (the acid solution was chosen in this study) </w:t>
      </w:r>
      <w:r w:rsidRPr="005C3FE9">
        <w:rPr>
          <w:lang w:val="en-GB" w:eastAsia="en-US" w:bidi="en-US"/>
        </w:rPr>
        <w:t xml:space="preserve">are given by </w:t>
      </w:r>
      <w:proofErr w:type="spellStart"/>
      <w:r w:rsidRPr="005C3FE9">
        <w:rPr>
          <w:lang w:val="en-GB" w:eastAsia="en-US" w:bidi="en-US"/>
        </w:rPr>
        <w:t>Eqs</w:t>
      </w:r>
      <w:proofErr w:type="spellEnd"/>
      <w:r w:rsidRPr="005C3FE9">
        <w:rPr>
          <w:lang w:val="en-GB" w:eastAsia="en-US" w:bidi="en-US"/>
        </w:rPr>
        <w:t xml:space="preserve">. </w:t>
      </w:r>
      <w:r w:rsidR="00FD0C59" w:rsidRPr="005C3FE9">
        <w:rPr>
          <w:lang w:val="en-GB" w:eastAsia="en-US" w:bidi="en-US"/>
        </w:rPr>
        <w:t xml:space="preserve">(4) </w:t>
      </w:r>
      <w:r w:rsidRPr="005C3FE9">
        <w:rPr>
          <w:lang w:val="en-GB" w:eastAsia="en-US" w:bidi="en-US"/>
        </w:rPr>
        <w:t xml:space="preserve">and </w:t>
      </w:r>
      <w:r w:rsidR="00FD0C59" w:rsidRPr="005C3FE9">
        <w:rPr>
          <w:lang w:val="en-GB" w:eastAsia="en-US" w:bidi="en-US"/>
        </w:rPr>
        <w:t>(5)</w:t>
      </w:r>
      <w:r w:rsidRPr="005C3FE9">
        <w:rPr>
          <w:lang w:val="en-GB" w:eastAsia="en-US" w:bidi="en-US"/>
        </w:rPr>
        <w:t xml:space="preserve"> respectively</w:t>
      </w:r>
      <w:r w:rsidR="00C829BC" w:rsidRPr="005C3FE9">
        <w:rPr>
          <w:lang w:val="en-GB" w:eastAsia="en-US" w:bidi="en-US"/>
        </w:rPr>
        <w:t>:</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7849"/>
        <w:gridCol w:w="1054"/>
      </w:tblGrid>
      <w:tr w:rsidR="007E0D97" w:rsidRPr="005C3FE9" w14:paraId="04D4A26F" w14:textId="77777777" w:rsidTr="00237342">
        <w:trPr>
          <w:trHeight w:val="492"/>
        </w:trPr>
        <w:tc>
          <w:tcPr>
            <w:tcW w:w="437" w:type="pct"/>
          </w:tcPr>
          <w:p w14:paraId="6118C193"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0DC6FDA5" w14:textId="6A6AAB74" w:rsidR="007E0D97" w:rsidRPr="005C3FE9" w:rsidRDefault="00000000" w:rsidP="0072101F">
            <w:pPr>
              <w:suppressAutoHyphens/>
              <w:rPr>
                <w:rFonts w:ascii="Times New Roman" w:eastAsia="Times New Roman" w:hAnsi="Times New Roman"/>
                <w:spacing w:val="-3"/>
                <w:lang w:val="en-GB"/>
              </w:rPr>
            </w:pPr>
            <m:oMath>
              <m:sSub>
                <m:sSubPr>
                  <m:ctrlPr>
                    <w:rPr>
                      <w:rFonts w:ascii="Cambria Math" w:hAnsi="Cambria Math"/>
                      <w:i/>
                    </w:rPr>
                  </m:ctrlPr>
                </m:sSubPr>
                <m:e>
                  <m:r>
                    <w:rPr>
                      <w:rFonts w:ascii="Cambria Math" w:hAnsi="Cambria Math"/>
                    </w:rPr>
                    <m:t>NED</m:t>
                  </m:r>
                </m:e>
                <m:sub>
                  <m:r>
                    <w:rPr>
                      <w:rFonts w:ascii="Cambria Math" w:hAnsi="Cambria Math"/>
                    </w:rPr>
                    <m:t>v</m:t>
                  </m:r>
                  <m:r>
                    <w:rPr>
                      <w:rFonts w:ascii="Cambria Math" w:hAnsi="Cambria Math"/>
                      <w:lang w:val="en-US"/>
                    </w:rPr>
                    <m:t>,</m:t>
                  </m:r>
                  <m:r>
                    <w:rPr>
                      <w:rFonts w:ascii="Cambria Math" w:hAnsi="Cambria Math"/>
                    </w:rPr>
                    <m:t>t</m:t>
                  </m:r>
                  <m:r>
                    <w:rPr>
                      <w:rFonts w:ascii="Cambria Math" w:hAnsi="Cambria Math"/>
                      <w:lang w:val="en-US"/>
                    </w:rPr>
                    <m:t>h</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3.6∙</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den>
              </m:f>
              <m:nary>
                <m:naryPr>
                  <m:limLoc m:val="subSup"/>
                  <m:ctrlPr>
                    <w:rPr>
                      <w:rFonts w:ascii="Cambria Math" w:hAnsi="Cambria Math"/>
                      <w:i/>
                    </w:rPr>
                  </m:ctrlPr>
                </m:naryPr>
                <m:sub>
                  <m:sSup>
                    <m:sSupPr>
                      <m:ctrlPr>
                        <w:rPr>
                          <w:rFonts w:ascii="Cambria Math" w:hAnsi="Cambria Math"/>
                          <w:i/>
                        </w:rPr>
                      </m:ctrlPr>
                    </m:sSupPr>
                    <m:e>
                      <m:r>
                        <w:rPr>
                          <w:rFonts w:ascii="Cambria Math" w:hAnsi="Cambria Math"/>
                          <w:lang w:val="en-US"/>
                        </w:rPr>
                        <m:t>10</m:t>
                      </m:r>
                    </m:e>
                    <m:sup>
                      <m:r>
                        <w:rPr>
                          <w:rFonts w:ascii="Cambria Math" w:hAnsi="Cambria Math"/>
                          <w:lang w:val="en-US"/>
                        </w:rPr>
                        <m:t>-4</m:t>
                      </m:r>
                    </m:sup>
                  </m:sSup>
                </m:sub>
                <m:sup>
                  <m:sSub>
                    <m:sSubPr>
                      <m:ctrlPr>
                        <w:rPr>
                          <w:rFonts w:ascii="Cambria Math" w:hAnsi="Cambria Math"/>
                          <w:i/>
                        </w:rPr>
                      </m:ctrlPr>
                    </m:sSubPr>
                    <m:e>
                      <m:r>
                        <w:rPr>
                          <w:rFonts w:ascii="Cambria Math" w:hAnsi="Cambria Math"/>
                        </w:rPr>
                        <m:t>C</m:t>
                      </m:r>
                    </m:e>
                    <m:sub>
                      <m:r>
                        <w:rPr>
                          <w:rFonts w:ascii="Cambria Math" w:hAnsi="Cambria Math"/>
                        </w:rPr>
                        <m:t>target</m:t>
                      </m:r>
                      <m:r>
                        <w:rPr>
                          <w:rFonts w:ascii="Cambria Math" w:hAnsi="Cambria Math"/>
                          <w:lang w:val="en-US"/>
                        </w:rPr>
                        <m:t>,</m:t>
                      </m:r>
                      <m:r>
                        <w:rPr>
                          <w:rFonts w:ascii="Cambria Math" w:hAnsi="Cambria Math"/>
                        </w:rPr>
                        <m:t>c</m:t>
                      </m:r>
                    </m:sub>
                  </m:sSub>
                </m:sup>
                <m:e>
                  <m:r>
                    <w:rPr>
                      <w:rFonts w:ascii="Cambria Math" w:hAnsi="Cambria Math"/>
                    </w:rPr>
                    <m:t>EMF</m:t>
                  </m:r>
                  <m:r>
                    <w:rPr>
                      <w:rFonts w:ascii="Cambria Math" w:hAnsi="Cambria Math"/>
                      <w:lang w:val="en-US"/>
                    </w:rPr>
                    <m:t>∙</m:t>
                  </m:r>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a</m:t>
                      </m:r>
                      <m:r>
                        <w:rPr>
                          <w:rFonts w:ascii="Cambria Math" w:hAnsi="Cambria Math"/>
                          <w:lang w:val="en-US"/>
                        </w:rPr>
                        <m:t>,</m:t>
                      </m:r>
                      <m:r>
                        <w:rPr>
                          <w:rFonts w:ascii="Cambria Math" w:hAnsi="Cambria Math"/>
                        </w:rPr>
                        <m:t>HCl</m:t>
                      </m:r>
                    </m:sub>
                  </m:sSub>
                </m:e>
              </m:nary>
            </m:oMath>
            <w:r w:rsidR="007E0D97" w:rsidRPr="005C3FE9">
              <w:rPr>
                <w:rFonts w:ascii="Times New Roman" w:eastAsia="Times New Roman" w:hAnsi="Times New Roman"/>
                <w:lang w:val="en-GB"/>
              </w:rPr>
              <w:t xml:space="preserve"> </w:t>
            </w:r>
          </w:p>
        </w:tc>
        <w:tc>
          <w:tcPr>
            <w:tcW w:w="437" w:type="pct"/>
          </w:tcPr>
          <w:p w14:paraId="25FD633B" w14:textId="283141C2" w:rsidR="007E0D97" w:rsidRPr="005C3FE9" w:rsidRDefault="007E0D97" w:rsidP="0072101F">
            <w:pPr>
              <w:suppressAutoHyphens/>
              <w:rPr>
                <w:rFonts w:ascii="Times New Roman" w:eastAsia="Times New Roman" w:hAnsi="Times New Roman"/>
                <w:spacing w:val="-3"/>
                <w:lang w:val="en-GB"/>
              </w:rPr>
            </w:pPr>
            <w:bookmarkStart w:id="4" w:name="_Ref115451929"/>
            <w:bookmarkStart w:id="5" w:name="_Ref115451953"/>
            <w:r w:rsidRPr="005C3FE9">
              <w:rPr>
                <w:rFonts w:ascii="Times New Roman" w:eastAsia="Times New Roman" w:hAnsi="Times New Roman"/>
                <w:spacing w:val="-3"/>
                <w:lang w:val="en-GB"/>
              </w:rPr>
              <w:t>(</w:t>
            </w:r>
            <w:bookmarkEnd w:id="4"/>
            <w:r w:rsidR="00FD0C59" w:rsidRPr="005C3FE9">
              <w:rPr>
                <w:rFonts w:ascii="Times New Roman" w:hAnsi="Times New Roman"/>
                <w:spacing w:val="-3"/>
                <w:lang w:val="en-GB"/>
              </w:rPr>
              <w:t>4</w:t>
            </w:r>
            <w:r w:rsidRPr="005C3FE9">
              <w:rPr>
                <w:rFonts w:ascii="Times New Roman" w:eastAsia="Times New Roman" w:hAnsi="Times New Roman"/>
                <w:spacing w:val="-3"/>
                <w:lang w:val="en-GB"/>
              </w:rPr>
              <w:t>)</w:t>
            </w:r>
            <w:bookmarkEnd w:id="5"/>
          </w:p>
        </w:tc>
      </w:tr>
      <w:tr w:rsidR="007E0D97" w:rsidRPr="005C3FE9" w14:paraId="230A3889" w14:textId="77777777" w:rsidTr="00237342">
        <w:trPr>
          <w:trHeight w:val="492"/>
        </w:trPr>
        <w:tc>
          <w:tcPr>
            <w:tcW w:w="437" w:type="pct"/>
          </w:tcPr>
          <w:p w14:paraId="7BE725AF"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6D9DABD3" w14:textId="35FF9102" w:rsidR="007E0D97" w:rsidRPr="005C3FE9" w:rsidRDefault="00000000" w:rsidP="0072101F">
            <w:pPr>
              <w:suppressAutoHyphens/>
              <w:rPr>
                <w:rFonts w:ascii="Times New Roman" w:eastAsia="Times New Roman" w:hAnsi="Times New Roman"/>
                <w:spacing w:val="-3"/>
                <w:lang w:val="en-GB"/>
              </w:rPr>
            </w:pPr>
            <m:oMath>
              <m:sSub>
                <m:sSubPr>
                  <m:ctrlPr>
                    <w:rPr>
                      <w:rFonts w:ascii="Cambria Math" w:hAnsi="Cambria Math"/>
                      <w:i/>
                    </w:rPr>
                  </m:ctrlPr>
                </m:sSubPr>
                <m:e>
                  <m:r>
                    <w:rPr>
                      <w:rFonts w:ascii="Cambria Math" w:hAnsi="Cambria Math"/>
                    </w:rPr>
                    <m:t>NED</m:t>
                  </m:r>
                </m:e>
                <m:sub>
                  <m:r>
                    <w:rPr>
                      <w:rFonts w:ascii="Cambria Math" w:hAnsi="Cambria Math"/>
                    </w:rPr>
                    <m:t>v</m:t>
                  </m:r>
                </m:sub>
              </m:sSub>
              <m:r>
                <w:rPr>
                  <w:rFonts w:ascii="Cambria Math" w:hAnsi="Cambria Math"/>
                  <w:lang w:val="en-GB"/>
                </w:rPr>
                <m:t>=</m:t>
              </m:r>
              <m:f>
                <m:fPr>
                  <m:ctrlPr>
                    <w:rPr>
                      <w:rFonts w:ascii="Cambria Math" w:hAnsi="Cambria Math"/>
                      <w:i/>
                    </w:rPr>
                  </m:ctrlPr>
                </m:fPr>
                <m:num>
                  <m:r>
                    <w:rPr>
                      <w:rFonts w:ascii="Cambria Math" w:hAnsi="Cambria Math"/>
                      <w:lang w:val="en-GB"/>
                    </w:rPr>
                    <m:t xml:space="preserve">3 </m:t>
                  </m:r>
                  <m:r>
                    <w:rPr>
                      <w:rFonts w:ascii="Cambria Math" w:hAnsi="Cambria Math"/>
                    </w:rPr>
                    <m:t>N</m:t>
                  </m:r>
                  <m:r>
                    <w:rPr>
                      <w:rFonts w:ascii="Cambria Math" w:hAnsi="Cambria Math"/>
                      <w:lang w:val="en-GB"/>
                    </w:rPr>
                    <m:t xml:space="preserve"> </m:t>
                  </m:r>
                  <m:r>
                    <w:rPr>
                      <w:rFonts w:ascii="Cambria Math" w:hAnsi="Cambria Math"/>
                    </w:rPr>
                    <m:t>b</m:t>
                  </m:r>
                  <m:r>
                    <w:rPr>
                      <w:rFonts w:ascii="Cambria Math" w:hAnsi="Cambria Math"/>
                      <w:lang w:val="en-GB"/>
                    </w:rPr>
                    <m:t xml:space="preserve"> </m:t>
                  </m:r>
                  <m:r>
                    <w:rPr>
                      <w:rFonts w:ascii="Cambria Math" w:hAnsi="Cambria Math"/>
                    </w:rPr>
                    <m:t>L</m:t>
                  </m:r>
                  <m:r>
                    <w:rPr>
                      <w:rFonts w:ascii="Cambria Math" w:hAnsi="Cambria Math"/>
                      <w:lang w:val="en-GB"/>
                    </w:rPr>
                    <m:t xml:space="preserve"> </m:t>
                  </m:r>
                  <m:nary>
                    <m:naryPr>
                      <m:limLoc m:val="subSup"/>
                      <m:ctrlPr>
                        <w:rPr>
                          <w:rFonts w:ascii="Cambria Math" w:hAnsi="Cambria Math"/>
                          <w:i/>
                        </w:rPr>
                      </m:ctrlPr>
                    </m:naryPr>
                    <m:sub>
                      <m:r>
                        <w:rPr>
                          <w:rFonts w:ascii="Cambria Math" w:hAnsi="Cambria Math"/>
                          <w:lang w:val="en-GB"/>
                        </w:rPr>
                        <m:t>0</m:t>
                      </m:r>
                    </m:sub>
                    <m:sup>
                      <m:sSub>
                        <m:sSubPr>
                          <m:ctrlPr>
                            <w:rPr>
                              <w:rFonts w:ascii="Cambria Math" w:hAnsi="Cambria Math"/>
                              <w:i/>
                            </w:rPr>
                          </m:ctrlPr>
                        </m:sSubPr>
                        <m:e>
                          <m:r>
                            <w:rPr>
                              <w:rFonts w:ascii="Cambria Math" w:hAnsi="Cambria Math"/>
                            </w:rPr>
                            <m:t>t</m:t>
                          </m:r>
                        </m:e>
                        <m:sub>
                          <m:r>
                            <w:rPr>
                              <w:rFonts w:ascii="Cambria Math" w:hAnsi="Cambria Math"/>
                            </w:rPr>
                            <m:t>d</m:t>
                          </m:r>
                        </m:sub>
                      </m:sSub>
                    </m:sup>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PD</m:t>
                              </m:r>
                            </m:e>
                            <m:sub>
                              <m:r>
                                <w:rPr>
                                  <w:rFonts w:ascii="Cambria Math" w:hAnsi="Cambria Math"/>
                                  <w:lang w:val="en-GB"/>
                                </w:rPr>
                                <m:t>d</m:t>
                              </m:r>
                            </m:sub>
                          </m:sSub>
                          <m:r>
                            <w:rPr>
                              <w:rFonts w:ascii="Cambria Math" w:hAnsi="Cambria Math"/>
                              <w:lang w:val="en-US"/>
                            </w:rPr>
                            <m:t>-</m:t>
                          </m:r>
                          <m:sSub>
                            <m:sSubPr>
                              <m:ctrlPr>
                                <w:rPr>
                                  <w:rFonts w:ascii="Cambria Math" w:hAnsi="Cambria Math"/>
                                  <w:i/>
                                  <w:lang w:val="en-GB"/>
                                </w:rPr>
                              </m:ctrlPr>
                            </m:sSubPr>
                            <m:e>
                              <m:r>
                                <w:rPr>
                                  <w:rFonts w:ascii="Cambria Math" w:hAnsi="Cambria Math"/>
                                  <w:lang w:val="en-GB"/>
                                </w:rPr>
                                <m:t>PPD</m:t>
                              </m:r>
                            </m:e>
                            <m:sub>
                              <m:r>
                                <w:rPr>
                                  <w:rFonts w:ascii="Cambria Math" w:hAnsi="Cambria Math"/>
                                  <w:lang w:val="en-GB"/>
                                </w:rPr>
                                <m:t>d</m:t>
                              </m:r>
                            </m:sub>
                          </m:sSub>
                        </m:e>
                      </m:d>
                      <m:r>
                        <w:rPr>
                          <w:rFonts w:ascii="Cambria Math" w:hAnsi="Cambria Math"/>
                          <w:lang w:val="en-GB"/>
                        </w:rPr>
                        <m:t xml:space="preserve"> </m:t>
                      </m:r>
                      <m:r>
                        <w:rPr>
                          <w:rFonts w:ascii="Cambria Math" w:hAnsi="Cambria Math"/>
                        </w:rPr>
                        <m:t>dt</m:t>
                      </m:r>
                    </m:e>
                  </m:nary>
                </m:num>
                <m:den>
                  <m:r>
                    <w:rPr>
                      <w:rFonts w:ascii="Cambria Math" w:hAnsi="Cambria Math"/>
                      <w:lang w:val="en-GB"/>
                    </w:rPr>
                    <m:t>3.6∙</m:t>
                  </m:r>
                  <m:sSup>
                    <m:sSupPr>
                      <m:ctrlPr>
                        <w:rPr>
                          <w:rFonts w:ascii="Cambria Math" w:hAnsi="Cambria Math"/>
                          <w:i/>
                        </w:rPr>
                      </m:ctrlPr>
                    </m:sSupPr>
                    <m:e>
                      <m:r>
                        <w:rPr>
                          <w:rFonts w:ascii="Cambria Math" w:hAnsi="Cambria Math"/>
                          <w:lang w:val="en-GB"/>
                        </w:rPr>
                        <m:t>10</m:t>
                      </m:r>
                    </m:e>
                    <m:sup>
                      <m:r>
                        <w:rPr>
                          <w:rFonts w:ascii="Cambria Math" w:hAnsi="Cambria Math"/>
                          <w:lang w:val="en-GB"/>
                        </w:rPr>
                        <m:t>6</m:t>
                      </m:r>
                    </m:sup>
                  </m:sSup>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t</m:t>
                      </m:r>
                      <m:r>
                        <w:rPr>
                          <w:rFonts w:ascii="Cambria Math" w:hAnsi="Cambria Math"/>
                          <w:lang w:val="en-GB"/>
                        </w:rPr>
                        <m:t>,</m:t>
                      </m:r>
                      <m:r>
                        <w:rPr>
                          <w:rFonts w:ascii="Cambria Math" w:hAnsi="Cambria Math"/>
                        </w:rPr>
                        <m:t>a</m:t>
                      </m:r>
                    </m:sub>
                  </m:sSub>
                </m:den>
              </m:f>
            </m:oMath>
            <w:r w:rsidR="007E0D97" w:rsidRPr="005C3FE9">
              <w:rPr>
                <w:rFonts w:ascii="Times New Roman" w:eastAsia="Times New Roman" w:hAnsi="Times New Roman"/>
                <w:lang w:val="en-GB"/>
              </w:rPr>
              <w:t xml:space="preserve"> </w:t>
            </w:r>
          </w:p>
        </w:tc>
        <w:tc>
          <w:tcPr>
            <w:tcW w:w="437" w:type="pct"/>
          </w:tcPr>
          <w:p w14:paraId="54D5A43A" w14:textId="65D1B66B" w:rsidR="007E0D97" w:rsidRPr="005C3FE9" w:rsidRDefault="007E0D97" w:rsidP="0072101F">
            <w:pPr>
              <w:suppressAutoHyphens/>
              <w:rPr>
                <w:rFonts w:ascii="Times New Roman" w:eastAsia="Times New Roman" w:hAnsi="Times New Roman"/>
                <w:spacing w:val="-3"/>
                <w:lang w:val="en-GB"/>
              </w:rPr>
            </w:pPr>
            <w:bookmarkStart w:id="6" w:name="_Ref115451941"/>
            <w:r w:rsidRPr="005C3FE9">
              <w:rPr>
                <w:rFonts w:ascii="Times New Roman" w:eastAsia="Times New Roman" w:hAnsi="Times New Roman"/>
                <w:spacing w:val="-3"/>
                <w:lang w:val="en-GB"/>
              </w:rPr>
              <w:t>(</w:t>
            </w:r>
            <w:r w:rsidR="00FD0C59" w:rsidRPr="005C3FE9">
              <w:rPr>
                <w:rFonts w:ascii="Times New Roman" w:hAnsi="Times New Roman"/>
                <w:spacing w:val="-3"/>
                <w:lang w:val="en-GB"/>
              </w:rPr>
              <w:t>5</w:t>
            </w:r>
            <w:r w:rsidRPr="005C3FE9">
              <w:rPr>
                <w:rFonts w:ascii="Times New Roman" w:eastAsia="Times New Roman" w:hAnsi="Times New Roman"/>
                <w:spacing w:val="-3"/>
                <w:lang w:val="en-GB"/>
              </w:rPr>
              <w:t>)</w:t>
            </w:r>
            <w:bookmarkEnd w:id="6"/>
          </w:p>
        </w:tc>
      </w:tr>
    </w:tbl>
    <w:p w14:paraId="0603F27F" w14:textId="6D41B72E" w:rsidR="0097097D" w:rsidRDefault="00530C3E" w:rsidP="001A2083">
      <w:pPr>
        <w:ind w:firstLine="0"/>
        <w:rPr>
          <w:lang w:val="en-US" w:eastAsia="en-US"/>
        </w:rPr>
      </w:pPr>
      <w:r w:rsidRPr="005C3FE9">
        <w:rPr>
          <w:lang w:val="en-GB" w:eastAsia="en-US" w:bidi="en-US"/>
        </w:rPr>
        <w:t xml:space="preserve">where </w:t>
      </w:r>
      <m:oMath>
        <m:r>
          <w:rPr>
            <w:rFonts w:ascii="Cambria Math" w:hAnsi="Cambria Math"/>
            <w:lang w:val="en-US"/>
          </w:rPr>
          <m:t>F</m:t>
        </m:r>
      </m:oMath>
      <w:r w:rsidRPr="005C3FE9">
        <w:rPr>
          <w:lang w:val="en-US"/>
        </w:rPr>
        <w:t xml:space="preserve"> is the Faraday constant (i.e., 96,485 C mol</w:t>
      </w:r>
      <w:r w:rsidRPr="005C3FE9">
        <w:rPr>
          <w:vertAlign w:val="superscript"/>
          <w:lang w:val="en-US"/>
        </w:rPr>
        <w:t>-1</w:t>
      </w:r>
      <w:r w:rsidRPr="005C3FE9">
        <w:rPr>
          <w:lang w:val="en-US"/>
        </w:rPr>
        <w:t xml:space="preserve">), </w:t>
      </w:r>
      <m:oMath>
        <m:r>
          <w:rPr>
            <w:rFonts w:ascii="Cambria Math" w:hAnsi="Cambria Math"/>
          </w:rPr>
          <m:t>EMF</m:t>
        </m:r>
      </m:oMath>
      <w:r w:rsidRPr="005C3FE9">
        <w:rPr>
          <w:lang w:val="en-US"/>
        </w:rPr>
        <w:t xml:space="preserve"> is the </w:t>
      </w:r>
      <w:r w:rsidR="00A94B15" w:rsidRPr="005C3FE9">
        <w:rPr>
          <w:lang w:val="en-US"/>
        </w:rPr>
        <w:t>Nernst potential,</w:t>
      </w:r>
      <w:r w:rsidR="00E12EB7" w:rsidRPr="005C3FE9">
        <w:rPr>
          <w:lang w:val="en-US"/>
        </w:rPr>
        <w:t xml:space="preserve"> </w:t>
      </w:r>
      <m:oMath>
        <m:sSub>
          <m:sSubPr>
            <m:ctrlPr>
              <w:rPr>
                <w:rFonts w:ascii="Cambria Math" w:eastAsia="Calibri" w:hAnsi="Cambria Math"/>
                <w:i/>
                <w:lang w:eastAsia="en-US"/>
              </w:rPr>
            </m:ctrlPr>
          </m:sSubPr>
          <m:e>
            <m:r>
              <w:rPr>
                <w:rFonts w:ascii="Cambria Math" w:hAnsi="Cambria Math"/>
              </w:rPr>
              <m:t>C</m:t>
            </m:r>
          </m:e>
          <m:sub>
            <m:r>
              <w:rPr>
                <w:rFonts w:ascii="Cambria Math" w:hAnsi="Cambria Math"/>
              </w:rPr>
              <m:t>target</m:t>
            </m:r>
            <m:r>
              <w:rPr>
                <w:rFonts w:ascii="Cambria Math" w:hAnsi="Cambria Math"/>
                <w:lang w:val="en-US"/>
              </w:rPr>
              <m:t>,</m:t>
            </m:r>
            <m:r>
              <w:rPr>
                <w:rFonts w:ascii="Cambria Math" w:hAnsi="Cambria Math"/>
              </w:rPr>
              <m:t>c</m:t>
            </m:r>
          </m:sub>
        </m:sSub>
      </m:oMath>
      <w:r w:rsidR="00A94B15" w:rsidRPr="005C3FE9">
        <w:rPr>
          <w:lang w:val="en-US"/>
        </w:rPr>
        <w:t xml:space="preserve"> </w:t>
      </w:r>
      <w:r w:rsidR="00E12EB7" w:rsidRPr="005C3FE9">
        <w:rPr>
          <w:lang w:val="en-US"/>
        </w:rPr>
        <w:t xml:space="preserve">is the target concentration of the charge phase, </w:t>
      </w:r>
      <m:oMath>
        <m:sSub>
          <m:sSubPr>
            <m:ctrlPr>
              <w:rPr>
                <w:rFonts w:ascii="Cambria Math" w:eastAsia="Calibri" w:hAnsi="Cambria Math"/>
                <w:i/>
                <w:lang w:eastAsia="en-US"/>
              </w:rPr>
            </m:ctrlPr>
          </m:sSubPr>
          <m:e>
            <m:r>
              <w:rPr>
                <w:rFonts w:ascii="Cambria Math" w:hAnsi="Cambria Math"/>
              </w:rPr>
              <m:t>C</m:t>
            </m:r>
          </m:e>
          <m:sub>
            <m:r>
              <w:rPr>
                <w:rFonts w:ascii="Cambria Math" w:hAnsi="Cambria Math"/>
              </w:rPr>
              <m:t>a</m:t>
            </m:r>
            <m:r>
              <w:rPr>
                <w:rFonts w:ascii="Cambria Math" w:hAnsi="Cambria Math"/>
                <w:lang w:val="en-US"/>
              </w:rPr>
              <m:t>,</m:t>
            </m:r>
            <m:r>
              <w:rPr>
                <w:rFonts w:ascii="Cambria Math" w:hAnsi="Cambria Math"/>
              </w:rPr>
              <m:t>HCl</m:t>
            </m:r>
          </m:sub>
        </m:sSub>
      </m:oMath>
      <w:r w:rsidR="00A94B15" w:rsidRPr="005C3FE9">
        <w:rPr>
          <w:lang w:val="en-US" w:eastAsia="en-US"/>
        </w:rPr>
        <w:t xml:space="preserve"> is the HCl concentration in the acid tank, </w:t>
      </w:r>
      <m:oMath>
        <m:r>
          <w:rPr>
            <w:rFonts w:ascii="Cambria Math" w:hAnsi="Cambria Math"/>
          </w:rPr>
          <m:t>N</m:t>
        </m:r>
      </m:oMath>
      <w:r w:rsidR="00A96D75" w:rsidRPr="005C3FE9">
        <w:rPr>
          <w:lang w:val="en-US" w:eastAsia="en-US"/>
        </w:rPr>
        <w:t xml:space="preserve"> is the number of triplets, </w:t>
      </w:r>
      <m:oMath>
        <m:r>
          <w:rPr>
            <w:rFonts w:ascii="Cambria Math" w:hAnsi="Cambria Math"/>
          </w:rPr>
          <m:t>b</m:t>
        </m:r>
      </m:oMath>
      <w:r w:rsidR="00A96D75" w:rsidRPr="005C3FE9">
        <w:rPr>
          <w:lang w:val="en-US" w:eastAsia="en-US"/>
        </w:rPr>
        <w:t xml:space="preserve"> is the spacer width, </w:t>
      </w:r>
      <m:oMath>
        <m:r>
          <w:rPr>
            <w:rFonts w:ascii="Cambria Math" w:hAnsi="Cambria Math"/>
          </w:rPr>
          <m:t>L</m:t>
        </m:r>
      </m:oMath>
      <w:r w:rsidR="00A96D75" w:rsidRPr="005C3FE9">
        <w:rPr>
          <w:lang w:val="en-US" w:eastAsia="en-US"/>
        </w:rPr>
        <w:t xml:space="preserve"> is the spacer length, </w:t>
      </w:r>
      <w:r w:rsidR="00CF74B2" w:rsidRPr="005C3FE9">
        <w:rPr>
          <w:lang w:val="en-US" w:eastAsia="en-US"/>
        </w:rPr>
        <w:t xml:space="preserve">and </w:t>
      </w:r>
      <m:oMath>
        <m:sSub>
          <m:sSubPr>
            <m:ctrlPr>
              <w:rPr>
                <w:rFonts w:ascii="Cambria Math" w:eastAsia="Calibri" w:hAnsi="Cambria Math"/>
                <w:i/>
                <w:lang w:eastAsia="en-US"/>
              </w:rPr>
            </m:ctrlPr>
          </m:sSubPr>
          <m:e>
            <m:r>
              <w:rPr>
                <w:rFonts w:ascii="Cambria Math" w:hAnsi="Cambria Math"/>
              </w:rPr>
              <m:t>V</m:t>
            </m:r>
          </m:e>
          <m:sub>
            <m:r>
              <w:rPr>
                <w:rFonts w:ascii="Cambria Math" w:hAnsi="Cambria Math"/>
              </w:rPr>
              <m:t>t</m:t>
            </m:r>
            <m:r>
              <w:rPr>
                <w:rFonts w:ascii="Cambria Math" w:hAnsi="Cambria Math"/>
                <w:lang w:val="en-US"/>
              </w:rPr>
              <m:t>,</m:t>
            </m:r>
            <m:r>
              <w:rPr>
                <w:rFonts w:ascii="Cambria Math" w:hAnsi="Cambria Math"/>
              </w:rPr>
              <m:t>a</m:t>
            </m:r>
          </m:sub>
        </m:sSub>
      </m:oMath>
      <w:r w:rsidR="00CF74B2" w:rsidRPr="005C3FE9">
        <w:rPr>
          <w:lang w:val="en-US" w:eastAsia="en-US"/>
        </w:rPr>
        <w:t xml:space="preserve"> is the acid solution volume. </w:t>
      </w:r>
    </w:p>
    <w:p w14:paraId="0D1D5607" w14:textId="3CEF713B" w:rsidR="0091393F" w:rsidRDefault="0091393F" w:rsidP="001A2083">
      <w:pPr>
        <w:ind w:firstLine="0"/>
        <w:rPr>
          <w:lang w:val="en-US" w:eastAsia="en-US"/>
        </w:rPr>
      </w:pPr>
      <w:r w:rsidRPr="0091393F">
        <w:rPr>
          <w:lang w:val="en-US" w:eastAsia="en-US"/>
        </w:rPr>
        <w:t>The efficiency of the discharge phase</w:t>
      </w:r>
      <w:r w:rsidR="00F21749">
        <w:rPr>
          <w:lang w:val="en-US" w:eastAsia="en-US"/>
        </w:rPr>
        <w:t xml:space="preserve"> is the ratio between the actual and theoretical net energy density. It is given by</w:t>
      </w:r>
      <w:r w:rsidR="00F60E30">
        <w:rPr>
          <w:lang w:val="en-US" w:eastAsia="en-US"/>
        </w:rPr>
        <w:t>,</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7847"/>
        <w:gridCol w:w="1056"/>
      </w:tblGrid>
      <w:tr w:rsidR="00F60E30" w:rsidRPr="005C3FE9" w14:paraId="25A9CAB1" w14:textId="77777777" w:rsidTr="000861D6">
        <w:trPr>
          <w:trHeight w:val="492"/>
        </w:trPr>
        <w:tc>
          <w:tcPr>
            <w:tcW w:w="381" w:type="pct"/>
          </w:tcPr>
          <w:p w14:paraId="4FE5DFCD" w14:textId="77777777" w:rsidR="00F60E30" w:rsidRPr="005C3FE9" w:rsidRDefault="00F60E30" w:rsidP="000861D6">
            <w:pPr>
              <w:suppressAutoHyphens/>
              <w:rPr>
                <w:rFonts w:ascii="Times New Roman" w:eastAsia="Times New Roman" w:hAnsi="Times New Roman"/>
                <w:spacing w:val="-3"/>
                <w:lang w:val="en-GB"/>
              </w:rPr>
            </w:pPr>
          </w:p>
        </w:tc>
        <w:tc>
          <w:tcPr>
            <w:tcW w:w="4071" w:type="pct"/>
          </w:tcPr>
          <w:p w14:paraId="40C79EE7" w14:textId="20C30235" w:rsidR="00F60E30" w:rsidRPr="005C3FE9" w:rsidRDefault="00F60E30" w:rsidP="000861D6">
            <w:pPr>
              <w:suppressAutoHyphens/>
              <w:rPr>
                <w:rFonts w:ascii="Times New Roman" w:eastAsia="Times New Roman" w:hAnsi="Times New Roman"/>
                <w:spacing w:val="-3"/>
                <w:lang w:val="en-GB"/>
              </w:rPr>
            </w:pPr>
            <m:oMath>
              <m:r>
                <w:rPr>
                  <w:rFonts w:ascii="Cambria Math" w:hAnsi="Cambria Math"/>
                </w:rPr>
                <m:t>Disc</m:t>
              </m:r>
              <m:r>
                <w:rPr>
                  <w:rFonts w:ascii="Cambria Math" w:hAnsi="Cambria Math"/>
                  <w:lang w:val="en-GB"/>
                </w:rPr>
                <m:t>h</m:t>
              </m:r>
              <m:r>
                <w:rPr>
                  <w:rFonts w:ascii="Cambria Math" w:hAnsi="Cambria Math"/>
                </w:rPr>
                <m:t>arge</m:t>
              </m:r>
              <m:r>
                <w:rPr>
                  <w:rFonts w:ascii="Cambria Math" w:hAnsi="Cambria Math"/>
                  <w:lang w:val="en-GB"/>
                </w:rPr>
                <m:t xml:space="preserve"> </m:t>
              </m:r>
              <m:r>
                <w:rPr>
                  <w:rFonts w:ascii="Cambria Math" w:hAnsi="Cambria Math"/>
                </w:rPr>
                <m:t>efficiency</m:t>
              </m:r>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rPr>
                      </m:ctrlPr>
                    </m:sSubPr>
                    <m:e>
                      <m:r>
                        <w:rPr>
                          <w:rFonts w:ascii="Cambria Math" w:hAnsi="Cambria Math"/>
                        </w:rPr>
                        <m:t>NED</m:t>
                      </m:r>
                    </m:e>
                    <m:sub>
                      <m:r>
                        <w:rPr>
                          <w:rFonts w:ascii="Cambria Math" w:hAnsi="Cambria Math"/>
                        </w:rPr>
                        <m:t>v</m:t>
                      </m:r>
                    </m:sub>
                  </m:sSub>
                </m:num>
                <m:den>
                  <m:sSub>
                    <m:sSubPr>
                      <m:ctrlPr>
                        <w:rPr>
                          <w:rFonts w:ascii="Cambria Math" w:hAnsi="Cambria Math"/>
                          <w:i/>
                        </w:rPr>
                      </m:ctrlPr>
                    </m:sSubPr>
                    <m:e>
                      <m:r>
                        <w:rPr>
                          <w:rFonts w:ascii="Cambria Math" w:hAnsi="Cambria Math"/>
                        </w:rPr>
                        <m:t>NED</m:t>
                      </m:r>
                    </m:e>
                    <m:sub>
                      <m:r>
                        <w:rPr>
                          <w:rFonts w:ascii="Cambria Math" w:hAnsi="Cambria Math"/>
                        </w:rPr>
                        <m:t>v</m:t>
                      </m:r>
                      <m:r>
                        <w:rPr>
                          <w:rFonts w:ascii="Cambria Math" w:hAnsi="Cambria Math"/>
                          <w:lang w:val="en-US"/>
                        </w:rPr>
                        <m:t>,</m:t>
                      </m:r>
                      <m:r>
                        <w:rPr>
                          <w:rFonts w:ascii="Cambria Math" w:hAnsi="Cambria Math"/>
                        </w:rPr>
                        <m:t>t</m:t>
                      </m:r>
                      <m:r>
                        <w:rPr>
                          <w:rFonts w:ascii="Cambria Math" w:hAnsi="Cambria Math"/>
                          <w:lang w:val="en-US"/>
                        </w:rPr>
                        <m:t>h</m:t>
                      </m:r>
                    </m:sub>
                  </m:sSub>
                </m:den>
              </m:f>
            </m:oMath>
            <w:r w:rsidR="00F21749">
              <w:rPr>
                <w:rFonts w:ascii="Times New Roman" w:eastAsia="Times New Roman" w:hAnsi="Times New Roman"/>
                <w:lang w:val="en-GB"/>
              </w:rPr>
              <w:t xml:space="preserve"> </w:t>
            </w:r>
          </w:p>
        </w:tc>
        <w:tc>
          <w:tcPr>
            <w:tcW w:w="548" w:type="pct"/>
          </w:tcPr>
          <w:p w14:paraId="4527DF2E" w14:textId="77777777" w:rsidR="00F60E30" w:rsidRPr="005C3FE9" w:rsidRDefault="00F60E30" w:rsidP="000861D6">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Pr="005C3FE9">
              <w:rPr>
                <w:rFonts w:ascii="Times New Roman" w:hAnsi="Times New Roman"/>
                <w:spacing w:val="-3"/>
                <w:lang w:val="en-GB"/>
              </w:rPr>
              <w:t>6</w:t>
            </w:r>
            <w:r w:rsidRPr="005C3FE9">
              <w:rPr>
                <w:rFonts w:ascii="Times New Roman" w:eastAsia="Times New Roman" w:hAnsi="Times New Roman"/>
                <w:spacing w:val="-3"/>
                <w:lang w:val="en-GB"/>
              </w:rPr>
              <w:t>)</w:t>
            </w:r>
          </w:p>
        </w:tc>
      </w:tr>
    </w:tbl>
    <w:p w14:paraId="1697CE6E" w14:textId="721818D9" w:rsidR="005C6E92" w:rsidRPr="005C3FE9" w:rsidRDefault="003423BE" w:rsidP="001A2083">
      <w:pPr>
        <w:ind w:firstLine="0"/>
        <w:rPr>
          <w:lang w:val="en-US" w:eastAsia="en-US"/>
        </w:rPr>
      </w:pPr>
      <w:r w:rsidRPr="005C3FE9">
        <w:rPr>
          <w:lang w:val="en-US" w:eastAsia="en-US"/>
        </w:rPr>
        <w:t xml:space="preserve">Each </w:t>
      </w:r>
      <w:proofErr w:type="spellStart"/>
      <w:r w:rsidRPr="005C3FE9">
        <w:rPr>
          <w:lang w:val="en-US" w:eastAsia="en-US"/>
        </w:rPr>
        <w:t>optimi</w:t>
      </w:r>
      <w:r w:rsidR="008A0EAC">
        <w:rPr>
          <w:lang w:val="en-US" w:eastAsia="en-US"/>
        </w:rPr>
        <w:t>s</w:t>
      </w:r>
      <w:r w:rsidRPr="005C3FE9">
        <w:rPr>
          <w:lang w:val="en-US" w:eastAsia="en-US"/>
        </w:rPr>
        <w:t>ation</w:t>
      </w:r>
      <w:proofErr w:type="spellEnd"/>
      <w:r w:rsidRPr="005C3FE9">
        <w:rPr>
          <w:lang w:val="en-US" w:eastAsia="en-US"/>
        </w:rPr>
        <w:t xml:space="preserve"> problem consists of a </w:t>
      </w:r>
      <w:r w:rsidR="00E21B11" w:rsidRPr="005C3FE9">
        <w:rPr>
          <w:lang w:val="en-US" w:eastAsia="en-US"/>
        </w:rPr>
        <w:t xml:space="preserve">single </w:t>
      </w:r>
      <w:r w:rsidRPr="005C3FE9">
        <w:rPr>
          <w:lang w:val="en-US" w:eastAsia="en-US"/>
        </w:rPr>
        <w:t xml:space="preserve">round-trip cycle, which begins with the charge phase, followed by the discharge phase. Each battery cycle is carried out by imposing that the initial </w:t>
      </w:r>
      <w:r w:rsidRPr="005C3FE9">
        <w:rPr>
          <w:lang w:val="en-US" w:eastAsia="en-US"/>
        </w:rPr>
        <w:lastRenderedPageBreak/>
        <w:t xml:space="preserve">concentration of HCl in the acidic solution </w:t>
      </w:r>
      <w:r w:rsidR="00E77ABA">
        <w:rPr>
          <w:lang w:val="en-US" w:eastAsia="en-US"/>
        </w:rPr>
        <w:t>is</w:t>
      </w:r>
      <w:r w:rsidRPr="005C3FE9">
        <w:rPr>
          <w:lang w:val="en-US" w:eastAsia="en-US"/>
        </w:rPr>
        <w:t xml:space="preserve"> coincident to the final (target) concentration of HCl of the discharge phase (</w:t>
      </w:r>
      <m:oMath>
        <m:sSub>
          <m:sSubPr>
            <m:ctrlPr>
              <w:rPr>
                <w:rFonts w:ascii="Cambria Math" w:hAnsi="Cambria Math"/>
                <w:i/>
              </w:rPr>
            </m:ctrlPr>
          </m:sSubPr>
          <m:e>
            <m:r>
              <w:rPr>
                <w:rFonts w:ascii="Cambria Math" w:hAnsi="Cambria Math"/>
              </w:rPr>
              <m:t>C</m:t>
            </m:r>
          </m:e>
          <m:sub>
            <m:r>
              <w:rPr>
                <w:rFonts w:ascii="Cambria Math" w:hAnsi="Cambria Math"/>
              </w:rPr>
              <m:t>target</m:t>
            </m:r>
            <m:r>
              <w:rPr>
                <w:rFonts w:ascii="Cambria Math" w:hAnsi="Cambria Math"/>
                <w:lang w:val="en-US"/>
              </w:rPr>
              <m:t>,</m:t>
            </m:r>
            <m:r>
              <w:rPr>
                <w:rFonts w:ascii="Cambria Math" w:hAnsi="Cambria Math"/>
              </w:rPr>
              <m:t>d</m:t>
            </m:r>
          </m:sub>
        </m:sSub>
      </m:oMath>
      <w:r w:rsidRPr="005C3FE9">
        <w:rPr>
          <w:lang w:val="en-US" w:eastAsia="en-US"/>
        </w:rPr>
        <w:t>)</w:t>
      </w:r>
      <w:r w:rsidR="005C6E92" w:rsidRPr="005C3FE9">
        <w:rPr>
          <w:lang w:val="en-US" w:eastAsia="en-US"/>
        </w:rPr>
        <w:t xml:space="preserve"> as follows</w:t>
      </w:r>
      <w:r w:rsidR="00E21B11" w:rsidRPr="005C3FE9">
        <w:rPr>
          <w:lang w:val="en-US" w:eastAsia="en-US"/>
        </w:rPr>
        <w:t>:</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7847"/>
        <w:gridCol w:w="1056"/>
      </w:tblGrid>
      <w:tr w:rsidR="005C6E92" w:rsidRPr="005C3FE9" w14:paraId="4FB587F2" w14:textId="77777777" w:rsidTr="005C6E92">
        <w:trPr>
          <w:trHeight w:val="492"/>
        </w:trPr>
        <w:tc>
          <w:tcPr>
            <w:tcW w:w="381" w:type="pct"/>
          </w:tcPr>
          <w:p w14:paraId="6F883852" w14:textId="77777777" w:rsidR="005C6E92" w:rsidRPr="005C3FE9" w:rsidRDefault="005C6E92" w:rsidP="00144E6A">
            <w:pPr>
              <w:suppressAutoHyphens/>
              <w:rPr>
                <w:rFonts w:ascii="Times New Roman" w:eastAsia="Times New Roman" w:hAnsi="Times New Roman"/>
                <w:spacing w:val="-3"/>
                <w:lang w:val="en-GB"/>
              </w:rPr>
            </w:pPr>
          </w:p>
        </w:tc>
        <w:tc>
          <w:tcPr>
            <w:tcW w:w="4071" w:type="pct"/>
          </w:tcPr>
          <w:p w14:paraId="57E5A5A9" w14:textId="57BB8426" w:rsidR="005C6E92" w:rsidRPr="005C3FE9" w:rsidRDefault="00000000" w:rsidP="00144E6A">
            <w:pPr>
              <w:suppressAutoHyphens/>
              <w:rPr>
                <w:rFonts w:ascii="Times New Roman" w:eastAsia="Times New Roman" w:hAnsi="Times New Roman"/>
                <w:spacing w:val="-3"/>
                <w:lang w:val="en-GB"/>
              </w:rPr>
            </w:pPr>
            <m:oMath>
              <m:sSub>
                <m:sSubPr>
                  <m:ctrlPr>
                    <w:rPr>
                      <w:rFonts w:ascii="Cambria Math" w:hAnsi="Cambria Math"/>
                      <w:i/>
                    </w:rPr>
                  </m:ctrlPr>
                </m:sSubPr>
                <m:e>
                  <m:r>
                    <w:rPr>
                      <w:rFonts w:ascii="Cambria Math" w:hAnsi="Cambria Math"/>
                    </w:rPr>
                    <m:t>C</m:t>
                  </m:r>
                </m:e>
                <m:sub>
                  <m:r>
                    <w:rPr>
                      <w:rFonts w:ascii="Cambria Math" w:hAnsi="Cambria Math"/>
                    </w:rPr>
                    <m:t>a</m:t>
                  </m:r>
                  <m:r>
                    <w:rPr>
                      <w:rFonts w:ascii="Cambria Math" w:hAnsi="Cambria Math"/>
                      <w:lang w:val="en-US"/>
                    </w:rPr>
                    <m:t>,</m:t>
                  </m:r>
                  <m:r>
                    <w:rPr>
                      <w:rFonts w:ascii="Cambria Math" w:hAnsi="Cambria Math"/>
                    </w:rPr>
                    <m:t>HCl</m:t>
                  </m:r>
                  <m:r>
                    <w:rPr>
                      <w:rFonts w:ascii="Cambria Math" w:hAnsi="Cambria Math"/>
                      <w:lang w:val="en-GB"/>
                    </w:rPr>
                    <m:t>,target,d</m:t>
                  </m:r>
                </m:sub>
              </m:sSub>
              <m:r>
                <w:rPr>
                  <w:rFonts w:ascii="Cambria Math" w:hAnsi="Cambria Math"/>
                  <w:lang w:val="en-GB"/>
                </w:rPr>
                <m:t>=</m:t>
              </m:r>
            </m:oMath>
            <w:r w:rsidR="005C6E92" w:rsidRPr="005C3FE9">
              <w:rPr>
                <w:rFonts w:ascii="Times New Roman" w:eastAsia="Times New Roman" w:hAnsi="Times New Roman"/>
                <w:lang w:val="en-GB"/>
              </w:rPr>
              <w:t xml:space="preserve"> </w:t>
            </w:r>
            <m:oMath>
              <m:sSub>
                <m:sSubPr>
                  <m:ctrlPr>
                    <w:rPr>
                      <w:rFonts w:ascii="Cambria Math" w:hAnsi="Cambria Math"/>
                      <w:i/>
                    </w:rPr>
                  </m:ctrlPr>
                </m:sSubPr>
                <m:e>
                  <m:r>
                    <w:rPr>
                      <w:rFonts w:ascii="Cambria Math" w:hAnsi="Cambria Math"/>
                    </w:rPr>
                    <m:t>C</m:t>
                  </m:r>
                </m:e>
                <m:sub>
                  <m:r>
                    <w:rPr>
                      <w:rFonts w:ascii="Cambria Math" w:hAnsi="Cambria Math"/>
                    </w:rPr>
                    <m:t>t</m:t>
                  </m:r>
                  <m:r>
                    <w:rPr>
                      <w:rFonts w:ascii="Cambria Math" w:hAnsi="Cambria Math"/>
                      <w:lang w:val="en-GB"/>
                    </w:rPr>
                    <m:t xml:space="preserve">, </m:t>
                  </m:r>
                  <m:r>
                    <w:rPr>
                      <w:rFonts w:ascii="Cambria Math" w:hAnsi="Cambria Math"/>
                    </w:rPr>
                    <m:t>HCl</m:t>
                  </m:r>
                  <m:r>
                    <w:rPr>
                      <w:rFonts w:ascii="Cambria Math" w:hAnsi="Cambria Math"/>
                      <w:lang w:val="en-GB"/>
                    </w:rPr>
                    <m:t>,out,a</m:t>
                  </m:r>
                </m:sub>
              </m:sSub>
            </m:oMath>
          </w:p>
        </w:tc>
        <w:tc>
          <w:tcPr>
            <w:tcW w:w="548" w:type="pct"/>
          </w:tcPr>
          <w:p w14:paraId="2011389C" w14:textId="0C72587B" w:rsidR="005C6E92" w:rsidRPr="005C3FE9" w:rsidRDefault="005C6E92" w:rsidP="00144E6A">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60E30">
              <w:rPr>
                <w:rFonts w:ascii="Times New Roman" w:hAnsi="Times New Roman"/>
                <w:spacing w:val="-3"/>
                <w:lang w:val="en-GB"/>
              </w:rPr>
              <w:t>7</w:t>
            </w:r>
            <w:r w:rsidRPr="005C3FE9">
              <w:rPr>
                <w:rFonts w:ascii="Times New Roman" w:eastAsia="Times New Roman" w:hAnsi="Times New Roman"/>
                <w:spacing w:val="-3"/>
                <w:lang w:val="en-GB"/>
              </w:rPr>
              <w:t>)</w:t>
            </w:r>
          </w:p>
        </w:tc>
      </w:tr>
    </w:tbl>
    <w:p w14:paraId="7F485D84" w14:textId="46F33C44" w:rsidR="0074668E" w:rsidRPr="005C3FE9" w:rsidRDefault="003423BE" w:rsidP="0074668E">
      <w:pPr>
        <w:rPr>
          <w:lang w:val="en-GB"/>
        </w:rPr>
      </w:pPr>
      <w:r w:rsidRPr="005C3FE9">
        <w:rPr>
          <w:lang w:val="en-US" w:eastAsia="en-US"/>
        </w:rPr>
        <w:t xml:space="preserve">Therefore, each cycle begins and ends at the same acid concentration and (approximately) the </w:t>
      </w:r>
      <w:r w:rsidR="00474D2D" w:rsidRPr="005C3FE9">
        <w:rPr>
          <w:lang w:val="en-US" w:eastAsia="en-US"/>
        </w:rPr>
        <w:t xml:space="preserve">same </w:t>
      </w:r>
      <w:r w:rsidRPr="005C3FE9">
        <w:rPr>
          <w:lang w:val="en-US" w:eastAsia="en-US"/>
        </w:rPr>
        <w:t>base</w:t>
      </w:r>
      <w:r w:rsidR="00474D2D" w:rsidRPr="005C3FE9">
        <w:rPr>
          <w:lang w:val="en-US" w:eastAsia="en-US"/>
        </w:rPr>
        <w:t xml:space="preserve"> concentration</w:t>
      </w:r>
      <w:r w:rsidRPr="005C3FE9">
        <w:rPr>
          <w:lang w:val="en-US" w:eastAsia="en-US"/>
        </w:rPr>
        <w:t xml:space="preserve">. </w:t>
      </w:r>
      <w:r w:rsidR="0074668E" w:rsidRPr="005C3FE9">
        <w:rPr>
          <w:lang w:val="en-GB"/>
        </w:rPr>
        <w:t xml:space="preserve">The acid concentration targets are representative of the </w:t>
      </w:r>
      <w:r w:rsidR="00206B06">
        <w:rPr>
          <w:lang w:val="en-GB"/>
        </w:rPr>
        <w:t xml:space="preserve">maximum </w:t>
      </w:r>
      <w:r w:rsidR="0074668E" w:rsidRPr="005C3FE9">
        <w:rPr>
          <w:lang w:val="en-GB"/>
        </w:rPr>
        <w:t>state of charge of the battery. For example, the state of charge may be 0% when the concentration reaches 0 M HCl and 100% when it reaches 1 M HCl.</w:t>
      </w:r>
    </w:p>
    <w:p w14:paraId="4B3FBB2D" w14:textId="411C2FF7" w:rsidR="00740010" w:rsidRPr="005C3FE9" w:rsidRDefault="00740010" w:rsidP="00740010">
      <w:pPr>
        <w:rPr>
          <w:lang w:val="en-GB" w:eastAsia="en-US" w:bidi="en-US"/>
        </w:rPr>
      </w:pPr>
      <w:r w:rsidRPr="005C3FE9">
        <w:rPr>
          <w:lang w:val="en-GB" w:eastAsia="en-US" w:bidi="en-US"/>
        </w:rPr>
        <w:t>A multi-objective optimi</w:t>
      </w:r>
      <w:r w:rsidR="008A0EAC">
        <w:rPr>
          <w:lang w:val="en-GB" w:eastAsia="en-US" w:bidi="en-US"/>
        </w:rPr>
        <w:t>s</w:t>
      </w:r>
      <w:r w:rsidRPr="005C3FE9">
        <w:rPr>
          <w:lang w:val="en-GB" w:eastAsia="en-US" w:bidi="en-US"/>
        </w:rPr>
        <w:t>ation problem may be generally defined as the minimi</w:t>
      </w:r>
      <w:r w:rsidR="008A0EAC">
        <w:rPr>
          <w:lang w:val="en-GB" w:eastAsia="en-US" w:bidi="en-US"/>
        </w:rPr>
        <w:t>s</w:t>
      </w:r>
      <w:r w:rsidRPr="005C3FE9">
        <w:rPr>
          <w:lang w:val="en-GB" w:eastAsia="en-US" w:bidi="en-US"/>
        </w:rPr>
        <w:t>ation (or the maximi</w:t>
      </w:r>
      <w:r w:rsidR="008A0EAC">
        <w:rPr>
          <w:lang w:val="en-GB" w:eastAsia="en-US" w:bidi="en-US"/>
        </w:rPr>
        <w:t>s</w:t>
      </w:r>
      <w:r w:rsidRPr="005C3FE9">
        <w:rPr>
          <w:lang w:val="en-GB" w:eastAsia="en-US" w:bidi="en-US"/>
        </w:rPr>
        <w:t xml:space="preserve">ation) of a vector of objective functions </w:t>
      </w:r>
      <w:r w:rsidRPr="005C3FE9">
        <w:rPr>
          <w:lang w:val="en-GB" w:eastAsia="en-US" w:bidi="en-US"/>
        </w:rPr>
        <w:fldChar w:fldCharType="begin" w:fldLock="1"/>
      </w:r>
      <w:r w:rsidR="00E77EC7">
        <w:rPr>
          <w:lang w:val="en-GB" w:eastAsia="en-US" w:bidi="en-US"/>
        </w:rPr>
        <w:instrText>ADDIN CSL_CITATION {"citationItems":[{"id":"ITEM-1","itemData":{"DOI":"10.1016/j.energy.2017.02.174","ISSN":"03605442","abstract":"Multi-objective optimization problems are difficult to solve in that the optimized objectives are usually conflicting with each other. It is usually hard to find an optimal solution that satisfies all objectives from the mathematical point of view. Unlike analytical methods and classical numerical methods, which require strict mathematical calculation or defined initial search values, intelligent optimization algorithms are heuristic algorithms able to find global optimal solutions. In this paper, we make a brief introduction of multi-objective optimization problems and some state-of-the-art intelligent algorithms. In order to get the final optimal solution in the real-world multi-objective optimization problems, trade-off methods including a priori methods, interactive methods, Pareto-dominated methods and new dominance methods are utilized. Moreover, we give a review of multi-objective optimization methods application in the environmental protection fields, for optimization objectives of energy saving, emissions reduction and cost reduction, etc. At last, a whole summary about current difficulties existed in the multi-objective optimization problem is given out, serving as suggestions or guidance for future researches.","author":[{"dropping-particle":"","family":"Cui","given":"Yunfei","non-dropping-particle":"","parse-names":false,"suffix":""},{"dropping-particle":"","family":"Geng","given":"Zhiqiang","non-dropping-particle":"","parse-names":false,"suffix":""},{"dropping-particle":"","family":"Zhu","given":"Qunxiong","non-dropping-particle":"","parse-names":false,"suffix":""},{"dropping-particle":"","family":"Han","given":"Yongming","non-dropping-particle":"","parse-names":false,"suffix":""}],"container-title":"Energy","id":"ITEM-1","issued":{"date-parts":[["2017"]]},"page":"681-704","publisher":"Elsevier Ltd","title":"Review: Multi-objective optimization methods and application in energy saving","type":"article-journal","volume":"125"},"uris":["http://www.mendeley.com/documents/?uuid=6896dc20-5e58-42e0-8390-69e08b65e22b","http://www.mendeley.com/documents/?uuid=90cd5ce1-3e35-4ac5-9bf6-81e757e619b4"]}],"mendeley":{"formattedCitation":"[35]","plainTextFormattedCitation":"[35]","previouslyFormattedCitation":"[35]"},"properties":{"noteIndex":0},"schema":"https://github.com/citation-style-language/schema/raw/master/csl-citation.json"}</w:instrText>
      </w:r>
      <w:r w:rsidRPr="005C3FE9">
        <w:rPr>
          <w:lang w:val="en-GB" w:eastAsia="en-US" w:bidi="en-US"/>
        </w:rPr>
        <w:fldChar w:fldCharType="separate"/>
      </w:r>
      <w:r w:rsidR="004319C3" w:rsidRPr="004319C3">
        <w:rPr>
          <w:noProof/>
          <w:lang w:val="en-GB" w:eastAsia="en-US" w:bidi="en-US"/>
        </w:rPr>
        <w:t>[35]</w:t>
      </w:r>
      <w:r w:rsidRPr="005C3FE9">
        <w:rPr>
          <w:lang w:val="en-GB" w:eastAsia="en-US" w:bidi="en-US"/>
        </w:rPr>
        <w:fldChar w:fldCharType="end"/>
      </w:r>
      <w:r w:rsidRPr="005C3FE9">
        <w:rPr>
          <w:lang w:val="en-GB" w:eastAsia="en-US" w:bidi="en-US"/>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7787"/>
        <w:gridCol w:w="1177"/>
      </w:tblGrid>
      <w:tr w:rsidR="007E0D97" w:rsidRPr="005C3FE9" w14:paraId="20E4B2CA" w14:textId="77777777" w:rsidTr="00237342">
        <w:trPr>
          <w:trHeight w:val="492"/>
        </w:trPr>
        <w:tc>
          <w:tcPr>
            <w:tcW w:w="437" w:type="pct"/>
          </w:tcPr>
          <w:p w14:paraId="0E1B693F"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4CA14E3B" w14:textId="360FB0F4" w:rsidR="007E0D97" w:rsidRPr="005C3FE9" w:rsidRDefault="007E0D97" w:rsidP="0072101F">
            <w:pPr>
              <w:suppressAutoHyphens/>
              <w:rPr>
                <w:rFonts w:ascii="Times New Roman" w:eastAsia="Times New Roman" w:hAnsi="Times New Roman"/>
                <w:spacing w:val="-3"/>
                <w:lang w:val="en-GB"/>
              </w:rPr>
            </w:pPr>
            <m:oMath>
              <m:r>
                <w:rPr>
                  <w:rFonts w:ascii="Cambria Math" w:hAnsi="Cambria Math"/>
                  <w:lang w:val="en-GB"/>
                </w:rPr>
                <m:t>max</m:t>
              </m:r>
              <m:d>
                <m:dPr>
                  <m:begChr m:val="{"/>
                  <m:endChr m:val="}"/>
                  <m:ctrlPr>
                    <w:rPr>
                      <w:rFonts w:ascii="Cambria Math" w:hAnsi="Cambria Math"/>
                      <w:i/>
                      <w:lang w:val="en-GB"/>
                    </w:rPr>
                  </m:ctrlPr>
                </m:dPr>
                <m:e>
                  <m:r>
                    <w:rPr>
                      <w:rFonts w:ascii="Cambria Math" w:hAnsi="Cambria Math"/>
                      <w:lang w:val="en-GB"/>
                    </w:rPr>
                    <m:t>f(</m:t>
                  </m:r>
                  <m:r>
                    <m:rPr>
                      <m:sty m:val="bi"/>
                    </m:rPr>
                    <w:rPr>
                      <w:rFonts w:ascii="Cambria Math" w:hAnsi="Cambria Math"/>
                      <w:lang w:val="en-GB"/>
                    </w:rPr>
                    <m:t>x</m:t>
                  </m:r>
                  <m:r>
                    <w:rPr>
                      <w:rFonts w:ascii="Cambria Math" w:hAnsi="Cambria Math"/>
                      <w:lang w:val="en-GB"/>
                    </w:rPr>
                    <m:t>)</m:t>
                  </m:r>
                </m:e>
              </m:d>
              <m:r>
                <w:rPr>
                  <w:rFonts w:ascii="Cambria Math" w:hAnsi="Cambria Math"/>
                  <w:lang w:val="en-GB"/>
                </w:rPr>
                <m:t>↔min</m:t>
              </m:r>
              <m:d>
                <m:dPr>
                  <m:begChr m:val="{"/>
                  <m:endChr m:val="}"/>
                  <m:ctrlPr>
                    <w:rPr>
                      <w:rFonts w:ascii="Cambria Math" w:hAnsi="Cambria Math"/>
                      <w:i/>
                      <w:lang w:val="en-GB"/>
                    </w:rPr>
                  </m:ctrlPr>
                </m:dPr>
                <m:e>
                  <m:r>
                    <w:rPr>
                      <w:rFonts w:ascii="Cambria Math" w:hAnsi="Cambria Math"/>
                      <w:lang w:val="en-GB"/>
                    </w:rPr>
                    <m:t>-f(</m:t>
                  </m:r>
                  <m:r>
                    <m:rPr>
                      <m:sty m:val="bi"/>
                    </m:rPr>
                    <w:rPr>
                      <w:rFonts w:ascii="Cambria Math" w:hAnsi="Cambria Math"/>
                      <w:lang w:val="en-GB"/>
                    </w:rPr>
                    <m:t>x</m:t>
                  </m:r>
                  <m:r>
                    <w:rPr>
                      <w:rFonts w:ascii="Cambria Math" w:hAnsi="Cambria Math"/>
                      <w:lang w:val="en-GB"/>
                    </w:rPr>
                    <m:t>)</m:t>
                  </m:r>
                </m:e>
              </m:d>
            </m:oMath>
            <w:r w:rsidRPr="005C3FE9">
              <w:rPr>
                <w:rFonts w:ascii="Times New Roman" w:eastAsia="Times New Roman" w:hAnsi="Times New Roman"/>
                <w:lang w:val="en-GB"/>
              </w:rPr>
              <w:t xml:space="preserve"> </w:t>
            </w:r>
          </w:p>
        </w:tc>
        <w:tc>
          <w:tcPr>
            <w:tcW w:w="437" w:type="pct"/>
          </w:tcPr>
          <w:p w14:paraId="63431E0D" w14:textId="18B272C9" w:rsidR="007E0D97" w:rsidRPr="005C3FE9" w:rsidRDefault="007E0D97"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C87BD3">
              <w:rPr>
                <w:rFonts w:ascii="Times New Roman" w:hAnsi="Times New Roman"/>
                <w:spacing w:val="-3"/>
                <w:lang w:val="en-GB"/>
              </w:rPr>
              <w:t>8</w:t>
            </w:r>
            <w:r w:rsidRPr="005C3FE9">
              <w:rPr>
                <w:rFonts w:ascii="Times New Roman" w:eastAsia="Times New Roman" w:hAnsi="Times New Roman"/>
                <w:spacing w:val="-3"/>
                <w:lang w:val="en-GB"/>
              </w:rPr>
              <w:t>)</w:t>
            </w:r>
          </w:p>
        </w:tc>
      </w:tr>
      <w:tr w:rsidR="007E0D97" w:rsidRPr="005C3FE9" w14:paraId="2A730511" w14:textId="77777777" w:rsidTr="00237342">
        <w:trPr>
          <w:trHeight w:val="492"/>
        </w:trPr>
        <w:tc>
          <w:tcPr>
            <w:tcW w:w="437" w:type="pct"/>
          </w:tcPr>
          <w:p w14:paraId="1F03CA5C"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6F77002A" w14:textId="72255D2A" w:rsidR="007E0D97" w:rsidRPr="005C3FE9" w:rsidRDefault="007E0D97" w:rsidP="0072101F">
            <w:pPr>
              <w:suppressAutoHyphens/>
              <w:rPr>
                <w:rFonts w:ascii="Times New Roman" w:eastAsia="Times New Roman" w:hAnsi="Times New Roman"/>
                <w:spacing w:val="-3"/>
                <w:lang w:val="en-GB"/>
              </w:rPr>
            </w:pPr>
            <m:oMath>
              <m:r>
                <w:rPr>
                  <w:rFonts w:ascii="Cambria Math" w:hAnsi="Cambria Math"/>
                  <w:lang w:val="en-GB"/>
                </w:rPr>
                <m:t>f</m:t>
              </m:r>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m:t>
              </m:r>
              <m:sSup>
                <m:sSupPr>
                  <m:ctrlPr>
                    <w:rPr>
                      <w:rFonts w:ascii="Cambria Math" w:hAnsi="Cambria Math"/>
                      <w:i/>
                      <w:lang w:val="en-GB"/>
                    </w:rPr>
                  </m:ctrlPr>
                </m:sSup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m</m:t>
                          </m:r>
                        </m:sub>
                      </m:sSub>
                      <m:d>
                        <m:dPr>
                          <m:ctrlPr>
                            <w:rPr>
                              <w:rFonts w:ascii="Cambria Math" w:hAnsi="Cambria Math"/>
                              <w:i/>
                              <w:lang w:val="en-GB"/>
                            </w:rPr>
                          </m:ctrlPr>
                        </m:dPr>
                        <m:e>
                          <m:r>
                            <m:rPr>
                              <m:sty m:val="bi"/>
                            </m:rPr>
                            <w:rPr>
                              <w:rFonts w:ascii="Cambria Math" w:hAnsi="Cambria Math"/>
                              <w:lang w:val="en-GB"/>
                            </w:rPr>
                            <m:t>x</m:t>
                          </m:r>
                        </m:e>
                      </m:d>
                    </m:e>
                  </m:d>
                </m:e>
                <m:sup>
                  <m:r>
                    <w:rPr>
                      <w:rFonts w:ascii="Cambria Math" w:hAnsi="Cambria Math"/>
                      <w:lang w:val="en-GB"/>
                    </w:rPr>
                    <m:t>T</m:t>
                  </m:r>
                </m:sup>
              </m:sSup>
            </m:oMath>
            <w:r w:rsidRPr="005C3FE9">
              <w:rPr>
                <w:rFonts w:ascii="Times New Roman" w:eastAsia="Times New Roman" w:hAnsi="Times New Roman"/>
                <w:lang w:val="en-GB"/>
              </w:rPr>
              <w:t xml:space="preserve"> </w:t>
            </w:r>
          </w:p>
        </w:tc>
        <w:tc>
          <w:tcPr>
            <w:tcW w:w="437" w:type="pct"/>
          </w:tcPr>
          <w:p w14:paraId="434E35CE" w14:textId="04C0CA15" w:rsidR="007E0D97" w:rsidRPr="005C3FE9" w:rsidRDefault="007E0D97"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C87BD3">
              <w:rPr>
                <w:rFonts w:ascii="Times New Roman" w:hAnsi="Times New Roman"/>
                <w:spacing w:val="-3"/>
                <w:lang w:val="en-GB"/>
              </w:rPr>
              <w:t>9</w:t>
            </w:r>
            <w:r w:rsidRPr="005C3FE9">
              <w:rPr>
                <w:rFonts w:ascii="Times New Roman" w:eastAsia="Times New Roman" w:hAnsi="Times New Roman"/>
                <w:spacing w:val="-3"/>
                <w:lang w:val="en-GB"/>
              </w:rPr>
              <w:t>)</w:t>
            </w:r>
          </w:p>
        </w:tc>
      </w:tr>
      <w:tr w:rsidR="007E0D97" w:rsidRPr="005C3FE9" w14:paraId="41000A11" w14:textId="77777777" w:rsidTr="00237342">
        <w:trPr>
          <w:trHeight w:val="492"/>
        </w:trPr>
        <w:tc>
          <w:tcPr>
            <w:tcW w:w="437" w:type="pct"/>
          </w:tcPr>
          <w:p w14:paraId="0CF34A2B"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6C711269" w14:textId="557ACA39" w:rsidR="007E0D97" w:rsidRPr="005C3FE9" w:rsidRDefault="007E0D97" w:rsidP="0072101F">
            <w:pPr>
              <w:suppressAutoHyphens/>
              <w:rPr>
                <w:rFonts w:ascii="Times New Roman" w:eastAsia="Times New Roman" w:hAnsi="Times New Roman"/>
                <w:spacing w:val="-3"/>
                <w:lang w:val="en-GB"/>
              </w:rPr>
            </w:pPr>
            <m:oMath>
              <m:r>
                <m:rPr>
                  <m:sty m:val="p"/>
                </m:rPr>
                <w:rPr>
                  <w:rFonts w:ascii="Cambria Math" w:hAnsi="Cambria Math"/>
                  <w:lang w:val="en-GB"/>
                </w:rPr>
                <m:t xml:space="preserve"> </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0 (i=1,2,…,p)</m:t>
              </m:r>
            </m:oMath>
            <w:r w:rsidRPr="005C3FE9">
              <w:rPr>
                <w:rFonts w:ascii="Times New Roman" w:eastAsia="Times New Roman" w:hAnsi="Times New Roman"/>
                <w:lang w:val="en-GB"/>
              </w:rPr>
              <w:t xml:space="preserve"> </w:t>
            </w:r>
          </w:p>
        </w:tc>
        <w:tc>
          <w:tcPr>
            <w:tcW w:w="437" w:type="pct"/>
          </w:tcPr>
          <w:p w14:paraId="48DC283A" w14:textId="0A8B0848" w:rsidR="007E0D97" w:rsidRPr="005C3FE9" w:rsidRDefault="007E0D97" w:rsidP="0072101F">
            <w:pPr>
              <w:suppressAutoHyphens/>
              <w:rPr>
                <w:rFonts w:ascii="Times New Roman" w:eastAsia="Times New Roman" w:hAnsi="Times New Roman"/>
                <w:spacing w:val="-3"/>
                <w:lang w:val="en-GB"/>
              </w:rPr>
            </w:pPr>
            <w:bookmarkStart w:id="7" w:name="_Ref114246987"/>
            <w:r w:rsidRPr="005C3FE9">
              <w:rPr>
                <w:rFonts w:ascii="Times New Roman" w:eastAsia="Times New Roman" w:hAnsi="Times New Roman"/>
                <w:spacing w:val="-3"/>
                <w:lang w:val="en-GB"/>
              </w:rPr>
              <w:t>(</w:t>
            </w:r>
            <w:r w:rsidR="00C87BD3">
              <w:rPr>
                <w:rFonts w:ascii="Times New Roman" w:hAnsi="Times New Roman"/>
                <w:spacing w:val="-3"/>
                <w:lang w:val="en-GB"/>
              </w:rPr>
              <w:t>10</w:t>
            </w:r>
            <w:r w:rsidRPr="005C3FE9">
              <w:rPr>
                <w:rFonts w:ascii="Times New Roman" w:eastAsia="Times New Roman" w:hAnsi="Times New Roman"/>
                <w:spacing w:val="-3"/>
                <w:lang w:val="en-GB"/>
              </w:rPr>
              <w:t>)</w:t>
            </w:r>
            <w:bookmarkEnd w:id="7"/>
          </w:p>
        </w:tc>
      </w:tr>
      <w:tr w:rsidR="007E0D97" w:rsidRPr="005C3FE9" w14:paraId="5284BD4B" w14:textId="77777777" w:rsidTr="00237342">
        <w:trPr>
          <w:trHeight w:val="492"/>
        </w:trPr>
        <w:tc>
          <w:tcPr>
            <w:tcW w:w="437" w:type="pct"/>
          </w:tcPr>
          <w:p w14:paraId="46E05445"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270DB1FC" w14:textId="5CC8A9BF" w:rsidR="007E0D97" w:rsidRPr="005C3FE9" w:rsidRDefault="00000000" w:rsidP="0072101F">
            <w:pPr>
              <w:suppressAutoHyphens/>
              <w:rPr>
                <w:rFonts w:ascii="Times New Roman" w:eastAsia="Times New Roman" w:hAnsi="Times New Roman"/>
                <w:spacing w:val="-3"/>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k</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0 (k=1,2,…,q)</m:t>
              </m:r>
            </m:oMath>
            <w:r w:rsidR="007E0D97" w:rsidRPr="005C3FE9">
              <w:rPr>
                <w:rFonts w:ascii="Times New Roman" w:eastAsia="Times New Roman" w:hAnsi="Times New Roman"/>
                <w:lang w:val="en-GB"/>
              </w:rPr>
              <w:t xml:space="preserve"> </w:t>
            </w:r>
          </w:p>
        </w:tc>
        <w:tc>
          <w:tcPr>
            <w:tcW w:w="437" w:type="pct"/>
          </w:tcPr>
          <w:p w14:paraId="5371DEFF" w14:textId="566EC571" w:rsidR="007E0D97" w:rsidRPr="005C3FE9" w:rsidRDefault="007E0D97" w:rsidP="0072101F">
            <w:pPr>
              <w:suppressAutoHyphens/>
              <w:rPr>
                <w:rFonts w:ascii="Times New Roman" w:eastAsia="Times New Roman" w:hAnsi="Times New Roman"/>
                <w:spacing w:val="-3"/>
                <w:lang w:val="en-GB"/>
              </w:rPr>
            </w:pPr>
            <w:bookmarkStart w:id="8" w:name="_Ref114246995"/>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1</w:t>
            </w:r>
            <w:r w:rsidRPr="005C3FE9">
              <w:rPr>
                <w:rFonts w:ascii="Times New Roman" w:eastAsia="Times New Roman" w:hAnsi="Times New Roman"/>
                <w:spacing w:val="-3"/>
                <w:lang w:val="en-GB"/>
              </w:rPr>
              <w:t>)</w:t>
            </w:r>
            <w:bookmarkEnd w:id="8"/>
          </w:p>
        </w:tc>
      </w:tr>
      <w:tr w:rsidR="007E0D97" w:rsidRPr="005C3FE9" w14:paraId="32812222" w14:textId="77777777" w:rsidTr="00237342">
        <w:trPr>
          <w:trHeight w:val="492"/>
        </w:trPr>
        <w:tc>
          <w:tcPr>
            <w:tcW w:w="437" w:type="pct"/>
          </w:tcPr>
          <w:p w14:paraId="79CE0E64" w14:textId="77777777" w:rsidR="007E0D97" w:rsidRPr="005C3FE9" w:rsidRDefault="007E0D97" w:rsidP="0072101F">
            <w:pPr>
              <w:suppressAutoHyphens/>
              <w:rPr>
                <w:rFonts w:ascii="Times New Roman" w:eastAsia="Times New Roman" w:hAnsi="Times New Roman"/>
                <w:spacing w:val="-3"/>
                <w:lang w:val="en-GB"/>
              </w:rPr>
            </w:pPr>
          </w:p>
        </w:tc>
        <w:tc>
          <w:tcPr>
            <w:tcW w:w="4127" w:type="pct"/>
          </w:tcPr>
          <w:p w14:paraId="710AFAC7" w14:textId="179E5356" w:rsidR="007E0D97" w:rsidRPr="005C3FE9" w:rsidRDefault="00000000" w:rsidP="0072101F">
            <w:pPr>
              <w:suppressAutoHyphens/>
              <w:rPr>
                <w:rFonts w:ascii="Times New Roman" w:eastAsia="Times New Roman" w:hAnsi="Times New Roman"/>
                <w:spacing w:val="-3"/>
                <w:lang w:val="en-GB"/>
              </w:rPr>
            </w:pPr>
            <m:oMath>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min</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max</m:t>
                  </m:r>
                </m:sup>
              </m:sSubSup>
              <m:r>
                <w:rPr>
                  <w:rFonts w:ascii="Cambria Math" w:hAnsi="Cambria Math"/>
                  <w:lang w:val="en-GB"/>
                </w:rPr>
                <m:t xml:space="preserve"> (i=1,2,…,n)</m:t>
              </m:r>
            </m:oMath>
            <w:r w:rsidR="007E0D97" w:rsidRPr="005C3FE9">
              <w:rPr>
                <w:rFonts w:ascii="Times New Roman" w:eastAsia="Times New Roman" w:hAnsi="Times New Roman"/>
                <w:lang w:val="en-GB"/>
              </w:rPr>
              <w:t xml:space="preserve"> </w:t>
            </w:r>
          </w:p>
        </w:tc>
        <w:tc>
          <w:tcPr>
            <w:tcW w:w="437" w:type="pct"/>
          </w:tcPr>
          <w:p w14:paraId="4D438639" w14:textId="00343057" w:rsidR="007E0D97" w:rsidRPr="005C3FE9" w:rsidRDefault="007E0D97" w:rsidP="0072101F">
            <w:pPr>
              <w:suppressAutoHyphens/>
              <w:rPr>
                <w:rFonts w:ascii="Times New Roman" w:eastAsia="Times New Roman" w:hAnsi="Times New Roman"/>
                <w:spacing w:val="-3"/>
                <w:lang w:val="en-GB"/>
              </w:rPr>
            </w:pPr>
            <w:bookmarkStart w:id="9" w:name="_Ref114246970"/>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2</w:t>
            </w:r>
            <w:r w:rsidRPr="005C3FE9">
              <w:rPr>
                <w:rFonts w:ascii="Times New Roman" w:eastAsia="Times New Roman" w:hAnsi="Times New Roman"/>
                <w:spacing w:val="-3"/>
                <w:lang w:val="en-GB"/>
              </w:rPr>
              <w:t>)</w:t>
            </w:r>
            <w:bookmarkEnd w:id="9"/>
          </w:p>
        </w:tc>
      </w:tr>
    </w:tbl>
    <w:p w14:paraId="3850A741" w14:textId="0F930800" w:rsidR="00740010" w:rsidRPr="005C3FE9" w:rsidRDefault="00740010" w:rsidP="00740010">
      <w:pPr>
        <w:ind w:firstLine="0"/>
        <w:rPr>
          <w:lang w:val="en-US"/>
        </w:rPr>
      </w:pPr>
      <w:r w:rsidRPr="005C3FE9">
        <w:rPr>
          <w:lang w:val="en-GB" w:eastAsia="en-US" w:bidi="en-US"/>
        </w:rPr>
        <w:t xml:space="preserve">where </w:t>
      </w:r>
      <m:oMath>
        <m:r>
          <w:rPr>
            <w:rFonts w:ascii="Cambria Math" w:hAnsi="Cambria Math"/>
            <w:lang w:val="en-GB"/>
          </w:rPr>
          <m:t>f</m:t>
        </m:r>
      </m:oMath>
      <w:r w:rsidRPr="005C3FE9">
        <w:rPr>
          <w:lang w:val="en-GB"/>
        </w:rPr>
        <w:t xml:space="preserve"> is the objective functions vector, </w:t>
      </w:r>
      <m:oMath>
        <m:r>
          <m:rPr>
            <m:sty m:val="bi"/>
          </m:rPr>
          <w:rPr>
            <w:rFonts w:ascii="Cambria Math" w:hAnsi="Cambria Math"/>
            <w:lang w:val="en-GB"/>
          </w:rPr>
          <m:t>x</m:t>
        </m:r>
      </m:oMath>
      <w:r w:rsidRPr="005C3FE9">
        <w:rPr>
          <w:b/>
          <w:bCs/>
          <w:lang w:val="en-GB"/>
        </w:rPr>
        <w:t xml:space="preserve"> </w:t>
      </w:r>
      <w:r w:rsidRPr="005C3FE9">
        <w:rPr>
          <w:lang w:val="en-GB"/>
        </w:rPr>
        <w:t>is the vector of the decision variables falling within the interval between the lower and upper limits as in Eq.</w:t>
      </w:r>
      <w:r w:rsidR="00FD0C59" w:rsidRPr="005C3FE9">
        <w:rPr>
          <w:lang w:val="en-GB"/>
        </w:rPr>
        <w:t xml:space="preserve"> (1</w:t>
      </w:r>
      <w:r w:rsidR="00C87BD3">
        <w:rPr>
          <w:lang w:val="en-GB"/>
        </w:rPr>
        <w:t>2</w:t>
      </w:r>
      <w:r w:rsidR="00FD0C59" w:rsidRPr="005C3FE9">
        <w:rPr>
          <w:lang w:val="en-GB"/>
        </w:rPr>
        <w:t>)</w:t>
      </w:r>
      <w:r w:rsidRPr="005C3FE9">
        <w:rPr>
          <w:lang w:val="en-GB"/>
        </w:rPr>
        <w:t xml:space="preserve">. </w:t>
      </w:r>
      <w:proofErr w:type="spellStart"/>
      <w:r w:rsidRPr="005C3FE9">
        <w:rPr>
          <w:lang w:val="en-GB"/>
        </w:rPr>
        <w:t>Eqs</w:t>
      </w:r>
      <w:proofErr w:type="spellEnd"/>
      <w:r w:rsidRPr="005C3FE9">
        <w:rPr>
          <w:lang w:val="en-GB"/>
        </w:rPr>
        <w:t xml:space="preserve">. </w:t>
      </w:r>
      <w:r w:rsidR="00FD0C59" w:rsidRPr="005C3FE9">
        <w:rPr>
          <w:lang w:val="en-GB"/>
        </w:rPr>
        <w:t>(</w:t>
      </w:r>
      <w:r w:rsidR="00C87BD3">
        <w:rPr>
          <w:lang w:val="en-GB"/>
        </w:rPr>
        <w:t>10</w:t>
      </w:r>
      <w:r w:rsidR="00FD0C59" w:rsidRPr="005C3FE9">
        <w:rPr>
          <w:lang w:val="en-GB"/>
        </w:rPr>
        <w:t xml:space="preserve">) </w:t>
      </w:r>
      <w:r w:rsidRPr="005C3FE9">
        <w:rPr>
          <w:lang w:val="en-US"/>
        </w:rPr>
        <w:t xml:space="preserve">and </w:t>
      </w:r>
      <w:r w:rsidR="00FD0C59" w:rsidRPr="005C3FE9">
        <w:rPr>
          <w:lang w:val="en-GB"/>
        </w:rPr>
        <w:t>(1</w:t>
      </w:r>
      <w:r w:rsidR="00C87BD3">
        <w:rPr>
          <w:lang w:val="en-GB"/>
        </w:rPr>
        <w:t>1</w:t>
      </w:r>
      <w:r w:rsidR="00FD0C59" w:rsidRPr="005C3FE9">
        <w:rPr>
          <w:lang w:val="en-GB"/>
        </w:rPr>
        <w:t>)</w:t>
      </w:r>
      <w:r w:rsidRPr="005C3FE9">
        <w:rPr>
          <w:lang w:val="en-US"/>
        </w:rPr>
        <w:t xml:space="preserve"> denote </w:t>
      </w:r>
      <w:r w:rsidRPr="005C3FE9">
        <w:rPr>
          <w:i/>
          <w:iCs/>
          <w:lang w:val="en-US"/>
        </w:rPr>
        <w:t>p</w:t>
      </w:r>
      <w:r w:rsidRPr="005C3FE9">
        <w:rPr>
          <w:lang w:val="en-US"/>
        </w:rPr>
        <w:t xml:space="preserve">- inequalities and </w:t>
      </w:r>
      <w:r w:rsidRPr="005C3FE9">
        <w:rPr>
          <w:i/>
          <w:iCs/>
          <w:lang w:val="en-US"/>
        </w:rPr>
        <w:t>q</w:t>
      </w:r>
      <w:r w:rsidRPr="005C3FE9">
        <w:rPr>
          <w:lang w:val="en-US"/>
        </w:rPr>
        <w:t xml:space="preserve">-equalities constraints. </w:t>
      </w:r>
    </w:p>
    <w:p w14:paraId="4C7FE717" w14:textId="72FBDA7D" w:rsidR="007D765F" w:rsidRPr="005C3FE9" w:rsidRDefault="00740010" w:rsidP="00DB0AE1">
      <w:pPr>
        <w:rPr>
          <w:lang w:val="en-GB"/>
        </w:rPr>
      </w:pPr>
      <w:r w:rsidRPr="005C3FE9">
        <w:rPr>
          <w:lang w:val="en-GB"/>
        </w:rPr>
        <w:t xml:space="preserve">In this </w:t>
      </w:r>
      <w:r w:rsidR="00452AF9" w:rsidRPr="005C3FE9">
        <w:rPr>
          <w:lang w:val="en-GB"/>
        </w:rPr>
        <w:t>work</w:t>
      </w:r>
      <w:r w:rsidRPr="005C3FE9">
        <w:rPr>
          <w:lang w:val="en-GB"/>
        </w:rPr>
        <w:t xml:space="preserve">, </w:t>
      </w:r>
      <w:r w:rsidR="00452AF9" w:rsidRPr="005C3FE9">
        <w:rPr>
          <w:lang w:val="en-GB"/>
        </w:rPr>
        <w:t>bi-</w:t>
      </w:r>
      <w:r w:rsidRPr="005C3FE9">
        <w:rPr>
          <w:lang w:val="en-GB"/>
        </w:rPr>
        <w:t>objective optimi</w:t>
      </w:r>
      <w:r w:rsidR="008A0EAC">
        <w:rPr>
          <w:lang w:val="en-GB"/>
        </w:rPr>
        <w:t>s</w:t>
      </w:r>
      <w:r w:rsidRPr="005C3FE9">
        <w:rPr>
          <w:lang w:val="en-GB"/>
        </w:rPr>
        <w:t>ation problem</w:t>
      </w:r>
      <w:r w:rsidR="00452AF9" w:rsidRPr="005C3FE9">
        <w:rPr>
          <w:lang w:val="en-GB"/>
        </w:rPr>
        <w:t>s</w:t>
      </w:r>
      <w:r w:rsidRPr="005C3FE9">
        <w:rPr>
          <w:lang w:val="en-GB"/>
        </w:rPr>
        <w:t xml:space="preserve"> w</w:t>
      </w:r>
      <w:r w:rsidR="00452AF9" w:rsidRPr="005C3FE9">
        <w:rPr>
          <w:lang w:val="en-GB"/>
        </w:rPr>
        <w:t>ere</w:t>
      </w:r>
      <w:r w:rsidRPr="005C3FE9">
        <w:rPr>
          <w:lang w:val="en-GB"/>
        </w:rPr>
        <w:t xml:space="preserve"> solved by using the optimi</w:t>
      </w:r>
      <w:r w:rsidR="008A0EAC">
        <w:rPr>
          <w:lang w:val="en-GB"/>
        </w:rPr>
        <w:t>s</w:t>
      </w:r>
      <w:r w:rsidRPr="005C3FE9">
        <w:rPr>
          <w:lang w:val="en-GB"/>
        </w:rPr>
        <w:t xml:space="preserve">ation tool of </w:t>
      </w:r>
      <w:proofErr w:type="spellStart"/>
      <w:r w:rsidRPr="005C3FE9">
        <w:rPr>
          <w:lang w:val="en-GB"/>
        </w:rPr>
        <w:t>gPROMS</w:t>
      </w:r>
      <w:proofErr w:type="spellEnd"/>
      <w:r w:rsidRPr="005C3FE9">
        <w:rPr>
          <w:lang w:val="en-GB"/>
        </w:rPr>
        <w:t xml:space="preserve"> Model Builder</w:t>
      </w:r>
      <w:r w:rsidRPr="005C3FE9">
        <w:rPr>
          <w:vertAlign w:val="superscript"/>
          <w:lang w:val="en-GB"/>
        </w:rPr>
        <w:t>®</w:t>
      </w:r>
      <w:r w:rsidRPr="005C3FE9">
        <w:rPr>
          <w:lang w:val="en-GB"/>
        </w:rPr>
        <w:t>.</w:t>
      </w:r>
      <w:r w:rsidR="00DB0AE1" w:rsidRPr="005C3FE9">
        <w:rPr>
          <w:lang w:val="en-US"/>
        </w:rPr>
        <w:t xml:space="preserve"> </w:t>
      </w:r>
      <w:r w:rsidR="0074668E" w:rsidRPr="005C3FE9">
        <w:rPr>
          <w:lang w:val="en-US"/>
        </w:rPr>
        <w:t>S</w:t>
      </w:r>
      <w:proofErr w:type="spellStart"/>
      <w:r w:rsidRPr="005C3FE9">
        <w:rPr>
          <w:lang w:val="en-GB"/>
        </w:rPr>
        <w:t>ince</w:t>
      </w:r>
      <w:proofErr w:type="spellEnd"/>
      <w:r w:rsidRPr="005C3FE9">
        <w:rPr>
          <w:lang w:val="en-GB"/>
        </w:rPr>
        <w:t xml:space="preserve"> this software allows only to solve single-objective optimi</w:t>
      </w:r>
      <w:r w:rsidR="008A0EAC">
        <w:rPr>
          <w:lang w:val="en-GB"/>
        </w:rPr>
        <w:t>s</w:t>
      </w:r>
      <w:r w:rsidRPr="005C3FE9">
        <w:rPr>
          <w:lang w:val="en-GB"/>
        </w:rPr>
        <w:t>ation problems, the two-objective optimi</w:t>
      </w:r>
      <w:r w:rsidR="008A0EAC">
        <w:rPr>
          <w:lang w:val="en-GB"/>
        </w:rPr>
        <w:t>s</w:t>
      </w:r>
      <w:r w:rsidRPr="005C3FE9">
        <w:rPr>
          <w:lang w:val="en-GB"/>
        </w:rPr>
        <w:t xml:space="preserve">ation was performed by using the ε-constraint method. This method was proposed in 1971 by </w:t>
      </w:r>
      <w:proofErr w:type="spellStart"/>
      <w:r w:rsidRPr="005C3FE9">
        <w:rPr>
          <w:lang w:val="en-GB"/>
        </w:rPr>
        <w:t>Haimes</w:t>
      </w:r>
      <w:proofErr w:type="spellEnd"/>
      <w:r w:rsidRPr="005C3FE9">
        <w:rPr>
          <w:lang w:val="en-GB"/>
        </w:rPr>
        <w:t xml:space="preserve"> et al. </w:t>
      </w:r>
      <w:r w:rsidRPr="005C3FE9">
        <w:rPr>
          <w:lang w:val="en-GB"/>
        </w:rPr>
        <w:fldChar w:fldCharType="begin" w:fldLock="1"/>
      </w:r>
      <w:r w:rsidR="00E77EC7">
        <w:rPr>
          <w:lang w:val="en-GB"/>
        </w:rPr>
        <w:instrText>ADDIN CSL_CITATION {"citationItems":[{"id":"ITEM-1","itemData":{"DOI":"10.1109/TSMC.1971.4308298","ISSN":"0018-9472","abstract":"The bicriterion formation of the two problems and the epsilon- constraint formulation viewing the identification problem as a constraint to the optimization problem are introduced. The equivalence theorem relating these two formulations is presented and proved.","author":[{"dropping-particle":"","family":"Haimes","given":"Y.Y.","non-dropping-particle":"","parse-names":false,"suffix":""},{"dropping-particle":"","family":"Lasdon","given":"L.S.","non-dropping-particle":"","parse-names":false,"suffix":""},{"dropping-particle":"","family":"Wismer","given":"D.A.","non-dropping-particle":"","parse-names":false,"suffix":""}],"container-title":"IEEE Transactions on Systems, Man, and Cybernetics","id":"ITEM-1","issue":"3","issued":{"date-parts":[["1971","7"]]},"page":"296-297","title":"On a Bicriterion Formulation of the Problems of Integrated System Identification and System Optimization","type":"article-journal","volume":"SMC-1"},"uris":["http://www.mendeley.com/documents/?uuid=88a01bee-76f2-4d9b-827d-63b255056fdb","http://www.mendeley.com/documents/?uuid=68ba2623-c30e-48a4-aea8-a5ce22f5976a"]}],"mendeley":{"formattedCitation":"[36]","plainTextFormattedCitation":"[36]","previouslyFormattedCitation":"[36]"},"properties":{"noteIndex":0},"schema":"https://github.com/citation-style-language/schema/raw/master/csl-citation.json"}</w:instrText>
      </w:r>
      <w:r w:rsidRPr="005C3FE9">
        <w:rPr>
          <w:lang w:val="en-GB"/>
        </w:rPr>
        <w:fldChar w:fldCharType="separate"/>
      </w:r>
      <w:r w:rsidR="004319C3" w:rsidRPr="004319C3">
        <w:rPr>
          <w:noProof/>
          <w:lang w:val="en-GB"/>
        </w:rPr>
        <w:t>[36]</w:t>
      </w:r>
      <w:r w:rsidRPr="005C3FE9">
        <w:rPr>
          <w:lang w:val="en-GB"/>
        </w:rPr>
        <w:fldChar w:fldCharType="end"/>
      </w:r>
      <w:r w:rsidRPr="005C3FE9">
        <w:rPr>
          <w:lang w:val="en-GB"/>
        </w:rPr>
        <w:t xml:space="preserve">. </w:t>
      </w:r>
      <w:r w:rsidR="0074668E" w:rsidRPr="005C3FE9">
        <w:rPr>
          <w:lang w:val="en-GB"/>
        </w:rPr>
        <w:t>It</w:t>
      </w:r>
      <w:r w:rsidRPr="005C3FE9">
        <w:rPr>
          <w:lang w:val="en-GB"/>
        </w:rPr>
        <w:t xml:space="preserve"> allows to </w:t>
      </w:r>
      <w:r w:rsidR="0000103B">
        <w:rPr>
          <w:lang w:val="en-GB"/>
        </w:rPr>
        <w:t>use</w:t>
      </w:r>
      <w:r w:rsidR="0000103B" w:rsidRPr="005C3FE9">
        <w:rPr>
          <w:lang w:val="en-GB"/>
        </w:rPr>
        <w:t xml:space="preserve"> </w:t>
      </w:r>
      <w:r w:rsidRPr="005C3FE9">
        <w:rPr>
          <w:lang w:val="en-GB"/>
        </w:rPr>
        <w:t>a single-objective function, transforming the other functions in inequality constraints with its upper (or lower) bounds</w:t>
      </w:r>
      <w:r w:rsidR="00F468C3" w:rsidRPr="005C3FE9">
        <w:rPr>
          <w:lang w:val="en-GB"/>
        </w:rPr>
        <w:t xml:space="preserve"> </w:t>
      </w:r>
      <w:r w:rsidR="00F468C3" w:rsidRPr="005C3FE9">
        <w:rPr>
          <w:lang w:val="en-GB"/>
        </w:rPr>
        <w:fldChar w:fldCharType="begin" w:fldLock="1"/>
      </w:r>
      <w:r w:rsidR="00E77EC7">
        <w:rPr>
          <w:lang w:val="en-GB"/>
        </w:rPr>
        <w:instrText>ADDIN CSL_CITATION {"citationItems":[{"id":"ITEM-1","itemData":{"DOI":"10.1002/9781118341704","ISBN":"9781118341704","abstract":"Sensitivity analysis should be considered a pre-requisite for statistical model building in any scientific discipline where modelling takes place. For a non-expert, choosing the method of analysis for their model is complex, and depends on a number of factors. This book guides the non-expert through their problem in order to enable them to choose and apply the most appropriate method. It offers a review of the state-of-the-art in sensitivity analysis, and is suitable for a wide range of practitioners. It is focussed on the use of SIMLAB a widely distributed freely-available sensitivity analysis software package developed by the authors for solving problems in sensitivity analysis of statistical models. Other key features: Provides an accessible overview of the current most widely used methods for sensitivity analysis. Opens with a detailed worked example to explain the motivation behind the book. Includes a range of examples to help illustrate the concepts discussed. Focuses on implementation of the methods in the software SIMLAB - a freely-available sensitivity analysis software package developed by the authors. Contains a large number of references to sources for further reading. Authored by the leading authorities on sensitivity analysis. © 2013 John Wiley &amp; Sons, Ltd.","author":[{"dropping-particle":"","family":"Rangaiah","given":"Gade Pandu","non-dropping-particle":"","parse-names":false,"suffix":""},{"dropping-particle":"","family":"Bonilla-Petriciolet","given":"Adrián","non-dropping-particle":"","parse-names":false,"suffix":""}],"container-title":"Multi-Objective Optimization in Chemical Engineering: Developments and Applications","editor":[{"dropping-particle":"","family":"Rangaiah","given":"Gade Pandu","non-dropping-particle":"","parse-names":false,"suffix":""},{"dropping-particle":"","family":"Bonilla-Petriciolet","given":"Adrián","non-dropping-particle":"","parse-names":false,"suffix":""}],"id":"ITEM-1","issued":{"date-parts":[["2013","5","3"]]},"publisher":"John Wiley &amp; Sons Ltd","publisher-place":"Oxford, UK","title":"Multi-Objective Optimization in Chemical Engineering","type":"book"},"uris":["http://www.mendeley.com/documents/?uuid=9494af00-cf63-4d02-b9c0-8da0321f55c4","http://www.mendeley.com/documents/?uuid=a855ef84-5e20-4f25-91f3-631bffcf1614"]}],"mendeley":{"formattedCitation":"[37]","plainTextFormattedCitation":"[37]","previouslyFormattedCitation":"[37]"},"properties":{"noteIndex":0},"schema":"https://github.com/citation-style-language/schema/raw/master/csl-citation.json"}</w:instrText>
      </w:r>
      <w:r w:rsidR="00F468C3" w:rsidRPr="005C3FE9">
        <w:rPr>
          <w:lang w:val="en-GB"/>
        </w:rPr>
        <w:fldChar w:fldCharType="separate"/>
      </w:r>
      <w:r w:rsidR="004319C3" w:rsidRPr="004319C3">
        <w:rPr>
          <w:noProof/>
          <w:lang w:val="en-GB"/>
        </w:rPr>
        <w:t>[37]</w:t>
      </w:r>
      <w:r w:rsidR="00F468C3" w:rsidRPr="005C3FE9">
        <w:rPr>
          <w:lang w:val="en-GB"/>
        </w:rPr>
        <w:fldChar w:fldCharType="end"/>
      </w:r>
      <w:r w:rsidRPr="005C3FE9">
        <w:rPr>
          <w:lang w:val="en-GB"/>
        </w:rPr>
        <w:t xml:space="preserve">. In the present </w:t>
      </w:r>
      <w:r w:rsidR="00284316" w:rsidRPr="005C3FE9">
        <w:rPr>
          <w:lang w:val="en-GB"/>
        </w:rPr>
        <w:t>work</w:t>
      </w:r>
      <w:r w:rsidRPr="005C3FE9">
        <w:rPr>
          <w:lang w:val="en-GB"/>
        </w:rPr>
        <w:t xml:space="preserve">, the </w:t>
      </w:r>
      <w:r w:rsidR="00452AF9" w:rsidRPr="005C3FE9">
        <w:rPr>
          <w:lang w:val="en-GB"/>
        </w:rPr>
        <w:t>bi-</w:t>
      </w:r>
      <w:r w:rsidRPr="005C3FE9">
        <w:rPr>
          <w:lang w:val="en-GB"/>
        </w:rPr>
        <w:t>objective</w:t>
      </w:r>
      <w:r w:rsidR="00452AF9" w:rsidRPr="005C3FE9">
        <w:rPr>
          <w:lang w:val="en-GB"/>
        </w:rPr>
        <w:t xml:space="preserve"> optimi</w:t>
      </w:r>
      <w:r w:rsidR="008A0EAC">
        <w:rPr>
          <w:lang w:val="en-GB"/>
        </w:rPr>
        <w:t>s</w:t>
      </w:r>
      <w:r w:rsidR="00452AF9" w:rsidRPr="005C3FE9">
        <w:rPr>
          <w:lang w:val="en-GB"/>
        </w:rPr>
        <w:t>ation</w:t>
      </w:r>
      <w:r w:rsidRPr="005C3FE9">
        <w:rPr>
          <w:lang w:val="en-GB"/>
        </w:rPr>
        <w:t xml:space="preserve"> functions are the</w:t>
      </w:r>
      <w:r w:rsidR="00F468C3" w:rsidRPr="005C3FE9">
        <w:rPr>
          <w:lang w:val="en-GB"/>
        </w:rPr>
        <w:t xml:space="preserve"> maximi</w:t>
      </w:r>
      <w:r w:rsidR="008A0EAC">
        <w:rPr>
          <w:lang w:val="en-GB"/>
        </w:rPr>
        <w:t>s</w:t>
      </w:r>
      <w:r w:rsidR="00F468C3" w:rsidRPr="005C3FE9">
        <w:rPr>
          <w:lang w:val="en-GB"/>
        </w:rPr>
        <w:t>ation of</w:t>
      </w:r>
      <w:r w:rsidRPr="005C3FE9">
        <w:rPr>
          <w:lang w:val="en-GB"/>
        </w:rPr>
        <w:t xml:space="preserve"> </w:t>
      </w:r>
      <m:oMath>
        <m:sSub>
          <m:sSubPr>
            <m:ctrlPr>
              <w:rPr>
                <w:rFonts w:ascii="Cambria Math" w:hAnsi="Cambria Math"/>
                <w:i/>
                <w:lang w:val="en-GB"/>
              </w:rPr>
            </m:ctrlPr>
          </m:sSubPr>
          <m:e>
            <m:r>
              <w:rPr>
                <w:rFonts w:ascii="Cambria Math" w:hAnsi="Cambria Math"/>
                <w:lang w:val="en-GB"/>
              </w:rPr>
              <m:t>RTE</m:t>
            </m:r>
          </m:e>
          <m:sub>
            <m:r>
              <w:rPr>
                <w:rFonts w:ascii="Cambria Math" w:hAnsi="Cambria Math"/>
                <w:lang w:val="en-GB"/>
              </w:rPr>
              <m:t>net</m:t>
            </m:r>
          </m:sub>
        </m:sSub>
      </m:oMath>
      <w:r w:rsidRPr="005C3FE9">
        <w:rPr>
          <w:lang w:val="en-GB"/>
        </w:rPr>
        <w:t xml:space="preserve"> and </w:t>
      </w:r>
      <w:r w:rsidR="00F468C3" w:rsidRPr="005C3FE9">
        <w:rPr>
          <w:lang w:val="en-GB"/>
        </w:rPr>
        <w:t xml:space="preserve">of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7D765F" w:rsidRPr="005C3FE9">
        <w:rPr>
          <w:lang w:val="en-GB"/>
        </w:rPr>
        <w:t xml:space="preserve">. </w:t>
      </w:r>
    </w:p>
    <w:p w14:paraId="092D40A8" w14:textId="63E34242" w:rsidR="00740010" w:rsidRPr="005C3FE9" w:rsidRDefault="00B11B24" w:rsidP="00DB0AE1">
      <w:pPr>
        <w:rPr>
          <w:lang w:val="en-GB"/>
        </w:rPr>
      </w:pPr>
      <w:r w:rsidRPr="005C3FE9">
        <w:rPr>
          <w:lang w:val="en-GB"/>
        </w:rPr>
        <w:lastRenderedPageBreak/>
        <w:t xml:space="preserve">Importantly, each single-objective problem entails </w:t>
      </w:r>
      <w:r w:rsidR="00647500" w:rsidRPr="005C3FE9">
        <w:rPr>
          <w:lang w:val="en-GB"/>
        </w:rPr>
        <w:t xml:space="preserve">pursuing </w:t>
      </w:r>
      <w:r w:rsidR="00D85A25" w:rsidRPr="005C3FE9">
        <w:rPr>
          <w:lang w:val="en-GB"/>
        </w:rPr>
        <w:t>the objective function (maximi</w:t>
      </w:r>
      <w:r w:rsidR="008A0EAC">
        <w:rPr>
          <w:lang w:val="en-GB"/>
        </w:rPr>
        <w:t>s</w:t>
      </w:r>
      <w:r w:rsidR="00D85A25" w:rsidRPr="005C3FE9">
        <w:rPr>
          <w:lang w:val="en-GB"/>
        </w:rPr>
        <w:t xml:space="preserve">ation) of </w:t>
      </w:r>
      <w:r w:rsidRPr="005C3FE9">
        <w:rPr>
          <w:lang w:val="en-GB"/>
        </w:rPr>
        <w:t xml:space="preserve">one </w:t>
      </w:r>
      <w:r w:rsidR="00D85A25" w:rsidRPr="005C3FE9">
        <w:rPr>
          <w:lang w:val="en-GB"/>
        </w:rPr>
        <w:t>quantity</w:t>
      </w:r>
      <w:r w:rsidRPr="005C3FE9">
        <w:rPr>
          <w:lang w:val="en-GB"/>
        </w:rPr>
        <w:t xml:space="preserve"> (</w:t>
      </w:r>
      <m:oMath>
        <m:sSub>
          <m:sSubPr>
            <m:ctrlPr>
              <w:rPr>
                <w:rFonts w:ascii="Cambria Math" w:hAnsi="Cambria Math"/>
                <w:i/>
                <w:lang w:val="en-GB"/>
              </w:rPr>
            </m:ctrlPr>
          </m:sSubPr>
          <m:e>
            <m:r>
              <w:rPr>
                <w:rFonts w:ascii="Cambria Math" w:hAnsi="Cambria Math"/>
                <w:lang w:val="en-GB"/>
              </w:rPr>
              <m:t>RTE</m:t>
            </m:r>
          </m:e>
          <m:sub>
            <m:r>
              <w:rPr>
                <w:rFonts w:ascii="Cambria Math" w:hAnsi="Cambria Math"/>
                <w:lang w:val="en-GB"/>
              </w:rPr>
              <m:t>net</m:t>
            </m:r>
          </m:sub>
        </m:sSub>
      </m:oMath>
      <w:r w:rsidRPr="005C3FE9">
        <w:rPr>
          <w:lang w:val="en-GB"/>
        </w:rPr>
        <w:t xml:space="preserve">) </w:t>
      </w:r>
      <w:r w:rsidR="00A22790" w:rsidRPr="005C3FE9">
        <w:rPr>
          <w:lang w:val="en-GB"/>
        </w:rPr>
        <w:t>for a series of</w:t>
      </w:r>
      <w:r w:rsidRPr="005C3FE9">
        <w:rPr>
          <w:lang w:val="en-GB"/>
        </w:rPr>
        <w:t xml:space="preserve"> constrain</w:t>
      </w:r>
      <w:r w:rsidR="00A22790" w:rsidRPr="005C3FE9">
        <w:rPr>
          <w:lang w:val="en-GB"/>
        </w:rPr>
        <w:t>ed</w:t>
      </w:r>
      <w:r w:rsidRPr="005C3FE9">
        <w:rPr>
          <w:lang w:val="en-GB"/>
        </w:rPr>
        <w:t xml:space="preserve"> </w:t>
      </w:r>
      <w:r w:rsidR="00A22790" w:rsidRPr="005C3FE9">
        <w:rPr>
          <w:lang w:val="en-GB"/>
        </w:rPr>
        <w:t xml:space="preserve">values of </w:t>
      </w:r>
      <w:r w:rsidRPr="005C3FE9">
        <w:rPr>
          <w:lang w:val="en-GB"/>
        </w:rPr>
        <w:t xml:space="preserve">the </w:t>
      </w:r>
      <w:r w:rsidR="00284316" w:rsidRPr="005C3FE9">
        <w:rPr>
          <w:lang w:val="en-GB"/>
        </w:rPr>
        <w:t xml:space="preserve">other </w:t>
      </w:r>
      <w:r w:rsidR="00647500" w:rsidRPr="005C3FE9">
        <w:rPr>
          <w:lang w:val="en-GB"/>
        </w:rPr>
        <w:t>quantity</w:t>
      </w:r>
      <w:r w:rsidR="00284316" w:rsidRPr="005C3FE9">
        <w:rPr>
          <w:lang w:val="en-GB"/>
        </w:rPr>
        <w:t xml:space="preserve"> </w:t>
      </w:r>
      <w:r w:rsidRPr="005C3FE9">
        <w:rPr>
          <w:lang w:val="en-GB"/>
        </w:rPr>
        <w:t>(</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lang w:val="en-GB"/>
        </w:rPr>
        <w:t>).</w:t>
      </w:r>
      <w:r w:rsidR="00A22790" w:rsidRPr="005C3FE9">
        <w:rPr>
          <w:lang w:val="en-GB"/>
        </w:rPr>
        <w:t xml:space="preserve"> </w:t>
      </w:r>
      <w:r w:rsidRPr="005C3FE9">
        <w:rPr>
          <w:lang w:val="en-GB"/>
        </w:rPr>
        <w:t xml:space="preserve">Therefore, the problem </w:t>
      </w:r>
      <w:r w:rsidR="002C0FC9" w:rsidRPr="005C3FE9">
        <w:rPr>
          <w:lang w:val="en-GB"/>
        </w:rPr>
        <w:t xml:space="preserve">can </w:t>
      </w:r>
      <w:r w:rsidRPr="005C3FE9">
        <w:rPr>
          <w:lang w:val="en-GB"/>
        </w:rPr>
        <w:t xml:space="preserve">be </w:t>
      </w:r>
      <w:r w:rsidR="00636B3E" w:rsidRPr="005C3FE9">
        <w:rPr>
          <w:lang w:val="en-GB"/>
        </w:rPr>
        <w:t>formali</w:t>
      </w:r>
      <w:r w:rsidR="008A0EAC">
        <w:rPr>
          <w:lang w:val="en-GB"/>
        </w:rPr>
        <w:t>s</w:t>
      </w:r>
      <w:r w:rsidR="00636B3E" w:rsidRPr="005C3FE9">
        <w:rPr>
          <w:lang w:val="en-GB"/>
        </w:rPr>
        <w:t xml:space="preserve">ed </w:t>
      </w:r>
      <w:r w:rsidRPr="005C3FE9">
        <w:rPr>
          <w:lang w:val="en-GB"/>
        </w:rPr>
        <w:t xml:space="preserve">as </w:t>
      </w:r>
      <w:r w:rsidR="00740010" w:rsidRPr="005C3FE9">
        <w:rPr>
          <w:lang w:val="en-GB"/>
        </w:rPr>
        <w:t>follows</w:t>
      </w:r>
      <w:r w:rsidR="001B79B5" w:rsidRPr="005C3FE9">
        <w:rPr>
          <w:lang w:val="en-GB"/>
        </w:rPr>
        <w:t>:</w:t>
      </w:r>
      <w:r w:rsidR="00740010" w:rsidRPr="005C3FE9">
        <w:rPr>
          <w:lang w:val="en-GB"/>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7787"/>
        <w:gridCol w:w="1177"/>
      </w:tblGrid>
      <w:tr w:rsidR="006F4DDB" w:rsidRPr="005C3FE9" w14:paraId="1AEF390B" w14:textId="77777777" w:rsidTr="00237342">
        <w:trPr>
          <w:trHeight w:val="492"/>
        </w:trPr>
        <w:tc>
          <w:tcPr>
            <w:tcW w:w="437" w:type="pct"/>
          </w:tcPr>
          <w:p w14:paraId="62FE2DD9" w14:textId="77777777" w:rsidR="006F4DDB" w:rsidRPr="005C3FE9" w:rsidRDefault="006F4DDB" w:rsidP="0072101F">
            <w:pPr>
              <w:suppressAutoHyphens/>
              <w:rPr>
                <w:rFonts w:ascii="Times New Roman" w:eastAsia="Times New Roman" w:hAnsi="Times New Roman"/>
                <w:spacing w:val="-3"/>
                <w:lang w:val="en-GB"/>
              </w:rPr>
            </w:pPr>
          </w:p>
        </w:tc>
        <w:tc>
          <w:tcPr>
            <w:tcW w:w="4127" w:type="pct"/>
          </w:tcPr>
          <w:p w14:paraId="4C31CAC7" w14:textId="205C286F"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lang w:val="en-GB"/>
              </w:rPr>
              <w:t xml:space="preserve">Objective:                </w:t>
            </w:r>
            <m:oMath>
              <m:r>
                <w:rPr>
                  <w:rFonts w:ascii="Cambria Math" w:hAnsi="Cambria Math"/>
                  <w:lang w:val="en-GB"/>
                </w:rPr>
                <m:t xml:space="preserve">Max </m:t>
              </m:r>
              <m:sSub>
                <m:sSubPr>
                  <m:ctrlPr>
                    <w:rPr>
                      <w:rFonts w:ascii="Cambria Math" w:hAnsi="Cambria Math"/>
                      <w:i/>
                      <w:lang w:val="en-GB"/>
                    </w:rPr>
                  </m:ctrlPr>
                </m:sSubPr>
                <m:e>
                  <m:r>
                    <w:rPr>
                      <w:rFonts w:ascii="Cambria Math" w:hAnsi="Cambria Math"/>
                      <w:lang w:val="en-GB"/>
                    </w:rPr>
                    <m:t>RTE</m:t>
                  </m:r>
                </m:e>
                <m:sub>
                  <m:r>
                    <w:rPr>
                      <w:rFonts w:ascii="Cambria Math" w:hAnsi="Cambria Math"/>
                      <w:lang w:val="en-GB"/>
                    </w:rPr>
                    <m:t>net</m:t>
                  </m:r>
                </m:sub>
              </m:sSub>
              <m:r>
                <w:rPr>
                  <w:rFonts w:ascii="Cambria Math" w:eastAsia="Times New Roman" w:hAnsi="Cambria Math"/>
                  <w:lang w:val="en-GB"/>
                </w:rPr>
                <m:t>(</m:t>
              </m:r>
              <m:r>
                <m:rPr>
                  <m:sty m:val="bi"/>
                </m:rPr>
                <w:rPr>
                  <w:rFonts w:ascii="Cambria Math" w:eastAsia="Times New Roman" w:hAnsi="Cambria Math"/>
                  <w:lang w:val="en-GB"/>
                </w:rPr>
                <m:t>x</m:t>
              </m:r>
              <m:r>
                <w:rPr>
                  <w:rFonts w:ascii="Cambria Math" w:eastAsia="Times New Roman" w:hAnsi="Cambria Math"/>
                  <w:lang w:val="en-GB"/>
                </w:rPr>
                <m:t>)</m:t>
              </m:r>
            </m:oMath>
            <w:r w:rsidRPr="005C3FE9">
              <w:rPr>
                <w:rFonts w:ascii="Times New Roman" w:eastAsia="Times New Roman" w:hAnsi="Times New Roman"/>
                <w:lang w:val="en-GB"/>
              </w:rPr>
              <w:t xml:space="preserve"> </w:t>
            </w:r>
          </w:p>
        </w:tc>
        <w:tc>
          <w:tcPr>
            <w:tcW w:w="437" w:type="pct"/>
          </w:tcPr>
          <w:p w14:paraId="2D3D122E" w14:textId="11FA99BC"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3</w:t>
            </w:r>
            <w:r w:rsidRPr="005C3FE9">
              <w:rPr>
                <w:rFonts w:ascii="Times New Roman" w:eastAsia="Times New Roman" w:hAnsi="Times New Roman"/>
                <w:spacing w:val="-3"/>
                <w:lang w:val="en-GB"/>
              </w:rPr>
              <w:t>)</w:t>
            </w:r>
          </w:p>
        </w:tc>
      </w:tr>
      <w:tr w:rsidR="006F4DDB" w:rsidRPr="005C3FE9" w14:paraId="56611BAE" w14:textId="77777777" w:rsidTr="00237342">
        <w:trPr>
          <w:trHeight w:val="492"/>
        </w:trPr>
        <w:tc>
          <w:tcPr>
            <w:tcW w:w="437" w:type="pct"/>
          </w:tcPr>
          <w:p w14:paraId="02D1F046" w14:textId="77777777" w:rsidR="006F4DDB" w:rsidRPr="005C3FE9" w:rsidRDefault="006F4DDB" w:rsidP="0072101F">
            <w:pPr>
              <w:suppressAutoHyphens/>
              <w:rPr>
                <w:rFonts w:ascii="Times New Roman" w:eastAsia="Times New Roman" w:hAnsi="Times New Roman"/>
                <w:spacing w:val="-3"/>
                <w:lang w:val="en-GB"/>
              </w:rPr>
            </w:pPr>
          </w:p>
        </w:tc>
        <w:tc>
          <w:tcPr>
            <w:tcW w:w="4127" w:type="pct"/>
          </w:tcPr>
          <w:p w14:paraId="4AFB5212" w14:textId="30E0AA8C"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lang w:val="en-US"/>
              </w:rPr>
              <w:t xml:space="preserve">Subject to: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NPD</m:t>
                      </m:r>
                    </m:e>
                    <m:sub>
                      <m:r>
                        <w:rPr>
                          <w:rFonts w:ascii="Cambria Math" w:hAnsi="Cambria Math"/>
                        </w:rPr>
                        <m:t>d</m:t>
                      </m:r>
                    </m:sub>
                  </m:sSub>
                </m:e>
              </m:acc>
              <m:r>
                <w:rPr>
                  <w:rFonts w:ascii="Cambria Math" w:eastAsia="Times New Roman" w:hAnsi="Cambria Math"/>
                  <w:lang w:val="en-GB"/>
                </w:rPr>
                <m:t>(</m:t>
              </m:r>
              <m:r>
                <m:rPr>
                  <m:sty m:val="bi"/>
                </m:rPr>
                <w:rPr>
                  <w:rFonts w:ascii="Cambria Math" w:eastAsia="Times New Roman" w:hAnsi="Cambria Math"/>
                  <w:lang w:val="en-GB"/>
                </w:rPr>
                <m:t>x</m:t>
              </m:r>
              <m:r>
                <w:rPr>
                  <w:rFonts w:ascii="Cambria Math" w:eastAsia="Times New Roman" w:hAnsi="Cambria Math"/>
                  <w:lang w:val="en-GB"/>
                </w:rPr>
                <m:t>)≥ε</m:t>
              </m:r>
            </m:oMath>
            <w:r w:rsidRPr="005C3FE9">
              <w:rPr>
                <w:rFonts w:ascii="Times New Roman" w:eastAsia="Times New Roman" w:hAnsi="Times New Roman"/>
                <w:lang w:val="en-GB"/>
              </w:rPr>
              <w:t xml:space="preserve"> </w:t>
            </w:r>
          </w:p>
        </w:tc>
        <w:tc>
          <w:tcPr>
            <w:tcW w:w="437" w:type="pct"/>
          </w:tcPr>
          <w:p w14:paraId="26884F90" w14:textId="53A08CE9"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4</w:t>
            </w:r>
            <w:r w:rsidRPr="005C3FE9">
              <w:rPr>
                <w:rFonts w:ascii="Times New Roman" w:eastAsia="Times New Roman" w:hAnsi="Times New Roman"/>
                <w:spacing w:val="-3"/>
                <w:lang w:val="en-GB"/>
              </w:rPr>
              <w:t>)</w:t>
            </w:r>
          </w:p>
        </w:tc>
      </w:tr>
      <w:tr w:rsidR="006F4DDB" w:rsidRPr="005C3FE9" w14:paraId="4D446298" w14:textId="77777777" w:rsidTr="00237342">
        <w:trPr>
          <w:trHeight w:val="492"/>
        </w:trPr>
        <w:tc>
          <w:tcPr>
            <w:tcW w:w="437" w:type="pct"/>
          </w:tcPr>
          <w:p w14:paraId="1A3102E8" w14:textId="77777777" w:rsidR="006F4DDB" w:rsidRPr="005C3FE9" w:rsidRDefault="006F4DDB" w:rsidP="0072101F">
            <w:pPr>
              <w:suppressAutoHyphens/>
              <w:rPr>
                <w:rFonts w:ascii="Times New Roman" w:eastAsia="Times New Roman" w:hAnsi="Times New Roman"/>
                <w:spacing w:val="-3"/>
                <w:lang w:val="en-GB"/>
              </w:rPr>
            </w:pPr>
          </w:p>
        </w:tc>
        <w:tc>
          <w:tcPr>
            <w:tcW w:w="4127" w:type="pct"/>
          </w:tcPr>
          <w:p w14:paraId="65494769" w14:textId="4B0282EC" w:rsidR="006F4DDB" w:rsidRPr="005C3FE9" w:rsidRDefault="006F4DDB" w:rsidP="0072101F">
            <w:pPr>
              <w:suppressAutoHyphens/>
              <w:rPr>
                <w:rFonts w:ascii="Times New Roman" w:eastAsia="Times New Roman" w:hAnsi="Times New Roman"/>
                <w:spacing w:val="-3"/>
                <w:lang w:val="en-GB"/>
              </w:rPr>
            </w:pP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0</m:t>
              </m:r>
            </m:oMath>
            <w:r w:rsidRPr="005C3FE9">
              <w:rPr>
                <w:rFonts w:ascii="Times New Roman" w:eastAsia="Times New Roman" w:hAnsi="Times New Roman"/>
                <w:lang w:val="en-GB"/>
              </w:rPr>
              <w:t xml:space="preserve"> </w:t>
            </w:r>
          </w:p>
        </w:tc>
        <w:tc>
          <w:tcPr>
            <w:tcW w:w="437" w:type="pct"/>
          </w:tcPr>
          <w:p w14:paraId="47456BC6" w14:textId="35D653E9"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5</w:t>
            </w:r>
            <w:r w:rsidRPr="005C3FE9">
              <w:rPr>
                <w:rFonts w:ascii="Times New Roman" w:eastAsia="Times New Roman" w:hAnsi="Times New Roman"/>
                <w:spacing w:val="-3"/>
                <w:lang w:val="en-GB"/>
              </w:rPr>
              <w:t>)</w:t>
            </w:r>
          </w:p>
        </w:tc>
      </w:tr>
      <w:tr w:rsidR="006F4DDB" w:rsidRPr="005C3FE9" w14:paraId="5D0C9D6D" w14:textId="77777777" w:rsidTr="00237342">
        <w:trPr>
          <w:trHeight w:val="492"/>
        </w:trPr>
        <w:tc>
          <w:tcPr>
            <w:tcW w:w="437" w:type="pct"/>
          </w:tcPr>
          <w:p w14:paraId="1CAB0F4E" w14:textId="77777777" w:rsidR="006F4DDB" w:rsidRPr="005C3FE9" w:rsidRDefault="006F4DDB" w:rsidP="0072101F">
            <w:pPr>
              <w:suppressAutoHyphens/>
              <w:rPr>
                <w:rFonts w:ascii="Times New Roman" w:eastAsia="Times New Roman" w:hAnsi="Times New Roman"/>
                <w:spacing w:val="-3"/>
                <w:lang w:val="en-GB"/>
              </w:rPr>
            </w:pPr>
          </w:p>
        </w:tc>
        <w:tc>
          <w:tcPr>
            <w:tcW w:w="4127" w:type="pct"/>
          </w:tcPr>
          <w:p w14:paraId="6976E0ED" w14:textId="690534F2" w:rsidR="006F4DDB" w:rsidRPr="005C3FE9" w:rsidRDefault="006F4DDB" w:rsidP="0072101F">
            <w:pPr>
              <w:suppressAutoHyphens/>
              <w:rPr>
                <w:rFonts w:ascii="Times New Roman" w:eastAsia="Times New Roman" w:hAnsi="Times New Roman"/>
                <w:spacing w:val="-3"/>
                <w:lang w:val="en-GB"/>
              </w:rPr>
            </w:pPr>
            <m:oMath>
              <m:r>
                <w:rPr>
                  <w:rFonts w:ascii="Cambria Math" w:hAnsi="Cambria Math"/>
                  <w:lang w:val="en-GB"/>
                </w:rPr>
                <m:t>h</m:t>
              </m:r>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0</m:t>
              </m:r>
            </m:oMath>
            <w:r w:rsidRPr="005C3FE9">
              <w:rPr>
                <w:rFonts w:ascii="Times New Roman" w:eastAsia="Times New Roman" w:hAnsi="Times New Roman"/>
                <w:lang w:val="en-GB"/>
              </w:rPr>
              <w:t xml:space="preserve"> </w:t>
            </w:r>
          </w:p>
        </w:tc>
        <w:tc>
          <w:tcPr>
            <w:tcW w:w="437" w:type="pct"/>
          </w:tcPr>
          <w:p w14:paraId="109FC9C7" w14:textId="7FCF4956" w:rsidR="006F4DDB" w:rsidRPr="005C3FE9" w:rsidRDefault="006F4DDB" w:rsidP="0072101F">
            <w:pPr>
              <w:suppressAutoHyphens/>
              <w:rPr>
                <w:rFonts w:ascii="Times New Roman" w:eastAsia="Times New Roman" w:hAnsi="Times New Roman"/>
                <w:spacing w:val="-3"/>
                <w:lang w:val="en-GB"/>
              </w:rPr>
            </w:pPr>
            <w:r w:rsidRPr="005C3FE9">
              <w:rPr>
                <w:rFonts w:ascii="Times New Roman" w:eastAsia="Times New Roman" w:hAnsi="Times New Roman"/>
                <w:spacing w:val="-3"/>
                <w:lang w:val="en-GB"/>
              </w:rPr>
              <w:t>(</w:t>
            </w:r>
            <w:r w:rsidR="00FD0C59" w:rsidRPr="005C3FE9">
              <w:rPr>
                <w:rFonts w:ascii="Times New Roman" w:hAnsi="Times New Roman"/>
              </w:rPr>
              <w:t>1</w:t>
            </w:r>
            <w:r w:rsidR="00C87BD3">
              <w:rPr>
                <w:rFonts w:ascii="Times New Roman" w:hAnsi="Times New Roman"/>
              </w:rPr>
              <w:t>6</w:t>
            </w:r>
            <w:r w:rsidRPr="005C3FE9">
              <w:rPr>
                <w:rFonts w:ascii="Times New Roman" w:eastAsia="Times New Roman" w:hAnsi="Times New Roman"/>
                <w:spacing w:val="-3"/>
                <w:lang w:val="en-GB"/>
              </w:rPr>
              <w:t>)</w:t>
            </w:r>
          </w:p>
        </w:tc>
      </w:tr>
    </w:tbl>
    <w:p w14:paraId="24B4CCF6" w14:textId="2A955E02" w:rsidR="00171E39" w:rsidRPr="005C3FE9" w:rsidRDefault="00740010" w:rsidP="00171E39">
      <w:pPr>
        <w:rPr>
          <w:lang w:val="en-GB"/>
        </w:rPr>
      </w:pPr>
      <w:r w:rsidRPr="005C3FE9">
        <w:rPr>
          <w:lang w:val="en-GB"/>
        </w:rPr>
        <w:t>The</w:t>
      </w:r>
      <w:r w:rsidR="003E5014" w:rsidRPr="005C3FE9">
        <w:rPr>
          <w:lang w:val="en-GB"/>
        </w:rPr>
        <w:t xml:space="preserve"> main </w:t>
      </w:r>
      <w:r w:rsidRPr="005C3FE9">
        <w:rPr>
          <w:lang w:val="en-GB"/>
        </w:rPr>
        <w:t>results of the present optimi</w:t>
      </w:r>
      <w:r w:rsidR="008A0EAC">
        <w:rPr>
          <w:lang w:val="en-GB"/>
        </w:rPr>
        <w:t>s</w:t>
      </w:r>
      <w:r w:rsidRPr="005C3FE9">
        <w:rPr>
          <w:lang w:val="en-GB"/>
        </w:rPr>
        <w:t xml:space="preserve">ation study were expressed in </w:t>
      </w:r>
      <w:r w:rsidR="00924373" w:rsidRPr="005C3FE9">
        <w:rPr>
          <w:lang w:val="en-GB"/>
        </w:rPr>
        <w:t xml:space="preserve">the form </w:t>
      </w:r>
      <w:r w:rsidRPr="005C3FE9">
        <w:rPr>
          <w:lang w:val="en-GB"/>
        </w:rPr>
        <w:t>of Pareto optimal front</w:t>
      </w:r>
      <w:r w:rsidR="00924373" w:rsidRPr="005C3FE9">
        <w:rPr>
          <w:lang w:val="en-GB"/>
        </w:rPr>
        <w:t>s</w:t>
      </w:r>
      <w:r w:rsidRPr="005C3FE9">
        <w:rPr>
          <w:lang w:val="en-GB"/>
        </w:rPr>
        <w:t xml:space="preserve">, </w:t>
      </w:r>
      <w:r w:rsidR="00204582" w:rsidRPr="005C3FE9">
        <w:rPr>
          <w:lang w:val="en-GB"/>
        </w:rPr>
        <w:t xml:space="preserve">each </w:t>
      </w:r>
      <w:r w:rsidRPr="005C3FE9">
        <w:rPr>
          <w:lang w:val="en-GB"/>
        </w:rPr>
        <w:t>consist</w:t>
      </w:r>
      <w:r w:rsidR="00204582" w:rsidRPr="005C3FE9">
        <w:rPr>
          <w:lang w:val="en-GB"/>
        </w:rPr>
        <w:t>ing</w:t>
      </w:r>
      <w:r w:rsidRPr="005C3FE9">
        <w:rPr>
          <w:lang w:val="en-GB"/>
        </w:rPr>
        <w:t xml:space="preserve"> of a curve of best trade-off points between the two chosen objective functions (optimal </w:t>
      </w:r>
      <w:r w:rsidR="00287DF3" w:rsidRPr="005C3FE9">
        <w:rPr>
          <w:lang w:val="en-GB"/>
        </w:rPr>
        <w:t>among the</w:t>
      </w:r>
      <w:r w:rsidRPr="005C3FE9">
        <w:rPr>
          <w:lang w:val="en-GB"/>
        </w:rPr>
        <w:t xml:space="preserve"> </w:t>
      </w:r>
      <w:r w:rsidR="00125A45" w:rsidRPr="005C3FE9">
        <w:rPr>
          <w:iCs/>
          <w:lang w:val="en-GB"/>
        </w:rPr>
        <w:t>feasible</w:t>
      </w:r>
      <w:r w:rsidRPr="005C3FE9">
        <w:rPr>
          <w:lang w:val="en-GB"/>
        </w:rPr>
        <w:t xml:space="preserve"> solutions </w:t>
      </w:r>
      <w:r w:rsidRPr="005C3FE9">
        <w:rPr>
          <w:lang w:val="en-GB"/>
        </w:rPr>
        <w:fldChar w:fldCharType="begin" w:fldLock="1"/>
      </w:r>
      <w:r w:rsidR="00E77EC7">
        <w:rPr>
          <w:lang w:val="en-GB"/>
        </w:rPr>
        <w:instrText>ADDIN CSL_CITATION {"citationItems":[{"id":"ITEM-1","itemData":{"DOI":"10.1016/j.energy.2017.02.174","ISSN":"03605442","abstract":"Multi-objective optimization problems are difficult to solve in that the optimized objectives are usually conflicting with each other. It is usually hard to find an optimal solution that satisfies all objectives from the mathematical point of view. Unlike analytical methods and classical numerical methods, which require strict mathematical calculation or defined initial search values, intelligent optimization algorithms are heuristic algorithms able to find global optimal solutions. In this paper, we make a brief introduction of multi-objective optimization problems and some state-of-the-art intelligent algorithms. In order to get the final optimal solution in the real-world multi-objective optimization problems, trade-off methods including a priori methods, interactive methods, Pareto-dominated methods and new dominance methods are utilized. Moreover, we give a review of multi-objective optimization methods application in the environmental protection fields, for optimization objectives of energy saving, emissions reduction and cost reduction, etc. At last, a whole summary about current difficulties existed in the multi-objective optimization problem is given out, serving as suggestions or guidance for future researches.","author":[{"dropping-particle":"","family":"Cui","given":"Yunfei","non-dropping-particle":"","parse-names":false,"suffix":""},{"dropping-particle":"","family":"Geng","given":"Zhiqiang","non-dropping-particle":"","parse-names":false,"suffix":""},{"dropping-particle":"","family":"Zhu","given":"Qunxiong","non-dropping-particle":"","parse-names":false,"suffix":""},{"dropping-particle":"","family":"Han","given":"Yongming","non-dropping-particle":"","parse-names":false,"suffix":""}],"container-title":"Energy","id":"ITEM-1","issued":{"date-parts":[["2017"]]},"page":"681-704","publisher":"Elsevier Ltd","title":"Review: Multi-objective optimization methods and application in energy saving","type":"article-journal","volume":"125"},"uris":["http://www.mendeley.com/documents/?uuid=90cd5ce1-3e35-4ac5-9bf6-81e757e619b4","http://www.mendeley.com/documents/?uuid=6896dc20-5e58-42e0-8390-69e08b65e22b"]}],"mendeley":{"formattedCitation":"[35]","plainTextFormattedCitation":"[35]","previouslyFormattedCitation":"[35]"},"properties":{"noteIndex":0},"schema":"https://github.com/citation-style-language/schema/raw/master/csl-citation.json"}</w:instrText>
      </w:r>
      <w:r w:rsidRPr="005C3FE9">
        <w:rPr>
          <w:lang w:val="en-GB"/>
        </w:rPr>
        <w:fldChar w:fldCharType="separate"/>
      </w:r>
      <w:r w:rsidR="004319C3" w:rsidRPr="004319C3">
        <w:rPr>
          <w:noProof/>
          <w:lang w:val="en-GB"/>
        </w:rPr>
        <w:t>[35]</w:t>
      </w:r>
      <w:r w:rsidRPr="005C3FE9">
        <w:rPr>
          <w:lang w:val="en-GB"/>
        </w:rPr>
        <w:fldChar w:fldCharType="end"/>
      </w:r>
      <w:r w:rsidRPr="005C3FE9">
        <w:rPr>
          <w:lang w:val="en-GB"/>
        </w:rPr>
        <w:t>). Any point of the Pareto frontier represents an optimal solution that maximi</w:t>
      </w:r>
      <w:r w:rsidR="008A0EAC">
        <w:rPr>
          <w:lang w:val="en-GB"/>
        </w:rPr>
        <w:t>s</w:t>
      </w:r>
      <w:r w:rsidRPr="005C3FE9">
        <w:rPr>
          <w:lang w:val="en-GB"/>
        </w:rPr>
        <w:t xml:space="preserve">es </w:t>
      </w:r>
      <m:oMath>
        <m:sSub>
          <m:sSubPr>
            <m:ctrlPr>
              <w:rPr>
                <w:rFonts w:ascii="Cambria Math" w:eastAsia="Calibri" w:hAnsi="Cambria Math"/>
                <w:i/>
                <w:lang w:val="en-GB" w:eastAsia="en-US"/>
              </w:rPr>
            </m:ctrlPr>
          </m:sSubPr>
          <m:e>
            <m:r>
              <w:rPr>
                <w:rFonts w:ascii="Cambria Math" w:hAnsi="Cambria Math"/>
                <w:lang w:val="en-GB"/>
              </w:rPr>
              <m:t>RTE</m:t>
            </m:r>
          </m:e>
          <m:sub>
            <m:r>
              <w:rPr>
                <w:rFonts w:ascii="Cambria Math" w:hAnsi="Cambria Math"/>
                <w:lang w:val="en-GB"/>
              </w:rPr>
              <m:t>net</m:t>
            </m:r>
          </m:sub>
        </m:sSub>
      </m:oMath>
      <w:r w:rsidRPr="005C3FE9">
        <w:rPr>
          <w:lang w:val="en-GB"/>
        </w:rPr>
        <w:t xml:space="preserve"> under a constraint on the value of</w:t>
      </w:r>
      <w:r w:rsidR="003E5014" w:rsidRPr="005C3FE9">
        <w:rPr>
          <w:lang w:val="en-GB"/>
        </w:rPr>
        <w:t xml:space="preserv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85BDD" w:rsidRPr="005C3FE9">
        <w:rPr>
          <w:lang w:val="en-US" w:eastAsia="en-US"/>
        </w:rPr>
        <w:t xml:space="preserve"> and </w:t>
      </w:r>
      <w:r w:rsidR="00885BDD" w:rsidRPr="005C3FE9">
        <w:rPr>
          <w:i/>
          <w:iCs/>
          <w:lang w:val="en-US" w:eastAsia="en-US"/>
        </w:rPr>
        <w:t>vice versa</w:t>
      </w:r>
      <w:r w:rsidRPr="005C3FE9">
        <w:rPr>
          <w:lang w:val="en-GB"/>
        </w:rPr>
        <w:t>.</w:t>
      </w:r>
      <w:r w:rsidR="00171E39" w:rsidRPr="005C3FE9">
        <w:rPr>
          <w:lang w:val="en-GB"/>
        </w:rPr>
        <w:t xml:space="preserve"> </w:t>
      </w:r>
      <w:r w:rsidR="003D51B5" w:rsidRPr="005C3FE9">
        <w:rPr>
          <w:lang w:val="en-GB"/>
        </w:rPr>
        <w:t>The region</w:t>
      </w:r>
      <w:r w:rsidR="00171E39" w:rsidRPr="005C3FE9">
        <w:rPr>
          <w:lang w:val="en-GB"/>
        </w:rPr>
        <w:t xml:space="preserve"> below the Pareto set</w:t>
      </w:r>
      <w:r w:rsidR="003D51B5" w:rsidRPr="005C3FE9">
        <w:rPr>
          <w:lang w:val="en-GB"/>
        </w:rPr>
        <w:t xml:space="preserve"> is that of feasible but non-optimal solutions</w:t>
      </w:r>
      <w:r w:rsidR="00171E39" w:rsidRPr="005C3FE9">
        <w:rPr>
          <w:lang w:val="en-GB"/>
        </w:rPr>
        <w:t xml:space="preserve">, </w:t>
      </w:r>
      <w:r w:rsidR="00FA61E2" w:rsidRPr="005C3FE9">
        <w:rPr>
          <w:lang w:val="en-GB"/>
        </w:rPr>
        <w:t>while</w:t>
      </w:r>
      <w:r w:rsidR="00171E39" w:rsidRPr="005C3FE9">
        <w:rPr>
          <w:lang w:val="en-GB"/>
        </w:rPr>
        <w:t xml:space="preserve"> </w:t>
      </w:r>
      <w:r w:rsidR="003D51B5" w:rsidRPr="005C3FE9">
        <w:rPr>
          <w:lang w:val="en-GB"/>
        </w:rPr>
        <w:t xml:space="preserve">the region above it regards </w:t>
      </w:r>
      <w:r w:rsidR="00171E39" w:rsidRPr="005C3FE9">
        <w:rPr>
          <w:lang w:val="en-GB"/>
        </w:rPr>
        <w:t>unfeasible solutions.</w:t>
      </w:r>
    </w:p>
    <w:p w14:paraId="0848DDE1" w14:textId="4527238D" w:rsidR="00740010" w:rsidRPr="005C3FE9" w:rsidRDefault="00740010" w:rsidP="00DB0AE1">
      <w:pPr>
        <w:rPr>
          <w:lang w:val="en-GB"/>
        </w:rPr>
      </w:pPr>
      <w:r w:rsidRPr="005C3FE9">
        <w:rPr>
          <w:lang w:val="en-GB"/>
        </w:rPr>
        <w:t xml:space="preserve">The decision variables were of two types: operating and design </w:t>
      </w:r>
      <w:r w:rsidR="0020702A" w:rsidRPr="005C3FE9">
        <w:rPr>
          <w:lang w:val="en-GB"/>
        </w:rPr>
        <w:t xml:space="preserve">variables </w:t>
      </w:r>
      <w:r w:rsidRPr="005C3FE9">
        <w:rPr>
          <w:lang w:val="en-GB"/>
        </w:rPr>
        <w:t>(</w:t>
      </w:r>
      <w:r w:rsidR="00DB0AE1" w:rsidRPr="005C3FE9">
        <w:rPr>
          <w:lang w:val="en-GB"/>
        </w:rPr>
        <w:fldChar w:fldCharType="begin"/>
      </w:r>
      <w:r w:rsidR="00DB0AE1" w:rsidRPr="005C3FE9">
        <w:rPr>
          <w:lang w:val="en-GB"/>
        </w:rPr>
        <w:instrText xml:space="preserve"> REF _Ref101281415 \h </w:instrText>
      </w:r>
      <w:r w:rsidR="003D2B89" w:rsidRPr="005C3FE9">
        <w:rPr>
          <w:lang w:val="en-GB"/>
        </w:rPr>
        <w:instrText xml:space="preserve"> \* MERGEFORMAT </w:instrText>
      </w:r>
      <w:r w:rsidR="00DB0AE1" w:rsidRPr="005C3FE9">
        <w:rPr>
          <w:lang w:val="en-GB"/>
        </w:rPr>
      </w:r>
      <w:r w:rsidR="00DB0AE1" w:rsidRPr="005C3FE9">
        <w:rPr>
          <w:lang w:val="en-GB"/>
        </w:rPr>
        <w:fldChar w:fldCharType="separate"/>
      </w:r>
      <w:r w:rsidR="00561965" w:rsidRPr="005C3FE9">
        <w:rPr>
          <w:lang w:val="en-US"/>
        </w:rPr>
        <w:t xml:space="preserve">Table </w:t>
      </w:r>
      <w:r w:rsidR="00561965" w:rsidRPr="005C3FE9">
        <w:rPr>
          <w:noProof/>
          <w:lang w:val="en-US"/>
        </w:rPr>
        <w:t>1</w:t>
      </w:r>
      <w:r w:rsidR="00DB0AE1" w:rsidRPr="005C3FE9">
        <w:rPr>
          <w:lang w:val="en-GB"/>
        </w:rPr>
        <w:fldChar w:fldCharType="end"/>
      </w:r>
      <w:r w:rsidRPr="005C3FE9">
        <w:rPr>
          <w:lang w:val="en-GB"/>
        </w:rPr>
        <w:t xml:space="preserve">). </w:t>
      </w:r>
      <w:r w:rsidR="0082491D" w:rsidRPr="005C3FE9">
        <w:rPr>
          <w:lang w:val="en-GB"/>
        </w:rPr>
        <w:t>The r</w:t>
      </w:r>
      <w:r w:rsidR="0035426B" w:rsidRPr="005C3FE9">
        <w:rPr>
          <w:lang w:val="en-GB"/>
        </w:rPr>
        <w:t>eference value</w:t>
      </w:r>
      <w:r w:rsidR="0082491D" w:rsidRPr="005C3FE9">
        <w:rPr>
          <w:lang w:val="en-GB"/>
        </w:rPr>
        <w:t xml:space="preserve"> of any parameter was</w:t>
      </w:r>
      <w:r w:rsidR="0035426B" w:rsidRPr="005C3FE9">
        <w:rPr>
          <w:lang w:val="en-GB"/>
        </w:rPr>
        <w:t xml:space="preserve"> </w:t>
      </w:r>
      <w:r w:rsidR="00871EA8" w:rsidRPr="005C3FE9">
        <w:rPr>
          <w:lang w:val="en-GB"/>
        </w:rPr>
        <w:t>fixed</w:t>
      </w:r>
      <w:r w:rsidR="0035426B" w:rsidRPr="005C3FE9">
        <w:rPr>
          <w:lang w:val="en-GB"/>
        </w:rPr>
        <w:t xml:space="preserve"> in simulated scenarios where th</w:t>
      </w:r>
      <w:r w:rsidR="0082491D" w:rsidRPr="005C3FE9">
        <w:rPr>
          <w:lang w:val="en-GB"/>
        </w:rPr>
        <w:t>at</w:t>
      </w:r>
      <w:r w:rsidR="0035426B" w:rsidRPr="005C3FE9">
        <w:rPr>
          <w:lang w:val="en-GB"/>
        </w:rPr>
        <w:t xml:space="preserve"> parameter was not considered as a decision variable.</w:t>
      </w:r>
      <w:r w:rsidR="001C06EA" w:rsidRPr="005C3FE9">
        <w:rPr>
          <w:lang w:val="en-GB"/>
        </w:rPr>
        <w:t xml:space="preserve"> In the case of the charge target concentration, the reference value (1</w:t>
      </w:r>
      <w:r w:rsidR="00561965" w:rsidRPr="005C3FE9">
        <w:rPr>
          <w:lang w:val="en-GB"/>
        </w:rPr>
        <w:t>,</w:t>
      </w:r>
      <w:r w:rsidR="001C06EA" w:rsidRPr="005C3FE9">
        <w:rPr>
          <w:lang w:val="en-GB"/>
        </w:rPr>
        <w:t>000 mol m</w:t>
      </w:r>
      <w:r w:rsidR="001C06EA" w:rsidRPr="005C3FE9">
        <w:rPr>
          <w:vertAlign w:val="superscript"/>
          <w:lang w:val="en-GB"/>
        </w:rPr>
        <w:t>-3</w:t>
      </w:r>
      <w:r w:rsidR="001C06EA" w:rsidRPr="005C3FE9">
        <w:rPr>
          <w:lang w:val="en-GB"/>
        </w:rPr>
        <w:t xml:space="preserve">) was taken as upper bound to maintain the simulations in a range of concentrations where the membrane selectivity is not </w:t>
      </w:r>
      <w:r w:rsidR="001F08D8" w:rsidRPr="005C3FE9">
        <w:rPr>
          <w:lang w:val="en-GB"/>
        </w:rPr>
        <w:t>impaired,</w:t>
      </w:r>
      <w:r w:rsidR="003F7ABA" w:rsidRPr="005C3FE9">
        <w:rPr>
          <w:lang w:val="en-GB"/>
        </w:rPr>
        <w:t xml:space="preserve"> and the transport properties can be considered constant</w:t>
      </w:r>
      <w:r w:rsidR="001C06EA" w:rsidRPr="005C3FE9">
        <w:rPr>
          <w:lang w:val="en-GB"/>
        </w:rPr>
        <w:t>.</w:t>
      </w:r>
    </w:p>
    <w:p w14:paraId="52DD27F6" w14:textId="0B162E50" w:rsidR="00DB0AE1" w:rsidRPr="005C3FE9" w:rsidRDefault="00DB0AE1" w:rsidP="00492B64">
      <w:pPr>
        <w:pStyle w:val="Didascalia"/>
        <w:keepNext/>
        <w:spacing w:after="0"/>
        <w:jc w:val="both"/>
      </w:pPr>
      <w:bookmarkStart w:id="10" w:name="_Ref101281415"/>
      <w:r w:rsidRPr="005C3FE9">
        <w:t xml:space="preserve">Table </w:t>
      </w:r>
      <w:r w:rsidRPr="005C3FE9">
        <w:fldChar w:fldCharType="begin"/>
      </w:r>
      <w:r w:rsidRPr="005C3FE9">
        <w:instrText xml:space="preserve"> SEQ Table \* ARABIC </w:instrText>
      </w:r>
      <w:r w:rsidRPr="005C3FE9">
        <w:fldChar w:fldCharType="separate"/>
      </w:r>
      <w:r w:rsidR="007D3E0D">
        <w:rPr>
          <w:noProof/>
        </w:rPr>
        <w:t>1</w:t>
      </w:r>
      <w:r w:rsidRPr="005C3FE9">
        <w:fldChar w:fldCharType="end"/>
      </w:r>
      <w:bookmarkEnd w:id="10"/>
      <w:r w:rsidRPr="005C3FE9">
        <w:t xml:space="preserve">. </w:t>
      </w:r>
      <w:r w:rsidRPr="005C3FE9">
        <w:rPr>
          <w:lang w:val="en-GB"/>
        </w:rPr>
        <w:t>List of the decision variables with their</w:t>
      </w:r>
      <w:r w:rsidR="0035426B" w:rsidRPr="005C3FE9">
        <w:rPr>
          <w:lang w:val="en-GB"/>
        </w:rPr>
        <w:t xml:space="preserve"> reference </w:t>
      </w:r>
      <w:r w:rsidR="00A5343F" w:rsidRPr="005C3FE9">
        <w:rPr>
          <w:lang w:val="en-GB"/>
        </w:rPr>
        <w:t xml:space="preserve">values </w:t>
      </w:r>
      <w:r w:rsidR="0035426B" w:rsidRPr="005C3FE9">
        <w:rPr>
          <w:lang w:val="en-GB"/>
        </w:rPr>
        <w:t>and bound</w:t>
      </w:r>
      <w:r w:rsidR="00A5343F" w:rsidRPr="005C3FE9">
        <w:rPr>
          <w:lang w:val="en-GB"/>
        </w:rPr>
        <w:t>s</w:t>
      </w:r>
      <w:r w:rsidRPr="005C3FE9">
        <w:rPr>
          <w:lang w:val="en-GB"/>
        </w:rPr>
        <w:t>.</w:t>
      </w:r>
    </w:p>
    <w:tbl>
      <w:tblPr>
        <w:tblStyle w:val="Grigliatabella"/>
        <w:tblW w:w="102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463"/>
        <w:gridCol w:w="1549"/>
        <w:gridCol w:w="1566"/>
        <w:gridCol w:w="1422"/>
      </w:tblGrid>
      <w:tr w:rsidR="000B43A9" w:rsidRPr="005C3FE9" w14:paraId="0428D38D" w14:textId="03785096" w:rsidTr="001256D2">
        <w:trPr>
          <w:trHeight w:val="459"/>
          <w:jc w:val="center"/>
        </w:trPr>
        <w:tc>
          <w:tcPr>
            <w:tcW w:w="3261" w:type="dxa"/>
            <w:tcBorders>
              <w:top w:val="single" w:sz="4" w:space="0" w:color="auto"/>
              <w:bottom w:val="single" w:sz="4" w:space="0" w:color="auto"/>
            </w:tcBorders>
          </w:tcPr>
          <w:p w14:paraId="1E330BB7" w14:textId="77777777" w:rsidR="000B43A9" w:rsidRPr="005C3FE9" w:rsidRDefault="000B43A9" w:rsidP="000E66A1">
            <w:pPr>
              <w:ind w:firstLine="0"/>
              <w:jc w:val="center"/>
              <w:rPr>
                <w:rFonts w:ascii="Times New Roman" w:hAnsi="Times New Roman"/>
                <w:lang w:val="en-GB"/>
              </w:rPr>
            </w:pPr>
            <w:r w:rsidRPr="005C3FE9">
              <w:rPr>
                <w:rFonts w:ascii="Times New Roman" w:hAnsi="Times New Roman"/>
                <w:lang w:val="en-GB"/>
              </w:rPr>
              <w:t>Variable name</w:t>
            </w:r>
          </w:p>
        </w:tc>
        <w:tc>
          <w:tcPr>
            <w:tcW w:w="2463" w:type="dxa"/>
            <w:tcBorders>
              <w:top w:val="single" w:sz="4" w:space="0" w:color="auto"/>
              <w:bottom w:val="single" w:sz="4" w:space="0" w:color="auto"/>
            </w:tcBorders>
          </w:tcPr>
          <w:p w14:paraId="27553E6E" w14:textId="2A639CD8" w:rsidR="000B43A9" w:rsidRPr="005C3FE9" w:rsidRDefault="000B43A9" w:rsidP="000E66A1">
            <w:pPr>
              <w:ind w:firstLine="0"/>
              <w:jc w:val="center"/>
              <w:rPr>
                <w:rFonts w:ascii="Times New Roman" w:hAnsi="Times New Roman"/>
                <w:lang w:val="en-GB"/>
              </w:rPr>
            </w:pPr>
            <w:r w:rsidRPr="005C3FE9">
              <w:rPr>
                <w:rFonts w:ascii="Times New Roman" w:hAnsi="Times New Roman"/>
                <w:lang w:val="en-GB"/>
              </w:rPr>
              <w:t>Symbol, unit</w:t>
            </w:r>
          </w:p>
        </w:tc>
        <w:tc>
          <w:tcPr>
            <w:tcW w:w="1549" w:type="dxa"/>
            <w:tcBorders>
              <w:top w:val="single" w:sz="4" w:space="0" w:color="auto"/>
              <w:bottom w:val="single" w:sz="4" w:space="0" w:color="auto"/>
            </w:tcBorders>
          </w:tcPr>
          <w:p w14:paraId="0C48B85D" w14:textId="7D1C7A05" w:rsidR="000B43A9" w:rsidRPr="005C3FE9" w:rsidRDefault="000B43A9" w:rsidP="000E66A1">
            <w:pPr>
              <w:ind w:firstLine="0"/>
              <w:jc w:val="center"/>
              <w:rPr>
                <w:rFonts w:ascii="Times New Roman" w:hAnsi="Times New Roman"/>
                <w:lang w:val="en-GB"/>
              </w:rPr>
            </w:pPr>
            <w:r w:rsidRPr="005C3FE9">
              <w:rPr>
                <w:rFonts w:ascii="Times New Roman" w:hAnsi="Times New Roman"/>
                <w:lang w:val="en-GB"/>
              </w:rPr>
              <w:t>Lower bound</w:t>
            </w:r>
          </w:p>
        </w:tc>
        <w:tc>
          <w:tcPr>
            <w:tcW w:w="1564" w:type="dxa"/>
            <w:tcBorders>
              <w:top w:val="single" w:sz="4" w:space="0" w:color="auto"/>
              <w:bottom w:val="single" w:sz="4" w:space="0" w:color="auto"/>
            </w:tcBorders>
          </w:tcPr>
          <w:p w14:paraId="5CD57650" w14:textId="0191C51D" w:rsidR="000B43A9" w:rsidRPr="005C3FE9" w:rsidRDefault="000B43A9" w:rsidP="000E66A1">
            <w:pPr>
              <w:ind w:firstLine="0"/>
              <w:jc w:val="center"/>
              <w:rPr>
                <w:rFonts w:ascii="Times New Roman" w:hAnsi="Times New Roman"/>
                <w:lang w:val="en-GB"/>
              </w:rPr>
            </w:pPr>
            <w:r w:rsidRPr="005C3FE9">
              <w:rPr>
                <w:rFonts w:ascii="Times New Roman" w:hAnsi="Times New Roman"/>
                <w:lang w:val="en-GB"/>
              </w:rPr>
              <w:t>Upper bound</w:t>
            </w:r>
          </w:p>
        </w:tc>
        <w:tc>
          <w:tcPr>
            <w:tcW w:w="1422" w:type="dxa"/>
            <w:tcBorders>
              <w:top w:val="single" w:sz="4" w:space="0" w:color="auto"/>
              <w:bottom w:val="single" w:sz="4" w:space="0" w:color="auto"/>
            </w:tcBorders>
          </w:tcPr>
          <w:p w14:paraId="39B846F6" w14:textId="4E499384" w:rsidR="000B43A9" w:rsidRPr="005C3FE9" w:rsidRDefault="005A49F0" w:rsidP="000E66A1">
            <w:pPr>
              <w:ind w:firstLine="0"/>
              <w:jc w:val="center"/>
              <w:rPr>
                <w:rFonts w:ascii="Times New Roman" w:hAnsi="Times New Roman"/>
                <w:lang w:val="en-GB"/>
              </w:rPr>
            </w:pPr>
            <w:r w:rsidRPr="005C3FE9">
              <w:rPr>
                <w:rFonts w:ascii="Times New Roman" w:hAnsi="Times New Roman"/>
                <w:lang w:val="en-GB"/>
              </w:rPr>
              <w:t>Reference</w:t>
            </w:r>
          </w:p>
        </w:tc>
      </w:tr>
      <w:tr w:rsidR="000B43A9" w:rsidRPr="005C3FE9" w14:paraId="7761134F" w14:textId="6D87153E" w:rsidTr="001256D2">
        <w:trPr>
          <w:trHeight w:val="443"/>
          <w:jc w:val="center"/>
        </w:trPr>
        <w:tc>
          <w:tcPr>
            <w:tcW w:w="8839" w:type="dxa"/>
            <w:gridSpan w:val="4"/>
            <w:tcBorders>
              <w:top w:val="single" w:sz="4" w:space="0" w:color="auto"/>
            </w:tcBorders>
            <w:vAlign w:val="center"/>
          </w:tcPr>
          <w:p w14:paraId="1006FE93"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Operating variables</w:t>
            </w:r>
          </w:p>
        </w:tc>
        <w:tc>
          <w:tcPr>
            <w:tcW w:w="1422" w:type="dxa"/>
            <w:tcBorders>
              <w:top w:val="single" w:sz="4" w:space="0" w:color="auto"/>
            </w:tcBorders>
          </w:tcPr>
          <w:p w14:paraId="7246EF78" w14:textId="77777777" w:rsidR="000B43A9" w:rsidRPr="005C3FE9" w:rsidRDefault="000B43A9" w:rsidP="009379DF">
            <w:pPr>
              <w:ind w:firstLine="0"/>
              <w:jc w:val="center"/>
              <w:rPr>
                <w:rFonts w:ascii="Times New Roman" w:hAnsi="Times New Roman"/>
                <w:lang w:val="en-GB"/>
              </w:rPr>
            </w:pPr>
          </w:p>
        </w:tc>
      </w:tr>
      <w:tr w:rsidR="000B43A9" w:rsidRPr="005C3FE9" w14:paraId="727E11D5" w14:textId="265DC9DA" w:rsidTr="001256D2">
        <w:trPr>
          <w:trHeight w:val="443"/>
          <w:jc w:val="center"/>
        </w:trPr>
        <w:tc>
          <w:tcPr>
            <w:tcW w:w="3261" w:type="dxa"/>
            <w:tcBorders>
              <w:top w:val="single" w:sz="4" w:space="0" w:color="auto"/>
            </w:tcBorders>
          </w:tcPr>
          <w:p w14:paraId="2BD89437"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charge current density</w:t>
            </w:r>
          </w:p>
        </w:tc>
        <w:tc>
          <w:tcPr>
            <w:tcW w:w="2463" w:type="dxa"/>
            <w:tcBorders>
              <w:top w:val="single" w:sz="4" w:space="0" w:color="auto"/>
            </w:tcBorders>
          </w:tcPr>
          <w:p w14:paraId="2EBADA06" w14:textId="7003EA93" w:rsidR="000B43A9" w:rsidRPr="005C3FE9" w:rsidRDefault="00000000" w:rsidP="000B4360">
            <w:pPr>
              <w:ind w:firstLine="0"/>
              <w:jc w:val="center"/>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c</m:t>
                  </m:r>
                </m:sub>
              </m:sSub>
            </m:oMath>
            <w:r w:rsidR="000B43A9" w:rsidRPr="005C3FE9">
              <w:rPr>
                <w:rFonts w:ascii="Times New Roman" w:hAnsi="Times New Roman"/>
                <w:lang w:val="en-GB"/>
              </w:rPr>
              <w:t>, A m</w:t>
            </w:r>
            <w:r w:rsidR="000B43A9" w:rsidRPr="005C3FE9">
              <w:rPr>
                <w:rFonts w:ascii="Times New Roman" w:hAnsi="Times New Roman"/>
                <w:vertAlign w:val="superscript"/>
                <w:lang w:val="en-GB"/>
              </w:rPr>
              <w:t>-2</w:t>
            </w:r>
          </w:p>
        </w:tc>
        <w:tc>
          <w:tcPr>
            <w:tcW w:w="1549" w:type="dxa"/>
            <w:tcBorders>
              <w:top w:val="single" w:sz="4" w:space="0" w:color="auto"/>
            </w:tcBorders>
          </w:tcPr>
          <w:p w14:paraId="514ADC10" w14:textId="0D25A8E4"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 xml:space="preserve">30 </w:t>
            </w:r>
          </w:p>
        </w:tc>
        <w:tc>
          <w:tcPr>
            <w:tcW w:w="1564" w:type="dxa"/>
            <w:tcBorders>
              <w:top w:val="single" w:sz="4" w:space="0" w:color="auto"/>
            </w:tcBorders>
          </w:tcPr>
          <w:p w14:paraId="3FE94162" w14:textId="6AF36A3E"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00</w:t>
            </w:r>
          </w:p>
        </w:tc>
        <w:tc>
          <w:tcPr>
            <w:tcW w:w="1422" w:type="dxa"/>
            <w:tcBorders>
              <w:top w:val="single" w:sz="4" w:space="0" w:color="auto"/>
            </w:tcBorders>
          </w:tcPr>
          <w:p w14:paraId="77158263" w14:textId="1917B6B2"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00</w:t>
            </w:r>
          </w:p>
        </w:tc>
      </w:tr>
      <w:tr w:rsidR="000B43A9" w:rsidRPr="005C3FE9" w14:paraId="0FA0F88E" w14:textId="0F381A23" w:rsidTr="001256D2">
        <w:trPr>
          <w:trHeight w:val="459"/>
          <w:jc w:val="center"/>
        </w:trPr>
        <w:tc>
          <w:tcPr>
            <w:tcW w:w="3261" w:type="dxa"/>
          </w:tcPr>
          <w:p w14:paraId="697F1249"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discharge current density</w:t>
            </w:r>
          </w:p>
        </w:tc>
        <w:tc>
          <w:tcPr>
            <w:tcW w:w="2463" w:type="dxa"/>
          </w:tcPr>
          <w:p w14:paraId="4AED68BD" w14:textId="12DE1907" w:rsidR="000B43A9" w:rsidRPr="005C3FE9" w:rsidRDefault="00000000" w:rsidP="000B4360">
            <w:pPr>
              <w:ind w:firstLine="0"/>
              <w:jc w:val="center"/>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oMath>
            <w:r w:rsidR="000B43A9" w:rsidRPr="005C3FE9">
              <w:rPr>
                <w:rFonts w:ascii="Times New Roman" w:hAnsi="Times New Roman"/>
                <w:lang w:val="en-GB"/>
              </w:rPr>
              <w:t>, A m</w:t>
            </w:r>
            <w:r w:rsidR="000B43A9" w:rsidRPr="005C3FE9">
              <w:rPr>
                <w:rFonts w:ascii="Times New Roman" w:hAnsi="Times New Roman"/>
                <w:vertAlign w:val="superscript"/>
                <w:lang w:val="en-GB"/>
              </w:rPr>
              <w:t>-2</w:t>
            </w:r>
          </w:p>
        </w:tc>
        <w:tc>
          <w:tcPr>
            <w:tcW w:w="1549" w:type="dxa"/>
          </w:tcPr>
          <w:p w14:paraId="10D7FBEC" w14:textId="0375E62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30</w:t>
            </w:r>
          </w:p>
        </w:tc>
        <w:tc>
          <w:tcPr>
            <w:tcW w:w="1564" w:type="dxa"/>
          </w:tcPr>
          <w:p w14:paraId="48E8375E" w14:textId="39319E85"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200</w:t>
            </w:r>
          </w:p>
        </w:tc>
        <w:tc>
          <w:tcPr>
            <w:tcW w:w="1422" w:type="dxa"/>
          </w:tcPr>
          <w:p w14:paraId="764F6217" w14:textId="24B0372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30</w:t>
            </w:r>
          </w:p>
        </w:tc>
      </w:tr>
      <w:tr w:rsidR="000B43A9" w:rsidRPr="005C3FE9" w14:paraId="272A9B4B" w14:textId="5E730118" w:rsidTr="001256D2">
        <w:trPr>
          <w:trHeight w:val="492"/>
          <w:jc w:val="center"/>
        </w:trPr>
        <w:tc>
          <w:tcPr>
            <w:tcW w:w="3261" w:type="dxa"/>
          </w:tcPr>
          <w:p w14:paraId="2D6C062D"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lastRenderedPageBreak/>
              <w:t>charge mean flow velocity</w:t>
            </w:r>
          </w:p>
        </w:tc>
        <w:tc>
          <w:tcPr>
            <w:tcW w:w="2463" w:type="dxa"/>
          </w:tcPr>
          <w:p w14:paraId="2435B4BB" w14:textId="3A45582F" w:rsidR="000B43A9" w:rsidRPr="005C3FE9" w:rsidRDefault="00000000" w:rsidP="000B4360">
            <w:pPr>
              <w:ind w:firstLine="0"/>
              <w:jc w:val="center"/>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ch,sol,c</m:t>
                  </m:r>
                </m:sub>
              </m:sSub>
            </m:oMath>
            <w:r w:rsidR="000B43A9" w:rsidRPr="005C3FE9">
              <w:rPr>
                <w:rFonts w:ascii="Times New Roman" w:hAnsi="Times New Roman"/>
                <w:lang w:val="en-GB"/>
              </w:rPr>
              <w:t>, cm s</w:t>
            </w:r>
            <w:r w:rsidR="000B43A9" w:rsidRPr="005C3FE9">
              <w:rPr>
                <w:rFonts w:ascii="Times New Roman" w:hAnsi="Times New Roman"/>
                <w:vertAlign w:val="superscript"/>
                <w:lang w:val="en-GB"/>
              </w:rPr>
              <w:t>-1</w:t>
            </w:r>
          </w:p>
        </w:tc>
        <w:tc>
          <w:tcPr>
            <w:tcW w:w="1549" w:type="dxa"/>
          </w:tcPr>
          <w:p w14:paraId="3B632F3E" w14:textId="3F54E58F"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0.5</w:t>
            </w:r>
          </w:p>
        </w:tc>
        <w:tc>
          <w:tcPr>
            <w:tcW w:w="1564" w:type="dxa"/>
          </w:tcPr>
          <w:p w14:paraId="67183809" w14:textId="4BB9F365"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w:t>
            </w:r>
          </w:p>
        </w:tc>
        <w:tc>
          <w:tcPr>
            <w:tcW w:w="1422" w:type="dxa"/>
          </w:tcPr>
          <w:p w14:paraId="7CFDCF8E" w14:textId="3C877AC8"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w:t>
            </w:r>
          </w:p>
        </w:tc>
      </w:tr>
      <w:tr w:rsidR="000B43A9" w:rsidRPr="005C3FE9" w14:paraId="1D37C1B8" w14:textId="3010729F" w:rsidTr="001256D2">
        <w:trPr>
          <w:trHeight w:val="475"/>
          <w:jc w:val="center"/>
        </w:trPr>
        <w:tc>
          <w:tcPr>
            <w:tcW w:w="3261" w:type="dxa"/>
          </w:tcPr>
          <w:p w14:paraId="289466E9"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discharge mean flow velocity</w:t>
            </w:r>
          </w:p>
        </w:tc>
        <w:tc>
          <w:tcPr>
            <w:tcW w:w="2463" w:type="dxa"/>
          </w:tcPr>
          <w:p w14:paraId="603CCA3D" w14:textId="119AF543" w:rsidR="000B43A9" w:rsidRPr="005C3FE9" w:rsidRDefault="00000000" w:rsidP="000B4360">
            <w:pPr>
              <w:ind w:firstLine="0"/>
              <w:jc w:val="center"/>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ch,sol,d</m:t>
                  </m:r>
                </m:sub>
              </m:sSub>
            </m:oMath>
            <w:r w:rsidR="000B43A9" w:rsidRPr="005C3FE9">
              <w:rPr>
                <w:rFonts w:ascii="Times New Roman" w:hAnsi="Times New Roman"/>
                <w:lang w:val="en-GB"/>
              </w:rPr>
              <w:t>, cm s</w:t>
            </w:r>
            <w:r w:rsidR="000B43A9" w:rsidRPr="005C3FE9">
              <w:rPr>
                <w:rFonts w:ascii="Times New Roman" w:hAnsi="Times New Roman"/>
                <w:vertAlign w:val="superscript"/>
                <w:lang w:val="en-GB"/>
              </w:rPr>
              <w:t>-1</w:t>
            </w:r>
          </w:p>
        </w:tc>
        <w:tc>
          <w:tcPr>
            <w:tcW w:w="1549" w:type="dxa"/>
          </w:tcPr>
          <w:p w14:paraId="17277EF3" w14:textId="20FD0B02"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0.5</w:t>
            </w:r>
          </w:p>
        </w:tc>
        <w:tc>
          <w:tcPr>
            <w:tcW w:w="1564" w:type="dxa"/>
          </w:tcPr>
          <w:p w14:paraId="613DDC42" w14:textId="1FC2FE91"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w:t>
            </w:r>
          </w:p>
        </w:tc>
        <w:tc>
          <w:tcPr>
            <w:tcW w:w="1422" w:type="dxa"/>
          </w:tcPr>
          <w:p w14:paraId="020A174E" w14:textId="44BA02CD"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w:t>
            </w:r>
          </w:p>
        </w:tc>
      </w:tr>
      <w:tr w:rsidR="000B43A9" w:rsidRPr="005C3FE9" w14:paraId="7F1506A5" w14:textId="582CC122" w:rsidTr="001256D2">
        <w:trPr>
          <w:trHeight w:val="475"/>
          <w:jc w:val="center"/>
        </w:trPr>
        <w:tc>
          <w:tcPr>
            <w:tcW w:w="3261" w:type="dxa"/>
          </w:tcPr>
          <w:p w14:paraId="7F0F7F57"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charge target concentration</w:t>
            </w:r>
          </w:p>
        </w:tc>
        <w:tc>
          <w:tcPr>
            <w:tcW w:w="2463" w:type="dxa"/>
          </w:tcPr>
          <w:p w14:paraId="10952219" w14:textId="50A03DDE" w:rsidR="000B43A9" w:rsidRPr="005C3FE9" w:rsidRDefault="00000000" w:rsidP="000B4360">
            <w:pPr>
              <w:ind w:firstLine="0"/>
              <w:jc w:val="center"/>
              <w:rPr>
                <w:rFonts w:ascii="Times New Roman" w:hAnsi="Times New Roman"/>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r>
                    <w:rPr>
                      <w:rFonts w:ascii="Cambria Math" w:hAnsi="Cambria Math"/>
                    </w:rPr>
                    <m:t>,</m:t>
                  </m:r>
                  <m:r>
                    <w:rPr>
                      <w:rFonts w:ascii="Cambria Math" w:hAnsi="Cambria Math"/>
                      <w:lang w:val="en-GB"/>
                    </w:rPr>
                    <m:t>HCl</m:t>
                  </m:r>
                  <m:r>
                    <w:rPr>
                      <w:rFonts w:ascii="Cambria Math" w:hAnsi="Cambria Math"/>
                    </w:rPr>
                    <m:t>,</m:t>
                  </m:r>
                  <m:r>
                    <w:rPr>
                      <w:rFonts w:ascii="Cambria Math" w:hAnsi="Cambria Math"/>
                      <w:lang w:val="en-GB"/>
                    </w:rPr>
                    <m:t>target</m:t>
                  </m:r>
                  <m:r>
                    <w:rPr>
                      <w:rFonts w:ascii="Cambria Math" w:hAnsi="Cambria Math"/>
                    </w:rPr>
                    <m:t>,</m:t>
                  </m:r>
                  <m:r>
                    <w:rPr>
                      <w:rFonts w:ascii="Cambria Math" w:hAnsi="Cambria Math"/>
                      <w:lang w:val="en-GB"/>
                    </w:rPr>
                    <m:t>c</m:t>
                  </m:r>
                </m:sub>
              </m:sSub>
            </m:oMath>
            <w:r w:rsidR="000B43A9" w:rsidRPr="005C3FE9">
              <w:rPr>
                <w:rFonts w:ascii="Times New Roman" w:hAnsi="Times New Roman"/>
              </w:rPr>
              <w:t>, mol m</w:t>
            </w:r>
            <w:r w:rsidR="000B43A9" w:rsidRPr="005C3FE9">
              <w:rPr>
                <w:rFonts w:ascii="Times New Roman" w:hAnsi="Times New Roman"/>
                <w:vertAlign w:val="superscript"/>
              </w:rPr>
              <w:t>-3</w:t>
            </w:r>
          </w:p>
        </w:tc>
        <w:tc>
          <w:tcPr>
            <w:tcW w:w="1549" w:type="dxa"/>
          </w:tcPr>
          <w:p w14:paraId="4449C55D" w14:textId="22ABE6A0"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00</w:t>
            </w:r>
          </w:p>
        </w:tc>
        <w:tc>
          <w:tcPr>
            <w:tcW w:w="1564" w:type="dxa"/>
          </w:tcPr>
          <w:p w14:paraId="5D256809" w14:textId="098BB849"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w:t>
            </w:r>
            <w:r w:rsidR="00561965" w:rsidRPr="005C3FE9">
              <w:rPr>
                <w:rFonts w:ascii="Times New Roman" w:hAnsi="Times New Roman"/>
                <w:lang w:val="en-GB"/>
              </w:rPr>
              <w:t>,</w:t>
            </w:r>
            <w:r w:rsidRPr="005C3FE9">
              <w:rPr>
                <w:rFonts w:ascii="Times New Roman" w:hAnsi="Times New Roman"/>
                <w:lang w:val="en-GB"/>
              </w:rPr>
              <w:t>000</w:t>
            </w:r>
          </w:p>
        </w:tc>
        <w:tc>
          <w:tcPr>
            <w:tcW w:w="1422" w:type="dxa"/>
          </w:tcPr>
          <w:p w14:paraId="47FA1F3A" w14:textId="502976C0"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w:t>
            </w:r>
            <w:r w:rsidR="00561965" w:rsidRPr="005C3FE9">
              <w:rPr>
                <w:rFonts w:ascii="Times New Roman" w:hAnsi="Times New Roman"/>
                <w:lang w:val="en-GB"/>
              </w:rPr>
              <w:t>,</w:t>
            </w:r>
            <w:r w:rsidRPr="005C3FE9">
              <w:rPr>
                <w:rFonts w:ascii="Times New Roman" w:hAnsi="Times New Roman"/>
                <w:lang w:val="en-GB"/>
              </w:rPr>
              <w:t>000</w:t>
            </w:r>
          </w:p>
        </w:tc>
      </w:tr>
      <w:tr w:rsidR="000B43A9" w:rsidRPr="005C3FE9" w14:paraId="42BD3D98" w14:textId="618CD7CC" w:rsidTr="001256D2">
        <w:trPr>
          <w:trHeight w:val="492"/>
          <w:jc w:val="center"/>
        </w:trPr>
        <w:tc>
          <w:tcPr>
            <w:tcW w:w="3261" w:type="dxa"/>
          </w:tcPr>
          <w:p w14:paraId="64ACDEED" w14:textId="37B03BF0"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discharge target concentration</w:t>
            </w:r>
          </w:p>
        </w:tc>
        <w:tc>
          <w:tcPr>
            <w:tcW w:w="2463" w:type="dxa"/>
          </w:tcPr>
          <w:p w14:paraId="56F11505" w14:textId="73E50838" w:rsidR="000B43A9" w:rsidRPr="005C3FE9" w:rsidRDefault="00000000" w:rsidP="000B4360">
            <w:pPr>
              <w:ind w:firstLine="0"/>
              <w:jc w:val="center"/>
              <w:rPr>
                <w:rFonts w:ascii="Times New Roman" w:hAnsi="Times New Roman"/>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r>
                    <w:rPr>
                      <w:rFonts w:ascii="Cambria Math" w:hAnsi="Cambria Math"/>
                    </w:rPr>
                    <m:t>,</m:t>
                  </m:r>
                  <m:r>
                    <w:rPr>
                      <w:rFonts w:ascii="Cambria Math" w:hAnsi="Cambria Math"/>
                      <w:lang w:val="en-GB"/>
                    </w:rPr>
                    <m:t>HCl</m:t>
                  </m:r>
                  <m:r>
                    <w:rPr>
                      <w:rFonts w:ascii="Cambria Math" w:hAnsi="Cambria Math"/>
                    </w:rPr>
                    <m:t>.</m:t>
                  </m:r>
                  <m:r>
                    <w:rPr>
                      <w:rFonts w:ascii="Cambria Math" w:hAnsi="Cambria Math"/>
                      <w:lang w:val="en-GB"/>
                    </w:rPr>
                    <m:t>target</m:t>
                  </m:r>
                  <m:r>
                    <w:rPr>
                      <w:rFonts w:ascii="Cambria Math" w:hAnsi="Cambria Math"/>
                    </w:rPr>
                    <m:t>,</m:t>
                  </m:r>
                  <m:r>
                    <w:rPr>
                      <w:rFonts w:ascii="Cambria Math" w:hAnsi="Cambria Math"/>
                      <w:lang w:val="en-GB"/>
                    </w:rPr>
                    <m:t>d</m:t>
                  </m:r>
                </m:sub>
              </m:sSub>
            </m:oMath>
            <w:r w:rsidR="000B43A9" w:rsidRPr="005C3FE9">
              <w:rPr>
                <w:rFonts w:ascii="Times New Roman" w:hAnsi="Times New Roman"/>
              </w:rPr>
              <w:t>, mol m</w:t>
            </w:r>
            <w:r w:rsidR="000B43A9" w:rsidRPr="005C3FE9">
              <w:rPr>
                <w:rFonts w:ascii="Times New Roman" w:hAnsi="Times New Roman"/>
                <w:vertAlign w:val="superscript"/>
              </w:rPr>
              <w:t>-3</w:t>
            </w:r>
          </w:p>
        </w:tc>
        <w:tc>
          <w:tcPr>
            <w:tcW w:w="1549" w:type="dxa"/>
          </w:tcPr>
          <w:p w14:paraId="79C0425F" w14:textId="160AABAC"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0</w:t>
            </w:r>
          </w:p>
        </w:tc>
        <w:tc>
          <w:tcPr>
            <w:tcW w:w="1564" w:type="dxa"/>
          </w:tcPr>
          <w:p w14:paraId="5FBF2362" w14:textId="70464394"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200</w:t>
            </w:r>
          </w:p>
        </w:tc>
        <w:tc>
          <w:tcPr>
            <w:tcW w:w="1422" w:type="dxa"/>
          </w:tcPr>
          <w:p w14:paraId="733FA43E" w14:textId="116891DD"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0</w:t>
            </w:r>
          </w:p>
        </w:tc>
      </w:tr>
      <w:tr w:rsidR="000B43A9" w:rsidRPr="005C3FE9" w14:paraId="5FDADAC0" w14:textId="6B8CD761" w:rsidTr="001256D2">
        <w:trPr>
          <w:trHeight w:val="443"/>
          <w:jc w:val="center"/>
        </w:trPr>
        <w:tc>
          <w:tcPr>
            <w:tcW w:w="8839" w:type="dxa"/>
            <w:gridSpan w:val="4"/>
            <w:tcBorders>
              <w:top w:val="single" w:sz="4" w:space="0" w:color="auto"/>
            </w:tcBorders>
            <w:vAlign w:val="center"/>
          </w:tcPr>
          <w:p w14:paraId="70F0C5A2" w14:textId="7777777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Design variables</w:t>
            </w:r>
          </w:p>
        </w:tc>
        <w:tc>
          <w:tcPr>
            <w:tcW w:w="1422" w:type="dxa"/>
            <w:tcBorders>
              <w:top w:val="single" w:sz="4" w:space="0" w:color="auto"/>
            </w:tcBorders>
          </w:tcPr>
          <w:p w14:paraId="152FA3FE" w14:textId="77777777" w:rsidR="000B43A9" w:rsidRPr="005C3FE9" w:rsidRDefault="000B43A9" w:rsidP="009379DF">
            <w:pPr>
              <w:ind w:firstLine="0"/>
              <w:jc w:val="center"/>
              <w:rPr>
                <w:rFonts w:ascii="Times New Roman" w:hAnsi="Times New Roman"/>
                <w:lang w:val="en-GB"/>
              </w:rPr>
            </w:pPr>
          </w:p>
        </w:tc>
      </w:tr>
      <w:tr w:rsidR="000B43A9" w:rsidRPr="005C3FE9" w14:paraId="6E2681F7" w14:textId="5FB31592" w:rsidTr="001256D2">
        <w:trPr>
          <w:trHeight w:val="459"/>
          <w:jc w:val="center"/>
        </w:trPr>
        <w:tc>
          <w:tcPr>
            <w:tcW w:w="3261" w:type="dxa"/>
            <w:tcBorders>
              <w:top w:val="single" w:sz="4" w:space="0" w:color="auto"/>
            </w:tcBorders>
          </w:tcPr>
          <w:p w14:paraId="6A06DE2D" w14:textId="112DE73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spacer length</w:t>
            </w:r>
          </w:p>
        </w:tc>
        <w:tc>
          <w:tcPr>
            <w:tcW w:w="2463" w:type="dxa"/>
            <w:tcBorders>
              <w:top w:val="single" w:sz="4" w:space="0" w:color="auto"/>
            </w:tcBorders>
          </w:tcPr>
          <w:p w14:paraId="248649CD" w14:textId="2EAF7770" w:rsidR="000B43A9" w:rsidRPr="005C3FE9" w:rsidRDefault="000B43A9" w:rsidP="000B4360">
            <w:pPr>
              <w:ind w:firstLine="0"/>
              <w:jc w:val="center"/>
              <w:rPr>
                <w:rFonts w:ascii="Times New Roman" w:hAnsi="Times New Roman"/>
                <w:lang w:val="en-GB"/>
              </w:rPr>
            </w:pPr>
            <m:oMath>
              <m:r>
                <w:rPr>
                  <w:rFonts w:ascii="Cambria Math" w:hAnsi="Cambria Math"/>
                  <w:lang w:val="en-GB"/>
                </w:rPr>
                <m:t>L</m:t>
              </m:r>
            </m:oMath>
            <w:r w:rsidRPr="005C3FE9">
              <w:rPr>
                <w:rFonts w:ascii="Times New Roman" w:hAnsi="Times New Roman"/>
                <w:lang w:val="en-GB"/>
              </w:rPr>
              <w:t>, cm</w:t>
            </w:r>
          </w:p>
        </w:tc>
        <w:tc>
          <w:tcPr>
            <w:tcW w:w="1549" w:type="dxa"/>
            <w:tcBorders>
              <w:top w:val="single" w:sz="4" w:space="0" w:color="auto"/>
            </w:tcBorders>
          </w:tcPr>
          <w:p w14:paraId="4ECA1510" w14:textId="19426DF7"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w:t>
            </w:r>
          </w:p>
        </w:tc>
        <w:tc>
          <w:tcPr>
            <w:tcW w:w="1564" w:type="dxa"/>
            <w:tcBorders>
              <w:top w:val="single" w:sz="4" w:space="0" w:color="auto"/>
            </w:tcBorders>
          </w:tcPr>
          <w:p w14:paraId="3996ED9D" w14:textId="3973C7DC"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200</w:t>
            </w:r>
          </w:p>
        </w:tc>
        <w:tc>
          <w:tcPr>
            <w:tcW w:w="1422" w:type="dxa"/>
            <w:tcBorders>
              <w:top w:val="single" w:sz="4" w:space="0" w:color="auto"/>
            </w:tcBorders>
          </w:tcPr>
          <w:p w14:paraId="744F7B1F" w14:textId="56B7DA54" w:rsidR="000B43A9" w:rsidRPr="005C3FE9" w:rsidRDefault="00793B71" w:rsidP="009379DF">
            <w:pPr>
              <w:ind w:firstLine="0"/>
              <w:jc w:val="center"/>
              <w:rPr>
                <w:rFonts w:ascii="Times New Roman" w:hAnsi="Times New Roman"/>
                <w:lang w:val="en-GB"/>
              </w:rPr>
            </w:pPr>
            <w:r w:rsidRPr="005C3FE9">
              <w:rPr>
                <w:rFonts w:ascii="Times New Roman" w:hAnsi="Times New Roman"/>
                <w:lang w:val="en-GB"/>
              </w:rPr>
              <w:t>44</w:t>
            </w:r>
          </w:p>
        </w:tc>
      </w:tr>
      <w:tr w:rsidR="000B43A9" w:rsidRPr="005C3FE9" w14:paraId="607823AE" w14:textId="2833427C" w:rsidTr="001256D2">
        <w:trPr>
          <w:trHeight w:val="443"/>
          <w:jc w:val="center"/>
        </w:trPr>
        <w:tc>
          <w:tcPr>
            <w:tcW w:w="3261" w:type="dxa"/>
            <w:tcBorders>
              <w:bottom w:val="single" w:sz="4" w:space="0" w:color="auto"/>
            </w:tcBorders>
          </w:tcPr>
          <w:p w14:paraId="5654CA14" w14:textId="47548355"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spacer thickness</w:t>
            </w:r>
          </w:p>
        </w:tc>
        <w:tc>
          <w:tcPr>
            <w:tcW w:w="2463" w:type="dxa"/>
            <w:tcBorders>
              <w:bottom w:val="single" w:sz="4" w:space="0" w:color="auto"/>
            </w:tcBorders>
          </w:tcPr>
          <w:p w14:paraId="0DD94A18" w14:textId="5710C935" w:rsidR="000B43A9" w:rsidRPr="005C3FE9" w:rsidRDefault="00000000" w:rsidP="000B4360">
            <w:pPr>
              <w:ind w:firstLine="0"/>
              <w:jc w:val="center"/>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ol</m:t>
                  </m:r>
                </m:sub>
              </m:sSub>
            </m:oMath>
            <w:r w:rsidR="000B43A9" w:rsidRPr="005C3FE9">
              <w:rPr>
                <w:rFonts w:ascii="Times New Roman" w:hAnsi="Times New Roman"/>
                <w:lang w:val="en-GB"/>
              </w:rPr>
              <w:t>, µm</w:t>
            </w:r>
          </w:p>
        </w:tc>
        <w:tc>
          <w:tcPr>
            <w:tcW w:w="1549" w:type="dxa"/>
            <w:tcBorders>
              <w:bottom w:val="single" w:sz="4" w:space="0" w:color="auto"/>
            </w:tcBorders>
          </w:tcPr>
          <w:p w14:paraId="63FC329D" w14:textId="78A192EE"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50</w:t>
            </w:r>
          </w:p>
        </w:tc>
        <w:tc>
          <w:tcPr>
            <w:tcW w:w="1564" w:type="dxa"/>
            <w:tcBorders>
              <w:bottom w:val="single" w:sz="4" w:space="0" w:color="auto"/>
            </w:tcBorders>
          </w:tcPr>
          <w:p w14:paraId="5D2E9E34" w14:textId="61BD805C" w:rsidR="000B43A9" w:rsidRPr="005C3FE9" w:rsidRDefault="000B43A9" w:rsidP="009379DF">
            <w:pPr>
              <w:ind w:firstLine="0"/>
              <w:jc w:val="center"/>
              <w:rPr>
                <w:rFonts w:ascii="Times New Roman" w:hAnsi="Times New Roman"/>
                <w:lang w:val="en-GB"/>
              </w:rPr>
            </w:pPr>
            <w:r w:rsidRPr="005C3FE9">
              <w:rPr>
                <w:rFonts w:ascii="Times New Roman" w:hAnsi="Times New Roman"/>
                <w:lang w:val="en-GB"/>
              </w:rPr>
              <w:t>1</w:t>
            </w:r>
            <w:r w:rsidR="00561965" w:rsidRPr="005C3FE9">
              <w:rPr>
                <w:rFonts w:ascii="Times New Roman" w:hAnsi="Times New Roman"/>
                <w:lang w:val="en-GB"/>
              </w:rPr>
              <w:t>,</w:t>
            </w:r>
            <w:r w:rsidRPr="005C3FE9">
              <w:rPr>
                <w:rFonts w:ascii="Times New Roman" w:hAnsi="Times New Roman"/>
                <w:lang w:val="en-GB"/>
              </w:rPr>
              <w:t>000</w:t>
            </w:r>
          </w:p>
        </w:tc>
        <w:tc>
          <w:tcPr>
            <w:tcW w:w="1422" w:type="dxa"/>
            <w:tcBorders>
              <w:bottom w:val="single" w:sz="4" w:space="0" w:color="auto"/>
            </w:tcBorders>
          </w:tcPr>
          <w:p w14:paraId="518A4A04" w14:textId="68F0C938" w:rsidR="000B43A9" w:rsidRPr="005C3FE9" w:rsidRDefault="00793B71" w:rsidP="009379DF">
            <w:pPr>
              <w:ind w:firstLine="0"/>
              <w:jc w:val="center"/>
              <w:rPr>
                <w:rFonts w:ascii="Times New Roman" w:hAnsi="Times New Roman"/>
                <w:lang w:val="en-GB"/>
              </w:rPr>
            </w:pPr>
            <w:r w:rsidRPr="005C3FE9">
              <w:rPr>
                <w:rFonts w:ascii="Times New Roman" w:hAnsi="Times New Roman"/>
                <w:lang w:val="en-GB"/>
              </w:rPr>
              <w:t>500</w:t>
            </w:r>
          </w:p>
        </w:tc>
      </w:tr>
    </w:tbl>
    <w:p w14:paraId="4E1DC64A" w14:textId="2EF9AC89" w:rsidR="00740010" w:rsidRPr="005C3FE9" w:rsidRDefault="00186D30" w:rsidP="00740010">
      <w:pPr>
        <w:rPr>
          <w:lang w:val="en-GB"/>
        </w:rPr>
      </w:pPr>
      <w:r w:rsidRPr="005C3FE9">
        <w:rPr>
          <w:lang w:val="en-GB"/>
        </w:rPr>
        <w:t xml:space="preserve">Four </w:t>
      </w:r>
      <w:r w:rsidR="005C034D" w:rsidRPr="005C3FE9">
        <w:rPr>
          <w:lang w:val="en-GB"/>
        </w:rPr>
        <w:t xml:space="preserve">different scenarios </w:t>
      </w:r>
      <w:r w:rsidRPr="005C3FE9">
        <w:rPr>
          <w:lang w:val="en-GB"/>
        </w:rPr>
        <w:t xml:space="preserve">(A to D) </w:t>
      </w:r>
      <w:r w:rsidR="005C034D" w:rsidRPr="005C3FE9">
        <w:rPr>
          <w:lang w:val="en-GB"/>
        </w:rPr>
        <w:t>were investigated</w:t>
      </w:r>
      <w:r w:rsidRPr="005C3FE9">
        <w:rPr>
          <w:lang w:val="en-GB"/>
        </w:rPr>
        <w:t xml:space="preserve"> to evaluate the separate effects of the decision variable</w:t>
      </w:r>
      <w:r w:rsidR="00871EA8" w:rsidRPr="005C3FE9">
        <w:rPr>
          <w:lang w:val="en-GB"/>
        </w:rPr>
        <w:t>s</w:t>
      </w:r>
      <w:r w:rsidRPr="005C3FE9">
        <w:rPr>
          <w:lang w:val="en-GB"/>
        </w:rPr>
        <w:t xml:space="preserve"> on optimal solutions. </w:t>
      </w:r>
      <w:r w:rsidR="00C126EE" w:rsidRPr="005C3FE9">
        <w:rPr>
          <w:rStyle w:val="q4iawc"/>
          <w:lang w:val="en"/>
        </w:rPr>
        <w:t>These scenarios include a</w:t>
      </w:r>
      <w:r w:rsidR="00576E7F">
        <w:rPr>
          <w:rStyle w:val="q4iawc"/>
          <w:lang w:val="en"/>
        </w:rPr>
        <w:t>n initial (t=0)</w:t>
      </w:r>
      <w:r w:rsidR="00C126EE" w:rsidRPr="005C3FE9">
        <w:rPr>
          <w:rStyle w:val="q4iawc"/>
          <w:lang w:val="en"/>
        </w:rPr>
        <w:t xml:space="preserve"> solutions’ volume ratio (i.e., </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t,a</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t,b</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t,s</m:t>
            </m:r>
          </m:sub>
        </m:sSub>
      </m:oMath>
      <w:r w:rsidR="00C126EE" w:rsidRPr="005C3FE9">
        <w:rPr>
          <w:rStyle w:val="q4iawc"/>
          <w:lang w:val="en"/>
        </w:rPr>
        <w:t>) of 1:1:6 to decrease the NaCl concentration variations in the salt channels a</w:t>
      </w:r>
      <w:proofErr w:type="spellStart"/>
      <w:r w:rsidR="00C126EE" w:rsidRPr="005C3FE9">
        <w:rPr>
          <w:rStyle w:val="q4iawc"/>
          <w:lang w:val="en"/>
        </w:rPr>
        <w:t>nd</w:t>
      </w:r>
      <w:proofErr w:type="spellEnd"/>
      <w:r w:rsidR="00C126EE" w:rsidRPr="005C3FE9">
        <w:rPr>
          <w:rStyle w:val="q4iawc"/>
          <w:lang w:val="en"/>
        </w:rPr>
        <w:t xml:space="preserve"> thus </w:t>
      </w:r>
      <w:r w:rsidR="005C3057" w:rsidRPr="005C3FE9">
        <w:rPr>
          <w:rStyle w:val="q4iawc"/>
          <w:lang w:val="en"/>
        </w:rPr>
        <w:t>prevent the complete depletion</w:t>
      </w:r>
      <w:r w:rsidR="00C126EE" w:rsidRPr="005C3FE9">
        <w:rPr>
          <w:rStyle w:val="q4iawc"/>
          <w:lang w:val="en"/>
        </w:rPr>
        <w:t xml:space="preserve"> of NaCl during battery charging. </w:t>
      </w:r>
      <w:r w:rsidR="00D846B1" w:rsidRPr="005C3FE9">
        <w:rPr>
          <w:lang w:val="en-GB"/>
        </w:rPr>
        <w:t>An</w:t>
      </w:r>
      <w:r w:rsidRPr="005C3FE9">
        <w:rPr>
          <w:lang w:val="en-GB"/>
        </w:rPr>
        <w:t xml:space="preserve"> additional scenario </w:t>
      </w:r>
      <w:r w:rsidR="00D846B1" w:rsidRPr="005C3FE9">
        <w:rPr>
          <w:lang w:val="en-GB"/>
        </w:rPr>
        <w:t xml:space="preserve">(E) </w:t>
      </w:r>
      <w:r w:rsidRPr="005C3FE9">
        <w:rPr>
          <w:lang w:val="en-GB"/>
        </w:rPr>
        <w:t>w</w:t>
      </w:r>
      <w:r w:rsidR="00D846B1" w:rsidRPr="005C3FE9">
        <w:rPr>
          <w:lang w:val="en-GB"/>
        </w:rPr>
        <w:t>as</w:t>
      </w:r>
      <w:r w:rsidRPr="005C3FE9">
        <w:rPr>
          <w:lang w:val="en-GB"/>
        </w:rPr>
        <w:t xml:space="preserve"> simulated by </w:t>
      </w:r>
      <w:r w:rsidR="00AC713F" w:rsidRPr="005C3FE9">
        <w:rPr>
          <w:lang w:val="en-GB"/>
        </w:rPr>
        <w:t>reducing the salt solution volume</w:t>
      </w:r>
      <w:r w:rsidR="00C126EE" w:rsidRPr="005C3FE9">
        <w:rPr>
          <w:lang w:val="en-GB"/>
        </w:rPr>
        <w:t xml:space="preserve">, and thus changing the </w:t>
      </w:r>
      <w:r w:rsidR="00D846B1" w:rsidRPr="005C3FE9">
        <w:rPr>
          <w:lang w:val="en-GB"/>
        </w:rPr>
        <w:t xml:space="preserve">solutions’ </w:t>
      </w:r>
      <w:r w:rsidRPr="005C3FE9">
        <w:rPr>
          <w:lang w:val="en-GB"/>
        </w:rPr>
        <w:t>volume ratio</w:t>
      </w:r>
      <w:r w:rsidR="00C126EE" w:rsidRPr="005C3FE9">
        <w:rPr>
          <w:lang w:val="en-GB"/>
        </w:rPr>
        <w:t xml:space="preserve"> to</w:t>
      </w:r>
      <w:r w:rsidR="00AC713F" w:rsidRPr="005C3FE9">
        <w:rPr>
          <w:lang w:val="en-GB"/>
        </w:rPr>
        <w:t xml:space="preserve"> </w:t>
      </w:r>
      <w:r w:rsidR="00431760" w:rsidRPr="005C3FE9">
        <w:rPr>
          <w:lang w:val="en-GB"/>
        </w:rPr>
        <w:t>1:1:1 instead of 1:1:6</w:t>
      </w:r>
      <w:r w:rsidRPr="005C3FE9">
        <w:rPr>
          <w:lang w:val="en-GB"/>
        </w:rPr>
        <w:t>.</w:t>
      </w:r>
      <w:r w:rsidR="005C034D" w:rsidRPr="005C3FE9">
        <w:rPr>
          <w:lang w:val="en-GB"/>
        </w:rPr>
        <w:t xml:space="preserve"> </w:t>
      </w:r>
      <w:r w:rsidR="00871EA8" w:rsidRPr="005C3FE9">
        <w:rPr>
          <w:lang w:val="en-GB"/>
        </w:rPr>
        <w:t>In th</w:t>
      </w:r>
      <w:r w:rsidR="00D846B1" w:rsidRPr="005C3FE9">
        <w:rPr>
          <w:lang w:val="en-GB"/>
        </w:rPr>
        <w:t xml:space="preserve">is </w:t>
      </w:r>
      <w:r w:rsidR="00871EA8" w:rsidRPr="005C3FE9">
        <w:rPr>
          <w:lang w:val="en-GB"/>
        </w:rPr>
        <w:t xml:space="preserve">case, the </w:t>
      </w:r>
      <w:r w:rsidR="00D93F3F" w:rsidRPr="005C3FE9">
        <w:rPr>
          <w:lang w:val="en-GB"/>
        </w:rPr>
        <w:t>initial NaCl concentration in the salt solu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NaCl,s</m:t>
            </m:r>
          </m:sub>
        </m:sSub>
      </m:oMath>
      <w:r w:rsidR="00D93F3F" w:rsidRPr="005C3FE9">
        <w:rPr>
          <w:lang w:val="en-GB"/>
        </w:rPr>
        <w:t>)</w:t>
      </w:r>
      <w:r w:rsidR="00871EA8" w:rsidRPr="005C3FE9">
        <w:rPr>
          <w:lang w:val="en-GB"/>
        </w:rPr>
        <w:t xml:space="preserve"> was </w:t>
      </w:r>
      <w:proofErr w:type="spellStart"/>
      <w:r w:rsidR="00871EA8" w:rsidRPr="005C3FE9">
        <w:rPr>
          <w:lang w:val="en-GB"/>
        </w:rPr>
        <w:t>increased</w:t>
      </w:r>
      <w:r w:rsidR="001F4721">
        <w:rPr>
          <w:lang w:val="en-GB"/>
        </w:rPr>
        <w:t>from</w:t>
      </w:r>
      <w:proofErr w:type="spellEnd"/>
      <w:r w:rsidR="001F4721">
        <w:rPr>
          <w:lang w:val="en-GB"/>
        </w:rPr>
        <w:t xml:space="preserve"> 500 mol m</w:t>
      </w:r>
      <w:r w:rsidR="001F4721" w:rsidRPr="001F4721">
        <w:rPr>
          <w:vertAlign w:val="superscript"/>
          <w:lang w:val="en-GB"/>
        </w:rPr>
        <w:t>-3</w:t>
      </w:r>
      <w:r w:rsidR="00871EA8" w:rsidRPr="005C3FE9">
        <w:rPr>
          <w:lang w:val="en-GB"/>
        </w:rPr>
        <w:t xml:space="preserve"> to 1</w:t>
      </w:r>
      <w:r w:rsidR="00561965" w:rsidRPr="005C3FE9">
        <w:rPr>
          <w:lang w:val="en-GB"/>
        </w:rPr>
        <w:t>,</w:t>
      </w:r>
      <w:r w:rsidR="00871EA8" w:rsidRPr="005C3FE9">
        <w:rPr>
          <w:lang w:val="en-GB"/>
        </w:rPr>
        <w:t>000</w:t>
      </w:r>
      <w:r w:rsidR="00A21FE4" w:rsidRPr="005C3FE9">
        <w:rPr>
          <w:lang w:val="en-GB"/>
        </w:rPr>
        <w:t xml:space="preserve"> </w:t>
      </w:r>
      <w:r w:rsidR="00871EA8" w:rsidRPr="005C3FE9">
        <w:rPr>
          <w:lang w:val="en-GB"/>
        </w:rPr>
        <w:t>mol m</w:t>
      </w:r>
      <w:r w:rsidR="00871EA8" w:rsidRPr="005C3FE9">
        <w:rPr>
          <w:vertAlign w:val="superscript"/>
          <w:lang w:val="en-GB"/>
        </w:rPr>
        <w:t>-3</w:t>
      </w:r>
      <w:r w:rsidR="00871EA8" w:rsidRPr="005C3FE9">
        <w:rPr>
          <w:lang w:val="en-GB"/>
        </w:rPr>
        <w:t xml:space="preserve"> </w:t>
      </w:r>
      <w:r w:rsidR="00697FC5" w:rsidRPr="005C3FE9">
        <w:rPr>
          <w:lang w:val="en-GB"/>
        </w:rPr>
        <w:t>to guarantee the presence of a sufficient quantity of salt</w:t>
      </w:r>
      <w:r w:rsidR="00D846B1" w:rsidRPr="005C3FE9">
        <w:rPr>
          <w:lang w:val="en-GB"/>
        </w:rPr>
        <w:t xml:space="preserve"> to charge the acid and base solutions</w:t>
      </w:r>
      <w:r w:rsidR="005C034D" w:rsidRPr="005C3FE9">
        <w:rPr>
          <w:lang w:val="en-GB"/>
        </w:rPr>
        <w:t xml:space="preserve">. </w:t>
      </w:r>
      <w:r w:rsidR="00D846B1" w:rsidRPr="005C3FE9">
        <w:rPr>
          <w:lang w:val="en-GB"/>
        </w:rPr>
        <w:t xml:space="preserve">Finally, a scenario of improved membrane properties (scenario F) was simulated </w:t>
      </w:r>
      <w:r w:rsidR="00607016" w:rsidRPr="005C3FE9">
        <w:rPr>
          <w:lang w:val="en-GB"/>
        </w:rPr>
        <w:t xml:space="preserve">to explore the potential </w:t>
      </w:r>
      <w:r w:rsidR="009425A2">
        <w:rPr>
          <w:lang w:val="en-GB"/>
        </w:rPr>
        <w:t>enhancement</w:t>
      </w:r>
      <w:r w:rsidR="009425A2" w:rsidRPr="005C3FE9">
        <w:rPr>
          <w:lang w:val="en-GB"/>
        </w:rPr>
        <w:t xml:space="preserve"> </w:t>
      </w:r>
      <w:r w:rsidR="00607016" w:rsidRPr="005C3FE9">
        <w:rPr>
          <w:lang w:val="en-GB"/>
        </w:rPr>
        <w:t xml:space="preserve">in the battery performance thanks to </w:t>
      </w:r>
      <w:r w:rsidR="009425A2">
        <w:rPr>
          <w:lang w:val="en-GB"/>
        </w:rPr>
        <w:t>a possible future</w:t>
      </w:r>
      <w:r w:rsidR="009425A2" w:rsidRPr="005C3FE9">
        <w:rPr>
          <w:lang w:val="en-GB"/>
        </w:rPr>
        <w:t xml:space="preserve"> </w:t>
      </w:r>
      <w:r w:rsidR="009425A2">
        <w:rPr>
          <w:lang w:val="en-GB"/>
        </w:rPr>
        <w:t>improvement</w:t>
      </w:r>
      <w:r w:rsidR="009425A2" w:rsidRPr="005C3FE9">
        <w:rPr>
          <w:lang w:val="en-GB"/>
        </w:rPr>
        <w:t xml:space="preserve"> </w:t>
      </w:r>
      <w:r w:rsidR="00607016" w:rsidRPr="005C3FE9">
        <w:rPr>
          <w:lang w:val="en-GB"/>
        </w:rPr>
        <w:t xml:space="preserve">of its key elements. </w:t>
      </w:r>
      <w:r w:rsidR="00B3137D" w:rsidRPr="005C3FE9">
        <w:rPr>
          <w:lang w:val="en-GB"/>
        </w:rPr>
        <w:t>The improved membranes were simulated assuming electrical resistance, ion diffusivities and water permeability at 50% of the reference values (pertaining the membranes simulated in all other scenarios)</w:t>
      </w:r>
      <w:r w:rsidR="00F82471">
        <w:rPr>
          <w:lang w:val="en-GB"/>
        </w:rPr>
        <w:t xml:space="preserve"> (see </w:t>
      </w:r>
      <w:r w:rsidR="00F82471">
        <w:rPr>
          <w:lang w:val="en-GB"/>
        </w:rPr>
        <w:fldChar w:fldCharType="begin"/>
      </w:r>
      <w:r w:rsidR="00F82471">
        <w:rPr>
          <w:lang w:val="en-GB"/>
        </w:rPr>
        <w:instrText xml:space="preserve"> REF _Ref101287789 \h </w:instrText>
      </w:r>
      <w:r w:rsidR="00F82471">
        <w:rPr>
          <w:lang w:val="en-GB"/>
        </w:rPr>
      </w:r>
      <w:r w:rsidR="00F82471">
        <w:rPr>
          <w:lang w:val="en-GB"/>
        </w:rPr>
        <w:fldChar w:fldCharType="separate"/>
      </w:r>
      <w:r w:rsidR="00F82471" w:rsidRPr="00F82471">
        <w:rPr>
          <w:lang w:val="en-US"/>
        </w:rPr>
        <w:t xml:space="preserve">Table </w:t>
      </w:r>
      <w:r w:rsidR="00F82471" w:rsidRPr="00F82471">
        <w:rPr>
          <w:noProof/>
          <w:lang w:val="en-US"/>
        </w:rPr>
        <w:t>3</w:t>
      </w:r>
      <w:r w:rsidR="00F82471">
        <w:rPr>
          <w:lang w:val="en-GB"/>
        </w:rPr>
        <w:fldChar w:fldCharType="end"/>
      </w:r>
      <w:r w:rsidR="00F82471">
        <w:rPr>
          <w:lang w:val="en-GB"/>
        </w:rPr>
        <w:t>)</w:t>
      </w:r>
      <w:r w:rsidR="00B3137D" w:rsidRPr="005C3FE9">
        <w:rPr>
          <w:lang w:val="en-GB"/>
        </w:rPr>
        <w:t xml:space="preserve">. </w:t>
      </w:r>
      <w:r w:rsidR="00740010" w:rsidRPr="005C3FE9">
        <w:rPr>
          <w:lang w:val="en-GB"/>
        </w:rPr>
        <w:t xml:space="preserve">The </w:t>
      </w:r>
      <w:r w:rsidR="00697FC5" w:rsidRPr="005C3FE9">
        <w:rPr>
          <w:lang w:val="en-GB"/>
        </w:rPr>
        <w:t xml:space="preserve">six simulated </w:t>
      </w:r>
      <w:r w:rsidR="00740010" w:rsidRPr="005C3FE9">
        <w:rPr>
          <w:lang w:val="en-GB"/>
        </w:rPr>
        <w:t xml:space="preserve">scenarios are </w:t>
      </w:r>
      <w:r w:rsidR="00074DE4" w:rsidRPr="005C3FE9">
        <w:rPr>
          <w:lang w:val="en-GB"/>
        </w:rPr>
        <w:t xml:space="preserve">described </w:t>
      </w:r>
      <w:r w:rsidR="00740010" w:rsidRPr="005C3FE9">
        <w:rPr>
          <w:lang w:val="en-GB"/>
        </w:rPr>
        <w:t xml:space="preserve">in </w:t>
      </w:r>
      <w:r w:rsidR="00740010" w:rsidRPr="005C3FE9">
        <w:rPr>
          <w:lang w:val="en-GB"/>
        </w:rPr>
        <w:fldChar w:fldCharType="begin"/>
      </w:r>
      <w:r w:rsidR="00740010" w:rsidRPr="005C3FE9">
        <w:rPr>
          <w:lang w:val="en-GB"/>
        </w:rPr>
        <w:instrText xml:space="preserve"> REF _Ref55296501 \h </w:instrText>
      </w:r>
      <w:r w:rsidR="00250296" w:rsidRPr="005C3FE9">
        <w:rPr>
          <w:lang w:val="en-GB"/>
        </w:rPr>
        <w:instrText xml:space="preserve"> \* MERGEFORMAT </w:instrText>
      </w:r>
      <w:r w:rsidR="00740010" w:rsidRPr="005C3FE9">
        <w:rPr>
          <w:lang w:val="en-GB"/>
        </w:rPr>
      </w:r>
      <w:r w:rsidR="00740010" w:rsidRPr="005C3FE9">
        <w:rPr>
          <w:lang w:val="en-GB"/>
        </w:rPr>
        <w:fldChar w:fldCharType="separate"/>
      </w:r>
      <w:r w:rsidR="00561965" w:rsidRPr="005C3FE9">
        <w:rPr>
          <w:lang w:val="en-GB"/>
        </w:rPr>
        <w:t xml:space="preserve">Table </w:t>
      </w:r>
      <w:r w:rsidR="00561965" w:rsidRPr="005C3FE9">
        <w:rPr>
          <w:noProof/>
          <w:lang w:val="en-GB"/>
        </w:rPr>
        <w:t>2</w:t>
      </w:r>
      <w:r w:rsidR="00740010" w:rsidRPr="005C3FE9">
        <w:rPr>
          <w:lang w:val="en-GB"/>
        </w:rPr>
        <w:fldChar w:fldCharType="end"/>
      </w:r>
      <w:r w:rsidR="00740010" w:rsidRPr="005C3FE9">
        <w:rPr>
          <w:lang w:val="en-GB"/>
        </w:rPr>
        <w:t xml:space="preserve">. </w:t>
      </w:r>
    </w:p>
    <w:p w14:paraId="7C44C12C" w14:textId="38D890B4" w:rsidR="0056674A" w:rsidRPr="005C3FE9" w:rsidRDefault="0056674A" w:rsidP="0056674A">
      <w:pPr>
        <w:pStyle w:val="Didascalia"/>
        <w:keepNext/>
        <w:spacing w:after="0"/>
        <w:rPr>
          <w:lang w:val="en-GB"/>
        </w:rPr>
      </w:pPr>
      <w:bookmarkStart w:id="11" w:name="_Ref55296501"/>
      <w:bookmarkStart w:id="12" w:name="_Toc55483366"/>
      <w:bookmarkStart w:id="13" w:name="_Toc56167525"/>
      <w:bookmarkStart w:id="14" w:name="_Toc63327990"/>
      <w:r w:rsidRPr="005C3FE9">
        <w:rPr>
          <w:lang w:val="en-GB"/>
        </w:rPr>
        <w:t xml:space="preserve">Table </w:t>
      </w:r>
      <w:r w:rsidRPr="005C3FE9">
        <w:rPr>
          <w:lang w:val="en-GB"/>
        </w:rPr>
        <w:fldChar w:fldCharType="begin"/>
      </w:r>
      <w:r w:rsidRPr="005C3FE9">
        <w:rPr>
          <w:lang w:val="en-GB"/>
        </w:rPr>
        <w:instrText xml:space="preserve"> SEQ Table \* ARABIC </w:instrText>
      </w:r>
      <w:r w:rsidRPr="005C3FE9">
        <w:rPr>
          <w:lang w:val="en-GB"/>
        </w:rPr>
        <w:fldChar w:fldCharType="separate"/>
      </w:r>
      <w:r w:rsidRPr="005C3FE9">
        <w:rPr>
          <w:noProof/>
          <w:lang w:val="en-GB"/>
        </w:rPr>
        <w:t>2</w:t>
      </w:r>
      <w:r w:rsidRPr="005C3FE9">
        <w:rPr>
          <w:lang w:val="en-GB"/>
        </w:rPr>
        <w:fldChar w:fldCharType="end"/>
      </w:r>
      <w:bookmarkEnd w:id="11"/>
      <w:r w:rsidRPr="005C3FE9">
        <w:rPr>
          <w:lang w:val="en-GB"/>
        </w:rPr>
        <w:t>. List of the optimi</w:t>
      </w:r>
      <w:r w:rsidR="008A0EAC">
        <w:rPr>
          <w:lang w:val="en-GB"/>
        </w:rPr>
        <w:t>s</w:t>
      </w:r>
      <w:r w:rsidRPr="005C3FE9">
        <w:rPr>
          <w:lang w:val="en-GB"/>
        </w:rPr>
        <w:t>ation scenarios.</w:t>
      </w:r>
      <w:bookmarkEnd w:id="12"/>
      <w:bookmarkEnd w:id="13"/>
      <w:bookmarkEnd w:id="14"/>
    </w:p>
    <w:tbl>
      <w:tblPr>
        <w:tblStyle w:val="Grigliatabella"/>
        <w:tblW w:w="949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4680"/>
        <w:gridCol w:w="1080"/>
        <w:gridCol w:w="1510"/>
        <w:gridCol w:w="1237"/>
      </w:tblGrid>
      <w:tr w:rsidR="00576E7F" w:rsidRPr="005C3FE9" w14:paraId="1F42ABA3" w14:textId="77777777" w:rsidTr="00576E7F">
        <w:trPr>
          <w:trHeight w:val="672"/>
          <w:jc w:val="center"/>
        </w:trPr>
        <w:tc>
          <w:tcPr>
            <w:tcW w:w="990" w:type="dxa"/>
            <w:tcBorders>
              <w:top w:val="single" w:sz="4" w:space="0" w:color="auto"/>
              <w:bottom w:val="single" w:sz="4" w:space="0" w:color="auto"/>
            </w:tcBorders>
            <w:vAlign w:val="center"/>
          </w:tcPr>
          <w:p w14:paraId="20260620" w14:textId="1292F4FE" w:rsidR="00576E7F" w:rsidRPr="005C3FE9" w:rsidRDefault="00576E7F" w:rsidP="00576E7F">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Scenario</w:t>
            </w:r>
          </w:p>
        </w:tc>
        <w:tc>
          <w:tcPr>
            <w:tcW w:w="4680" w:type="dxa"/>
            <w:tcBorders>
              <w:top w:val="single" w:sz="4" w:space="0" w:color="auto"/>
              <w:bottom w:val="single" w:sz="4" w:space="0" w:color="auto"/>
            </w:tcBorders>
            <w:vAlign w:val="center"/>
          </w:tcPr>
          <w:p w14:paraId="6DC5AF45" w14:textId="2ACD7F5A" w:rsidR="00576E7F" w:rsidRPr="005C3FE9" w:rsidRDefault="00576E7F" w:rsidP="00576E7F">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Decision variables</w:t>
            </w:r>
          </w:p>
        </w:tc>
        <w:tc>
          <w:tcPr>
            <w:tcW w:w="1080" w:type="dxa"/>
            <w:tcBorders>
              <w:top w:val="single" w:sz="4" w:space="0" w:color="auto"/>
              <w:bottom w:val="single" w:sz="4" w:space="0" w:color="auto"/>
            </w:tcBorders>
            <w:vAlign w:val="center"/>
          </w:tcPr>
          <w:p w14:paraId="1D35A732" w14:textId="70574C54" w:rsidR="00576E7F" w:rsidRPr="00576E7F" w:rsidRDefault="00576E7F" w:rsidP="00576E7F">
            <w:pPr>
              <w:spacing w:line="276" w:lineRule="auto"/>
              <w:ind w:firstLine="0"/>
              <w:jc w:val="center"/>
              <w:rPr>
                <w:rFonts w:ascii="Times New Roman" w:hAnsi="Times New Roman"/>
                <w:sz w:val="20"/>
                <w:szCs w:val="20"/>
                <w:lang w:val="en-US"/>
              </w:rPr>
            </w:pPr>
            <w:r w:rsidRPr="00576E7F">
              <w:rPr>
                <w:rFonts w:ascii="Times New Roman" w:hAnsi="Times New Roman"/>
                <w:sz w:val="20"/>
                <w:szCs w:val="20"/>
                <w:lang w:val="en-US"/>
              </w:rPr>
              <w:t xml:space="preserve">Initial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m:t>
                  </m:r>
                  <m:r>
                    <w:rPr>
                      <w:rFonts w:ascii="Cambria Math" w:hAnsi="Cambria Math"/>
                      <w:lang w:val="en-US"/>
                    </w:rPr>
                    <m:t>,</m:t>
                  </m:r>
                  <m:r>
                    <w:rPr>
                      <w:rFonts w:ascii="Cambria Math" w:hAnsi="Cambria Math"/>
                      <w:lang w:val="en-GB"/>
                    </w:rPr>
                    <m:t>NaCl</m:t>
                  </m:r>
                  <m:r>
                    <w:rPr>
                      <w:rFonts w:ascii="Cambria Math" w:hAnsi="Cambria Math"/>
                      <w:lang w:val="en-US"/>
                    </w:rPr>
                    <m:t>,</m:t>
                  </m:r>
                  <m:r>
                    <w:rPr>
                      <w:rFonts w:ascii="Cambria Math" w:hAnsi="Cambria Math"/>
                      <w:lang w:val="en-GB"/>
                    </w:rPr>
                    <m:t>s</m:t>
                  </m:r>
                </m:sub>
              </m:sSub>
            </m:oMath>
            <w:r w:rsidRPr="00576E7F">
              <w:rPr>
                <w:rFonts w:ascii="Times New Roman" w:hAnsi="Times New Roman"/>
                <w:sz w:val="20"/>
                <w:szCs w:val="20"/>
                <w:lang w:val="en-US"/>
              </w:rPr>
              <w:t>, mol m</w:t>
            </w:r>
            <w:r w:rsidRPr="00576E7F">
              <w:rPr>
                <w:rFonts w:ascii="Times New Roman" w:hAnsi="Times New Roman"/>
                <w:sz w:val="20"/>
                <w:szCs w:val="20"/>
                <w:vertAlign w:val="superscript"/>
                <w:lang w:val="en-US"/>
              </w:rPr>
              <w:t>-3</w:t>
            </w:r>
          </w:p>
        </w:tc>
        <w:tc>
          <w:tcPr>
            <w:tcW w:w="1510" w:type="dxa"/>
            <w:tcBorders>
              <w:top w:val="single" w:sz="4" w:space="0" w:color="auto"/>
              <w:bottom w:val="single" w:sz="4" w:space="0" w:color="auto"/>
            </w:tcBorders>
            <w:vAlign w:val="center"/>
          </w:tcPr>
          <w:p w14:paraId="72816AA8" w14:textId="1413985D" w:rsidR="00EB0B93" w:rsidRPr="00EB0B93" w:rsidRDefault="00EB0B93" w:rsidP="00576E7F">
            <w:pPr>
              <w:spacing w:line="276" w:lineRule="auto"/>
              <w:ind w:firstLine="0"/>
              <w:jc w:val="center"/>
              <w:rPr>
                <w:rFonts w:ascii="Times New Roman" w:hAnsi="Times New Roman"/>
                <w:sz w:val="20"/>
                <w:szCs w:val="20"/>
                <w:lang w:val="en-GB"/>
              </w:rPr>
            </w:pPr>
            <w:r w:rsidRPr="00EB0B93">
              <w:rPr>
                <w:rFonts w:ascii="Times New Roman" w:hAnsi="Times New Roman"/>
                <w:sz w:val="20"/>
                <w:szCs w:val="20"/>
                <w:lang w:val="en-GB"/>
              </w:rPr>
              <w:t>Initial</w:t>
            </w:r>
          </w:p>
          <w:p w14:paraId="2E5BE2DC" w14:textId="0155A6F1" w:rsidR="00576E7F" w:rsidRPr="005C3FE9" w:rsidRDefault="00000000" w:rsidP="00576E7F">
            <w:pPr>
              <w:spacing w:line="276" w:lineRule="auto"/>
              <w:ind w:firstLine="0"/>
              <w:jc w:val="center"/>
              <w:rPr>
                <w:rFonts w:ascii="Times New Roman" w:hAnsi="Times New Roman"/>
                <w:sz w:val="20"/>
                <w:szCs w:val="20"/>
                <w:lang w:val="en-GB"/>
              </w:rPr>
            </w:pPr>
            <m:oMathPara>
              <m:oMathParaPr>
                <m:jc m:val="left"/>
              </m:oMathParaPr>
              <m:oMath>
                <m:sSub>
                  <m:sSubPr>
                    <m:ctrlPr>
                      <w:rPr>
                        <w:rFonts w:ascii="Cambria Math" w:hAnsi="Cambria Math"/>
                        <w:sz w:val="20"/>
                        <w:szCs w:val="20"/>
                        <w:lang w:val="en-GB"/>
                      </w:rPr>
                    </m:ctrlPr>
                  </m:sSubPr>
                  <m:e>
                    <m:r>
                      <w:rPr>
                        <w:rFonts w:ascii="Cambria Math" w:hAnsi="Cambria Math"/>
                        <w:sz w:val="20"/>
                        <w:szCs w:val="20"/>
                        <w:lang w:val="en-GB"/>
                      </w:rPr>
                      <m:t>V</m:t>
                    </m:r>
                  </m:e>
                  <m:sub>
                    <m:r>
                      <w:rPr>
                        <w:rFonts w:ascii="Cambria Math" w:hAnsi="Cambria Math"/>
                        <w:sz w:val="20"/>
                        <w:szCs w:val="20"/>
                        <w:lang w:val="en-GB"/>
                      </w:rPr>
                      <m:t>t,a</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V</m:t>
                    </m:r>
                  </m:e>
                  <m:sub>
                    <m:r>
                      <w:rPr>
                        <w:rFonts w:ascii="Cambria Math" w:hAnsi="Cambria Math"/>
                        <w:sz w:val="20"/>
                        <w:szCs w:val="20"/>
                        <w:lang w:val="en-GB"/>
                      </w:rPr>
                      <m:t>t,b</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V</m:t>
                    </m:r>
                  </m:e>
                  <m:sub>
                    <m:r>
                      <w:rPr>
                        <w:rFonts w:ascii="Cambria Math" w:hAnsi="Cambria Math"/>
                        <w:sz w:val="20"/>
                        <w:szCs w:val="20"/>
                        <w:lang w:val="en-GB"/>
                      </w:rPr>
                      <m:t>t,s</m:t>
                    </m:r>
                  </m:sub>
                </m:sSub>
              </m:oMath>
            </m:oMathPara>
          </w:p>
        </w:tc>
        <w:tc>
          <w:tcPr>
            <w:tcW w:w="1237" w:type="dxa"/>
            <w:tcBorders>
              <w:top w:val="single" w:sz="4" w:space="0" w:color="auto"/>
              <w:bottom w:val="single" w:sz="4" w:space="0" w:color="auto"/>
            </w:tcBorders>
            <w:vAlign w:val="center"/>
          </w:tcPr>
          <w:p w14:paraId="161AE685" w14:textId="77777777" w:rsidR="00576E7F" w:rsidRPr="005C3FE9" w:rsidRDefault="00576E7F" w:rsidP="00576E7F">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membrane</w:t>
            </w:r>
          </w:p>
          <w:p w14:paraId="210A3291" w14:textId="77777777" w:rsidR="00576E7F" w:rsidRPr="005C3FE9" w:rsidRDefault="00576E7F" w:rsidP="00576E7F">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properties</w:t>
            </w:r>
          </w:p>
        </w:tc>
      </w:tr>
      <w:tr w:rsidR="00576E7F" w:rsidRPr="005C3FE9" w14:paraId="05CC115B" w14:textId="77777777" w:rsidTr="00576E7F">
        <w:trPr>
          <w:trHeight w:val="321"/>
          <w:jc w:val="center"/>
        </w:trPr>
        <w:tc>
          <w:tcPr>
            <w:tcW w:w="990" w:type="dxa"/>
            <w:tcBorders>
              <w:top w:val="single" w:sz="4" w:space="0" w:color="auto"/>
            </w:tcBorders>
            <w:vAlign w:val="center"/>
          </w:tcPr>
          <w:p w14:paraId="5BBF4037"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A</w:t>
            </w:r>
          </w:p>
        </w:tc>
        <w:tc>
          <w:tcPr>
            <w:tcW w:w="4680" w:type="dxa"/>
            <w:tcBorders>
              <w:top w:val="single" w:sz="4" w:space="0" w:color="auto"/>
            </w:tcBorders>
            <w:vAlign w:val="center"/>
          </w:tcPr>
          <w:p w14:paraId="530F5A11" w14:textId="77777777"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p>
        </w:tc>
        <w:tc>
          <w:tcPr>
            <w:tcW w:w="1080" w:type="dxa"/>
            <w:tcBorders>
              <w:top w:val="single" w:sz="4" w:space="0" w:color="auto"/>
            </w:tcBorders>
            <w:vAlign w:val="center"/>
          </w:tcPr>
          <w:p w14:paraId="6CA4F379"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250</w:t>
            </w:r>
          </w:p>
        </w:tc>
        <w:tc>
          <w:tcPr>
            <w:tcW w:w="1510" w:type="dxa"/>
            <w:tcBorders>
              <w:top w:val="single" w:sz="4" w:space="0" w:color="auto"/>
            </w:tcBorders>
            <w:vAlign w:val="center"/>
          </w:tcPr>
          <w:p w14:paraId="0F1D68CA"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6</w:t>
            </w:r>
          </w:p>
        </w:tc>
        <w:tc>
          <w:tcPr>
            <w:tcW w:w="1237" w:type="dxa"/>
            <w:tcBorders>
              <w:top w:val="single" w:sz="4" w:space="0" w:color="auto"/>
            </w:tcBorders>
            <w:vAlign w:val="center"/>
          </w:tcPr>
          <w:p w14:paraId="7649BC5C"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reference</w:t>
            </w:r>
          </w:p>
        </w:tc>
      </w:tr>
      <w:tr w:rsidR="00576E7F" w:rsidRPr="005C3FE9" w14:paraId="76A2423E" w14:textId="77777777" w:rsidTr="00576E7F">
        <w:trPr>
          <w:trHeight w:val="341"/>
          <w:jc w:val="center"/>
        </w:trPr>
        <w:tc>
          <w:tcPr>
            <w:tcW w:w="990" w:type="dxa"/>
            <w:vAlign w:val="center"/>
          </w:tcPr>
          <w:p w14:paraId="00C29453"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B</w:t>
            </w:r>
          </w:p>
        </w:tc>
        <w:tc>
          <w:tcPr>
            <w:tcW w:w="4680" w:type="dxa"/>
            <w:vAlign w:val="center"/>
          </w:tcPr>
          <w:p w14:paraId="43C0D379" w14:textId="77777777"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d</m:t>
                  </m:r>
                </m:sub>
              </m:sSub>
            </m:oMath>
          </w:p>
        </w:tc>
        <w:tc>
          <w:tcPr>
            <w:tcW w:w="1080" w:type="dxa"/>
            <w:vAlign w:val="center"/>
          </w:tcPr>
          <w:p w14:paraId="096E0E2A"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250</w:t>
            </w:r>
          </w:p>
        </w:tc>
        <w:tc>
          <w:tcPr>
            <w:tcW w:w="1510" w:type="dxa"/>
            <w:vAlign w:val="center"/>
          </w:tcPr>
          <w:p w14:paraId="5E220F6A"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6</w:t>
            </w:r>
          </w:p>
        </w:tc>
        <w:tc>
          <w:tcPr>
            <w:tcW w:w="1237" w:type="dxa"/>
            <w:vAlign w:val="center"/>
          </w:tcPr>
          <w:p w14:paraId="5BB62B26"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reference</w:t>
            </w:r>
          </w:p>
        </w:tc>
      </w:tr>
      <w:tr w:rsidR="00576E7F" w:rsidRPr="005C3FE9" w14:paraId="049C615F" w14:textId="77777777" w:rsidTr="00576E7F">
        <w:trPr>
          <w:trHeight w:val="361"/>
          <w:jc w:val="center"/>
        </w:trPr>
        <w:tc>
          <w:tcPr>
            <w:tcW w:w="990" w:type="dxa"/>
            <w:vAlign w:val="center"/>
          </w:tcPr>
          <w:p w14:paraId="49D444E0"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lastRenderedPageBreak/>
              <w:t>C</w:t>
            </w:r>
          </w:p>
        </w:tc>
        <w:tc>
          <w:tcPr>
            <w:tcW w:w="4680" w:type="dxa"/>
            <w:vAlign w:val="center"/>
          </w:tcPr>
          <w:p w14:paraId="6F63250E" w14:textId="77777777"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d</m:t>
                  </m:r>
                </m:sub>
              </m:sSub>
            </m:oMath>
          </w:p>
        </w:tc>
        <w:tc>
          <w:tcPr>
            <w:tcW w:w="1080" w:type="dxa"/>
            <w:vAlign w:val="center"/>
          </w:tcPr>
          <w:p w14:paraId="6F30ED87"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250</w:t>
            </w:r>
          </w:p>
        </w:tc>
        <w:tc>
          <w:tcPr>
            <w:tcW w:w="1510" w:type="dxa"/>
            <w:vAlign w:val="center"/>
          </w:tcPr>
          <w:p w14:paraId="43153F7E"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6</w:t>
            </w:r>
          </w:p>
        </w:tc>
        <w:tc>
          <w:tcPr>
            <w:tcW w:w="1237" w:type="dxa"/>
            <w:vAlign w:val="center"/>
          </w:tcPr>
          <w:p w14:paraId="21318A89"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reference</w:t>
            </w:r>
          </w:p>
        </w:tc>
      </w:tr>
      <w:tr w:rsidR="00576E7F" w:rsidRPr="005C3FE9" w14:paraId="52686B58" w14:textId="77777777" w:rsidTr="00576E7F">
        <w:trPr>
          <w:trHeight w:val="351"/>
          <w:jc w:val="center"/>
        </w:trPr>
        <w:tc>
          <w:tcPr>
            <w:tcW w:w="990" w:type="dxa"/>
            <w:vAlign w:val="center"/>
          </w:tcPr>
          <w:p w14:paraId="7E502471"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D</w:t>
            </w:r>
          </w:p>
        </w:tc>
        <w:tc>
          <w:tcPr>
            <w:tcW w:w="4680" w:type="dxa"/>
            <w:vAlign w:val="center"/>
          </w:tcPr>
          <w:p w14:paraId="63930653" w14:textId="4C2FF589"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d</m:t>
                  </m:r>
                </m:sub>
              </m:sSub>
            </m:oMath>
            <w:r w:rsidR="00576E7F" w:rsidRPr="005C3FE9">
              <w:rPr>
                <w:rFonts w:ascii="Times New Roman" w:hAnsi="Times New Roman"/>
                <w:sz w:val="20"/>
                <w:szCs w:val="20"/>
                <w:lang w:val="en-GB"/>
              </w:rPr>
              <w:t xml:space="preserve">, </w:t>
            </w:r>
            <m:oMath>
              <m:r>
                <w:rPr>
                  <w:rFonts w:ascii="Cambria Math" w:hAnsi="Cambria Math"/>
                  <w:sz w:val="20"/>
                  <w:szCs w:val="20"/>
                  <w:lang w:val="en-GB"/>
                </w:rPr>
                <m:t>L</m:t>
              </m:r>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sol</m:t>
                  </m:r>
                </m:sub>
              </m:sSub>
            </m:oMath>
          </w:p>
        </w:tc>
        <w:tc>
          <w:tcPr>
            <w:tcW w:w="1080" w:type="dxa"/>
            <w:vAlign w:val="center"/>
          </w:tcPr>
          <w:p w14:paraId="696F0D6D"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250</w:t>
            </w:r>
          </w:p>
        </w:tc>
        <w:tc>
          <w:tcPr>
            <w:tcW w:w="1510" w:type="dxa"/>
            <w:vAlign w:val="center"/>
          </w:tcPr>
          <w:p w14:paraId="6462EC2E"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6</w:t>
            </w:r>
          </w:p>
        </w:tc>
        <w:tc>
          <w:tcPr>
            <w:tcW w:w="1237" w:type="dxa"/>
            <w:vAlign w:val="center"/>
          </w:tcPr>
          <w:p w14:paraId="420B9BE5"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reference</w:t>
            </w:r>
          </w:p>
        </w:tc>
      </w:tr>
      <w:tr w:rsidR="00576E7F" w:rsidRPr="005C3FE9" w14:paraId="1C70AD2D" w14:textId="77777777" w:rsidTr="00576E7F">
        <w:trPr>
          <w:trHeight w:val="351"/>
          <w:jc w:val="center"/>
        </w:trPr>
        <w:tc>
          <w:tcPr>
            <w:tcW w:w="990" w:type="dxa"/>
            <w:vAlign w:val="center"/>
          </w:tcPr>
          <w:p w14:paraId="0AEAEFEE"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E</w:t>
            </w:r>
          </w:p>
        </w:tc>
        <w:tc>
          <w:tcPr>
            <w:tcW w:w="4680" w:type="dxa"/>
            <w:vAlign w:val="center"/>
          </w:tcPr>
          <w:p w14:paraId="72033295" w14:textId="6F8EC834"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d</m:t>
                  </m:r>
                </m:sub>
              </m:sSub>
            </m:oMath>
            <w:r w:rsidR="00576E7F" w:rsidRPr="005C3FE9">
              <w:rPr>
                <w:rFonts w:ascii="Times New Roman" w:hAnsi="Times New Roman"/>
                <w:sz w:val="20"/>
                <w:szCs w:val="20"/>
                <w:lang w:val="en-GB"/>
              </w:rPr>
              <w:t xml:space="preserve">, </w:t>
            </w:r>
            <m:oMath>
              <m:r>
                <w:rPr>
                  <w:rFonts w:ascii="Cambria Math" w:hAnsi="Cambria Math"/>
                  <w:sz w:val="20"/>
                  <w:szCs w:val="20"/>
                  <w:lang w:val="en-GB"/>
                </w:rPr>
                <m:t>L</m:t>
              </m:r>
            </m:oMath>
            <w:r w:rsidR="00576E7F" w:rsidRPr="005C3FE9">
              <w:rPr>
                <w:rFonts w:ascii="Times New Roman" w:hAnsi="Times New Roman"/>
                <w:sz w:val="20"/>
                <w:szCs w:val="20"/>
                <w:lang w:val="en-GB"/>
              </w:rPr>
              <w:t xml:space="preserve">, </w:t>
            </w:r>
            <m:oMath>
              <m:r>
                <m:rPr>
                  <m:sty m:val="p"/>
                </m:rPr>
                <w:rPr>
                  <w:rFonts w:ascii="Cambria Math" w:hAnsi="Cambria Math"/>
                  <w:sz w:val="20"/>
                  <w:szCs w:val="20"/>
                  <w:lang w:val="en-GB"/>
                </w:rPr>
                <m:t xml:space="preserve"> </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sol</m:t>
                  </m:r>
                </m:sub>
              </m:sSub>
            </m:oMath>
          </w:p>
        </w:tc>
        <w:tc>
          <w:tcPr>
            <w:tcW w:w="1080" w:type="dxa"/>
            <w:vAlign w:val="center"/>
          </w:tcPr>
          <w:p w14:paraId="629442E7"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1,000</w:t>
            </w:r>
          </w:p>
        </w:tc>
        <w:tc>
          <w:tcPr>
            <w:tcW w:w="1510" w:type="dxa"/>
            <w:vAlign w:val="center"/>
          </w:tcPr>
          <w:p w14:paraId="6CD794D2"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1</w:t>
            </w:r>
          </w:p>
        </w:tc>
        <w:tc>
          <w:tcPr>
            <w:tcW w:w="1237" w:type="dxa"/>
            <w:vAlign w:val="center"/>
          </w:tcPr>
          <w:p w14:paraId="257534A0"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reference</w:t>
            </w:r>
          </w:p>
        </w:tc>
      </w:tr>
      <w:tr w:rsidR="00576E7F" w:rsidRPr="005C3FE9" w14:paraId="49A338BE" w14:textId="77777777" w:rsidTr="00576E7F">
        <w:trPr>
          <w:trHeight w:val="351"/>
          <w:jc w:val="center"/>
        </w:trPr>
        <w:tc>
          <w:tcPr>
            <w:tcW w:w="990" w:type="dxa"/>
            <w:vAlign w:val="center"/>
          </w:tcPr>
          <w:p w14:paraId="29B06307"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F</w:t>
            </w:r>
          </w:p>
        </w:tc>
        <w:tc>
          <w:tcPr>
            <w:tcW w:w="4680" w:type="dxa"/>
            <w:vAlign w:val="center"/>
          </w:tcPr>
          <w:p w14:paraId="6ED3C88D" w14:textId="3DEE0F36" w:rsidR="00576E7F" w:rsidRPr="005C3FE9" w:rsidRDefault="00000000" w:rsidP="00FF0628">
            <w:pPr>
              <w:spacing w:line="276" w:lineRule="auto"/>
              <w:ind w:firstLine="0"/>
              <w:jc w:val="cente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u</m:t>
                  </m:r>
                </m:e>
                <m:sub>
                  <m:r>
                    <w:rPr>
                      <w:rFonts w:ascii="Cambria Math" w:hAnsi="Cambria Math"/>
                      <w:sz w:val="20"/>
                      <w:szCs w:val="20"/>
                      <w:lang w:val="en-GB"/>
                    </w:rPr>
                    <m:t>ch,d</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c</m:t>
                  </m:r>
                </m:sub>
              </m:sSub>
            </m:oMath>
            <w:r w:rsidR="00576E7F" w:rsidRPr="005C3FE9">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C</m:t>
                  </m:r>
                </m:e>
                <m:sub>
                  <m:r>
                    <w:rPr>
                      <w:rFonts w:ascii="Cambria Math" w:hAnsi="Cambria Math"/>
                      <w:sz w:val="20"/>
                      <w:szCs w:val="20"/>
                      <w:lang w:val="en-GB"/>
                    </w:rPr>
                    <m:t>a,HCl,target,d</m:t>
                  </m:r>
                </m:sub>
              </m:sSub>
            </m:oMath>
            <w:r w:rsidR="00576E7F" w:rsidRPr="005C3FE9">
              <w:rPr>
                <w:rFonts w:ascii="Times New Roman" w:hAnsi="Times New Roman"/>
                <w:sz w:val="20"/>
                <w:szCs w:val="20"/>
                <w:lang w:val="en-GB"/>
              </w:rPr>
              <w:t xml:space="preserve">, </w:t>
            </w:r>
            <m:oMath>
              <m:r>
                <w:rPr>
                  <w:rFonts w:ascii="Cambria Math" w:hAnsi="Cambria Math"/>
                  <w:sz w:val="20"/>
                  <w:szCs w:val="20"/>
                  <w:lang w:val="en-GB"/>
                </w:rPr>
                <m:t>L</m:t>
              </m:r>
            </m:oMath>
            <w:r w:rsidR="00576E7F" w:rsidRPr="005C3FE9">
              <w:rPr>
                <w:rFonts w:ascii="Times New Roman" w:hAnsi="Times New Roman"/>
                <w:sz w:val="20"/>
                <w:szCs w:val="20"/>
                <w:lang w:val="en-GB"/>
              </w:rPr>
              <w:t xml:space="preserve">, </w:t>
            </w:r>
            <m:oMath>
              <m:r>
                <m:rPr>
                  <m:sty m:val="p"/>
                </m:rPr>
                <w:rPr>
                  <w:rFonts w:ascii="Cambria Math" w:hAnsi="Cambria Math"/>
                  <w:sz w:val="20"/>
                  <w:szCs w:val="20"/>
                  <w:lang w:val="en-GB"/>
                </w:rPr>
                <m:t xml:space="preserve"> </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sol</m:t>
                  </m:r>
                </m:sub>
              </m:sSub>
            </m:oMath>
          </w:p>
        </w:tc>
        <w:tc>
          <w:tcPr>
            <w:tcW w:w="1080" w:type="dxa"/>
            <w:vAlign w:val="center"/>
          </w:tcPr>
          <w:p w14:paraId="1A45BB38"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rPr>
              <w:t>250</w:t>
            </w:r>
          </w:p>
        </w:tc>
        <w:tc>
          <w:tcPr>
            <w:tcW w:w="1510" w:type="dxa"/>
            <w:vAlign w:val="center"/>
          </w:tcPr>
          <w:p w14:paraId="002C0626"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1:1:6</w:t>
            </w:r>
          </w:p>
        </w:tc>
        <w:tc>
          <w:tcPr>
            <w:tcW w:w="1237" w:type="dxa"/>
            <w:vAlign w:val="center"/>
          </w:tcPr>
          <w:p w14:paraId="33F49920" w14:textId="77777777" w:rsidR="00576E7F" w:rsidRPr="005C3FE9" w:rsidRDefault="00576E7F" w:rsidP="00FF0628">
            <w:pPr>
              <w:spacing w:line="276" w:lineRule="auto"/>
              <w:ind w:firstLine="0"/>
              <w:jc w:val="center"/>
              <w:rPr>
                <w:rFonts w:ascii="Times New Roman" w:hAnsi="Times New Roman"/>
                <w:sz w:val="20"/>
                <w:szCs w:val="20"/>
                <w:lang w:val="en-GB"/>
              </w:rPr>
            </w:pPr>
            <w:r w:rsidRPr="005C3FE9">
              <w:rPr>
                <w:rFonts w:ascii="Times New Roman" w:hAnsi="Times New Roman"/>
                <w:sz w:val="20"/>
                <w:szCs w:val="20"/>
                <w:lang w:val="en-GB"/>
              </w:rPr>
              <w:t>improved</w:t>
            </w:r>
            <w:r w:rsidRPr="005C3FE9">
              <w:rPr>
                <w:rFonts w:ascii="Times New Roman" w:hAnsi="Times New Roman"/>
                <w:sz w:val="20"/>
                <w:szCs w:val="20"/>
                <w:vertAlign w:val="superscript"/>
                <w:lang w:val="en-GB"/>
              </w:rPr>
              <w:t>1</w:t>
            </w:r>
          </w:p>
        </w:tc>
      </w:tr>
    </w:tbl>
    <w:p w14:paraId="15C4AA44" w14:textId="77777777" w:rsidR="0056674A" w:rsidRPr="005C3FE9" w:rsidRDefault="0056674A" w:rsidP="0056674A">
      <w:pPr>
        <w:rPr>
          <w:sz w:val="18"/>
          <w:szCs w:val="18"/>
          <w:lang w:val="en-GB"/>
        </w:rPr>
      </w:pPr>
      <w:r w:rsidRPr="005C3FE9">
        <w:rPr>
          <w:sz w:val="18"/>
          <w:szCs w:val="18"/>
          <w:vertAlign w:val="superscript"/>
          <w:lang w:val="en-GB"/>
        </w:rPr>
        <w:t>1</w:t>
      </w:r>
      <w:r w:rsidRPr="005C3FE9">
        <w:rPr>
          <w:sz w:val="18"/>
          <w:szCs w:val="18"/>
          <w:lang w:val="en-GB"/>
        </w:rPr>
        <w:t xml:space="preserve"> by halving electrical resistances, ion diffusivities and water permeability of the IEMs (see </w:t>
      </w:r>
      <w:r w:rsidRPr="005C3FE9">
        <w:rPr>
          <w:sz w:val="18"/>
          <w:szCs w:val="18"/>
          <w:lang w:val="en-GB"/>
        </w:rPr>
        <w:fldChar w:fldCharType="begin"/>
      </w:r>
      <w:r w:rsidRPr="005C3FE9">
        <w:rPr>
          <w:sz w:val="18"/>
          <w:szCs w:val="18"/>
          <w:lang w:val="en-GB"/>
        </w:rPr>
        <w:instrText xml:space="preserve"> REF _Ref101287789 \h  \* MERGEFORMAT </w:instrText>
      </w:r>
      <w:r w:rsidRPr="005C3FE9">
        <w:rPr>
          <w:sz w:val="18"/>
          <w:szCs w:val="18"/>
          <w:lang w:val="en-GB"/>
        </w:rPr>
      </w:r>
      <w:r w:rsidRPr="005C3FE9">
        <w:rPr>
          <w:sz w:val="18"/>
          <w:szCs w:val="18"/>
          <w:lang w:val="en-GB"/>
        </w:rPr>
        <w:fldChar w:fldCharType="separate"/>
      </w:r>
      <w:r w:rsidRPr="005C3FE9">
        <w:rPr>
          <w:sz w:val="18"/>
          <w:szCs w:val="18"/>
          <w:lang w:val="en-US"/>
        </w:rPr>
        <w:t xml:space="preserve">Table </w:t>
      </w:r>
      <w:r w:rsidRPr="005C3FE9">
        <w:rPr>
          <w:noProof/>
          <w:sz w:val="18"/>
          <w:szCs w:val="18"/>
          <w:lang w:val="en-US"/>
        </w:rPr>
        <w:t>3</w:t>
      </w:r>
      <w:r w:rsidRPr="005C3FE9">
        <w:rPr>
          <w:sz w:val="18"/>
          <w:szCs w:val="18"/>
          <w:lang w:val="en-GB"/>
        </w:rPr>
        <w:fldChar w:fldCharType="end"/>
      </w:r>
      <w:r w:rsidRPr="005C3FE9">
        <w:rPr>
          <w:sz w:val="18"/>
          <w:szCs w:val="18"/>
          <w:lang w:val="en-GB"/>
        </w:rPr>
        <w:t>).</w:t>
      </w:r>
    </w:p>
    <w:p w14:paraId="46F16F60" w14:textId="024ADDE8" w:rsidR="00145FD7" w:rsidRPr="005C3FE9" w:rsidRDefault="00765721" w:rsidP="00145FD7">
      <w:pPr>
        <w:rPr>
          <w:lang w:val="en-GB"/>
        </w:rPr>
      </w:pPr>
      <w:r w:rsidRPr="005C3FE9">
        <w:rPr>
          <w:lang w:val="en-GB"/>
        </w:rPr>
        <w:fldChar w:fldCharType="begin"/>
      </w:r>
      <w:r w:rsidRPr="005C3FE9">
        <w:rPr>
          <w:lang w:val="en-GB"/>
        </w:rPr>
        <w:instrText xml:space="preserve"> REF _Ref101287789 \h </w:instrText>
      </w:r>
      <w:r w:rsidR="003D2B89" w:rsidRPr="005C3FE9">
        <w:rPr>
          <w:lang w:val="en-GB"/>
        </w:rPr>
        <w:instrText xml:space="preserve"> \* MERGEFORMAT </w:instrText>
      </w:r>
      <w:r w:rsidRPr="005C3FE9">
        <w:rPr>
          <w:lang w:val="en-GB"/>
        </w:rPr>
      </w:r>
      <w:r w:rsidRPr="005C3FE9">
        <w:rPr>
          <w:lang w:val="en-GB"/>
        </w:rPr>
        <w:fldChar w:fldCharType="separate"/>
      </w:r>
      <w:r w:rsidR="00561965" w:rsidRPr="005C3FE9">
        <w:rPr>
          <w:lang w:val="en-US"/>
        </w:rPr>
        <w:t xml:space="preserve">Table </w:t>
      </w:r>
      <w:r w:rsidR="00561965" w:rsidRPr="005C3FE9">
        <w:rPr>
          <w:noProof/>
          <w:lang w:val="en-US"/>
        </w:rPr>
        <w:t>3</w:t>
      </w:r>
      <w:r w:rsidRPr="005C3FE9">
        <w:rPr>
          <w:lang w:val="en-GB"/>
        </w:rPr>
        <w:fldChar w:fldCharType="end"/>
      </w:r>
      <w:r w:rsidRPr="005C3FE9">
        <w:rPr>
          <w:lang w:val="en-GB"/>
        </w:rPr>
        <w:t xml:space="preserve"> </w:t>
      </w:r>
      <w:r w:rsidR="00740010" w:rsidRPr="005C3FE9">
        <w:rPr>
          <w:lang w:val="en-GB"/>
        </w:rPr>
        <w:t>reports the</w:t>
      </w:r>
      <w:r w:rsidRPr="005C3FE9">
        <w:rPr>
          <w:lang w:val="en-GB"/>
        </w:rPr>
        <w:t xml:space="preserve"> reference</w:t>
      </w:r>
      <w:r w:rsidR="00740010" w:rsidRPr="005C3FE9">
        <w:rPr>
          <w:lang w:val="en-GB"/>
        </w:rPr>
        <w:t xml:space="preserve"> </w:t>
      </w:r>
      <w:r w:rsidR="00074DE4" w:rsidRPr="005C3FE9">
        <w:rPr>
          <w:lang w:val="en-GB"/>
        </w:rPr>
        <w:t xml:space="preserve">values </w:t>
      </w:r>
      <w:r w:rsidR="00FE67D2" w:rsidRPr="005C3FE9">
        <w:rPr>
          <w:lang w:val="en-GB"/>
        </w:rPr>
        <w:t xml:space="preserve">of the </w:t>
      </w:r>
      <w:r w:rsidR="00E46686" w:rsidRPr="005C3FE9">
        <w:rPr>
          <w:lang w:val="en-GB"/>
        </w:rPr>
        <w:t>membrane properties</w:t>
      </w:r>
      <w:r w:rsidR="00D0301A" w:rsidRPr="005C3FE9">
        <w:rPr>
          <w:lang w:val="en-GB"/>
        </w:rPr>
        <w:t xml:space="preserve">, while </w:t>
      </w:r>
      <w:r w:rsidR="003474E4" w:rsidRPr="005C3FE9">
        <w:rPr>
          <w:lang w:val="en-GB"/>
        </w:rPr>
        <w:fldChar w:fldCharType="begin"/>
      </w:r>
      <w:r w:rsidR="003474E4" w:rsidRPr="005C3FE9">
        <w:rPr>
          <w:lang w:val="en-GB"/>
        </w:rPr>
        <w:instrText xml:space="preserve"> REF _Ref107768790 \h </w:instrText>
      </w:r>
      <w:r w:rsidR="007E0D97" w:rsidRPr="005C3FE9">
        <w:rPr>
          <w:lang w:val="en-GB"/>
        </w:rPr>
        <w:instrText xml:space="preserve"> \* MERGEFORMAT </w:instrText>
      </w:r>
      <w:r w:rsidR="003474E4" w:rsidRPr="005C3FE9">
        <w:rPr>
          <w:lang w:val="en-GB"/>
        </w:rPr>
      </w:r>
      <w:r w:rsidR="003474E4" w:rsidRPr="005C3FE9">
        <w:rPr>
          <w:lang w:val="en-GB"/>
        </w:rPr>
        <w:fldChar w:fldCharType="separate"/>
      </w:r>
      <w:r w:rsidR="00561965" w:rsidRPr="005C3FE9">
        <w:rPr>
          <w:lang w:val="en-US"/>
        </w:rPr>
        <w:t xml:space="preserve">Table </w:t>
      </w:r>
      <w:r w:rsidR="00561965" w:rsidRPr="005C3FE9">
        <w:rPr>
          <w:noProof/>
          <w:lang w:val="en-US"/>
        </w:rPr>
        <w:t>4</w:t>
      </w:r>
      <w:r w:rsidR="003474E4" w:rsidRPr="005C3FE9">
        <w:rPr>
          <w:lang w:val="en-GB"/>
        </w:rPr>
        <w:fldChar w:fldCharType="end"/>
      </w:r>
      <w:r w:rsidR="00D0301A" w:rsidRPr="005C3FE9">
        <w:rPr>
          <w:lang w:val="en-GB"/>
        </w:rPr>
        <w:t xml:space="preserve"> reports the </w:t>
      </w:r>
      <w:r w:rsidR="000D0F75" w:rsidRPr="005C3FE9">
        <w:rPr>
          <w:lang w:val="en-GB"/>
        </w:rPr>
        <w:t>parameters</w:t>
      </w:r>
      <w:r w:rsidR="00D0301A" w:rsidRPr="005C3FE9">
        <w:rPr>
          <w:lang w:val="en-GB"/>
        </w:rPr>
        <w:t xml:space="preserve"> </w:t>
      </w:r>
      <w:r w:rsidR="00924EA5">
        <w:rPr>
          <w:lang w:val="en-GB"/>
        </w:rPr>
        <w:t>adopted</w:t>
      </w:r>
      <w:r w:rsidR="00924EA5" w:rsidRPr="005C3FE9">
        <w:rPr>
          <w:lang w:val="en-GB"/>
        </w:rPr>
        <w:t xml:space="preserve"> </w:t>
      </w:r>
      <w:r w:rsidR="00D0301A" w:rsidRPr="005C3FE9">
        <w:rPr>
          <w:lang w:val="en-GB"/>
        </w:rPr>
        <w:t>for all simulations.</w:t>
      </w:r>
      <w:r w:rsidR="00740010" w:rsidRPr="005C3FE9">
        <w:rPr>
          <w:lang w:val="en-GB"/>
        </w:rPr>
        <w:t xml:space="preserve"> </w:t>
      </w:r>
      <w:r w:rsidR="00145FD7" w:rsidRPr="005C3FE9">
        <w:rPr>
          <w:lang w:val="en-GB"/>
        </w:rPr>
        <w:t>A woven spacer with 90° angled filaments, a pitch</w:t>
      </w:r>
      <w:r w:rsidR="00061C11" w:rsidRPr="005C3FE9">
        <w:rPr>
          <w:lang w:val="en-GB"/>
        </w:rPr>
        <w:t>-</w:t>
      </w:r>
      <w:r w:rsidR="00145FD7" w:rsidRPr="005C3FE9">
        <w:rPr>
          <w:lang w:val="en-GB"/>
        </w:rPr>
        <w:t>to</w:t>
      </w:r>
      <w:r w:rsidR="00061C11" w:rsidRPr="005C3FE9">
        <w:rPr>
          <w:lang w:val="en-GB"/>
        </w:rPr>
        <w:t>-</w:t>
      </w:r>
      <w:r w:rsidR="00145FD7" w:rsidRPr="005C3FE9">
        <w:rPr>
          <w:lang w:val="en-GB"/>
        </w:rPr>
        <w:t xml:space="preserve">height ratio of 2, and a flow attack angle of 45° </w:t>
      </w:r>
      <w:r w:rsidR="00924EA5">
        <w:rPr>
          <w:lang w:val="en-GB"/>
        </w:rPr>
        <w:t>were</w:t>
      </w:r>
      <w:r w:rsidR="00924EA5" w:rsidRPr="005C3FE9">
        <w:rPr>
          <w:lang w:val="en-GB"/>
        </w:rPr>
        <w:t xml:space="preserve"> </w:t>
      </w:r>
      <w:r w:rsidR="00145FD7" w:rsidRPr="005C3FE9">
        <w:rPr>
          <w:lang w:val="en-GB"/>
        </w:rPr>
        <w:t xml:space="preserve">used in the simulations of the AB-FB described in this paper. </w:t>
      </w:r>
    </w:p>
    <w:p w14:paraId="406053D5" w14:textId="3E9578D4" w:rsidR="00B871F6" w:rsidRPr="005C3FE9" w:rsidRDefault="000A7CAE" w:rsidP="00FE67D2">
      <w:pPr>
        <w:rPr>
          <w:lang w:val="en-GB"/>
        </w:rPr>
      </w:pPr>
      <w:r w:rsidRPr="005C3FE9">
        <w:rPr>
          <w:lang w:val="en-GB"/>
        </w:rPr>
        <w:t xml:space="preserve">The AB-FB reference design simulated in this work is the one developed </w:t>
      </w:r>
      <w:r w:rsidR="00FE67D2" w:rsidRPr="005C3FE9">
        <w:rPr>
          <w:lang w:val="en-GB"/>
        </w:rPr>
        <w:t>in the framework</w:t>
      </w:r>
      <w:r w:rsidRPr="005C3FE9">
        <w:rPr>
          <w:lang w:val="en-GB"/>
        </w:rPr>
        <w:t xml:space="preserve"> of the </w:t>
      </w:r>
      <w:r w:rsidR="00FE67D2" w:rsidRPr="005C3FE9">
        <w:rPr>
          <w:lang w:val="en-GB"/>
        </w:rPr>
        <w:t xml:space="preserve">EU-funded </w:t>
      </w:r>
      <w:proofErr w:type="spellStart"/>
      <w:r w:rsidRPr="005C3FE9">
        <w:rPr>
          <w:lang w:val="en-GB"/>
        </w:rPr>
        <w:t>BAoBaB</w:t>
      </w:r>
      <w:proofErr w:type="spellEnd"/>
      <w:r w:rsidRPr="005C3FE9">
        <w:rPr>
          <w:lang w:val="en-GB"/>
        </w:rPr>
        <w:t xml:space="preserve"> project </w:t>
      </w:r>
      <w:r w:rsidRPr="005C3FE9">
        <w:rPr>
          <w:lang w:val="en-GB"/>
        </w:rPr>
        <w:fldChar w:fldCharType="begin" w:fldLock="1"/>
      </w:r>
      <w:r w:rsidR="00E77EC7">
        <w:rPr>
          <w:lang w:val="en-GB"/>
        </w:rPr>
        <w:instrText>ADDIN CSL_CITATION {"citationItems":[{"id":"ITEM-1","itemData":{"DOI":"10.3390/membranes10120409","ISSN":"2077-0375","abstract":"The increasing share of renewables in electric grids nowadays causes a growing daily and seasonal mismatch between electricity generation and demand. In this regard, novel energy storage systems need to be developed, to allow large-scale storage of the excess electricity during low-demand time, and its distribution during peak demand time. Acid–base flow battery (ABFB) is a novel and environmentally friendly technology based on the reversible water dissociation by bipolar membranes, and it stores electricity in the form of chemical energy in acid and base solutions. The technology has already been demonstrated at the laboratory scale, and the experimental testing of the first 1 kW pilot plant is currently ongoing. This work aims to describe the current development and the perspectives of the ABFB technology. In particular, we discuss the main technical challenges related to the development of battery components (membranes, electrolyte solutions, and stack design), as well as simulated scenarios, to demonstrate the technology at the kW–MW scale. Finally, we present an economic analysis for a first 100 kW commercial unit and suggest future directions for further technology scale-up and commercial deployment.","author":[{"dropping-particle":"","family":"Pärnamäe","given":"Ragne","non-dropping-particle":"","parse-names":false,"suffix":""},{"dropping-particle":"","family":"Gurreri","given":"Luigi","non-dropping-particle":"","parse-names":false,"suffix":""},{"dropping-particle":"","family":"Post","given":"Jan","non-dropping-particle":"","parse-names":false,"suffix":""},{"dropping-particle":"","family":"Egmond","given":"Willem Johannes","non-dropping-particle":"van","parse-names":false,"suffix":""},{"dropping-particle":"","family":"Culcasi","given":"Andrea","non-dropping-particle":"","parse-names":false,"suffix":""},{"dropping-particle":"","family":"Saakes","given":"Michel","non-dropping-particle":"","parse-names":false,"suffix":""},{"dropping-particle":"","family":"Cen","given":"Jiajun","non-dropping-particle":"","parse-names":false,"suffix":""},{"dropping-particle":"","family":"Goosen","given":"Emil","non-dropping-particle":"","parse-names":false,"suffix":""},{"dropping-particle":"","family":"Tamburini","given":"Alessandro","non-dropping-particle":"","parse-names":false,"suffix":""},{"dropping-particle":"","family":"Vermaas","given":"David A.","non-dropping-particle":"","parse-names":false,"suffix":""},{"dropping-particle":"","family":"Tedesco","given":"Michele","non-dropping-particle":"","parse-names":false,"suffix":""}],"container-title":"Membranes","id":"ITEM-1","issue":"12","issued":{"date-parts":[["2020","12","10"]]},"page":"409","publisher":"Multidisciplinary Digital Publishing Institute","title":"The Acid–Base Flow Battery: Sustainable Energy Storage via Reversible Water Dissociation with Bipolar Membranes","type":"article-journal","volume":"10"},"uris":["http://www.mendeley.com/documents/?uuid=5e24d4fa-aef2-3817-bec6-dd3e516a2e66"]}],"mendeley":{"formattedCitation":"[32]","plainTextFormattedCitation":"[32]","previouslyFormattedCitation":"[32]"},"properties":{"noteIndex":0},"schema":"https://github.com/citation-style-language/schema/raw/master/csl-citation.json"}</w:instrText>
      </w:r>
      <w:r w:rsidRPr="005C3FE9">
        <w:rPr>
          <w:lang w:val="en-GB"/>
        </w:rPr>
        <w:fldChar w:fldCharType="separate"/>
      </w:r>
      <w:r w:rsidR="004319C3" w:rsidRPr="004319C3">
        <w:rPr>
          <w:noProof/>
          <w:lang w:val="en-GB"/>
        </w:rPr>
        <w:t>[32]</w:t>
      </w:r>
      <w:r w:rsidRPr="005C3FE9">
        <w:rPr>
          <w:lang w:val="en-GB"/>
        </w:rPr>
        <w:fldChar w:fldCharType="end"/>
      </w:r>
      <w:r w:rsidRPr="005C3FE9">
        <w:rPr>
          <w:lang w:val="en-GB"/>
        </w:rPr>
        <w:t>.</w:t>
      </w:r>
    </w:p>
    <w:p w14:paraId="44FDC117" w14:textId="2DE7A74E" w:rsidR="00765721" w:rsidRPr="005C3FE9" w:rsidRDefault="00765721" w:rsidP="009E50BA">
      <w:pPr>
        <w:pStyle w:val="Didascalia"/>
        <w:keepNext/>
        <w:spacing w:after="0"/>
        <w:jc w:val="both"/>
      </w:pPr>
      <w:bookmarkStart w:id="15" w:name="_Ref101287789"/>
      <w:r w:rsidRPr="005C3FE9">
        <w:t xml:space="preserve">Table </w:t>
      </w:r>
      <w:r w:rsidRPr="005C3FE9">
        <w:fldChar w:fldCharType="begin"/>
      </w:r>
      <w:r w:rsidRPr="005C3FE9">
        <w:instrText xml:space="preserve"> SEQ Table \* ARABIC </w:instrText>
      </w:r>
      <w:r w:rsidRPr="005C3FE9">
        <w:fldChar w:fldCharType="separate"/>
      </w:r>
      <w:r w:rsidR="007D3E0D">
        <w:rPr>
          <w:noProof/>
        </w:rPr>
        <w:t>3</w:t>
      </w:r>
      <w:r w:rsidRPr="005C3FE9">
        <w:fldChar w:fldCharType="end"/>
      </w:r>
      <w:bookmarkEnd w:id="15"/>
      <w:r w:rsidRPr="005C3FE9">
        <w:t xml:space="preserve">. Reference </w:t>
      </w:r>
      <w:r w:rsidR="004326BE" w:rsidRPr="005C3FE9">
        <w:t xml:space="preserve">values </w:t>
      </w:r>
      <w:r w:rsidR="00924EA5">
        <w:t>for</w:t>
      </w:r>
      <w:r w:rsidR="00924EA5" w:rsidRPr="005C3FE9">
        <w:t xml:space="preserve"> </w:t>
      </w:r>
      <w:r w:rsidR="000E3E80" w:rsidRPr="005C3FE9">
        <w:t xml:space="preserve">membrane properties </w:t>
      </w:r>
      <w:r w:rsidR="0031712B" w:rsidRPr="005C3FE9">
        <w:rPr>
          <w:spacing w:val="-3"/>
          <w:lang w:val="en-GB"/>
        </w:rPr>
        <w:t>(</w:t>
      </w:r>
      <w:r w:rsidR="00D05711" w:rsidRPr="005C3FE9">
        <w:rPr>
          <w:spacing w:val="-3"/>
          <w:lang w:val="en-GB"/>
        </w:rPr>
        <w:t xml:space="preserve">from </w:t>
      </w:r>
      <w:r w:rsidR="00D05711" w:rsidRPr="005C3FE9">
        <w:rPr>
          <w:lang w:val="en-GB"/>
        </w:rPr>
        <w:fldChar w:fldCharType="begin" w:fldLock="1"/>
      </w:r>
      <w:r w:rsidR="00E77EC7">
        <w:rPr>
          <w:lang w:val="en-GB"/>
        </w:rPr>
        <w:instrText>ADDIN CSL_CITATION {"citationItems":[{"id":"ITEM-1","itemData":{"DOI":"10.3390/membranes10120409","ISSN":"2077-0375","abstract":"The increasing share of renewables in electric grids nowadays causes a growing daily and seasonal mismatch between electricity generation and demand. In this regard, novel energy storage systems need to be developed, to allow large-scale storage of the excess electricity during low-demand time, and its distribution during peak demand time. Acid–base flow battery (ABFB) is a novel and environmentally friendly technology based on the reversible water dissociation by bipolar membranes, and it stores electricity in the form of chemical energy in acid and base solutions. The technology has already been demonstrated at the laboratory scale, and the experimental testing of the first 1 kW pilot plant is currently ongoing. This work aims to describe the current development and the perspectives of the ABFB technology. In particular, we discuss the main technical challenges related to the development of battery components (membranes, electrolyte solutions, and stack design), as well as simulated scenarios, to demonstrate the technology at the kW–MW scale. Finally, we present an economic analysis for a first 100 kW commercial unit and suggest future directions for further technology scale-up and commercial deployment.","author":[{"dropping-particle":"","family":"Pärnamäe","given":"Ragne","non-dropping-particle":"","parse-names":false,"suffix":""},{"dropping-particle":"","family":"Gurreri","given":"Luigi","non-dropping-particle":"","parse-names":false,"suffix":""},{"dropping-particle":"","family":"Post","given":"Jan","non-dropping-particle":"","parse-names":false,"suffix":""},{"dropping-particle":"","family":"Egmond","given":"Willem Johannes","non-dropping-particle":"van","parse-names":false,"suffix":""},{"dropping-particle":"","family":"Culcasi","given":"Andrea","non-dropping-particle":"","parse-names":false,"suffix":""},{"dropping-particle":"","family":"Saakes","given":"Michel","non-dropping-particle":"","parse-names":false,"suffix":""},{"dropping-particle":"","family":"Cen","given":"Jiajun","non-dropping-particle":"","parse-names":false,"suffix":""},{"dropping-particle":"","family":"Goosen","given":"Emil","non-dropping-particle":"","parse-names":false,"suffix":""},{"dropping-particle":"","family":"Tamburini","given":"Alessandro","non-dropping-particle":"","parse-names":false,"suffix":""},{"dropping-particle":"","family":"Vermaas","given":"David A.","non-dropping-particle":"","parse-names":false,"suffix":""},{"dropping-particle":"","family":"Tedesco","given":"Michele","non-dropping-particle":"","parse-names":false,"suffix":""}],"container-title":"Membranes","id":"ITEM-1","issue":"12","issued":{"date-parts":[["2020","12","10"]]},"page":"409","publisher":"Multidisciplinary Digital Publishing Institute","title":"The Acid–Base Flow Battery: Sustainable Energy Storage via Reversible Water Dissociation with Bipolar Membranes","type":"article-journal","volume":"10"},"uris":["http://www.mendeley.com/documents/?uuid=5e24d4fa-aef2-3817-bec6-dd3e516a2e66"]}],"mendeley":{"formattedCitation":"[32]","plainTextFormattedCitation":"[32]","previouslyFormattedCitation":"[32]"},"properties":{"noteIndex":0},"schema":"https://github.com/citation-style-language/schema/raw/master/csl-citation.json"}</w:instrText>
      </w:r>
      <w:r w:rsidR="00D05711" w:rsidRPr="005C3FE9">
        <w:rPr>
          <w:lang w:val="en-GB"/>
        </w:rPr>
        <w:fldChar w:fldCharType="separate"/>
      </w:r>
      <w:r w:rsidR="004319C3" w:rsidRPr="004319C3">
        <w:rPr>
          <w:noProof/>
          <w:lang w:val="en-GB"/>
        </w:rPr>
        <w:t>[32]</w:t>
      </w:r>
      <w:r w:rsidR="00D05711" w:rsidRPr="005C3FE9">
        <w:rPr>
          <w:lang w:val="en-GB"/>
        </w:rPr>
        <w:fldChar w:fldCharType="end"/>
      </w:r>
      <w:r w:rsidR="0031712B" w:rsidRPr="005C3FE9">
        <w:rPr>
          <w:lang w:val="en-GB"/>
        </w:rPr>
        <w:t>)</w:t>
      </w:r>
      <w:r w:rsidRPr="005C3FE9">
        <w:rPr>
          <w:spacing w:val="-3"/>
          <w:lang w:val="en-GB"/>
        </w:rPr>
        <w:t>.</w:t>
      </w:r>
    </w:p>
    <w:tbl>
      <w:tblPr>
        <w:tblW w:w="8870" w:type="dxa"/>
        <w:jc w:val="center"/>
        <w:tblLook w:val="04A0" w:firstRow="1" w:lastRow="0" w:firstColumn="1" w:lastColumn="0" w:noHBand="0" w:noVBand="1"/>
      </w:tblPr>
      <w:tblGrid>
        <w:gridCol w:w="3060"/>
        <w:gridCol w:w="1760"/>
        <w:gridCol w:w="990"/>
        <w:gridCol w:w="1080"/>
        <w:gridCol w:w="990"/>
        <w:gridCol w:w="990"/>
      </w:tblGrid>
      <w:tr w:rsidR="004D7545" w:rsidRPr="005C3FE9" w14:paraId="780FE451" w14:textId="77777777" w:rsidTr="00EB0B93">
        <w:trPr>
          <w:trHeight w:val="335"/>
          <w:jc w:val="center"/>
        </w:trPr>
        <w:tc>
          <w:tcPr>
            <w:tcW w:w="3060" w:type="dxa"/>
            <w:tcBorders>
              <w:top w:val="single" w:sz="4" w:space="0" w:color="auto"/>
            </w:tcBorders>
          </w:tcPr>
          <w:p w14:paraId="3783E82D" w14:textId="77777777" w:rsidR="004D7545" w:rsidRPr="005C3FE9" w:rsidRDefault="004D7545" w:rsidP="00F051CE">
            <w:pPr>
              <w:spacing w:line="360" w:lineRule="auto"/>
              <w:ind w:firstLine="0"/>
              <w:rPr>
                <w:noProof/>
                <w:lang w:val="en-GB"/>
              </w:rPr>
            </w:pPr>
          </w:p>
        </w:tc>
        <w:tc>
          <w:tcPr>
            <w:tcW w:w="1760" w:type="dxa"/>
            <w:tcBorders>
              <w:top w:val="single" w:sz="4" w:space="0" w:color="auto"/>
            </w:tcBorders>
          </w:tcPr>
          <w:p w14:paraId="5A6EE116" w14:textId="77777777" w:rsidR="004D7545" w:rsidRPr="005C3FE9" w:rsidRDefault="004D7545" w:rsidP="00F051CE">
            <w:pPr>
              <w:spacing w:line="360" w:lineRule="auto"/>
              <w:ind w:firstLine="0"/>
              <w:rPr>
                <w:noProof/>
                <w:lang w:val="en-GB"/>
              </w:rPr>
            </w:pPr>
          </w:p>
        </w:tc>
        <w:tc>
          <w:tcPr>
            <w:tcW w:w="990" w:type="dxa"/>
            <w:tcBorders>
              <w:top w:val="single" w:sz="4" w:space="0" w:color="auto"/>
            </w:tcBorders>
          </w:tcPr>
          <w:p w14:paraId="6ABDE18E" w14:textId="06E15E5E" w:rsidR="004D7545" w:rsidRPr="005C3FE9" w:rsidRDefault="004D7545" w:rsidP="009E50BA">
            <w:pPr>
              <w:spacing w:line="360" w:lineRule="auto"/>
              <w:ind w:firstLine="0"/>
              <w:jc w:val="center"/>
              <w:rPr>
                <w:noProof/>
                <w:lang w:val="en-GB"/>
              </w:rPr>
            </w:pPr>
            <w:r w:rsidRPr="005C3FE9">
              <w:rPr>
                <w:noProof/>
                <w:lang w:val="en-GB"/>
              </w:rPr>
              <w:t>AEM</w:t>
            </w:r>
          </w:p>
        </w:tc>
        <w:tc>
          <w:tcPr>
            <w:tcW w:w="1080" w:type="dxa"/>
            <w:tcBorders>
              <w:top w:val="single" w:sz="4" w:space="0" w:color="auto"/>
            </w:tcBorders>
          </w:tcPr>
          <w:p w14:paraId="1182F941" w14:textId="2DB39C47" w:rsidR="004D7545" w:rsidRPr="005C3FE9" w:rsidRDefault="004D7545" w:rsidP="009E50BA">
            <w:pPr>
              <w:spacing w:line="360" w:lineRule="auto"/>
              <w:ind w:firstLine="0"/>
              <w:jc w:val="center"/>
              <w:rPr>
                <w:noProof/>
                <w:lang w:val="en-GB"/>
              </w:rPr>
            </w:pPr>
            <w:r w:rsidRPr="005C3FE9">
              <w:rPr>
                <w:noProof/>
                <w:lang w:val="en-GB"/>
              </w:rPr>
              <w:t>CEM</w:t>
            </w:r>
          </w:p>
        </w:tc>
        <w:tc>
          <w:tcPr>
            <w:tcW w:w="1980" w:type="dxa"/>
            <w:gridSpan w:val="2"/>
            <w:tcBorders>
              <w:top w:val="single" w:sz="4" w:space="0" w:color="auto"/>
            </w:tcBorders>
          </w:tcPr>
          <w:p w14:paraId="68A0DEF8" w14:textId="5C11136C" w:rsidR="004D7545" w:rsidRPr="005C3FE9" w:rsidRDefault="004D7545" w:rsidP="009E50BA">
            <w:pPr>
              <w:spacing w:line="360" w:lineRule="auto"/>
              <w:ind w:firstLine="0"/>
              <w:jc w:val="center"/>
              <w:rPr>
                <w:noProof/>
                <w:lang w:val="en-GB"/>
              </w:rPr>
            </w:pPr>
            <w:r w:rsidRPr="005C3FE9">
              <w:rPr>
                <w:noProof/>
                <w:lang w:val="en-GB"/>
              </w:rPr>
              <w:t>BPM</w:t>
            </w:r>
          </w:p>
        </w:tc>
      </w:tr>
      <w:tr w:rsidR="004D7545" w:rsidRPr="005C3FE9" w14:paraId="14D791B1" w14:textId="77777777" w:rsidTr="00EB0B93">
        <w:trPr>
          <w:trHeight w:val="347"/>
          <w:jc w:val="center"/>
        </w:trPr>
        <w:tc>
          <w:tcPr>
            <w:tcW w:w="3060" w:type="dxa"/>
            <w:tcBorders>
              <w:bottom w:val="single" w:sz="4" w:space="0" w:color="auto"/>
            </w:tcBorders>
          </w:tcPr>
          <w:p w14:paraId="14B6EEF0" w14:textId="77777777" w:rsidR="004D7545" w:rsidRPr="005C3FE9" w:rsidRDefault="004D7545" w:rsidP="00F051CE">
            <w:pPr>
              <w:spacing w:line="360" w:lineRule="auto"/>
              <w:ind w:firstLine="0"/>
              <w:jc w:val="center"/>
              <w:rPr>
                <w:noProof/>
                <w:lang w:val="en-GB"/>
              </w:rPr>
            </w:pPr>
          </w:p>
        </w:tc>
        <w:tc>
          <w:tcPr>
            <w:tcW w:w="1760" w:type="dxa"/>
            <w:tcBorders>
              <w:bottom w:val="single" w:sz="4" w:space="0" w:color="auto"/>
            </w:tcBorders>
          </w:tcPr>
          <w:p w14:paraId="48F93C3D" w14:textId="77777777" w:rsidR="004D7545" w:rsidRPr="005C3FE9" w:rsidRDefault="004D7545" w:rsidP="00F051CE">
            <w:pPr>
              <w:spacing w:line="360" w:lineRule="auto"/>
              <w:ind w:firstLine="0"/>
              <w:jc w:val="center"/>
              <w:rPr>
                <w:noProof/>
                <w:lang w:val="en-GB"/>
              </w:rPr>
            </w:pPr>
          </w:p>
        </w:tc>
        <w:tc>
          <w:tcPr>
            <w:tcW w:w="990" w:type="dxa"/>
            <w:tcBorders>
              <w:bottom w:val="single" w:sz="4" w:space="0" w:color="auto"/>
            </w:tcBorders>
          </w:tcPr>
          <w:p w14:paraId="1C88BBD7" w14:textId="1F7E2236" w:rsidR="004D7545" w:rsidRPr="005C3FE9" w:rsidRDefault="004D7545" w:rsidP="00F051CE">
            <w:pPr>
              <w:spacing w:line="360" w:lineRule="auto"/>
              <w:ind w:firstLine="0"/>
              <w:jc w:val="center"/>
              <w:rPr>
                <w:noProof/>
                <w:lang w:val="en-GB"/>
              </w:rPr>
            </w:pPr>
          </w:p>
        </w:tc>
        <w:tc>
          <w:tcPr>
            <w:tcW w:w="1080" w:type="dxa"/>
            <w:tcBorders>
              <w:bottom w:val="single" w:sz="4" w:space="0" w:color="auto"/>
            </w:tcBorders>
          </w:tcPr>
          <w:p w14:paraId="449AEC1D" w14:textId="03563716" w:rsidR="004D7545" w:rsidRPr="005C3FE9" w:rsidRDefault="004D7545" w:rsidP="00F051CE">
            <w:pPr>
              <w:spacing w:line="360" w:lineRule="auto"/>
              <w:ind w:firstLine="0"/>
              <w:jc w:val="center"/>
              <w:rPr>
                <w:noProof/>
                <w:lang w:val="en-GB"/>
              </w:rPr>
            </w:pPr>
          </w:p>
        </w:tc>
        <w:tc>
          <w:tcPr>
            <w:tcW w:w="990" w:type="dxa"/>
            <w:tcBorders>
              <w:bottom w:val="single" w:sz="4" w:space="0" w:color="auto"/>
            </w:tcBorders>
          </w:tcPr>
          <w:p w14:paraId="0660F98B" w14:textId="77777777" w:rsidR="004D7545" w:rsidRPr="005C3FE9" w:rsidRDefault="004D7545" w:rsidP="00F051CE">
            <w:pPr>
              <w:spacing w:line="360" w:lineRule="auto"/>
              <w:ind w:firstLine="0"/>
              <w:jc w:val="center"/>
              <w:rPr>
                <w:noProof/>
                <w:lang w:val="en-GB"/>
              </w:rPr>
            </w:pPr>
            <w:r w:rsidRPr="005C3FE9">
              <w:rPr>
                <w:noProof/>
                <w:lang w:val="en-GB"/>
              </w:rPr>
              <w:t>AEL</w:t>
            </w:r>
          </w:p>
        </w:tc>
        <w:tc>
          <w:tcPr>
            <w:tcW w:w="990" w:type="dxa"/>
            <w:tcBorders>
              <w:bottom w:val="single" w:sz="4" w:space="0" w:color="auto"/>
            </w:tcBorders>
          </w:tcPr>
          <w:p w14:paraId="5151F747" w14:textId="77777777" w:rsidR="004D7545" w:rsidRPr="005C3FE9" w:rsidRDefault="004D7545" w:rsidP="00F051CE">
            <w:pPr>
              <w:spacing w:line="360" w:lineRule="auto"/>
              <w:ind w:firstLine="0"/>
              <w:jc w:val="center"/>
              <w:rPr>
                <w:noProof/>
                <w:lang w:val="en-GB"/>
              </w:rPr>
            </w:pPr>
            <w:r w:rsidRPr="005C3FE9">
              <w:rPr>
                <w:noProof/>
                <w:lang w:val="en-GB"/>
              </w:rPr>
              <w:t>CEL</w:t>
            </w:r>
          </w:p>
        </w:tc>
      </w:tr>
      <w:tr w:rsidR="004D7545" w:rsidRPr="005C3FE9" w14:paraId="273FAA3D" w14:textId="77777777" w:rsidTr="00EB0B93">
        <w:trPr>
          <w:trHeight w:val="347"/>
          <w:jc w:val="center"/>
        </w:trPr>
        <w:tc>
          <w:tcPr>
            <w:tcW w:w="3060" w:type="dxa"/>
            <w:tcBorders>
              <w:top w:val="single" w:sz="4" w:space="0" w:color="auto"/>
            </w:tcBorders>
          </w:tcPr>
          <w:p w14:paraId="2CFCE50E" w14:textId="77777777" w:rsidR="004D7545" w:rsidRPr="005C3FE9" w:rsidRDefault="004D7545" w:rsidP="00F051CE">
            <w:pPr>
              <w:spacing w:line="360" w:lineRule="auto"/>
              <w:ind w:firstLine="0"/>
              <w:jc w:val="center"/>
              <w:rPr>
                <w:noProof/>
                <w:lang w:val="en-GB"/>
              </w:rPr>
            </w:pPr>
            <w:r w:rsidRPr="005C3FE9">
              <w:rPr>
                <w:noProof/>
                <w:lang w:val="en-GB"/>
              </w:rPr>
              <w:t>Thickness (</w:t>
            </w:r>
            <m:oMath>
              <m:sSub>
                <m:sSubPr>
                  <m:ctrlPr>
                    <w:rPr>
                      <w:rFonts w:ascii="Cambria Math" w:hAnsi="Cambria Math"/>
                      <w:i/>
                      <w:noProof/>
                      <w:lang w:val="en-GB"/>
                    </w:rPr>
                  </m:ctrlPr>
                </m:sSubPr>
                <m:e>
                  <m:r>
                    <w:rPr>
                      <w:rFonts w:ascii="Cambria Math" w:hAnsi="Cambria Math"/>
                      <w:noProof/>
                      <w:lang w:val="en-GB"/>
                    </w:rPr>
                    <m:t>d</m:t>
                  </m:r>
                </m:e>
                <m:sub>
                  <m:r>
                    <w:rPr>
                      <w:rFonts w:ascii="Cambria Math" w:hAnsi="Cambria Math"/>
                      <w:noProof/>
                      <w:lang w:val="en-GB"/>
                    </w:rPr>
                    <m:t>m</m:t>
                  </m:r>
                </m:sub>
              </m:sSub>
            </m:oMath>
            <w:r w:rsidRPr="005C3FE9">
              <w:rPr>
                <w:noProof/>
                <w:lang w:val="en-GB"/>
              </w:rPr>
              <w:t>)</w:t>
            </w:r>
          </w:p>
        </w:tc>
        <w:tc>
          <w:tcPr>
            <w:tcW w:w="1760" w:type="dxa"/>
            <w:tcBorders>
              <w:top w:val="single" w:sz="4" w:space="0" w:color="auto"/>
            </w:tcBorders>
          </w:tcPr>
          <w:p w14:paraId="7CEC14F0" w14:textId="77777777" w:rsidR="004D7545" w:rsidRPr="005C3FE9" w:rsidRDefault="004D7545" w:rsidP="00F051CE">
            <w:pPr>
              <w:spacing w:line="360" w:lineRule="auto"/>
              <w:ind w:firstLine="0"/>
              <w:jc w:val="center"/>
              <w:rPr>
                <w:noProof/>
                <w:lang w:val="en-GB"/>
              </w:rPr>
            </w:pPr>
            <w:r w:rsidRPr="005C3FE9">
              <w:rPr>
                <w:lang w:val="en-GB"/>
              </w:rPr>
              <w:t>µm</w:t>
            </w:r>
          </w:p>
        </w:tc>
        <w:tc>
          <w:tcPr>
            <w:tcW w:w="990" w:type="dxa"/>
            <w:tcBorders>
              <w:top w:val="single" w:sz="4" w:space="0" w:color="auto"/>
            </w:tcBorders>
            <w:vAlign w:val="center"/>
          </w:tcPr>
          <w:p w14:paraId="07EC26A3" w14:textId="77777777" w:rsidR="004D7545" w:rsidRPr="005C3FE9" w:rsidRDefault="004D7545" w:rsidP="0051268E">
            <w:pPr>
              <w:spacing w:line="360" w:lineRule="auto"/>
              <w:ind w:firstLine="0"/>
              <w:jc w:val="center"/>
              <w:rPr>
                <w:noProof/>
                <w:lang w:val="en-GB"/>
              </w:rPr>
            </w:pPr>
            <w:r w:rsidRPr="005C3FE9">
              <w:rPr>
                <w:noProof/>
                <w:lang w:val="en-GB"/>
              </w:rPr>
              <w:t>75</w:t>
            </w:r>
          </w:p>
        </w:tc>
        <w:tc>
          <w:tcPr>
            <w:tcW w:w="1080" w:type="dxa"/>
            <w:tcBorders>
              <w:top w:val="single" w:sz="4" w:space="0" w:color="auto"/>
            </w:tcBorders>
            <w:vAlign w:val="center"/>
          </w:tcPr>
          <w:p w14:paraId="099300FA" w14:textId="77777777" w:rsidR="004D7545" w:rsidRPr="005C3FE9" w:rsidRDefault="004D7545" w:rsidP="0051268E">
            <w:pPr>
              <w:spacing w:line="360" w:lineRule="auto"/>
              <w:ind w:firstLine="0"/>
              <w:jc w:val="center"/>
              <w:rPr>
                <w:noProof/>
                <w:lang w:val="en-GB"/>
              </w:rPr>
            </w:pPr>
            <w:r w:rsidRPr="005C3FE9">
              <w:rPr>
                <w:noProof/>
                <w:lang w:val="en-GB"/>
              </w:rPr>
              <w:t>75</w:t>
            </w:r>
          </w:p>
        </w:tc>
        <w:tc>
          <w:tcPr>
            <w:tcW w:w="990" w:type="dxa"/>
            <w:tcBorders>
              <w:top w:val="single" w:sz="4" w:space="0" w:color="auto"/>
            </w:tcBorders>
            <w:vAlign w:val="center"/>
          </w:tcPr>
          <w:p w14:paraId="67992E6A" w14:textId="77777777" w:rsidR="004D7545" w:rsidRPr="005C3FE9" w:rsidRDefault="004D7545" w:rsidP="0051268E">
            <w:pPr>
              <w:spacing w:line="360" w:lineRule="auto"/>
              <w:ind w:firstLine="0"/>
              <w:jc w:val="center"/>
              <w:rPr>
                <w:noProof/>
                <w:lang w:val="en-GB"/>
              </w:rPr>
            </w:pPr>
            <w:r w:rsidRPr="005C3FE9">
              <w:rPr>
                <w:noProof/>
                <w:lang w:val="en-GB"/>
              </w:rPr>
              <w:t>60</w:t>
            </w:r>
          </w:p>
        </w:tc>
        <w:tc>
          <w:tcPr>
            <w:tcW w:w="990" w:type="dxa"/>
            <w:tcBorders>
              <w:top w:val="single" w:sz="4" w:space="0" w:color="auto"/>
            </w:tcBorders>
            <w:vAlign w:val="center"/>
          </w:tcPr>
          <w:p w14:paraId="7A96902A" w14:textId="77777777" w:rsidR="004D7545" w:rsidRPr="005C3FE9" w:rsidRDefault="004D7545" w:rsidP="0051268E">
            <w:pPr>
              <w:spacing w:line="360" w:lineRule="auto"/>
              <w:ind w:firstLine="0"/>
              <w:jc w:val="center"/>
              <w:rPr>
                <w:noProof/>
                <w:lang w:val="en-GB"/>
              </w:rPr>
            </w:pPr>
            <w:r w:rsidRPr="005C3FE9">
              <w:rPr>
                <w:noProof/>
                <w:lang w:val="en-GB"/>
              </w:rPr>
              <w:t>60</w:t>
            </w:r>
          </w:p>
        </w:tc>
      </w:tr>
      <w:tr w:rsidR="004D7545" w:rsidRPr="005C3FE9" w14:paraId="33A47973" w14:textId="77777777" w:rsidTr="00EB0B93">
        <w:trPr>
          <w:trHeight w:val="347"/>
          <w:jc w:val="center"/>
        </w:trPr>
        <w:tc>
          <w:tcPr>
            <w:tcW w:w="3060" w:type="dxa"/>
          </w:tcPr>
          <w:p w14:paraId="5072B01D" w14:textId="6EB5750E" w:rsidR="004D7545" w:rsidRPr="005C3FE9" w:rsidRDefault="004D7545" w:rsidP="00F051CE">
            <w:pPr>
              <w:spacing w:line="360" w:lineRule="auto"/>
              <w:ind w:firstLine="0"/>
              <w:jc w:val="center"/>
              <w:rPr>
                <w:noProof/>
                <w:lang w:val="en-GB"/>
              </w:rPr>
            </w:pPr>
            <w:r w:rsidRPr="005C3FE9">
              <w:rPr>
                <w:noProof/>
                <w:lang w:val="en-GB"/>
              </w:rPr>
              <w:t>Areal resistance (</w:t>
            </w:r>
            <m:oMath>
              <m:sSub>
                <m:sSubPr>
                  <m:ctrlPr>
                    <w:rPr>
                      <w:rFonts w:ascii="Cambria Math" w:hAnsi="Cambria Math"/>
                      <w:i/>
                      <w:noProof/>
                      <w:lang w:val="en-GB"/>
                    </w:rPr>
                  </m:ctrlPr>
                </m:sSubPr>
                <m:e>
                  <m:r>
                    <w:rPr>
                      <w:rFonts w:ascii="Cambria Math" w:hAnsi="Cambria Math"/>
                      <w:noProof/>
                      <w:lang w:val="en-GB"/>
                    </w:rPr>
                    <m:t>R</m:t>
                  </m:r>
                </m:e>
                <m:sub>
                  <m:r>
                    <w:rPr>
                      <w:rFonts w:ascii="Cambria Math" w:hAnsi="Cambria Math"/>
                      <w:noProof/>
                      <w:lang w:val="en-GB"/>
                    </w:rPr>
                    <m:t>m</m:t>
                  </m:r>
                </m:sub>
              </m:sSub>
            </m:oMath>
            <w:r w:rsidRPr="005C3FE9">
              <w:rPr>
                <w:noProof/>
                <w:lang w:val="en-GB"/>
              </w:rPr>
              <w:t>)</w:t>
            </w:r>
          </w:p>
        </w:tc>
        <w:tc>
          <w:tcPr>
            <w:tcW w:w="1760" w:type="dxa"/>
          </w:tcPr>
          <w:p w14:paraId="5ADB2D16" w14:textId="77777777" w:rsidR="004D7545" w:rsidRPr="005C3FE9" w:rsidRDefault="004D7545" w:rsidP="00F051CE">
            <w:pPr>
              <w:spacing w:line="360" w:lineRule="auto"/>
              <w:ind w:firstLine="0"/>
              <w:jc w:val="center"/>
              <w:rPr>
                <w:noProof/>
                <w:lang w:val="en-GB"/>
              </w:rPr>
            </w:pPr>
            <w:r w:rsidRPr="005C3FE9">
              <w:rPr>
                <w:lang w:val="en-GB"/>
              </w:rPr>
              <w:t>Ω cm</w:t>
            </w:r>
            <w:r w:rsidRPr="005C3FE9">
              <w:rPr>
                <w:vertAlign w:val="superscript"/>
                <w:lang w:val="en-GB"/>
              </w:rPr>
              <w:t>2</w:t>
            </w:r>
          </w:p>
        </w:tc>
        <w:tc>
          <w:tcPr>
            <w:tcW w:w="990" w:type="dxa"/>
            <w:vAlign w:val="center"/>
          </w:tcPr>
          <w:p w14:paraId="255D9C0E" w14:textId="77777777" w:rsidR="004D7545" w:rsidRPr="005C3FE9" w:rsidRDefault="004D7545" w:rsidP="0051268E">
            <w:pPr>
              <w:spacing w:line="360" w:lineRule="auto"/>
              <w:ind w:firstLine="0"/>
              <w:jc w:val="center"/>
              <w:rPr>
                <w:noProof/>
                <w:lang w:val="en-GB"/>
              </w:rPr>
            </w:pPr>
            <w:r w:rsidRPr="005C3FE9">
              <w:rPr>
                <w:noProof/>
                <w:lang w:val="en-GB"/>
              </w:rPr>
              <w:t>4</w:t>
            </w:r>
          </w:p>
        </w:tc>
        <w:tc>
          <w:tcPr>
            <w:tcW w:w="1080" w:type="dxa"/>
            <w:vAlign w:val="center"/>
          </w:tcPr>
          <w:p w14:paraId="1338909E" w14:textId="77777777" w:rsidR="004D7545" w:rsidRPr="005C3FE9" w:rsidRDefault="004D7545" w:rsidP="0051268E">
            <w:pPr>
              <w:spacing w:line="360" w:lineRule="auto"/>
              <w:ind w:firstLine="0"/>
              <w:jc w:val="center"/>
              <w:rPr>
                <w:noProof/>
                <w:lang w:val="en-GB"/>
              </w:rPr>
            </w:pPr>
            <w:r w:rsidRPr="005C3FE9">
              <w:rPr>
                <w:noProof/>
                <w:lang w:val="en-GB"/>
              </w:rPr>
              <w:t>3.5</w:t>
            </w:r>
          </w:p>
        </w:tc>
        <w:tc>
          <w:tcPr>
            <w:tcW w:w="990" w:type="dxa"/>
            <w:vAlign w:val="center"/>
          </w:tcPr>
          <w:p w14:paraId="7C10B478" w14:textId="77777777" w:rsidR="004D7545" w:rsidRPr="005C3FE9" w:rsidRDefault="004D7545" w:rsidP="0051268E">
            <w:pPr>
              <w:spacing w:line="360" w:lineRule="auto"/>
              <w:ind w:firstLine="0"/>
              <w:jc w:val="center"/>
              <w:rPr>
                <w:noProof/>
                <w:lang w:val="en-GB"/>
              </w:rPr>
            </w:pPr>
            <w:r w:rsidRPr="005C3FE9">
              <w:rPr>
                <w:noProof/>
                <w:lang w:val="en-GB"/>
              </w:rPr>
              <w:t>2.5</w:t>
            </w:r>
          </w:p>
        </w:tc>
        <w:tc>
          <w:tcPr>
            <w:tcW w:w="990" w:type="dxa"/>
            <w:vAlign w:val="center"/>
          </w:tcPr>
          <w:p w14:paraId="27E84CD7" w14:textId="77777777" w:rsidR="004D7545" w:rsidRPr="005C3FE9" w:rsidRDefault="004D7545" w:rsidP="0051268E">
            <w:pPr>
              <w:spacing w:line="360" w:lineRule="auto"/>
              <w:ind w:firstLine="0"/>
              <w:jc w:val="center"/>
              <w:rPr>
                <w:noProof/>
                <w:lang w:val="en-GB"/>
              </w:rPr>
            </w:pPr>
            <w:r w:rsidRPr="005C3FE9">
              <w:rPr>
                <w:noProof/>
                <w:lang w:val="en-GB"/>
              </w:rPr>
              <w:t>2.5</w:t>
            </w:r>
          </w:p>
        </w:tc>
      </w:tr>
      <w:tr w:rsidR="004D7545" w:rsidRPr="005C3FE9" w14:paraId="68762494" w14:textId="77777777" w:rsidTr="00EB0B93">
        <w:trPr>
          <w:trHeight w:val="694"/>
          <w:jc w:val="center"/>
        </w:trPr>
        <w:tc>
          <w:tcPr>
            <w:tcW w:w="3060" w:type="dxa"/>
          </w:tcPr>
          <w:p w14:paraId="47D40B11" w14:textId="77777777" w:rsidR="004D7545" w:rsidRPr="005C3FE9" w:rsidRDefault="004D7545" w:rsidP="00F051CE">
            <w:pPr>
              <w:spacing w:line="360" w:lineRule="auto"/>
              <w:ind w:firstLine="0"/>
              <w:jc w:val="center"/>
              <w:rPr>
                <w:noProof/>
                <w:lang w:val="en-GB"/>
              </w:rPr>
            </w:pPr>
            <w:r w:rsidRPr="005C3FE9">
              <w:rPr>
                <w:noProof/>
                <w:lang w:val="en-GB"/>
              </w:rPr>
              <w:t xml:space="preserve">Water </w:t>
            </w:r>
          </w:p>
          <w:p w14:paraId="2CB9604C" w14:textId="77777777" w:rsidR="004D7545" w:rsidRPr="005C3FE9" w:rsidRDefault="004D7545" w:rsidP="00F051CE">
            <w:pPr>
              <w:spacing w:line="360" w:lineRule="auto"/>
              <w:ind w:firstLine="0"/>
              <w:jc w:val="center"/>
              <w:rPr>
                <w:noProof/>
                <w:lang w:val="en-GB"/>
              </w:rPr>
            </w:pPr>
            <w:r w:rsidRPr="005C3FE9">
              <w:rPr>
                <w:noProof/>
                <w:lang w:val="en-GB"/>
              </w:rPr>
              <w:t>permeability (</w:t>
            </w:r>
            <m:oMath>
              <m:sSub>
                <m:sSubPr>
                  <m:ctrlPr>
                    <w:rPr>
                      <w:rFonts w:ascii="Cambria Math" w:hAnsi="Cambria Math"/>
                      <w:i/>
                      <w:noProof/>
                      <w:lang w:val="en-GB"/>
                    </w:rPr>
                  </m:ctrlPr>
                </m:sSubPr>
                <m:e>
                  <m:r>
                    <w:rPr>
                      <w:rFonts w:ascii="Cambria Math" w:hAnsi="Cambria Math"/>
                      <w:noProof/>
                      <w:lang w:val="en-GB"/>
                    </w:rPr>
                    <m:t>L</m:t>
                  </m:r>
                </m:e>
                <m:sub>
                  <m:r>
                    <w:rPr>
                      <w:rFonts w:ascii="Cambria Math" w:hAnsi="Cambria Math"/>
                      <w:noProof/>
                      <w:lang w:val="en-GB"/>
                    </w:rPr>
                    <m:t>p</m:t>
                  </m:r>
                </m:sub>
              </m:sSub>
            </m:oMath>
            <w:r w:rsidRPr="005C3FE9">
              <w:rPr>
                <w:noProof/>
                <w:lang w:val="en-GB"/>
              </w:rPr>
              <w:t>)</w:t>
            </w:r>
          </w:p>
        </w:tc>
        <w:tc>
          <w:tcPr>
            <w:tcW w:w="1760" w:type="dxa"/>
          </w:tcPr>
          <w:p w14:paraId="5EB00445" w14:textId="77777777" w:rsidR="004D7545" w:rsidRPr="005C3FE9" w:rsidRDefault="004D7545" w:rsidP="00F051CE">
            <w:pPr>
              <w:spacing w:line="360" w:lineRule="auto"/>
              <w:ind w:firstLine="0"/>
              <w:jc w:val="center"/>
              <w:rPr>
                <w:lang w:val="en-GB"/>
              </w:rPr>
            </w:pPr>
            <w:r w:rsidRPr="005C3FE9">
              <w:rPr>
                <w:lang w:val="en-GB"/>
              </w:rPr>
              <w:t>ml bar</w:t>
            </w:r>
            <w:r w:rsidRPr="005C3FE9">
              <w:rPr>
                <w:vertAlign w:val="superscript"/>
                <w:lang w:val="en-GB"/>
              </w:rPr>
              <w:t xml:space="preserve">-1 </w:t>
            </w:r>
            <w:r w:rsidRPr="005C3FE9">
              <w:rPr>
                <w:lang w:val="en-GB"/>
              </w:rPr>
              <w:t>h</w:t>
            </w:r>
            <w:r w:rsidRPr="005C3FE9">
              <w:rPr>
                <w:vertAlign w:val="superscript"/>
                <w:lang w:val="en-GB"/>
              </w:rPr>
              <w:t>-1</w:t>
            </w:r>
            <w:r w:rsidRPr="005C3FE9">
              <w:rPr>
                <w:lang w:val="en-GB"/>
              </w:rPr>
              <w:t xml:space="preserve"> m</w:t>
            </w:r>
            <w:r w:rsidRPr="005C3FE9">
              <w:rPr>
                <w:vertAlign w:val="superscript"/>
                <w:lang w:val="en-GB"/>
              </w:rPr>
              <w:t>-2</w:t>
            </w:r>
          </w:p>
        </w:tc>
        <w:tc>
          <w:tcPr>
            <w:tcW w:w="990" w:type="dxa"/>
            <w:vAlign w:val="center"/>
          </w:tcPr>
          <w:p w14:paraId="21A0C1E8" w14:textId="77777777" w:rsidR="004D7545" w:rsidRPr="005C3FE9" w:rsidRDefault="004D7545" w:rsidP="0051268E">
            <w:pPr>
              <w:spacing w:line="360" w:lineRule="auto"/>
              <w:ind w:firstLine="0"/>
              <w:jc w:val="center"/>
              <w:rPr>
                <w:noProof/>
                <w:lang w:val="en-GB"/>
              </w:rPr>
            </w:pPr>
            <w:r w:rsidRPr="005C3FE9">
              <w:rPr>
                <w:noProof/>
                <w:lang w:val="en-GB"/>
              </w:rPr>
              <w:t>8</w:t>
            </w:r>
          </w:p>
        </w:tc>
        <w:tc>
          <w:tcPr>
            <w:tcW w:w="1080" w:type="dxa"/>
            <w:vAlign w:val="center"/>
          </w:tcPr>
          <w:p w14:paraId="2F3B97E8" w14:textId="77777777" w:rsidR="004D7545" w:rsidRPr="005C3FE9" w:rsidRDefault="004D7545" w:rsidP="0051268E">
            <w:pPr>
              <w:spacing w:line="360" w:lineRule="auto"/>
              <w:ind w:firstLine="0"/>
              <w:jc w:val="center"/>
              <w:rPr>
                <w:noProof/>
                <w:lang w:val="en-GB"/>
              </w:rPr>
            </w:pPr>
            <w:r w:rsidRPr="005C3FE9">
              <w:rPr>
                <w:noProof/>
                <w:lang w:val="en-GB"/>
              </w:rPr>
              <w:t>8</w:t>
            </w:r>
          </w:p>
        </w:tc>
        <w:tc>
          <w:tcPr>
            <w:tcW w:w="990" w:type="dxa"/>
            <w:vAlign w:val="center"/>
          </w:tcPr>
          <w:p w14:paraId="1C3F62B8" w14:textId="77777777" w:rsidR="004D7545" w:rsidRPr="005C3FE9" w:rsidRDefault="004D7545" w:rsidP="0051268E">
            <w:pPr>
              <w:spacing w:line="360" w:lineRule="auto"/>
              <w:ind w:firstLine="0"/>
              <w:jc w:val="center"/>
              <w:rPr>
                <w:noProof/>
                <w:lang w:val="en-GB"/>
              </w:rPr>
            </w:pPr>
            <w:r w:rsidRPr="005C3FE9">
              <w:rPr>
                <w:noProof/>
                <w:lang w:val="en-GB"/>
              </w:rPr>
              <w:t>-</w:t>
            </w:r>
          </w:p>
        </w:tc>
        <w:tc>
          <w:tcPr>
            <w:tcW w:w="990" w:type="dxa"/>
            <w:vAlign w:val="center"/>
          </w:tcPr>
          <w:p w14:paraId="46BAF29A" w14:textId="77777777" w:rsidR="004D7545" w:rsidRPr="005C3FE9" w:rsidRDefault="004D7545" w:rsidP="0051268E">
            <w:pPr>
              <w:spacing w:line="360" w:lineRule="auto"/>
              <w:ind w:firstLine="0"/>
              <w:jc w:val="center"/>
              <w:rPr>
                <w:noProof/>
                <w:lang w:val="en-GB"/>
              </w:rPr>
            </w:pPr>
            <w:r w:rsidRPr="005C3FE9">
              <w:rPr>
                <w:noProof/>
                <w:lang w:val="en-GB"/>
              </w:rPr>
              <w:t>-</w:t>
            </w:r>
          </w:p>
        </w:tc>
      </w:tr>
      <w:tr w:rsidR="004D7545" w:rsidRPr="005C3FE9" w14:paraId="6DD7F7F7" w14:textId="77777777" w:rsidTr="00EB0B93">
        <w:trPr>
          <w:trHeight w:val="347"/>
          <w:jc w:val="center"/>
        </w:trPr>
        <w:tc>
          <w:tcPr>
            <w:tcW w:w="3060" w:type="dxa"/>
          </w:tcPr>
          <w:p w14:paraId="17661EAE" w14:textId="77777777" w:rsidR="004D7545" w:rsidRPr="005C3FE9" w:rsidRDefault="004D7545" w:rsidP="00F051CE">
            <w:pPr>
              <w:spacing w:line="360" w:lineRule="auto"/>
              <w:ind w:firstLine="0"/>
              <w:jc w:val="center"/>
              <w:rPr>
                <w:noProof/>
              </w:rPr>
            </w:pPr>
            <w:r w:rsidRPr="005C3FE9">
              <w:rPr>
                <w:noProof/>
              </w:rPr>
              <w:t>H</w:t>
            </w:r>
            <w:r w:rsidRPr="005C3FE9">
              <w:rPr>
                <w:noProof/>
                <w:vertAlign w:val="superscript"/>
              </w:rPr>
              <w:t>+</w:t>
            </w:r>
            <w:r w:rsidRPr="005C3FE9">
              <w:rPr>
                <w:noProof/>
              </w:rPr>
              <w:t xml:space="preserve"> diffusivity (</w:t>
            </w:r>
            <m:oMath>
              <m:sSub>
                <m:sSubPr>
                  <m:ctrlPr>
                    <w:rPr>
                      <w:rFonts w:ascii="Cambria Math" w:hAnsi="Cambria Math"/>
                      <w:i/>
                      <w:noProof/>
                      <w:lang w:val="en-GB"/>
                    </w:rPr>
                  </m:ctrlPr>
                </m:sSubPr>
                <m:e>
                  <m:r>
                    <w:rPr>
                      <w:rFonts w:ascii="Cambria Math" w:hAnsi="Cambria Math"/>
                      <w:noProof/>
                      <w:lang w:val="en-GB"/>
                    </w:rPr>
                    <m:t>D</m:t>
                  </m:r>
                </m:e>
                <m:sub>
                  <m:r>
                    <w:rPr>
                      <w:rFonts w:ascii="Cambria Math" w:hAnsi="Cambria Math"/>
                      <w:noProof/>
                      <w:lang w:val="en-GB"/>
                    </w:rPr>
                    <m:t>H</m:t>
                  </m:r>
                  <m:r>
                    <w:rPr>
                      <w:rFonts w:ascii="Cambria Math" w:hAnsi="Cambria Math"/>
                      <w:noProof/>
                    </w:rPr>
                    <m:t>,</m:t>
                  </m:r>
                  <m:r>
                    <w:rPr>
                      <w:rFonts w:ascii="Cambria Math" w:hAnsi="Cambria Math"/>
                      <w:noProof/>
                      <w:lang w:val="en-GB"/>
                    </w:rPr>
                    <m:t>m</m:t>
                  </m:r>
                </m:sub>
              </m:sSub>
            </m:oMath>
            <w:r w:rsidRPr="005C3FE9">
              <w:rPr>
                <w:noProof/>
              </w:rPr>
              <w:t>)</w:t>
            </w:r>
          </w:p>
        </w:tc>
        <w:tc>
          <w:tcPr>
            <w:tcW w:w="1760" w:type="dxa"/>
          </w:tcPr>
          <w:p w14:paraId="43B3B5AE" w14:textId="77777777" w:rsidR="004D7545" w:rsidRPr="005C3FE9" w:rsidRDefault="004D7545" w:rsidP="00F051CE">
            <w:pPr>
              <w:spacing w:line="360" w:lineRule="auto"/>
              <w:ind w:firstLine="0"/>
              <w:jc w:val="center"/>
              <w:rPr>
                <w:noProof/>
                <w:lang w:val="en-GB"/>
              </w:rPr>
            </w:pPr>
            <w:r w:rsidRPr="005C3FE9">
              <w:rPr>
                <w:noProof/>
                <w:lang w:val="en-GB"/>
              </w:rPr>
              <w:t>m</w:t>
            </w:r>
            <w:r w:rsidRPr="005C3FE9">
              <w:rPr>
                <w:noProof/>
                <w:vertAlign w:val="superscript"/>
                <w:lang w:val="en-GB"/>
              </w:rPr>
              <w:t>2</w:t>
            </w:r>
            <w:r w:rsidRPr="005C3FE9">
              <w:rPr>
                <w:noProof/>
                <w:lang w:val="en-GB"/>
              </w:rPr>
              <w:t xml:space="preserve"> s</w:t>
            </w:r>
            <w:r w:rsidRPr="005C3FE9">
              <w:rPr>
                <w:noProof/>
                <w:vertAlign w:val="superscript"/>
                <w:lang w:val="en-GB"/>
              </w:rPr>
              <w:t>-1</w:t>
            </w:r>
          </w:p>
        </w:tc>
        <w:tc>
          <w:tcPr>
            <w:tcW w:w="990" w:type="dxa"/>
            <w:vAlign w:val="center"/>
          </w:tcPr>
          <w:p w14:paraId="604D9E17" w14:textId="77777777" w:rsidR="004D7545" w:rsidRPr="005C3FE9" w:rsidRDefault="004D7545" w:rsidP="0051268E">
            <w:pPr>
              <w:spacing w:line="360" w:lineRule="auto"/>
              <w:ind w:firstLine="0"/>
              <w:jc w:val="center"/>
              <w:rPr>
                <w:noProof/>
                <w:lang w:val="en-GB"/>
              </w:rPr>
            </w:pPr>
            <w:r w:rsidRPr="005C3FE9">
              <w:rPr>
                <w:spacing w:val="-3"/>
                <w:lang w:val="en-GB"/>
              </w:rPr>
              <w:t>2.0E-11</w:t>
            </w:r>
          </w:p>
        </w:tc>
        <w:tc>
          <w:tcPr>
            <w:tcW w:w="1080" w:type="dxa"/>
            <w:vAlign w:val="center"/>
          </w:tcPr>
          <w:p w14:paraId="1CB6B5F2" w14:textId="77777777" w:rsidR="004D7545" w:rsidRPr="005C3FE9" w:rsidRDefault="004D7545" w:rsidP="0051268E">
            <w:pPr>
              <w:spacing w:line="360" w:lineRule="auto"/>
              <w:ind w:firstLine="0"/>
              <w:jc w:val="center"/>
              <w:rPr>
                <w:noProof/>
                <w:lang w:val="en-GB"/>
              </w:rPr>
            </w:pPr>
            <w:r w:rsidRPr="005C3FE9">
              <w:rPr>
                <w:spacing w:val="-3"/>
                <w:lang w:val="en-GB"/>
              </w:rPr>
              <w:t>0.7E-11</w:t>
            </w:r>
          </w:p>
        </w:tc>
        <w:tc>
          <w:tcPr>
            <w:tcW w:w="990" w:type="dxa"/>
            <w:vAlign w:val="center"/>
          </w:tcPr>
          <w:p w14:paraId="286EB35F" w14:textId="77777777" w:rsidR="004D7545" w:rsidRPr="005C3FE9" w:rsidRDefault="004D7545" w:rsidP="0051268E">
            <w:pPr>
              <w:spacing w:line="360" w:lineRule="auto"/>
              <w:ind w:firstLine="0"/>
              <w:jc w:val="center"/>
              <w:rPr>
                <w:noProof/>
                <w:lang w:val="en-GB"/>
              </w:rPr>
            </w:pPr>
            <w:r w:rsidRPr="005C3FE9">
              <w:rPr>
                <w:spacing w:val="-3"/>
                <w:lang w:val="en-GB"/>
              </w:rPr>
              <w:t>2.0E-11</w:t>
            </w:r>
          </w:p>
        </w:tc>
        <w:tc>
          <w:tcPr>
            <w:tcW w:w="990" w:type="dxa"/>
            <w:vAlign w:val="center"/>
          </w:tcPr>
          <w:p w14:paraId="39E40EAA" w14:textId="77777777" w:rsidR="004D7545" w:rsidRPr="005C3FE9" w:rsidRDefault="004D7545" w:rsidP="0051268E">
            <w:pPr>
              <w:spacing w:line="360" w:lineRule="auto"/>
              <w:ind w:firstLine="0"/>
              <w:jc w:val="center"/>
              <w:rPr>
                <w:noProof/>
                <w:lang w:val="en-GB"/>
              </w:rPr>
            </w:pPr>
            <w:r w:rsidRPr="005C3FE9">
              <w:rPr>
                <w:spacing w:val="-3"/>
                <w:lang w:val="en-GB"/>
              </w:rPr>
              <w:t>0.7E-11</w:t>
            </w:r>
          </w:p>
        </w:tc>
      </w:tr>
      <w:tr w:rsidR="004D7545" w:rsidRPr="005C3FE9" w14:paraId="29540AA0" w14:textId="77777777" w:rsidTr="00EB0B93">
        <w:trPr>
          <w:trHeight w:val="347"/>
          <w:jc w:val="center"/>
        </w:trPr>
        <w:tc>
          <w:tcPr>
            <w:tcW w:w="3060" w:type="dxa"/>
          </w:tcPr>
          <w:p w14:paraId="1150B6B2" w14:textId="77777777" w:rsidR="004D7545" w:rsidRPr="005C3FE9" w:rsidRDefault="004D7545" w:rsidP="00F051CE">
            <w:pPr>
              <w:spacing w:line="360" w:lineRule="auto"/>
              <w:ind w:firstLine="0"/>
              <w:jc w:val="center"/>
              <w:rPr>
                <w:noProof/>
              </w:rPr>
            </w:pPr>
            <w:r w:rsidRPr="005C3FE9">
              <w:rPr>
                <w:noProof/>
              </w:rPr>
              <w:t>Na</w:t>
            </w:r>
            <w:r w:rsidRPr="005C3FE9">
              <w:rPr>
                <w:noProof/>
                <w:vertAlign w:val="superscript"/>
              </w:rPr>
              <w:t>+</w:t>
            </w:r>
            <w:r w:rsidRPr="005C3FE9">
              <w:rPr>
                <w:noProof/>
              </w:rPr>
              <w:t xml:space="preserve"> diffusivity(</w:t>
            </w:r>
            <m:oMath>
              <m:sSub>
                <m:sSubPr>
                  <m:ctrlPr>
                    <w:rPr>
                      <w:rFonts w:ascii="Cambria Math" w:hAnsi="Cambria Math"/>
                      <w:i/>
                      <w:noProof/>
                      <w:lang w:val="en-GB"/>
                    </w:rPr>
                  </m:ctrlPr>
                </m:sSubPr>
                <m:e>
                  <m:r>
                    <w:rPr>
                      <w:rFonts w:ascii="Cambria Math" w:hAnsi="Cambria Math"/>
                      <w:noProof/>
                      <w:lang w:val="en-GB"/>
                    </w:rPr>
                    <m:t>D</m:t>
                  </m:r>
                </m:e>
                <m:sub>
                  <m:r>
                    <w:rPr>
                      <w:rFonts w:ascii="Cambria Math" w:hAnsi="Cambria Math"/>
                      <w:noProof/>
                      <w:lang w:val="en-GB"/>
                    </w:rPr>
                    <m:t>Na</m:t>
                  </m:r>
                  <m:r>
                    <w:rPr>
                      <w:rFonts w:ascii="Cambria Math" w:hAnsi="Cambria Math"/>
                      <w:noProof/>
                    </w:rPr>
                    <m:t>,</m:t>
                  </m:r>
                  <m:r>
                    <w:rPr>
                      <w:rFonts w:ascii="Cambria Math" w:hAnsi="Cambria Math"/>
                      <w:noProof/>
                      <w:lang w:val="en-GB"/>
                    </w:rPr>
                    <m:t>m</m:t>
                  </m:r>
                </m:sub>
              </m:sSub>
            </m:oMath>
            <w:r w:rsidRPr="005C3FE9">
              <w:rPr>
                <w:noProof/>
              </w:rPr>
              <w:t>)</w:t>
            </w:r>
          </w:p>
        </w:tc>
        <w:tc>
          <w:tcPr>
            <w:tcW w:w="1760" w:type="dxa"/>
          </w:tcPr>
          <w:p w14:paraId="607D76CC" w14:textId="77777777" w:rsidR="004D7545" w:rsidRPr="005C3FE9" w:rsidRDefault="004D7545" w:rsidP="00F051CE">
            <w:pPr>
              <w:spacing w:line="360" w:lineRule="auto"/>
              <w:ind w:firstLine="0"/>
              <w:jc w:val="center"/>
              <w:rPr>
                <w:noProof/>
                <w:lang w:val="en-GB"/>
              </w:rPr>
            </w:pPr>
            <w:r w:rsidRPr="005C3FE9">
              <w:rPr>
                <w:noProof/>
                <w:lang w:val="en-GB"/>
              </w:rPr>
              <w:t>m</w:t>
            </w:r>
            <w:r w:rsidRPr="005C3FE9">
              <w:rPr>
                <w:noProof/>
                <w:vertAlign w:val="superscript"/>
                <w:lang w:val="en-GB"/>
              </w:rPr>
              <w:t>2</w:t>
            </w:r>
            <w:r w:rsidRPr="005C3FE9">
              <w:rPr>
                <w:noProof/>
                <w:lang w:val="en-GB"/>
              </w:rPr>
              <w:t xml:space="preserve"> s</w:t>
            </w:r>
            <w:r w:rsidRPr="005C3FE9">
              <w:rPr>
                <w:noProof/>
                <w:vertAlign w:val="superscript"/>
                <w:lang w:val="en-GB"/>
              </w:rPr>
              <w:t>-1</w:t>
            </w:r>
          </w:p>
        </w:tc>
        <w:tc>
          <w:tcPr>
            <w:tcW w:w="990" w:type="dxa"/>
            <w:vAlign w:val="center"/>
          </w:tcPr>
          <w:p w14:paraId="4843496C" w14:textId="77777777" w:rsidR="004D7545" w:rsidRPr="005C3FE9" w:rsidRDefault="004D7545" w:rsidP="0051268E">
            <w:pPr>
              <w:spacing w:line="360" w:lineRule="auto"/>
              <w:ind w:firstLine="0"/>
              <w:jc w:val="center"/>
              <w:rPr>
                <w:noProof/>
                <w:lang w:val="en-GB"/>
              </w:rPr>
            </w:pPr>
            <w:r w:rsidRPr="005C3FE9">
              <w:rPr>
                <w:spacing w:val="-3"/>
                <w:lang w:val="en-GB"/>
              </w:rPr>
              <w:t>1.6E-11</w:t>
            </w:r>
          </w:p>
        </w:tc>
        <w:tc>
          <w:tcPr>
            <w:tcW w:w="1080" w:type="dxa"/>
            <w:vAlign w:val="center"/>
          </w:tcPr>
          <w:p w14:paraId="5864A1DA" w14:textId="77777777" w:rsidR="004D7545" w:rsidRPr="005C3FE9" w:rsidRDefault="004D7545" w:rsidP="0051268E">
            <w:pPr>
              <w:spacing w:line="360" w:lineRule="auto"/>
              <w:ind w:firstLine="0"/>
              <w:jc w:val="center"/>
              <w:rPr>
                <w:noProof/>
                <w:lang w:val="en-GB"/>
              </w:rPr>
            </w:pPr>
            <w:r w:rsidRPr="005C3FE9">
              <w:rPr>
                <w:spacing w:val="-3"/>
                <w:lang w:val="en-GB"/>
              </w:rPr>
              <w:t>0.5E-11</w:t>
            </w:r>
          </w:p>
        </w:tc>
        <w:tc>
          <w:tcPr>
            <w:tcW w:w="990" w:type="dxa"/>
            <w:vAlign w:val="center"/>
          </w:tcPr>
          <w:p w14:paraId="27A21E6F" w14:textId="77777777" w:rsidR="004D7545" w:rsidRPr="005C3FE9" w:rsidRDefault="004D7545" w:rsidP="0051268E">
            <w:pPr>
              <w:spacing w:line="360" w:lineRule="auto"/>
              <w:ind w:firstLine="0"/>
              <w:jc w:val="center"/>
              <w:rPr>
                <w:noProof/>
                <w:lang w:val="en-GB"/>
              </w:rPr>
            </w:pPr>
            <w:r w:rsidRPr="005C3FE9">
              <w:rPr>
                <w:spacing w:val="-3"/>
                <w:lang w:val="en-GB"/>
              </w:rPr>
              <w:t>1.6E-11</w:t>
            </w:r>
          </w:p>
        </w:tc>
        <w:tc>
          <w:tcPr>
            <w:tcW w:w="990" w:type="dxa"/>
            <w:vAlign w:val="center"/>
          </w:tcPr>
          <w:p w14:paraId="117653EE" w14:textId="77777777" w:rsidR="004D7545" w:rsidRPr="005C3FE9" w:rsidRDefault="004D7545" w:rsidP="0051268E">
            <w:pPr>
              <w:spacing w:line="360" w:lineRule="auto"/>
              <w:ind w:firstLine="0"/>
              <w:jc w:val="center"/>
              <w:rPr>
                <w:noProof/>
                <w:lang w:val="en-GB"/>
              </w:rPr>
            </w:pPr>
            <w:r w:rsidRPr="005C3FE9">
              <w:rPr>
                <w:spacing w:val="-3"/>
                <w:lang w:val="en-GB"/>
              </w:rPr>
              <w:t>0.5E-11</w:t>
            </w:r>
          </w:p>
        </w:tc>
      </w:tr>
      <w:tr w:rsidR="004D7545" w:rsidRPr="005C3FE9" w14:paraId="1C335CE6" w14:textId="77777777" w:rsidTr="00EB0B93">
        <w:trPr>
          <w:trHeight w:val="347"/>
          <w:jc w:val="center"/>
        </w:trPr>
        <w:tc>
          <w:tcPr>
            <w:tcW w:w="3060" w:type="dxa"/>
          </w:tcPr>
          <w:p w14:paraId="18286FE6" w14:textId="77777777" w:rsidR="004D7545" w:rsidRPr="005C3FE9" w:rsidRDefault="004D7545" w:rsidP="00F051CE">
            <w:pPr>
              <w:spacing w:line="360" w:lineRule="auto"/>
              <w:ind w:firstLine="0"/>
              <w:jc w:val="center"/>
              <w:rPr>
                <w:noProof/>
              </w:rPr>
            </w:pPr>
            <w:r w:rsidRPr="005C3FE9">
              <w:rPr>
                <w:noProof/>
              </w:rPr>
              <w:t>Cl</w:t>
            </w:r>
            <w:r w:rsidRPr="005C3FE9">
              <w:rPr>
                <w:noProof/>
                <w:vertAlign w:val="superscript"/>
              </w:rPr>
              <w:t>-</w:t>
            </w:r>
            <w:r w:rsidRPr="005C3FE9">
              <w:rPr>
                <w:noProof/>
              </w:rPr>
              <w:t xml:space="preserve"> diffusivity (</w:t>
            </w:r>
            <m:oMath>
              <m:sSub>
                <m:sSubPr>
                  <m:ctrlPr>
                    <w:rPr>
                      <w:rFonts w:ascii="Cambria Math" w:hAnsi="Cambria Math"/>
                      <w:i/>
                      <w:noProof/>
                      <w:lang w:val="en-GB"/>
                    </w:rPr>
                  </m:ctrlPr>
                </m:sSubPr>
                <m:e>
                  <m:r>
                    <w:rPr>
                      <w:rFonts w:ascii="Cambria Math" w:hAnsi="Cambria Math"/>
                      <w:noProof/>
                      <w:lang w:val="en-GB"/>
                    </w:rPr>
                    <m:t>D</m:t>
                  </m:r>
                </m:e>
                <m:sub>
                  <m:r>
                    <w:rPr>
                      <w:rFonts w:ascii="Cambria Math" w:hAnsi="Cambria Math"/>
                      <w:noProof/>
                      <w:lang w:val="en-GB"/>
                    </w:rPr>
                    <m:t>Cl</m:t>
                  </m:r>
                  <m:r>
                    <w:rPr>
                      <w:rFonts w:ascii="Cambria Math" w:hAnsi="Cambria Math"/>
                      <w:noProof/>
                    </w:rPr>
                    <m:t>,</m:t>
                  </m:r>
                  <m:r>
                    <w:rPr>
                      <w:rFonts w:ascii="Cambria Math" w:hAnsi="Cambria Math"/>
                      <w:noProof/>
                      <w:lang w:val="en-GB"/>
                    </w:rPr>
                    <m:t>m</m:t>
                  </m:r>
                </m:sub>
              </m:sSub>
            </m:oMath>
            <w:r w:rsidRPr="005C3FE9">
              <w:rPr>
                <w:noProof/>
              </w:rPr>
              <w:t>)</w:t>
            </w:r>
          </w:p>
        </w:tc>
        <w:tc>
          <w:tcPr>
            <w:tcW w:w="1760" w:type="dxa"/>
          </w:tcPr>
          <w:p w14:paraId="625980E0" w14:textId="77777777" w:rsidR="004D7545" w:rsidRPr="005C3FE9" w:rsidRDefault="004D7545" w:rsidP="00F051CE">
            <w:pPr>
              <w:spacing w:line="360" w:lineRule="auto"/>
              <w:ind w:firstLine="0"/>
              <w:jc w:val="center"/>
              <w:rPr>
                <w:noProof/>
                <w:lang w:val="en-GB"/>
              </w:rPr>
            </w:pPr>
            <w:r w:rsidRPr="005C3FE9">
              <w:rPr>
                <w:noProof/>
                <w:lang w:val="en-GB"/>
              </w:rPr>
              <w:t>m</w:t>
            </w:r>
            <w:r w:rsidRPr="005C3FE9">
              <w:rPr>
                <w:noProof/>
                <w:vertAlign w:val="superscript"/>
                <w:lang w:val="en-GB"/>
              </w:rPr>
              <w:t>2</w:t>
            </w:r>
            <w:r w:rsidRPr="005C3FE9">
              <w:rPr>
                <w:noProof/>
                <w:lang w:val="en-GB"/>
              </w:rPr>
              <w:t xml:space="preserve"> s</w:t>
            </w:r>
            <w:r w:rsidRPr="005C3FE9">
              <w:rPr>
                <w:noProof/>
                <w:vertAlign w:val="superscript"/>
                <w:lang w:val="en-GB"/>
              </w:rPr>
              <w:t>-1</w:t>
            </w:r>
          </w:p>
        </w:tc>
        <w:tc>
          <w:tcPr>
            <w:tcW w:w="990" w:type="dxa"/>
            <w:vAlign w:val="center"/>
          </w:tcPr>
          <w:p w14:paraId="1EB205AB" w14:textId="77777777" w:rsidR="004D7545" w:rsidRPr="005C3FE9" w:rsidRDefault="004D7545" w:rsidP="0051268E">
            <w:pPr>
              <w:spacing w:line="360" w:lineRule="auto"/>
              <w:ind w:firstLine="0"/>
              <w:jc w:val="center"/>
              <w:rPr>
                <w:noProof/>
                <w:lang w:val="en-GB"/>
              </w:rPr>
            </w:pPr>
            <w:r w:rsidRPr="005C3FE9">
              <w:rPr>
                <w:spacing w:val="-3"/>
                <w:lang w:val="en-GB"/>
              </w:rPr>
              <w:t>1.7E-11</w:t>
            </w:r>
          </w:p>
        </w:tc>
        <w:tc>
          <w:tcPr>
            <w:tcW w:w="1080" w:type="dxa"/>
            <w:vAlign w:val="center"/>
          </w:tcPr>
          <w:p w14:paraId="2E902100" w14:textId="77777777" w:rsidR="004D7545" w:rsidRPr="005C3FE9" w:rsidRDefault="004D7545" w:rsidP="0051268E">
            <w:pPr>
              <w:spacing w:line="360" w:lineRule="auto"/>
              <w:ind w:firstLine="0"/>
              <w:jc w:val="center"/>
              <w:rPr>
                <w:noProof/>
                <w:lang w:val="en-GB"/>
              </w:rPr>
            </w:pPr>
            <w:r w:rsidRPr="005C3FE9">
              <w:rPr>
                <w:spacing w:val="-3"/>
                <w:lang w:val="en-GB"/>
              </w:rPr>
              <w:t>0.6E-11</w:t>
            </w:r>
          </w:p>
        </w:tc>
        <w:tc>
          <w:tcPr>
            <w:tcW w:w="990" w:type="dxa"/>
            <w:vAlign w:val="center"/>
          </w:tcPr>
          <w:p w14:paraId="6A4ED976" w14:textId="77777777" w:rsidR="004D7545" w:rsidRPr="005C3FE9" w:rsidRDefault="004D7545" w:rsidP="0051268E">
            <w:pPr>
              <w:spacing w:line="360" w:lineRule="auto"/>
              <w:ind w:firstLine="0"/>
              <w:jc w:val="center"/>
              <w:rPr>
                <w:noProof/>
                <w:lang w:val="en-GB"/>
              </w:rPr>
            </w:pPr>
            <w:r w:rsidRPr="005C3FE9">
              <w:rPr>
                <w:spacing w:val="-3"/>
                <w:lang w:val="en-GB"/>
              </w:rPr>
              <w:t>1.7E-11</w:t>
            </w:r>
          </w:p>
        </w:tc>
        <w:tc>
          <w:tcPr>
            <w:tcW w:w="990" w:type="dxa"/>
            <w:vAlign w:val="center"/>
          </w:tcPr>
          <w:p w14:paraId="6DF96340" w14:textId="77777777" w:rsidR="004D7545" w:rsidRPr="005C3FE9" w:rsidRDefault="004D7545" w:rsidP="0051268E">
            <w:pPr>
              <w:spacing w:line="360" w:lineRule="auto"/>
              <w:ind w:firstLine="0"/>
              <w:jc w:val="center"/>
              <w:rPr>
                <w:noProof/>
                <w:lang w:val="en-GB"/>
              </w:rPr>
            </w:pPr>
            <w:r w:rsidRPr="005C3FE9">
              <w:rPr>
                <w:spacing w:val="-3"/>
                <w:lang w:val="en-GB"/>
              </w:rPr>
              <w:t>0.6E-11</w:t>
            </w:r>
          </w:p>
        </w:tc>
      </w:tr>
      <w:tr w:rsidR="004D7545" w:rsidRPr="005C3FE9" w14:paraId="4F93866F" w14:textId="77777777" w:rsidTr="00EB0B93">
        <w:trPr>
          <w:trHeight w:val="347"/>
          <w:jc w:val="center"/>
        </w:trPr>
        <w:tc>
          <w:tcPr>
            <w:tcW w:w="3060" w:type="dxa"/>
          </w:tcPr>
          <w:p w14:paraId="797FA723" w14:textId="77777777" w:rsidR="004D7545" w:rsidRPr="005C3FE9" w:rsidRDefault="004D7545" w:rsidP="00F051CE">
            <w:pPr>
              <w:spacing w:line="360" w:lineRule="auto"/>
              <w:ind w:firstLine="0"/>
              <w:jc w:val="center"/>
              <w:rPr>
                <w:noProof/>
              </w:rPr>
            </w:pPr>
            <w:r w:rsidRPr="005C3FE9">
              <w:rPr>
                <w:noProof/>
              </w:rPr>
              <w:t>OH</w:t>
            </w:r>
            <w:r w:rsidRPr="005C3FE9">
              <w:rPr>
                <w:noProof/>
                <w:vertAlign w:val="superscript"/>
              </w:rPr>
              <w:t>-</w:t>
            </w:r>
            <w:r w:rsidRPr="005C3FE9">
              <w:rPr>
                <w:noProof/>
              </w:rPr>
              <w:t xml:space="preserve"> diffusivity (</w:t>
            </w:r>
            <m:oMath>
              <m:sSub>
                <m:sSubPr>
                  <m:ctrlPr>
                    <w:rPr>
                      <w:rFonts w:ascii="Cambria Math" w:hAnsi="Cambria Math"/>
                      <w:i/>
                      <w:noProof/>
                      <w:lang w:val="en-GB"/>
                    </w:rPr>
                  </m:ctrlPr>
                </m:sSubPr>
                <m:e>
                  <m:r>
                    <w:rPr>
                      <w:rFonts w:ascii="Cambria Math" w:hAnsi="Cambria Math"/>
                      <w:noProof/>
                      <w:lang w:val="en-GB"/>
                    </w:rPr>
                    <m:t>D</m:t>
                  </m:r>
                </m:e>
                <m:sub>
                  <m:r>
                    <w:rPr>
                      <w:rFonts w:ascii="Cambria Math" w:hAnsi="Cambria Math"/>
                      <w:noProof/>
                      <w:lang w:val="en-GB"/>
                    </w:rPr>
                    <m:t>OH</m:t>
                  </m:r>
                  <m:r>
                    <w:rPr>
                      <w:rFonts w:ascii="Cambria Math" w:hAnsi="Cambria Math"/>
                      <w:noProof/>
                    </w:rPr>
                    <m:t>,</m:t>
                  </m:r>
                  <m:r>
                    <w:rPr>
                      <w:rFonts w:ascii="Cambria Math" w:hAnsi="Cambria Math"/>
                      <w:noProof/>
                      <w:lang w:val="en-GB"/>
                    </w:rPr>
                    <m:t>m</m:t>
                  </m:r>
                </m:sub>
              </m:sSub>
            </m:oMath>
            <w:r w:rsidRPr="005C3FE9">
              <w:rPr>
                <w:noProof/>
              </w:rPr>
              <w:t>)</w:t>
            </w:r>
          </w:p>
        </w:tc>
        <w:tc>
          <w:tcPr>
            <w:tcW w:w="1760" w:type="dxa"/>
          </w:tcPr>
          <w:p w14:paraId="313BE3C6" w14:textId="77777777" w:rsidR="004D7545" w:rsidRPr="005C3FE9" w:rsidRDefault="004D7545" w:rsidP="00F051CE">
            <w:pPr>
              <w:spacing w:line="360" w:lineRule="auto"/>
              <w:ind w:firstLine="0"/>
              <w:jc w:val="center"/>
              <w:rPr>
                <w:noProof/>
                <w:lang w:val="en-GB"/>
              </w:rPr>
            </w:pPr>
            <w:r w:rsidRPr="005C3FE9">
              <w:rPr>
                <w:noProof/>
                <w:lang w:val="en-GB"/>
              </w:rPr>
              <w:t>m</w:t>
            </w:r>
            <w:r w:rsidRPr="005C3FE9">
              <w:rPr>
                <w:noProof/>
                <w:vertAlign w:val="superscript"/>
                <w:lang w:val="en-GB"/>
              </w:rPr>
              <w:t>2</w:t>
            </w:r>
            <w:r w:rsidRPr="005C3FE9">
              <w:rPr>
                <w:noProof/>
                <w:lang w:val="en-GB"/>
              </w:rPr>
              <w:t xml:space="preserve"> s</w:t>
            </w:r>
            <w:r w:rsidRPr="005C3FE9">
              <w:rPr>
                <w:noProof/>
                <w:vertAlign w:val="superscript"/>
                <w:lang w:val="en-GB"/>
              </w:rPr>
              <w:t>-1</w:t>
            </w:r>
          </w:p>
        </w:tc>
        <w:tc>
          <w:tcPr>
            <w:tcW w:w="990" w:type="dxa"/>
            <w:vAlign w:val="center"/>
          </w:tcPr>
          <w:p w14:paraId="619DF8B9" w14:textId="77777777" w:rsidR="004D7545" w:rsidRPr="005C3FE9" w:rsidRDefault="004D7545" w:rsidP="0051268E">
            <w:pPr>
              <w:spacing w:line="360" w:lineRule="auto"/>
              <w:ind w:firstLine="0"/>
              <w:jc w:val="center"/>
              <w:rPr>
                <w:noProof/>
                <w:lang w:val="en-GB"/>
              </w:rPr>
            </w:pPr>
            <w:r w:rsidRPr="005C3FE9">
              <w:rPr>
                <w:spacing w:val="-3"/>
                <w:lang w:val="en-GB"/>
              </w:rPr>
              <w:t>1.9E-11</w:t>
            </w:r>
          </w:p>
        </w:tc>
        <w:tc>
          <w:tcPr>
            <w:tcW w:w="1080" w:type="dxa"/>
            <w:vAlign w:val="center"/>
          </w:tcPr>
          <w:p w14:paraId="045BAA3A" w14:textId="77777777" w:rsidR="004D7545" w:rsidRPr="005C3FE9" w:rsidRDefault="004D7545" w:rsidP="0051268E">
            <w:pPr>
              <w:spacing w:line="360" w:lineRule="auto"/>
              <w:ind w:firstLine="0"/>
              <w:jc w:val="center"/>
              <w:rPr>
                <w:noProof/>
                <w:lang w:val="en-GB"/>
              </w:rPr>
            </w:pPr>
            <w:r w:rsidRPr="005C3FE9">
              <w:rPr>
                <w:spacing w:val="-3"/>
                <w:lang w:val="en-GB"/>
              </w:rPr>
              <w:t>0.6E-11</w:t>
            </w:r>
          </w:p>
        </w:tc>
        <w:tc>
          <w:tcPr>
            <w:tcW w:w="990" w:type="dxa"/>
            <w:vAlign w:val="center"/>
          </w:tcPr>
          <w:p w14:paraId="4B9E1E74" w14:textId="77777777" w:rsidR="004D7545" w:rsidRPr="005C3FE9" w:rsidRDefault="004D7545" w:rsidP="0051268E">
            <w:pPr>
              <w:spacing w:line="360" w:lineRule="auto"/>
              <w:ind w:firstLine="0"/>
              <w:jc w:val="center"/>
              <w:rPr>
                <w:noProof/>
                <w:lang w:val="en-GB"/>
              </w:rPr>
            </w:pPr>
            <w:r w:rsidRPr="005C3FE9">
              <w:rPr>
                <w:spacing w:val="-3"/>
                <w:lang w:val="en-GB"/>
              </w:rPr>
              <w:t>1.9E-10</w:t>
            </w:r>
          </w:p>
        </w:tc>
        <w:tc>
          <w:tcPr>
            <w:tcW w:w="990" w:type="dxa"/>
            <w:vAlign w:val="center"/>
          </w:tcPr>
          <w:p w14:paraId="0C032880" w14:textId="77777777" w:rsidR="004D7545" w:rsidRPr="005C3FE9" w:rsidRDefault="004D7545" w:rsidP="0051268E">
            <w:pPr>
              <w:spacing w:line="360" w:lineRule="auto"/>
              <w:ind w:firstLine="0"/>
              <w:jc w:val="center"/>
              <w:rPr>
                <w:noProof/>
                <w:lang w:val="en-GB"/>
              </w:rPr>
            </w:pPr>
            <w:r w:rsidRPr="005C3FE9">
              <w:rPr>
                <w:spacing w:val="-3"/>
                <w:lang w:val="en-GB"/>
              </w:rPr>
              <w:t>0.6E-11</w:t>
            </w:r>
          </w:p>
        </w:tc>
      </w:tr>
      <w:tr w:rsidR="004D7545" w:rsidRPr="005C3FE9" w14:paraId="2FA8C6D3" w14:textId="77777777" w:rsidTr="00EB0B93">
        <w:trPr>
          <w:trHeight w:val="347"/>
          <w:jc w:val="center"/>
        </w:trPr>
        <w:tc>
          <w:tcPr>
            <w:tcW w:w="3060" w:type="dxa"/>
            <w:tcBorders>
              <w:bottom w:val="single" w:sz="4" w:space="0" w:color="auto"/>
            </w:tcBorders>
          </w:tcPr>
          <w:p w14:paraId="69993F24" w14:textId="77777777" w:rsidR="004D7545" w:rsidRPr="005C3FE9" w:rsidRDefault="004D7545" w:rsidP="00F051CE">
            <w:pPr>
              <w:spacing w:line="360" w:lineRule="auto"/>
              <w:ind w:firstLine="0"/>
              <w:jc w:val="center"/>
              <w:rPr>
                <w:noProof/>
                <w:lang w:val="en-US"/>
              </w:rPr>
            </w:pPr>
            <w:r w:rsidRPr="005C3FE9">
              <w:rPr>
                <w:noProof/>
                <w:lang w:val="en-GB"/>
              </w:rPr>
              <w:t xml:space="preserve">Fixed charge density </w:t>
            </w:r>
            <w:r w:rsidRPr="005C3FE9">
              <w:rPr>
                <w:noProof/>
                <w:lang w:val="en-US"/>
              </w:rPr>
              <w:t>(</w:t>
            </w:r>
            <m:oMath>
              <m:sSub>
                <m:sSubPr>
                  <m:ctrlPr>
                    <w:rPr>
                      <w:rFonts w:ascii="Cambria Math" w:hAnsi="Cambria Math"/>
                      <w:i/>
                      <w:noProof/>
                      <w:lang w:val="en-US"/>
                    </w:rPr>
                  </m:ctrlPr>
                </m:sSubPr>
                <m:e>
                  <m:r>
                    <w:rPr>
                      <w:rFonts w:ascii="Cambria Math" w:hAnsi="Cambria Math"/>
                      <w:noProof/>
                      <w:lang w:val="en-US"/>
                    </w:rPr>
                    <m:t>X</m:t>
                  </m:r>
                </m:e>
                <m:sub>
                  <m:r>
                    <w:rPr>
                      <w:rFonts w:ascii="Cambria Math" w:hAnsi="Cambria Math"/>
                      <w:noProof/>
                      <w:lang w:val="en-US"/>
                    </w:rPr>
                    <m:t>m</m:t>
                  </m:r>
                </m:sub>
              </m:sSub>
            </m:oMath>
            <w:r w:rsidRPr="005C3FE9">
              <w:rPr>
                <w:noProof/>
                <w:lang w:val="en-US"/>
              </w:rPr>
              <w:t>)</w:t>
            </w:r>
          </w:p>
        </w:tc>
        <w:tc>
          <w:tcPr>
            <w:tcW w:w="1760" w:type="dxa"/>
            <w:tcBorders>
              <w:bottom w:val="single" w:sz="4" w:space="0" w:color="auto"/>
            </w:tcBorders>
          </w:tcPr>
          <w:p w14:paraId="37183AB8" w14:textId="77777777" w:rsidR="004D7545" w:rsidRPr="005C3FE9" w:rsidRDefault="004D7545" w:rsidP="00F051CE">
            <w:pPr>
              <w:spacing w:line="360" w:lineRule="auto"/>
              <w:ind w:firstLine="0"/>
              <w:jc w:val="center"/>
              <w:rPr>
                <w:noProof/>
                <w:lang w:val="en-GB"/>
              </w:rPr>
            </w:pPr>
            <w:r w:rsidRPr="005C3FE9">
              <w:rPr>
                <w:noProof/>
                <w:lang w:val="en-GB"/>
              </w:rPr>
              <w:t>mol m</w:t>
            </w:r>
            <w:r w:rsidRPr="005C3FE9">
              <w:rPr>
                <w:noProof/>
                <w:vertAlign w:val="superscript"/>
                <w:lang w:val="en-GB"/>
              </w:rPr>
              <w:t>-3</w:t>
            </w:r>
          </w:p>
        </w:tc>
        <w:tc>
          <w:tcPr>
            <w:tcW w:w="990" w:type="dxa"/>
            <w:tcBorders>
              <w:bottom w:val="single" w:sz="4" w:space="0" w:color="auto"/>
            </w:tcBorders>
            <w:vAlign w:val="center"/>
          </w:tcPr>
          <w:p w14:paraId="37917B3D" w14:textId="77777777" w:rsidR="004D7545" w:rsidRPr="005C3FE9" w:rsidRDefault="004D7545" w:rsidP="0051268E">
            <w:pPr>
              <w:spacing w:line="360" w:lineRule="auto"/>
              <w:ind w:firstLine="0"/>
              <w:jc w:val="center"/>
              <w:rPr>
                <w:noProof/>
                <w:lang w:val="en-GB"/>
              </w:rPr>
            </w:pPr>
            <w:r w:rsidRPr="005C3FE9">
              <w:rPr>
                <w:noProof/>
                <w:lang w:val="en-GB"/>
              </w:rPr>
              <w:t>5,000</w:t>
            </w:r>
          </w:p>
        </w:tc>
        <w:tc>
          <w:tcPr>
            <w:tcW w:w="1080" w:type="dxa"/>
            <w:tcBorders>
              <w:bottom w:val="single" w:sz="4" w:space="0" w:color="auto"/>
            </w:tcBorders>
            <w:vAlign w:val="center"/>
          </w:tcPr>
          <w:p w14:paraId="63319731" w14:textId="77777777" w:rsidR="004D7545" w:rsidRPr="005C3FE9" w:rsidRDefault="004D7545" w:rsidP="0051268E">
            <w:pPr>
              <w:spacing w:line="360" w:lineRule="auto"/>
              <w:ind w:firstLine="0"/>
              <w:jc w:val="center"/>
              <w:rPr>
                <w:noProof/>
                <w:lang w:val="en-GB"/>
              </w:rPr>
            </w:pPr>
            <w:r w:rsidRPr="005C3FE9">
              <w:rPr>
                <w:noProof/>
                <w:lang w:val="en-GB"/>
              </w:rPr>
              <w:t>5,000</w:t>
            </w:r>
          </w:p>
        </w:tc>
        <w:tc>
          <w:tcPr>
            <w:tcW w:w="990" w:type="dxa"/>
            <w:tcBorders>
              <w:bottom w:val="single" w:sz="4" w:space="0" w:color="auto"/>
            </w:tcBorders>
            <w:vAlign w:val="center"/>
          </w:tcPr>
          <w:p w14:paraId="0082304F" w14:textId="77777777" w:rsidR="004D7545" w:rsidRPr="005C3FE9" w:rsidRDefault="004D7545" w:rsidP="0051268E">
            <w:pPr>
              <w:spacing w:line="360" w:lineRule="auto"/>
              <w:ind w:firstLine="0"/>
              <w:jc w:val="center"/>
              <w:rPr>
                <w:noProof/>
                <w:lang w:val="en-GB"/>
              </w:rPr>
            </w:pPr>
            <w:r w:rsidRPr="005C3FE9">
              <w:rPr>
                <w:noProof/>
                <w:lang w:val="en-GB"/>
              </w:rPr>
              <w:t>5,000</w:t>
            </w:r>
          </w:p>
        </w:tc>
        <w:tc>
          <w:tcPr>
            <w:tcW w:w="990" w:type="dxa"/>
            <w:tcBorders>
              <w:bottom w:val="single" w:sz="4" w:space="0" w:color="auto"/>
            </w:tcBorders>
            <w:vAlign w:val="center"/>
          </w:tcPr>
          <w:p w14:paraId="1D8403B1" w14:textId="77777777" w:rsidR="004D7545" w:rsidRPr="005C3FE9" w:rsidRDefault="004D7545" w:rsidP="0051268E">
            <w:pPr>
              <w:spacing w:line="360" w:lineRule="auto"/>
              <w:ind w:firstLine="0"/>
              <w:jc w:val="center"/>
              <w:rPr>
                <w:noProof/>
                <w:lang w:val="en-GB"/>
              </w:rPr>
            </w:pPr>
            <w:r w:rsidRPr="005C3FE9">
              <w:rPr>
                <w:noProof/>
                <w:lang w:val="en-GB"/>
              </w:rPr>
              <w:t>5,000</w:t>
            </w:r>
          </w:p>
        </w:tc>
      </w:tr>
    </w:tbl>
    <w:p w14:paraId="4AC519FF" w14:textId="77777777" w:rsidR="007B61F0" w:rsidRPr="005C3FE9" w:rsidRDefault="007B61F0" w:rsidP="00D0301A">
      <w:pPr>
        <w:pStyle w:val="Didascalia"/>
        <w:keepNext/>
        <w:spacing w:after="0"/>
      </w:pPr>
      <w:bookmarkStart w:id="16" w:name="_Ref107768790"/>
      <w:bookmarkStart w:id="17" w:name="_Ref101280965"/>
    </w:p>
    <w:p w14:paraId="28E6E951" w14:textId="1802ED87" w:rsidR="00D0301A" w:rsidRPr="005C3FE9" w:rsidRDefault="00D0301A" w:rsidP="00D0301A">
      <w:pPr>
        <w:pStyle w:val="Didascalia"/>
        <w:keepNext/>
        <w:spacing w:after="0"/>
      </w:pPr>
      <w:r w:rsidRPr="005C3FE9">
        <w:t xml:space="preserve">Table </w:t>
      </w:r>
      <w:r w:rsidRPr="005C3FE9">
        <w:fldChar w:fldCharType="begin"/>
      </w:r>
      <w:r w:rsidRPr="005C3FE9">
        <w:instrText xml:space="preserve"> SEQ Table \* ARABIC </w:instrText>
      </w:r>
      <w:r w:rsidRPr="005C3FE9">
        <w:fldChar w:fldCharType="separate"/>
      </w:r>
      <w:r w:rsidR="007D3E0D">
        <w:rPr>
          <w:noProof/>
        </w:rPr>
        <w:t>4</w:t>
      </w:r>
      <w:r w:rsidRPr="005C3FE9">
        <w:fldChar w:fldCharType="end"/>
      </w:r>
      <w:bookmarkEnd w:id="16"/>
      <w:r w:rsidRPr="005C3FE9">
        <w:t xml:space="preserve">. </w:t>
      </w:r>
      <w:r w:rsidR="00DF686A" w:rsidRPr="005C3FE9">
        <w:t xml:space="preserve">Fixed </w:t>
      </w:r>
      <w:r w:rsidR="000D0F75" w:rsidRPr="005C3FE9">
        <w:t>parameters</w:t>
      </w:r>
      <w:r w:rsidRPr="005C3FE9">
        <w:rPr>
          <w:spacing w:val="-3"/>
          <w:lang w:val="en-GB"/>
        </w:rPr>
        <w:t>.</w:t>
      </w:r>
    </w:p>
    <w:tbl>
      <w:tblPr>
        <w:tblW w:w="10281" w:type="dxa"/>
        <w:jc w:val="center"/>
        <w:tblLook w:val="04A0" w:firstRow="1" w:lastRow="0" w:firstColumn="1" w:lastColumn="0" w:noHBand="0" w:noVBand="1"/>
      </w:tblPr>
      <w:tblGrid>
        <w:gridCol w:w="6030"/>
        <w:gridCol w:w="1170"/>
        <w:gridCol w:w="900"/>
        <w:gridCol w:w="467"/>
        <w:gridCol w:w="989"/>
        <w:gridCol w:w="725"/>
      </w:tblGrid>
      <w:tr w:rsidR="00D0301A" w:rsidRPr="005C3FE9" w14:paraId="2156E0E7" w14:textId="77777777" w:rsidTr="00A70C1B">
        <w:trPr>
          <w:trHeight w:val="347"/>
          <w:jc w:val="center"/>
        </w:trPr>
        <w:tc>
          <w:tcPr>
            <w:tcW w:w="10281" w:type="dxa"/>
            <w:gridSpan w:val="6"/>
            <w:tcBorders>
              <w:top w:val="single" w:sz="4" w:space="0" w:color="auto"/>
              <w:bottom w:val="single" w:sz="4" w:space="0" w:color="auto"/>
            </w:tcBorders>
          </w:tcPr>
          <w:p w14:paraId="1B3A2980" w14:textId="77777777" w:rsidR="00D0301A" w:rsidRPr="005C3FE9" w:rsidRDefault="00D0301A" w:rsidP="007A4F7D">
            <w:pPr>
              <w:spacing w:line="360" w:lineRule="auto"/>
              <w:ind w:firstLine="0"/>
              <w:jc w:val="center"/>
              <w:rPr>
                <w:noProof/>
                <w:lang w:val="en-GB"/>
              </w:rPr>
            </w:pPr>
            <w:r w:rsidRPr="005C3FE9">
              <w:rPr>
                <w:noProof/>
                <w:lang w:val="en-GB"/>
              </w:rPr>
              <w:t>Geometrical features</w:t>
            </w:r>
          </w:p>
        </w:tc>
      </w:tr>
      <w:tr w:rsidR="00D0301A" w:rsidRPr="005C3FE9" w14:paraId="38F4F71A" w14:textId="77777777" w:rsidTr="00A70C1B">
        <w:trPr>
          <w:trHeight w:val="347"/>
          <w:jc w:val="center"/>
        </w:trPr>
        <w:tc>
          <w:tcPr>
            <w:tcW w:w="6030" w:type="dxa"/>
            <w:vAlign w:val="center"/>
          </w:tcPr>
          <w:p w14:paraId="0E876CA5" w14:textId="70301127" w:rsidR="00D0301A" w:rsidRPr="005C3FE9" w:rsidRDefault="00D0301A" w:rsidP="009E50BA">
            <w:pPr>
              <w:spacing w:line="360" w:lineRule="auto"/>
              <w:ind w:firstLine="0"/>
              <w:jc w:val="center"/>
              <w:rPr>
                <w:noProof/>
                <w:lang w:val="en-GB"/>
              </w:rPr>
            </w:pPr>
            <w:r w:rsidRPr="005C3FE9">
              <w:rPr>
                <w:lang w:val="en-US"/>
              </w:rPr>
              <w:t>Spacer width (</w:t>
            </w:r>
            <m:oMath>
              <m:r>
                <w:rPr>
                  <w:rFonts w:ascii="Cambria Math" w:hAnsi="Cambria Math"/>
                  <w:lang w:val="en-US"/>
                </w:rPr>
                <m:t>b</m:t>
              </m:r>
            </m:oMath>
            <w:r w:rsidRPr="005C3FE9">
              <w:rPr>
                <w:lang w:val="en-US"/>
              </w:rPr>
              <w:t>)</w:t>
            </w:r>
          </w:p>
        </w:tc>
        <w:tc>
          <w:tcPr>
            <w:tcW w:w="1170" w:type="dxa"/>
            <w:vAlign w:val="center"/>
          </w:tcPr>
          <w:p w14:paraId="7C5FA66B" w14:textId="77777777" w:rsidR="00D0301A" w:rsidRPr="005C3FE9" w:rsidRDefault="00D0301A" w:rsidP="009E50BA">
            <w:pPr>
              <w:spacing w:line="360" w:lineRule="auto"/>
              <w:ind w:firstLine="0"/>
              <w:jc w:val="center"/>
              <w:rPr>
                <w:noProof/>
                <w:lang w:val="en-GB"/>
              </w:rPr>
            </w:pPr>
            <w:r w:rsidRPr="005C3FE9">
              <w:rPr>
                <w:lang w:val="en-US"/>
              </w:rPr>
              <w:t>cm</w:t>
            </w:r>
          </w:p>
        </w:tc>
        <w:tc>
          <w:tcPr>
            <w:tcW w:w="900" w:type="dxa"/>
            <w:vAlign w:val="center"/>
          </w:tcPr>
          <w:p w14:paraId="7C8044B6" w14:textId="77777777" w:rsidR="00D0301A" w:rsidRPr="005C3FE9" w:rsidRDefault="00D0301A" w:rsidP="009E50BA">
            <w:pPr>
              <w:spacing w:line="360" w:lineRule="auto"/>
              <w:ind w:firstLine="0"/>
              <w:jc w:val="center"/>
              <w:rPr>
                <w:noProof/>
                <w:lang w:val="en-GB"/>
              </w:rPr>
            </w:pPr>
            <w:r w:rsidRPr="005C3FE9">
              <w:rPr>
                <w:noProof/>
                <w:lang w:val="en-GB"/>
              </w:rPr>
              <w:t>47.6</w:t>
            </w:r>
          </w:p>
        </w:tc>
        <w:tc>
          <w:tcPr>
            <w:tcW w:w="467" w:type="dxa"/>
            <w:vAlign w:val="center"/>
          </w:tcPr>
          <w:p w14:paraId="5FD90568" w14:textId="77777777" w:rsidR="00D0301A" w:rsidRPr="005C3FE9" w:rsidRDefault="00D0301A" w:rsidP="009E50BA">
            <w:pPr>
              <w:spacing w:line="360" w:lineRule="auto"/>
              <w:ind w:firstLine="0"/>
              <w:jc w:val="center"/>
              <w:rPr>
                <w:noProof/>
                <w:lang w:val="en-GB"/>
              </w:rPr>
            </w:pPr>
          </w:p>
        </w:tc>
        <w:tc>
          <w:tcPr>
            <w:tcW w:w="989" w:type="dxa"/>
            <w:vAlign w:val="center"/>
          </w:tcPr>
          <w:p w14:paraId="23B15A66" w14:textId="77777777" w:rsidR="00D0301A" w:rsidRPr="005C3FE9" w:rsidRDefault="00D0301A" w:rsidP="009E50BA">
            <w:pPr>
              <w:spacing w:line="360" w:lineRule="auto"/>
              <w:ind w:firstLine="0"/>
              <w:jc w:val="center"/>
              <w:rPr>
                <w:noProof/>
                <w:lang w:val="en-GB"/>
              </w:rPr>
            </w:pPr>
          </w:p>
        </w:tc>
        <w:tc>
          <w:tcPr>
            <w:tcW w:w="725" w:type="dxa"/>
            <w:vAlign w:val="center"/>
          </w:tcPr>
          <w:p w14:paraId="65E5B8F2" w14:textId="77777777" w:rsidR="00D0301A" w:rsidRPr="005C3FE9" w:rsidRDefault="00D0301A" w:rsidP="009E50BA">
            <w:pPr>
              <w:spacing w:line="360" w:lineRule="auto"/>
              <w:ind w:firstLine="0"/>
              <w:jc w:val="center"/>
              <w:rPr>
                <w:noProof/>
                <w:lang w:val="en-GB"/>
              </w:rPr>
            </w:pPr>
          </w:p>
        </w:tc>
      </w:tr>
      <w:tr w:rsidR="004B17B8" w:rsidRPr="005C3FE9" w14:paraId="5585873A" w14:textId="77777777" w:rsidTr="00A70C1B">
        <w:trPr>
          <w:trHeight w:val="347"/>
          <w:jc w:val="center"/>
        </w:trPr>
        <w:tc>
          <w:tcPr>
            <w:tcW w:w="6030" w:type="dxa"/>
            <w:vAlign w:val="center"/>
          </w:tcPr>
          <w:p w14:paraId="55BCA867" w14:textId="2677F0D0" w:rsidR="004B17B8" w:rsidRPr="005C3FE9" w:rsidRDefault="004B17B8" w:rsidP="009E50BA">
            <w:pPr>
              <w:spacing w:line="360" w:lineRule="auto"/>
              <w:ind w:firstLine="0"/>
              <w:jc w:val="center"/>
              <w:rPr>
                <w:lang w:val="en-US"/>
              </w:rPr>
            </w:pPr>
            <w:r w:rsidRPr="005C3FE9">
              <w:rPr>
                <w:lang w:val="en-US"/>
              </w:rPr>
              <w:t>Spacer type</w:t>
            </w:r>
          </w:p>
        </w:tc>
        <w:tc>
          <w:tcPr>
            <w:tcW w:w="1170" w:type="dxa"/>
            <w:vAlign w:val="center"/>
          </w:tcPr>
          <w:p w14:paraId="41955215" w14:textId="52972BBD" w:rsidR="004B17B8" w:rsidRPr="005C3FE9" w:rsidRDefault="004B17B8" w:rsidP="009E50BA">
            <w:pPr>
              <w:spacing w:line="360" w:lineRule="auto"/>
              <w:ind w:firstLine="0"/>
              <w:jc w:val="center"/>
              <w:rPr>
                <w:lang w:val="en-US"/>
              </w:rPr>
            </w:pPr>
            <w:r w:rsidRPr="005C3FE9">
              <w:rPr>
                <w:lang w:val="en-US"/>
              </w:rPr>
              <w:t>-</w:t>
            </w:r>
          </w:p>
        </w:tc>
        <w:tc>
          <w:tcPr>
            <w:tcW w:w="900" w:type="dxa"/>
            <w:vAlign w:val="center"/>
          </w:tcPr>
          <w:p w14:paraId="187AC13B" w14:textId="07795085" w:rsidR="004B17B8" w:rsidRPr="005C3FE9" w:rsidRDefault="004B17B8" w:rsidP="009E50BA">
            <w:pPr>
              <w:spacing w:line="360" w:lineRule="auto"/>
              <w:ind w:firstLine="0"/>
              <w:jc w:val="center"/>
              <w:rPr>
                <w:noProof/>
                <w:lang w:val="en-GB"/>
              </w:rPr>
            </w:pPr>
            <w:r w:rsidRPr="005C3FE9">
              <w:rPr>
                <w:noProof/>
                <w:lang w:val="en-GB"/>
              </w:rPr>
              <w:t>woven</w:t>
            </w:r>
          </w:p>
        </w:tc>
        <w:tc>
          <w:tcPr>
            <w:tcW w:w="467" w:type="dxa"/>
            <w:vAlign w:val="center"/>
          </w:tcPr>
          <w:p w14:paraId="3853A07E" w14:textId="77777777" w:rsidR="004B17B8" w:rsidRPr="005C3FE9" w:rsidRDefault="004B17B8" w:rsidP="009E50BA">
            <w:pPr>
              <w:spacing w:line="360" w:lineRule="auto"/>
              <w:ind w:firstLine="0"/>
              <w:jc w:val="center"/>
              <w:rPr>
                <w:noProof/>
                <w:lang w:val="en-GB"/>
              </w:rPr>
            </w:pPr>
          </w:p>
        </w:tc>
        <w:tc>
          <w:tcPr>
            <w:tcW w:w="989" w:type="dxa"/>
            <w:vAlign w:val="center"/>
          </w:tcPr>
          <w:p w14:paraId="7B40D41E" w14:textId="77777777" w:rsidR="004B17B8" w:rsidRPr="005C3FE9" w:rsidRDefault="004B17B8" w:rsidP="009E50BA">
            <w:pPr>
              <w:spacing w:line="360" w:lineRule="auto"/>
              <w:ind w:firstLine="0"/>
              <w:jc w:val="center"/>
              <w:rPr>
                <w:noProof/>
                <w:lang w:val="en-GB"/>
              </w:rPr>
            </w:pPr>
          </w:p>
        </w:tc>
        <w:tc>
          <w:tcPr>
            <w:tcW w:w="725" w:type="dxa"/>
            <w:vAlign w:val="center"/>
          </w:tcPr>
          <w:p w14:paraId="011674A5" w14:textId="77777777" w:rsidR="004B17B8" w:rsidRPr="005C3FE9" w:rsidRDefault="004B17B8" w:rsidP="009E50BA">
            <w:pPr>
              <w:spacing w:line="360" w:lineRule="auto"/>
              <w:ind w:firstLine="0"/>
              <w:jc w:val="center"/>
              <w:rPr>
                <w:noProof/>
                <w:lang w:val="en-GB"/>
              </w:rPr>
            </w:pPr>
          </w:p>
        </w:tc>
      </w:tr>
      <w:tr w:rsidR="004B17B8" w:rsidRPr="005C3FE9" w14:paraId="1705C9EF" w14:textId="77777777" w:rsidTr="00A70C1B">
        <w:trPr>
          <w:trHeight w:val="347"/>
          <w:jc w:val="center"/>
        </w:trPr>
        <w:tc>
          <w:tcPr>
            <w:tcW w:w="6030" w:type="dxa"/>
            <w:vAlign w:val="center"/>
          </w:tcPr>
          <w:p w14:paraId="5CD4979A" w14:textId="1A4B7796" w:rsidR="004B17B8" w:rsidRPr="005C3FE9" w:rsidRDefault="004B17B8" w:rsidP="004B17B8">
            <w:pPr>
              <w:spacing w:line="360" w:lineRule="auto"/>
              <w:ind w:firstLine="0"/>
              <w:jc w:val="center"/>
              <w:rPr>
                <w:lang w:val="en-US"/>
              </w:rPr>
            </w:pPr>
            <w:r w:rsidRPr="005C3FE9">
              <w:rPr>
                <w:lang w:val="en-US"/>
              </w:rPr>
              <w:t>Spacer pitch-to-height ratio</w:t>
            </w:r>
          </w:p>
        </w:tc>
        <w:tc>
          <w:tcPr>
            <w:tcW w:w="1170" w:type="dxa"/>
            <w:vAlign w:val="center"/>
          </w:tcPr>
          <w:p w14:paraId="62C8D4EC" w14:textId="54C5A3A3" w:rsidR="004B17B8" w:rsidRPr="005C3FE9" w:rsidRDefault="004B17B8" w:rsidP="004B17B8">
            <w:pPr>
              <w:spacing w:line="360" w:lineRule="auto"/>
              <w:ind w:firstLine="0"/>
              <w:jc w:val="center"/>
              <w:rPr>
                <w:lang w:val="en-US"/>
              </w:rPr>
            </w:pPr>
            <w:r w:rsidRPr="005C3FE9">
              <w:rPr>
                <w:lang w:val="en-US"/>
              </w:rPr>
              <w:t>-</w:t>
            </w:r>
          </w:p>
        </w:tc>
        <w:tc>
          <w:tcPr>
            <w:tcW w:w="900" w:type="dxa"/>
            <w:vAlign w:val="center"/>
          </w:tcPr>
          <w:p w14:paraId="4D9D43BD" w14:textId="14F858A6" w:rsidR="004B17B8" w:rsidRPr="005C3FE9" w:rsidRDefault="004B17B8" w:rsidP="004B17B8">
            <w:pPr>
              <w:spacing w:line="360" w:lineRule="auto"/>
              <w:ind w:firstLine="0"/>
              <w:jc w:val="center"/>
              <w:rPr>
                <w:noProof/>
                <w:lang w:val="en-GB"/>
              </w:rPr>
            </w:pPr>
            <w:r w:rsidRPr="005C3FE9">
              <w:rPr>
                <w:noProof/>
                <w:lang w:val="en-GB"/>
              </w:rPr>
              <w:t>2</w:t>
            </w:r>
          </w:p>
        </w:tc>
        <w:tc>
          <w:tcPr>
            <w:tcW w:w="467" w:type="dxa"/>
            <w:vAlign w:val="center"/>
          </w:tcPr>
          <w:p w14:paraId="253C99FB" w14:textId="77777777" w:rsidR="004B17B8" w:rsidRPr="005C3FE9" w:rsidRDefault="004B17B8" w:rsidP="004B17B8">
            <w:pPr>
              <w:spacing w:line="360" w:lineRule="auto"/>
              <w:ind w:firstLine="0"/>
              <w:jc w:val="center"/>
              <w:rPr>
                <w:noProof/>
                <w:lang w:val="en-GB"/>
              </w:rPr>
            </w:pPr>
          </w:p>
        </w:tc>
        <w:tc>
          <w:tcPr>
            <w:tcW w:w="989" w:type="dxa"/>
            <w:vAlign w:val="center"/>
          </w:tcPr>
          <w:p w14:paraId="20EBF060" w14:textId="77777777" w:rsidR="004B17B8" w:rsidRPr="005C3FE9" w:rsidRDefault="004B17B8" w:rsidP="004B17B8">
            <w:pPr>
              <w:spacing w:line="360" w:lineRule="auto"/>
              <w:ind w:firstLine="0"/>
              <w:jc w:val="center"/>
              <w:rPr>
                <w:noProof/>
                <w:lang w:val="en-GB"/>
              </w:rPr>
            </w:pPr>
          </w:p>
        </w:tc>
        <w:tc>
          <w:tcPr>
            <w:tcW w:w="725" w:type="dxa"/>
            <w:vAlign w:val="center"/>
          </w:tcPr>
          <w:p w14:paraId="16716393" w14:textId="77777777" w:rsidR="004B17B8" w:rsidRPr="005C3FE9" w:rsidRDefault="004B17B8" w:rsidP="004B17B8">
            <w:pPr>
              <w:spacing w:line="360" w:lineRule="auto"/>
              <w:ind w:firstLine="0"/>
              <w:jc w:val="center"/>
              <w:rPr>
                <w:noProof/>
                <w:lang w:val="en-GB"/>
              </w:rPr>
            </w:pPr>
          </w:p>
        </w:tc>
      </w:tr>
      <w:tr w:rsidR="004B17B8" w:rsidRPr="005C3FE9" w14:paraId="59399105" w14:textId="77777777" w:rsidTr="00A70C1B">
        <w:trPr>
          <w:trHeight w:val="347"/>
          <w:jc w:val="center"/>
        </w:trPr>
        <w:tc>
          <w:tcPr>
            <w:tcW w:w="6030" w:type="dxa"/>
            <w:vAlign w:val="center"/>
          </w:tcPr>
          <w:p w14:paraId="754DC433" w14:textId="166DA08A" w:rsidR="004B17B8" w:rsidRPr="005C3FE9" w:rsidRDefault="004B17B8" w:rsidP="004B17B8">
            <w:pPr>
              <w:spacing w:line="360" w:lineRule="auto"/>
              <w:ind w:firstLine="0"/>
              <w:jc w:val="center"/>
              <w:rPr>
                <w:lang w:val="en-US"/>
              </w:rPr>
            </w:pPr>
            <w:r w:rsidRPr="005C3FE9">
              <w:rPr>
                <w:lang w:val="en-US"/>
              </w:rPr>
              <w:lastRenderedPageBreak/>
              <w:t>Spacer flow attack angle</w:t>
            </w:r>
          </w:p>
        </w:tc>
        <w:tc>
          <w:tcPr>
            <w:tcW w:w="1170" w:type="dxa"/>
            <w:vAlign w:val="center"/>
          </w:tcPr>
          <w:p w14:paraId="436CD582" w14:textId="06B48582" w:rsidR="004B17B8" w:rsidRPr="005C3FE9" w:rsidRDefault="004B17B8" w:rsidP="004B17B8">
            <w:pPr>
              <w:spacing w:line="360" w:lineRule="auto"/>
              <w:ind w:firstLine="0"/>
              <w:jc w:val="center"/>
              <w:rPr>
                <w:lang w:val="en-US"/>
              </w:rPr>
            </w:pPr>
            <w:r w:rsidRPr="005C3FE9">
              <w:rPr>
                <w:lang w:val="en-US"/>
              </w:rPr>
              <w:t>-</w:t>
            </w:r>
          </w:p>
        </w:tc>
        <w:tc>
          <w:tcPr>
            <w:tcW w:w="900" w:type="dxa"/>
            <w:vAlign w:val="center"/>
          </w:tcPr>
          <w:p w14:paraId="4147B52B" w14:textId="5672889E" w:rsidR="004B17B8" w:rsidRPr="005C3FE9" w:rsidRDefault="004B17B8" w:rsidP="004B17B8">
            <w:pPr>
              <w:spacing w:line="360" w:lineRule="auto"/>
              <w:ind w:firstLine="0"/>
              <w:jc w:val="center"/>
              <w:rPr>
                <w:noProof/>
                <w:lang w:val="en-GB"/>
              </w:rPr>
            </w:pPr>
            <w:r w:rsidRPr="005C3FE9">
              <w:rPr>
                <w:noProof/>
                <w:lang w:val="en-GB"/>
              </w:rPr>
              <w:t>45°</w:t>
            </w:r>
          </w:p>
        </w:tc>
        <w:tc>
          <w:tcPr>
            <w:tcW w:w="467" w:type="dxa"/>
            <w:vAlign w:val="center"/>
          </w:tcPr>
          <w:p w14:paraId="76FDFD66" w14:textId="77777777" w:rsidR="004B17B8" w:rsidRPr="005C3FE9" w:rsidRDefault="004B17B8" w:rsidP="004B17B8">
            <w:pPr>
              <w:spacing w:line="360" w:lineRule="auto"/>
              <w:ind w:firstLine="0"/>
              <w:jc w:val="center"/>
              <w:rPr>
                <w:noProof/>
                <w:lang w:val="en-GB"/>
              </w:rPr>
            </w:pPr>
          </w:p>
        </w:tc>
        <w:tc>
          <w:tcPr>
            <w:tcW w:w="989" w:type="dxa"/>
            <w:vAlign w:val="center"/>
          </w:tcPr>
          <w:p w14:paraId="08EF168A" w14:textId="77777777" w:rsidR="004B17B8" w:rsidRPr="005C3FE9" w:rsidRDefault="004B17B8" w:rsidP="004B17B8">
            <w:pPr>
              <w:spacing w:line="360" w:lineRule="auto"/>
              <w:ind w:firstLine="0"/>
              <w:jc w:val="center"/>
              <w:rPr>
                <w:noProof/>
                <w:lang w:val="en-GB"/>
              </w:rPr>
            </w:pPr>
          </w:p>
        </w:tc>
        <w:tc>
          <w:tcPr>
            <w:tcW w:w="725" w:type="dxa"/>
            <w:vAlign w:val="center"/>
          </w:tcPr>
          <w:p w14:paraId="57404F93" w14:textId="77777777" w:rsidR="004B17B8" w:rsidRPr="005C3FE9" w:rsidRDefault="004B17B8" w:rsidP="004B17B8">
            <w:pPr>
              <w:spacing w:line="360" w:lineRule="auto"/>
              <w:ind w:firstLine="0"/>
              <w:jc w:val="center"/>
              <w:rPr>
                <w:noProof/>
                <w:lang w:val="en-GB"/>
              </w:rPr>
            </w:pPr>
          </w:p>
        </w:tc>
      </w:tr>
      <w:tr w:rsidR="00D0301A" w:rsidRPr="005C3FE9" w14:paraId="58D612AE" w14:textId="77777777" w:rsidTr="00A70C1B">
        <w:trPr>
          <w:trHeight w:val="347"/>
          <w:jc w:val="center"/>
        </w:trPr>
        <w:tc>
          <w:tcPr>
            <w:tcW w:w="6030" w:type="dxa"/>
            <w:vAlign w:val="center"/>
          </w:tcPr>
          <w:p w14:paraId="75155329" w14:textId="4A04E6BD" w:rsidR="00D0301A" w:rsidRPr="005C3FE9" w:rsidRDefault="00D0301A" w:rsidP="009E50BA">
            <w:pPr>
              <w:spacing w:line="360" w:lineRule="auto"/>
              <w:ind w:firstLine="0"/>
              <w:jc w:val="center"/>
              <w:rPr>
                <w:noProof/>
                <w:lang w:val="en-GB"/>
              </w:rPr>
            </w:pPr>
            <w:r w:rsidRPr="005C3FE9">
              <w:rPr>
                <w:lang w:val="en-US"/>
              </w:rPr>
              <w:t xml:space="preserve">N° spacer holes </w:t>
            </w:r>
            <w:r w:rsidR="007B61F0" w:rsidRPr="005C3FE9">
              <w:rPr>
                <w:lang w:val="en-US"/>
              </w:rPr>
              <w:t xml:space="preserve">for manifolds </w:t>
            </w:r>
            <w:r w:rsidRPr="005C3FE9">
              <w:rPr>
                <w:lang w:val="en-US"/>
              </w:rPr>
              <w:t>(</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oles</m:t>
                  </m:r>
                </m:sub>
              </m:sSub>
            </m:oMath>
            <w:r w:rsidRPr="005C3FE9">
              <w:rPr>
                <w:lang w:val="en-US"/>
              </w:rPr>
              <w:t>)</w:t>
            </w:r>
          </w:p>
        </w:tc>
        <w:tc>
          <w:tcPr>
            <w:tcW w:w="1170" w:type="dxa"/>
            <w:vAlign w:val="center"/>
          </w:tcPr>
          <w:p w14:paraId="4E244C79" w14:textId="77777777" w:rsidR="00D0301A" w:rsidRPr="005C3FE9" w:rsidRDefault="00D0301A" w:rsidP="009E50BA">
            <w:pPr>
              <w:spacing w:line="360" w:lineRule="auto"/>
              <w:ind w:firstLine="0"/>
              <w:jc w:val="center"/>
              <w:rPr>
                <w:noProof/>
                <w:lang w:val="en-GB"/>
              </w:rPr>
            </w:pPr>
            <w:r w:rsidRPr="005C3FE9">
              <w:rPr>
                <w:lang w:val="en-US"/>
              </w:rPr>
              <w:t>-</w:t>
            </w:r>
          </w:p>
        </w:tc>
        <w:tc>
          <w:tcPr>
            <w:tcW w:w="900" w:type="dxa"/>
            <w:vAlign w:val="center"/>
          </w:tcPr>
          <w:p w14:paraId="61968C1B" w14:textId="77777777" w:rsidR="00D0301A" w:rsidRPr="005C3FE9" w:rsidRDefault="00D0301A" w:rsidP="009E50BA">
            <w:pPr>
              <w:spacing w:line="360" w:lineRule="auto"/>
              <w:ind w:firstLine="0"/>
              <w:jc w:val="center"/>
              <w:rPr>
                <w:noProof/>
                <w:lang w:val="en-GB"/>
              </w:rPr>
            </w:pPr>
            <w:r w:rsidRPr="005C3FE9">
              <w:rPr>
                <w:noProof/>
                <w:lang w:val="en-GB"/>
              </w:rPr>
              <w:t>1</w:t>
            </w:r>
          </w:p>
        </w:tc>
        <w:tc>
          <w:tcPr>
            <w:tcW w:w="467" w:type="dxa"/>
            <w:vAlign w:val="center"/>
          </w:tcPr>
          <w:p w14:paraId="6789D2F4" w14:textId="77777777" w:rsidR="00D0301A" w:rsidRPr="005C3FE9" w:rsidRDefault="00D0301A" w:rsidP="009E50BA">
            <w:pPr>
              <w:spacing w:line="360" w:lineRule="auto"/>
              <w:ind w:firstLine="0"/>
              <w:jc w:val="center"/>
              <w:rPr>
                <w:noProof/>
                <w:lang w:val="en-GB"/>
              </w:rPr>
            </w:pPr>
          </w:p>
        </w:tc>
        <w:tc>
          <w:tcPr>
            <w:tcW w:w="989" w:type="dxa"/>
            <w:vAlign w:val="center"/>
          </w:tcPr>
          <w:p w14:paraId="2D6ED11B" w14:textId="77777777" w:rsidR="00D0301A" w:rsidRPr="005C3FE9" w:rsidRDefault="00D0301A" w:rsidP="009E50BA">
            <w:pPr>
              <w:spacing w:line="360" w:lineRule="auto"/>
              <w:ind w:firstLine="0"/>
              <w:jc w:val="center"/>
              <w:rPr>
                <w:noProof/>
                <w:lang w:val="en-GB"/>
              </w:rPr>
            </w:pPr>
          </w:p>
        </w:tc>
        <w:tc>
          <w:tcPr>
            <w:tcW w:w="725" w:type="dxa"/>
            <w:vAlign w:val="center"/>
          </w:tcPr>
          <w:p w14:paraId="0F58B2F5" w14:textId="77777777" w:rsidR="00D0301A" w:rsidRPr="005C3FE9" w:rsidRDefault="00D0301A" w:rsidP="009E50BA">
            <w:pPr>
              <w:spacing w:line="360" w:lineRule="auto"/>
              <w:ind w:firstLine="0"/>
              <w:jc w:val="center"/>
              <w:rPr>
                <w:noProof/>
                <w:lang w:val="en-GB"/>
              </w:rPr>
            </w:pPr>
          </w:p>
        </w:tc>
      </w:tr>
      <w:tr w:rsidR="00D0301A" w:rsidRPr="005C3FE9" w14:paraId="1ADF5A16" w14:textId="77777777" w:rsidTr="00A70C1B">
        <w:trPr>
          <w:trHeight w:val="347"/>
          <w:jc w:val="center"/>
        </w:trPr>
        <w:tc>
          <w:tcPr>
            <w:tcW w:w="6030" w:type="dxa"/>
            <w:vAlign w:val="center"/>
          </w:tcPr>
          <w:p w14:paraId="27978776" w14:textId="3B5F00C1" w:rsidR="00D0301A" w:rsidRPr="005C3FE9" w:rsidRDefault="00D0301A" w:rsidP="009E50BA">
            <w:pPr>
              <w:spacing w:line="360" w:lineRule="auto"/>
              <w:ind w:firstLine="0"/>
              <w:jc w:val="center"/>
              <w:rPr>
                <w:noProof/>
                <w:lang w:val="en-GB"/>
              </w:rPr>
            </w:pPr>
            <w:r w:rsidRPr="005C3FE9">
              <w:rPr>
                <w:lang w:val="en-US"/>
              </w:rPr>
              <w:t>Spacer hole area</w:t>
            </w:r>
            <w:r w:rsidR="007B61F0" w:rsidRPr="005C3FE9">
              <w:rPr>
                <w:lang w:val="en-US"/>
              </w:rPr>
              <w:t xml:space="preserve"> for manifolds</w:t>
            </w:r>
          </w:p>
        </w:tc>
        <w:tc>
          <w:tcPr>
            <w:tcW w:w="1170" w:type="dxa"/>
            <w:vAlign w:val="center"/>
          </w:tcPr>
          <w:p w14:paraId="7B348312" w14:textId="77777777" w:rsidR="00D0301A" w:rsidRPr="005C3FE9" w:rsidRDefault="00D0301A" w:rsidP="009E50BA">
            <w:pPr>
              <w:spacing w:line="360" w:lineRule="auto"/>
              <w:ind w:firstLine="0"/>
              <w:jc w:val="center"/>
              <w:rPr>
                <w:noProof/>
                <w:lang w:val="en-GB"/>
              </w:rPr>
            </w:pPr>
            <w:r w:rsidRPr="005C3FE9">
              <w:rPr>
                <w:lang w:val="en-US"/>
              </w:rPr>
              <w:t>mm</w:t>
            </w:r>
            <w:r w:rsidRPr="005C3FE9">
              <w:rPr>
                <w:vertAlign w:val="superscript"/>
                <w:lang w:val="en-US"/>
              </w:rPr>
              <w:t>2</w:t>
            </w:r>
          </w:p>
        </w:tc>
        <w:tc>
          <w:tcPr>
            <w:tcW w:w="900" w:type="dxa"/>
            <w:vAlign w:val="center"/>
          </w:tcPr>
          <w:p w14:paraId="28953523" w14:textId="77777777" w:rsidR="00D0301A" w:rsidRPr="005C3FE9" w:rsidRDefault="00D0301A" w:rsidP="009E50BA">
            <w:pPr>
              <w:spacing w:line="360" w:lineRule="auto"/>
              <w:ind w:firstLine="0"/>
              <w:jc w:val="center"/>
              <w:rPr>
                <w:noProof/>
                <w:lang w:val="en-GB"/>
              </w:rPr>
            </w:pPr>
            <w:r w:rsidRPr="005C3FE9">
              <w:rPr>
                <w:noProof/>
                <w:lang w:val="en-GB"/>
              </w:rPr>
              <w:t>400</w:t>
            </w:r>
          </w:p>
        </w:tc>
        <w:tc>
          <w:tcPr>
            <w:tcW w:w="467" w:type="dxa"/>
            <w:vAlign w:val="center"/>
          </w:tcPr>
          <w:p w14:paraId="7F245342" w14:textId="77777777" w:rsidR="00D0301A" w:rsidRPr="005C3FE9" w:rsidRDefault="00D0301A" w:rsidP="009E50BA">
            <w:pPr>
              <w:spacing w:line="360" w:lineRule="auto"/>
              <w:ind w:firstLine="0"/>
              <w:jc w:val="center"/>
              <w:rPr>
                <w:noProof/>
                <w:lang w:val="en-GB"/>
              </w:rPr>
            </w:pPr>
          </w:p>
        </w:tc>
        <w:tc>
          <w:tcPr>
            <w:tcW w:w="989" w:type="dxa"/>
            <w:vAlign w:val="center"/>
          </w:tcPr>
          <w:p w14:paraId="2F9AF91F" w14:textId="77777777" w:rsidR="00D0301A" w:rsidRPr="005C3FE9" w:rsidRDefault="00D0301A" w:rsidP="009E50BA">
            <w:pPr>
              <w:spacing w:line="360" w:lineRule="auto"/>
              <w:ind w:firstLine="0"/>
              <w:jc w:val="center"/>
              <w:rPr>
                <w:noProof/>
                <w:lang w:val="en-GB"/>
              </w:rPr>
            </w:pPr>
          </w:p>
        </w:tc>
        <w:tc>
          <w:tcPr>
            <w:tcW w:w="725" w:type="dxa"/>
            <w:vAlign w:val="center"/>
          </w:tcPr>
          <w:p w14:paraId="6753F4B3" w14:textId="77777777" w:rsidR="00D0301A" w:rsidRPr="005C3FE9" w:rsidRDefault="00D0301A" w:rsidP="009E50BA">
            <w:pPr>
              <w:spacing w:line="360" w:lineRule="auto"/>
              <w:ind w:firstLine="0"/>
              <w:jc w:val="center"/>
              <w:rPr>
                <w:noProof/>
                <w:lang w:val="en-GB"/>
              </w:rPr>
            </w:pPr>
          </w:p>
        </w:tc>
      </w:tr>
      <w:tr w:rsidR="00D0301A" w:rsidRPr="005C3FE9" w14:paraId="7754011F" w14:textId="77777777" w:rsidTr="00A70C1B">
        <w:trPr>
          <w:trHeight w:val="347"/>
          <w:jc w:val="center"/>
        </w:trPr>
        <w:tc>
          <w:tcPr>
            <w:tcW w:w="6030" w:type="dxa"/>
            <w:vAlign w:val="center"/>
          </w:tcPr>
          <w:p w14:paraId="058FB66B" w14:textId="77777777" w:rsidR="00D0301A" w:rsidRPr="005C3FE9" w:rsidRDefault="00D0301A" w:rsidP="009E50BA">
            <w:pPr>
              <w:spacing w:line="360" w:lineRule="auto"/>
              <w:ind w:firstLine="0"/>
              <w:jc w:val="center"/>
              <w:rPr>
                <w:noProof/>
                <w:lang w:val="en-GB"/>
              </w:rPr>
            </w:pPr>
            <w:r w:rsidRPr="005C3FE9">
              <w:rPr>
                <w:lang w:val="en-US"/>
              </w:rPr>
              <w:t>N° triplets (</w:t>
            </w:r>
            <m:oMath>
              <m:r>
                <w:rPr>
                  <w:rFonts w:ascii="Cambria Math" w:hAnsi="Cambria Math"/>
                  <w:lang w:val="en-US"/>
                </w:rPr>
                <m:t>N</m:t>
              </m:r>
            </m:oMath>
            <w:r w:rsidRPr="005C3FE9">
              <w:rPr>
                <w:lang w:val="en-US"/>
              </w:rPr>
              <w:t>)</w:t>
            </w:r>
          </w:p>
        </w:tc>
        <w:tc>
          <w:tcPr>
            <w:tcW w:w="1170" w:type="dxa"/>
            <w:vAlign w:val="center"/>
          </w:tcPr>
          <w:p w14:paraId="7555D1BA" w14:textId="77777777" w:rsidR="00D0301A" w:rsidRPr="005C3FE9" w:rsidRDefault="00D0301A" w:rsidP="009E50BA">
            <w:pPr>
              <w:spacing w:line="360" w:lineRule="auto"/>
              <w:ind w:firstLine="0"/>
              <w:jc w:val="center"/>
              <w:rPr>
                <w:noProof/>
                <w:lang w:val="en-GB"/>
              </w:rPr>
            </w:pPr>
            <w:r w:rsidRPr="005C3FE9">
              <w:rPr>
                <w:lang w:val="en-US"/>
              </w:rPr>
              <w:t>-</w:t>
            </w:r>
          </w:p>
        </w:tc>
        <w:tc>
          <w:tcPr>
            <w:tcW w:w="900" w:type="dxa"/>
            <w:vAlign w:val="center"/>
          </w:tcPr>
          <w:p w14:paraId="785BC8E0" w14:textId="77777777" w:rsidR="00D0301A" w:rsidRPr="005C3FE9" w:rsidRDefault="00D0301A" w:rsidP="009E50BA">
            <w:pPr>
              <w:spacing w:line="360" w:lineRule="auto"/>
              <w:ind w:firstLine="0"/>
              <w:jc w:val="center"/>
              <w:rPr>
                <w:noProof/>
                <w:lang w:val="en-GB"/>
              </w:rPr>
            </w:pPr>
            <w:r w:rsidRPr="005C3FE9">
              <w:rPr>
                <w:noProof/>
                <w:lang w:val="en-GB"/>
              </w:rPr>
              <w:t>10</w:t>
            </w:r>
          </w:p>
        </w:tc>
        <w:tc>
          <w:tcPr>
            <w:tcW w:w="467" w:type="dxa"/>
            <w:vAlign w:val="center"/>
          </w:tcPr>
          <w:p w14:paraId="74362066" w14:textId="77777777" w:rsidR="00D0301A" w:rsidRPr="005C3FE9" w:rsidRDefault="00D0301A" w:rsidP="009E50BA">
            <w:pPr>
              <w:spacing w:line="360" w:lineRule="auto"/>
              <w:ind w:firstLine="0"/>
              <w:jc w:val="center"/>
              <w:rPr>
                <w:noProof/>
                <w:lang w:val="en-GB"/>
              </w:rPr>
            </w:pPr>
          </w:p>
        </w:tc>
        <w:tc>
          <w:tcPr>
            <w:tcW w:w="989" w:type="dxa"/>
            <w:vAlign w:val="center"/>
          </w:tcPr>
          <w:p w14:paraId="5B85DFF7" w14:textId="77777777" w:rsidR="00D0301A" w:rsidRPr="005C3FE9" w:rsidRDefault="00D0301A" w:rsidP="009E50BA">
            <w:pPr>
              <w:spacing w:line="360" w:lineRule="auto"/>
              <w:ind w:firstLine="0"/>
              <w:jc w:val="center"/>
              <w:rPr>
                <w:noProof/>
                <w:lang w:val="en-GB"/>
              </w:rPr>
            </w:pPr>
          </w:p>
        </w:tc>
        <w:tc>
          <w:tcPr>
            <w:tcW w:w="725" w:type="dxa"/>
            <w:vAlign w:val="center"/>
          </w:tcPr>
          <w:p w14:paraId="39EDEAC3" w14:textId="77777777" w:rsidR="00D0301A" w:rsidRPr="005C3FE9" w:rsidRDefault="00D0301A" w:rsidP="009E50BA">
            <w:pPr>
              <w:spacing w:line="360" w:lineRule="auto"/>
              <w:ind w:firstLine="0"/>
              <w:jc w:val="center"/>
              <w:rPr>
                <w:noProof/>
                <w:lang w:val="en-GB"/>
              </w:rPr>
            </w:pPr>
          </w:p>
        </w:tc>
      </w:tr>
      <w:tr w:rsidR="00D0301A" w:rsidRPr="005C3FE9" w14:paraId="00254A1B" w14:textId="77777777" w:rsidTr="00A70C1B">
        <w:trPr>
          <w:trHeight w:val="347"/>
          <w:jc w:val="center"/>
        </w:trPr>
        <w:tc>
          <w:tcPr>
            <w:tcW w:w="10281" w:type="dxa"/>
            <w:gridSpan w:val="6"/>
            <w:tcBorders>
              <w:top w:val="single" w:sz="4" w:space="0" w:color="auto"/>
              <w:bottom w:val="single" w:sz="4" w:space="0" w:color="auto"/>
            </w:tcBorders>
            <w:vAlign w:val="center"/>
          </w:tcPr>
          <w:p w14:paraId="6CBBEAA2" w14:textId="77777777" w:rsidR="00D0301A" w:rsidRPr="005C3FE9" w:rsidRDefault="00D0301A" w:rsidP="009E50BA">
            <w:pPr>
              <w:spacing w:line="360" w:lineRule="auto"/>
              <w:ind w:firstLine="0"/>
              <w:jc w:val="center"/>
              <w:rPr>
                <w:noProof/>
                <w:lang w:val="en-GB"/>
              </w:rPr>
            </w:pPr>
            <w:r w:rsidRPr="005C3FE9">
              <w:rPr>
                <w:noProof/>
                <w:lang w:val="en-GB"/>
              </w:rPr>
              <w:t>Process conditions</w:t>
            </w:r>
          </w:p>
        </w:tc>
      </w:tr>
      <w:tr w:rsidR="00D0301A" w:rsidRPr="005C3FE9" w14:paraId="28F76C45" w14:textId="77777777" w:rsidTr="00A70C1B">
        <w:trPr>
          <w:trHeight w:val="347"/>
          <w:jc w:val="center"/>
        </w:trPr>
        <w:tc>
          <w:tcPr>
            <w:tcW w:w="6030" w:type="dxa"/>
            <w:vAlign w:val="center"/>
          </w:tcPr>
          <w:p w14:paraId="066E92C5" w14:textId="7F3EE6B1" w:rsidR="00D0301A" w:rsidRPr="005C3FE9" w:rsidRDefault="00F82471" w:rsidP="009E50BA">
            <w:pPr>
              <w:spacing w:line="360" w:lineRule="auto"/>
              <w:ind w:firstLine="0"/>
              <w:jc w:val="center"/>
              <w:rPr>
                <w:lang w:val="en-GB"/>
              </w:rPr>
            </w:pPr>
            <w:r>
              <w:rPr>
                <w:lang w:val="en-GB"/>
              </w:rPr>
              <w:t xml:space="preserve">Initial </w:t>
            </w:r>
            <w:r w:rsidR="00D0301A" w:rsidRPr="005C3FE9">
              <w:rPr>
                <w:lang w:val="en-GB"/>
              </w:rPr>
              <w:t>NaCl concentration in the acid solu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HCl,out,a</m:t>
                  </m:r>
                </m:sub>
              </m:sSub>
            </m:oMath>
            <w:r w:rsidR="00D0301A" w:rsidRPr="005C3FE9">
              <w:rPr>
                <w:lang w:val="en-GB"/>
              </w:rPr>
              <w:t>)</w:t>
            </w:r>
          </w:p>
        </w:tc>
        <w:tc>
          <w:tcPr>
            <w:tcW w:w="1170" w:type="dxa"/>
            <w:vAlign w:val="center"/>
          </w:tcPr>
          <w:p w14:paraId="5B01315C" w14:textId="77777777" w:rsidR="00D0301A" w:rsidRPr="005C3FE9" w:rsidRDefault="00D0301A" w:rsidP="009E50BA">
            <w:pPr>
              <w:spacing w:line="360" w:lineRule="auto"/>
              <w:ind w:firstLine="0"/>
              <w:jc w:val="center"/>
              <w:rPr>
                <w:lang w:val="en-GB"/>
              </w:rPr>
            </w:pPr>
            <w:r w:rsidRPr="005C3FE9">
              <w:rPr>
                <w:lang w:val="en-GB"/>
              </w:rPr>
              <w:t>mol m</w:t>
            </w:r>
            <w:r w:rsidRPr="005C3FE9">
              <w:rPr>
                <w:vertAlign w:val="superscript"/>
                <w:lang w:val="en-GB"/>
              </w:rPr>
              <w:t>-3</w:t>
            </w:r>
          </w:p>
        </w:tc>
        <w:tc>
          <w:tcPr>
            <w:tcW w:w="900" w:type="dxa"/>
            <w:vAlign w:val="center"/>
          </w:tcPr>
          <w:p w14:paraId="57CF6D30" w14:textId="77777777" w:rsidR="00D0301A" w:rsidRPr="005C3FE9" w:rsidRDefault="00D0301A" w:rsidP="009E50BA">
            <w:pPr>
              <w:spacing w:line="360" w:lineRule="auto"/>
              <w:ind w:firstLine="0"/>
              <w:jc w:val="center"/>
              <w:rPr>
                <w:noProof/>
                <w:lang w:val="en-GB"/>
              </w:rPr>
            </w:pPr>
            <w:r w:rsidRPr="005C3FE9">
              <w:rPr>
                <w:noProof/>
                <w:lang w:val="en-GB"/>
              </w:rPr>
              <w:t>250</w:t>
            </w:r>
          </w:p>
        </w:tc>
        <w:tc>
          <w:tcPr>
            <w:tcW w:w="467" w:type="dxa"/>
            <w:vAlign w:val="center"/>
          </w:tcPr>
          <w:p w14:paraId="4B9CB150" w14:textId="77777777" w:rsidR="00D0301A" w:rsidRPr="005C3FE9" w:rsidRDefault="00D0301A" w:rsidP="009E50BA">
            <w:pPr>
              <w:spacing w:line="360" w:lineRule="auto"/>
              <w:ind w:firstLine="0"/>
              <w:jc w:val="center"/>
              <w:rPr>
                <w:noProof/>
                <w:lang w:val="en-GB"/>
              </w:rPr>
            </w:pPr>
          </w:p>
        </w:tc>
        <w:tc>
          <w:tcPr>
            <w:tcW w:w="989" w:type="dxa"/>
            <w:vAlign w:val="center"/>
          </w:tcPr>
          <w:p w14:paraId="554B32F6" w14:textId="77777777" w:rsidR="00D0301A" w:rsidRPr="005C3FE9" w:rsidRDefault="00D0301A" w:rsidP="009E50BA">
            <w:pPr>
              <w:spacing w:line="360" w:lineRule="auto"/>
              <w:ind w:firstLine="0"/>
              <w:jc w:val="center"/>
              <w:rPr>
                <w:noProof/>
                <w:lang w:val="en-GB"/>
              </w:rPr>
            </w:pPr>
          </w:p>
        </w:tc>
        <w:tc>
          <w:tcPr>
            <w:tcW w:w="725" w:type="dxa"/>
            <w:vAlign w:val="center"/>
          </w:tcPr>
          <w:p w14:paraId="40EEEC98" w14:textId="77777777" w:rsidR="00D0301A" w:rsidRPr="005C3FE9" w:rsidRDefault="00D0301A" w:rsidP="009E50BA">
            <w:pPr>
              <w:spacing w:line="360" w:lineRule="auto"/>
              <w:ind w:firstLine="0"/>
              <w:jc w:val="center"/>
              <w:rPr>
                <w:noProof/>
                <w:lang w:val="en-GB"/>
              </w:rPr>
            </w:pPr>
          </w:p>
        </w:tc>
      </w:tr>
      <w:tr w:rsidR="00D0301A" w:rsidRPr="005C3FE9" w14:paraId="7FE36FF8" w14:textId="77777777" w:rsidTr="00A70C1B">
        <w:trPr>
          <w:trHeight w:val="347"/>
          <w:jc w:val="center"/>
        </w:trPr>
        <w:tc>
          <w:tcPr>
            <w:tcW w:w="6030" w:type="dxa"/>
            <w:vAlign w:val="center"/>
          </w:tcPr>
          <w:p w14:paraId="37015FDE" w14:textId="6AABD445" w:rsidR="00D0301A" w:rsidRPr="005C3FE9" w:rsidRDefault="00F82471" w:rsidP="009E50BA">
            <w:pPr>
              <w:spacing w:line="360" w:lineRule="auto"/>
              <w:ind w:firstLine="0"/>
              <w:jc w:val="center"/>
              <w:rPr>
                <w:lang w:val="en-GB"/>
              </w:rPr>
            </w:pPr>
            <w:r>
              <w:rPr>
                <w:lang w:val="en-GB"/>
              </w:rPr>
              <w:t>Initial</w:t>
            </w:r>
            <w:r w:rsidRPr="005C3FE9">
              <w:rPr>
                <w:lang w:val="en-GB"/>
              </w:rPr>
              <w:t xml:space="preserve"> </w:t>
            </w:r>
            <w:r>
              <w:rPr>
                <w:lang w:val="en-GB"/>
              </w:rPr>
              <w:t>v</w:t>
            </w:r>
            <w:r w:rsidR="00D0301A" w:rsidRPr="005C3FE9">
              <w:rPr>
                <w:lang w:val="en-GB"/>
              </w:rPr>
              <w:t>olume of the acid solutio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a</m:t>
                  </m:r>
                </m:sub>
              </m:sSub>
            </m:oMath>
            <w:r w:rsidR="00D0301A" w:rsidRPr="005C3FE9">
              <w:rPr>
                <w:lang w:val="en-GB"/>
              </w:rPr>
              <w:t>)</w:t>
            </w:r>
          </w:p>
        </w:tc>
        <w:tc>
          <w:tcPr>
            <w:tcW w:w="1170" w:type="dxa"/>
            <w:vAlign w:val="center"/>
          </w:tcPr>
          <w:p w14:paraId="4AC7A875" w14:textId="77777777" w:rsidR="00D0301A" w:rsidRPr="005C3FE9" w:rsidRDefault="00D0301A" w:rsidP="009E50BA">
            <w:pPr>
              <w:spacing w:line="360" w:lineRule="auto"/>
              <w:ind w:firstLine="0"/>
              <w:jc w:val="center"/>
              <w:rPr>
                <w:lang w:val="en-GB"/>
              </w:rPr>
            </w:pPr>
            <w:r w:rsidRPr="005C3FE9">
              <w:rPr>
                <w:lang w:val="en-GB"/>
              </w:rPr>
              <w:t>l</w:t>
            </w:r>
          </w:p>
        </w:tc>
        <w:tc>
          <w:tcPr>
            <w:tcW w:w="900" w:type="dxa"/>
            <w:vAlign w:val="center"/>
          </w:tcPr>
          <w:p w14:paraId="68965E0D" w14:textId="77777777" w:rsidR="00D0301A" w:rsidRPr="005C3FE9" w:rsidRDefault="00D0301A" w:rsidP="009E50BA">
            <w:pPr>
              <w:spacing w:line="360" w:lineRule="auto"/>
              <w:ind w:firstLine="0"/>
              <w:jc w:val="center"/>
              <w:rPr>
                <w:noProof/>
                <w:lang w:val="en-GB"/>
              </w:rPr>
            </w:pPr>
            <w:r w:rsidRPr="005C3FE9">
              <w:rPr>
                <w:noProof/>
                <w:lang w:val="en-GB"/>
              </w:rPr>
              <w:t>10</w:t>
            </w:r>
          </w:p>
        </w:tc>
        <w:tc>
          <w:tcPr>
            <w:tcW w:w="467" w:type="dxa"/>
            <w:vAlign w:val="center"/>
          </w:tcPr>
          <w:p w14:paraId="6BA318D9" w14:textId="77777777" w:rsidR="00D0301A" w:rsidRPr="005C3FE9" w:rsidRDefault="00D0301A" w:rsidP="009E50BA">
            <w:pPr>
              <w:spacing w:line="360" w:lineRule="auto"/>
              <w:ind w:firstLine="0"/>
              <w:jc w:val="center"/>
              <w:rPr>
                <w:noProof/>
                <w:lang w:val="en-GB"/>
              </w:rPr>
            </w:pPr>
          </w:p>
        </w:tc>
        <w:tc>
          <w:tcPr>
            <w:tcW w:w="989" w:type="dxa"/>
            <w:vAlign w:val="center"/>
          </w:tcPr>
          <w:p w14:paraId="6AFD2DE6" w14:textId="77777777" w:rsidR="00D0301A" w:rsidRPr="005C3FE9" w:rsidRDefault="00D0301A" w:rsidP="009E50BA">
            <w:pPr>
              <w:spacing w:line="360" w:lineRule="auto"/>
              <w:ind w:firstLine="0"/>
              <w:jc w:val="center"/>
              <w:rPr>
                <w:noProof/>
                <w:lang w:val="en-GB"/>
              </w:rPr>
            </w:pPr>
          </w:p>
        </w:tc>
        <w:tc>
          <w:tcPr>
            <w:tcW w:w="725" w:type="dxa"/>
            <w:vAlign w:val="center"/>
          </w:tcPr>
          <w:p w14:paraId="0DD6AE25" w14:textId="77777777" w:rsidR="00D0301A" w:rsidRPr="005C3FE9" w:rsidRDefault="00D0301A" w:rsidP="009E50BA">
            <w:pPr>
              <w:spacing w:line="360" w:lineRule="auto"/>
              <w:ind w:firstLine="0"/>
              <w:jc w:val="center"/>
              <w:rPr>
                <w:noProof/>
                <w:lang w:val="en-GB"/>
              </w:rPr>
            </w:pPr>
          </w:p>
        </w:tc>
      </w:tr>
      <w:tr w:rsidR="00D0301A" w:rsidRPr="005C3FE9" w14:paraId="6B5F8B3E" w14:textId="77777777" w:rsidTr="00A70C1B">
        <w:trPr>
          <w:trHeight w:val="347"/>
          <w:jc w:val="center"/>
        </w:trPr>
        <w:tc>
          <w:tcPr>
            <w:tcW w:w="6030" w:type="dxa"/>
            <w:vAlign w:val="center"/>
          </w:tcPr>
          <w:p w14:paraId="197D5590" w14:textId="33B68A03" w:rsidR="00D0301A" w:rsidRPr="005C3FE9" w:rsidRDefault="00F82471" w:rsidP="009E50BA">
            <w:pPr>
              <w:spacing w:line="360" w:lineRule="auto"/>
              <w:ind w:firstLine="0"/>
              <w:jc w:val="center"/>
              <w:rPr>
                <w:lang w:val="en-GB"/>
              </w:rPr>
            </w:pPr>
            <w:r>
              <w:rPr>
                <w:lang w:val="en-GB"/>
              </w:rPr>
              <w:t>Initial</w:t>
            </w:r>
            <w:r w:rsidRPr="005C3FE9">
              <w:rPr>
                <w:lang w:val="en-GB"/>
              </w:rPr>
              <w:t xml:space="preserve"> </w:t>
            </w:r>
            <w:r w:rsidR="00D0301A" w:rsidRPr="005C3FE9">
              <w:rPr>
                <w:lang w:val="en-GB"/>
              </w:rPr>
              <w:t>NaCl concentration in the base solu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NaCl,out,b</m:t>
                  </m:r>
                </m:sub>
              </m:sSub>
            </m:oMath>
            <w:r w:rsidR="00D0301A" w:rsidRPr="005C3FE9">
              <w:rPr>
                <w:lang w:val="en-GB"/>
              </w:rPr>
              <w:t>)</w:t>
            </w:r>
          </w:p>
        </w:tc>
        <w:tc>
          <w:tcPr>
            <w:tcW w:w="1170" w:type="dxa"/>
            <w:vAlign w:val="center"/>
          </w:tcPr>
          <w:p w14:paraId="78483C0B" w14:textId="77777777" w:rsidR="00D0301A" w:rsidRPr="005C3FE9" w:rsidRDefault="00D0301A" w:rsidP="009E50BA">
            <w:pPr>
              <w:spacing w:line="360" w:lineRule="auto"/>
              <w:ind w:firstLine="0"/>
              <w:jc w:val="center"/>
              <w:rPr>
                <w:lang w:val="en-GB"/>
              </w:rPr>
            </w:pPr>
            <w:r w:rsidRPr="005C3FE9">
              <w:rPr>
                <w:lang w:val="en-GB"/>
              </w:rPr>
              <w:t>mol m</w:t>
            </w:r>
            <w:r w:rsidRPr="005C3FE9">
              <w:rPr>
                <w:vertAlign w:val="superscript"/>
                <w:lang w:val="en-GB"/>
              </w:rPr>
              <w:t>-3</w:t>
            </w:r>
          </w:p>
        </w:tc>
        <w:tc>
          <w:tcPr>
            <w:tcW w:w="900" w:type="dxa"/>
            <w:vAlign w:val="center"/>
          </w:tcPr>
          <w:p w14:paraId="06345DD2" w14:textId="77777777" w:rsidR="00D0301A" w:rsidRPr="005C3FE9" w:rsidRDefault="00D0301A" w:rsidP="009E50BA">
            <w:pPr>
              <w:spacing w:line="360" w:lineRule="auto"/>
              <w:ind w:firstLine="0"/>
              <w:jc w:val="center"/>
              <w:rPr>
                <w:noProof/>
                <w:lang w:val="en-GB"/>
              </w:rPr>
            </w:pPr>
            <w:r w:rsidRPr="005C3FE9">
              <w:rPr>
                <w:noProof/>
                <w:lang w:val="en-GB"/>
              </w:rPr>
              <w:t>250</w:t>
            </w:r>
          </w:p>
        </w:tc>
        <w:tc>
          <w:tcPr>
            <w:tcW w:w="467" w:type="dxa"/>
            <w:vAlign w:val="center"/>
          </w:tcPr>
          <w:p w14:paraId="22000374" w14:textId="77777777" w:rsidR="00D0301A" w:rsidRPr="005C3FE9" w:rsidRDefault="00D0301A" w:rsidP="009E50BA">
            <w:pPr>
              <w:spacing w:line="360" w:lineRule="auto"/>
              <w:ind w:firstLine="0"/>
              <w:jc w:val="center"/>
              <w:rPr>
                <w:noProof/>
                <w:lang w:val="en-GB"/>
              </w:rPr>
            </w:pPr>
          </w:p>
        </w:tc>
        <w:tc>
          <w:tcPr>
            <w:tcW w:w="989" w:type="dxa"/>
            <w:vAlign w:val="center"/>
          </w:tcPr>
          <w:p w14:paraId="75913B86" w14:textId="77777777" w:rsidR="00D0301A" w:rsidRPr="005C3FE9" w:rsidRDefault="00D0301A" w:rsidP="009E50BA">
            <w:pPr>
              <w:spacing w:line="360" w:lineRule="auto"/>
              <w:ind w:firstLine="0"/>
              <w:jc w:val="center"/>
              <w:rPr>
                <w:noProof/>
                <w:lang w:val="en-GB"/>
              </w:rPr>
            </w:pPr>
          </w:p>
        </w:tc>
        <w:tc>
          <w:tcPr>
            <w:tcW w:w="725" w:type="dxa"/>
            <w:vAlign w:val="center"/>
          </w:tcPr>
          <w:p w14:paraId="5FA58155" w14:textId="77777777" w:rsidR="00D0301A" w:rsidRPr="005C3FE9" w:rsidRDefault="00D0301A" w:rsidP="009E50BA">
            <w:pPr>
              <w:spacing w:line="360" w:lineRule="auto"/>
              <w:ind w:firstLine="0"/>
              <w:jc w:val="center"/>
              <w:rPr>
                <w:noProof/>
                <w:lang w:val="en-GB"/>
              </w:rPr>
            </w:pPr>
          </w:p>
        </w:tc>
      </w:tr>
      <w:tr w:rsidR="00D0301A" w:rsidRPr="005C3FE9" w14:paraId="02B48D5C" w14:textId="77777777" w:rsidTr="00A70C1B">
        <w:trPr>
          <w:trHeight w:val="347"/>
          <w:jc w:val="center"/>
        </w:trPr>
        <w:tc>
          <w:tcPr>
            <w:tcW w:w="6030" w:type="dxa"/>
            <w:vAlign w:val="center"/>
          </w:tcPr>
          <w:p w14:paraId="4B6DC2E8" w14:textId="25852D55" w:rsidR="00D0301A" w:rsidRPr="005C3FE9" w:rsidRDefault="00F82471" w:rsidP="009E50BA">
            <w:pPr>
              <w:spacing w:line="360" w:lineRule="auto"/>
              <w:ind w:firstLine="0"/>
              <w:jc w:val="center"/>
              <w:rPr>
                <w:lang w:val="en-GB"/>
              </w:rPr>
            </w:pPr>
            <w:r>
              <w:rPr>
                <w:lang w:val="en-GB"/>
              </w:rPr>
              <w:t>Initial</w:t>
            </w:r>
            <w:r w:rsidRPr="005C3FE9">
              <w:rPr>
                <w:lang w:val="en-GB"/>
              </w:rPr>
              <w:t xml:space="preserve"> </w:t>
            </w:r>
            <w:r>
              <w:rPr>
                <w:lang w:val="en-GB"/>
              </w:rPr>
              <w:t>v</w:t>
            </w:r>
            <w:r w:rsidR="00D0301A" w:rsidRPr="005C3FE9">
              <w:rPr>
                <w:lang w:val="en-GB"/>
              </w:rPr>
              <w:t>olume of the base solutio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b</m:t>
                  </m:r>
                </m:sub>
              </m:sSub>
            </m:oMath>
            <w:r w:rsidR="00D0301A" w:rsidRPr="005C3FE9">
              <w:rPr>
                <w:lang w:val="en-GB"/>
              </w:rPr>
              <w:t>)</w:t>
            </w:r>
          </w:p>
        </w:tc>
        <w:tc>
          <w:tcPr>
            <w:tcW w:w="1170" w:type="dxa"/>
            <w:vAlign w:val="center"/>
          </w:tcPr>
          <w:p w14:paraId="4CDB2203" w14:textId="77777777" w:rsidR="00D0301A" w:rsidRPr="005C3FE9" w:rsidRDefault="00D0301A" w:rsidP="009E50BA">
            <w:pPr>
              <w:spacing w:line="360" w:lineRule="auto"/>
              <w:ind w:firstLine="0"/>
              <w:jc w:val="center"/>
              <w:rPr>
                <w:lang w:val="en-GB"/>
              </w:rPr>
            </w:pPr>
            <w:r w:rsidRPr="005C3FE9">
              <w:rPr>
                <w:lang w:val="en-GB"/>
              </w:rPr>
              <w:t>l</w:t>
            </w:r>
          </w:p>
        </w:tc>
        <w:tc>
          <w:tcPr>
            <w:tcW w:w="900" w:type="dxa"/>
            <w:vAlign w:val="center"/>
          </w:tcPr>
          <w:p w14:paraId="0DB49DDE" w14:textId="77777777" w:rsidR="00D0301A" w:rsidRPr="005C3FE9" w:rsidRDefault="00D0301A" w:rsidP="009E50BA">
            <w:pPr>
              <w:spacing w:line="360" w:lineRule="auto"/>
              <w:ind w:firstLine="0"/>
              <w:jc w:val="center"/>
              <w:rPr>
                <w:noProof/>
                <w:lang w:val="en-GB"/>
              </w:rPr>
            </w:pPr>
            <w:r w:rsidRPr="005C3FE9">
              <w:rPr>
                <w:noProof/>
                <w:lang w:val="en-GB"/>
              </w:rPr>
              <w:t>10</w:t>
            </w:r>
          </w:p>
        </w:tc>
        <w:tc>
          <w:tcPr>
            <w:tcW w:w="467" w:type="dxa"/>
            <w:vAlign w:val="center"/>
          </w:tcPr>
          <w:p w14:paraId="6518F9C7" w14:textId="77777777" w:rsidR="00D0301A" w:rsidRPr="005C3FE9" w:rsidRDefault="00D0301A" w:rsidP="009E50BA">
            <w:pPr>
              <w:spacing w:line="360" w:lineRule="auto"/>
              <w:ind w:firstLine="0"/>
              <w:jc w:val="center"/>
              <w:rPr>
                <w:noProof/>
                <w:lang w:val="en-GB"/>
              </w:rPr>
            </w:pPr>
          </w:p>
        </w:tc>
        <w:tc>
          <w:tcPr>
            <w:tcW w:w="989" w:type="dxa"/>
            <w:vAlign w:val="center"/>
          </w:tcPr>
          <w:p w14:paraId="0A3346F9" w14:textId="77777777" w:rsidR="00D0301A" w:rsidRPr="005C3FE9" w:rsidRDefault="00D0301A" w:rsidP="009E50BA">
            <w:pPr>
              <w:spacing w:line="360" w:lineRule="auto"/>
              <w:ind w:firstLine="0"/>
              <w:jc w:val="center"/>
              <w:rPr>
                <w:noProof/>
                <w:lang w:val="en-GB"/>
              </w:rPr>
            </w:pPr>
          </w:p>
        </w:tc>
        <w:tc>
          <w:tcPr>
            <w:tcW w:w="725" w:type="dxa"/>
            <w:vAlign w:val="center"/>
          </w:tcPr>
          <w:p w14:paraId="6C3685B6" w14:textId="77777777" w:rsidR="00D0301A" w:rsidRPr="005C3FE9" w:rsidRDefault="00D0301A" w:rsidP="009E50BA">
            <w:pPr>
              <w:spacing w:line="360" w:lineRule="auto"/>
              <w:ind w:firstLine="0"/>
              <w:jc w:val="center"/>
              <w:rPr>
                <w:noProof/>
                <w:lang w:val="en-GB"/>
              </w:rPr>
            </w:pPr>
          </w:p>
        </w:tc>
      </w:tr>
      <w:tr w:rsidR="00D0301A" w:rsidRPr="005C3FE9" w14:paraId="0259D4F4" w14:textId="77777777" w:rsidTr="00A70C1B">
        <w:trPr>
          <w:trHeight w:val="347"/>
          <w:jc w:val="center"/>
        </w:trPr>
        <w:tc>
          <w:tcPr>
            <w:tcW w:w="6030" w:type="dxa"/>
            <w:vAlign w:val="center"/>
          </w:tcPr>
          <w:p w14:paraId="639FA7CF" w14:textId="5FB255DC" w:rsidR="00D0301A" w:rsidRPr="005C3FE9" w:rsidRDefault="00F82471" w:rsidP="009E50BA">
            <w:pPr>
              <w:spacing w:line="360" w:lineRule="auto"/>
              <w:ind w:firstLine="0"/>
              <w:jc w:val="center"/>
              <w:rPr>
                <w:lang w:val="en-US"/>
              </w:rPr>
            </w:pPr>
            <w:r>
              <w:rPr>
                <w:lang w:val="en-GB"/>
              </w:rPr>
              <w:t>Initial</w:t>
            </w:r>
            <w:r w:rsidRPr="005C3FE9">
              <w:rPr>
                <w:lang w:val="en-GB"/>
              </w:rPr>
              <w:t xml:space="preserve"> </w:t>
            </w:r>
            <w:r w:rsidR="00D0301A" w:rsidRPr="005C3FE9">
              <w:rPr>
                <w:lang w:val="en-GB"/>
              </w:rPr>
              <w:t>NaCl concentration in the salt solu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NaCl,out,s</m:t>
                  </m:r>
                </m:sub>
              </m:sSub>
            </m:oMath>
            <w:r w:rsidR="00D0301A" w:rsidRPr="005C3FE9">
              <w:rPr>
                <w:lang w:val="en-GB"/>
              </w:rPr>
              <w:t>)</w:t>
            </w:r>
          </w:p>
        </w:tc>
        <w:tc>
          <w:tcPr>
            <w:tcW w:w="1170" w:type="dxa"/>
            <w:vAlign w:val="center"/>
          </w:tcPr>
          <w:p w14:paraId="7EF5A28A" w14:textId="77777777" w:rsidR="00D0301A" w:rsidRPr="005C3FE9" w:rsidRDefault="00D0301A" w:rsidP="009E50BA">
            <w:pPr>
              <w:spacing w:line="360" w:lineRule="auto"/>
              <w:ind w:firstLine="0"/>
              <w:jc w:val="center"/>
              <w:rPr>
                <w:noProof/>
                <w:lang w:val="en-GB"/>
              </w:rPr>
            </w:pPr>
            <w:r w:rsidRPr="005C3FE9">
              <w:rPr>
                <w:lang w:val="en-GB"/>
              </w:rPr>
              <w:t>mol m</w:t>
            </w:r>
            <w:r w:rsidRPr="005C3FE9">
              <w:rPr>
                <w:vertAlign w:val="superscript"/>
                <w:lang w:val="en-GB"/>
              </w:rPr>
              <w:t>-3</w:t>
            </w:r>
          </w:p>
        </w:tc>
        <w:tc>
          <w:tcPr>
            <w:tcW w:w="900" w:type="dxa"/>
            <w:vAlign w:val="center"/>
          </w:tcPr>
          <w:p w14:paraId="30698005" w14:textId="6C695534" w:rsidR="00D0301A" w:rsidRPr="005C3FE9" w:rsidRDefault="00F82471" w:rsidP="009E50BA">
            <w:pPr>
              <w:spacing w:line="360" w:lineRule="auto"/>
              <w:ind w:firstLine="0"/>
              <w:jc w:val="center"/>
              <w:rPr>
                <w:noProof/>
                <w:lang w:val="en-GB"/>
              </w:rPr>
            </w:pPr>
            <w:r>
              <w:rPr>
                <w:noProof/>
                <w:lang w:val="en-GB"/>
              </w:rPr>
              <w:t>500</w:t>
            </w:r>
          </w:p>
        </w:tc>
        <w:tc>
          <w:tcPr>
            <w:tcW w:w="467" w:type="dxa"/>
            <w:vAlign w:val="center"/>
          </w:tcPr>
          <w:p w14:paraId="5A610B45" w14:textId="77777777" w:rsidR="00D0301A" w:rsidRPr="005C3FE9" w:rsidRDefault="00D0301A" w:rsidP="009E50BA">
            <w:pPr>
              <w:spacing w:line="360" w:lineRule="auto"/>
              <w:ind w:firstLine="0"/>
              <w:jc w:val="center"/>
              <w:rPr>
                <w:noProof/>
                <w:lang w:val="en-GB"/>
              </w:rPr>
            </w:pPr>
          </w:p>
        </w:tc>
        <w:tc>
          <w:tcPr>
            <w:tcW w:w="989" w:type="dxa"/>
            <w:vAlign w:val="center"/>
          </w:tcPr>
          <w:p w14:paraId="57FA2C88" w14:textId="77777777" w:rsidR="00D0301A" w:rsidRPr="005C3FE9" w:rsidRDefault="00D0301A" w:rsidP="009E50BA">
            <w:pPr>
              <w:spacing w:line="360" w:lineRule="auto"/>
              <w:ind w:firstLine="0"/>
              <w:jc w:val="center"/>
              <w:rPr>
                <w:noProof/>
                <w:lang w:val="en-GB"/>
              </w:rPr>
            </w:pPr>
          </w:p>
        </w:tc>
        <w:tc>
          <w:tcPr>
            <w:tcW w:w="725" w:type="dxa"/>
            <w:vAlign w:val="center"/>
          </w:tcPr>
          <w:p w14:paraId="338B4EC6" w14:textId="77777777" w:rsidR="00D0301A" w:rsidRPr="005C3FE9" w:rsidRDefault="00D0301A" w:rsidP="009E50BA">
            <w:pPr>
              <w:spacing w:line="360" w:lineRule="auto"/>
              <w:ind w:firstLine="0"/>
              <w:jc w:val="center"/>
              <w:rPr>
                <w:noProof/>
                <w:lang w:val="en-GB"/>
              </w:rPr>
            </w:pPr>
          </w:p>
        </w:tc>
      </w:tr>
      <w:tr w:rsidR="00D0301A" w:rsidRPr="005C3FE9" w14:paraId="274762E0" w14:textId="77777777" w:rsidTr="00A70C1B">
        <w:trPr>
          <w:trHeight w:val="347"/>
          <w:jc w:val="center"/>
        </w:trPr>
        <w:tc>
          <w:tcPr>
            <w:tcW w:w="6030" w:type="dxa"/>
            <w:tcBorders>
              <w:bottom w:val="single" w:sz="4" w:space="0" w:color="auto"/>
            </w:tcBorders>
            <w:vAlign w:val="center"/>
          </w:tcPr>
          <w:p w14:paraId="708A0038" w14:textId="77777777" w:rsidR="00D0301A" w:rsidRPr="005C3FE9" w:rsidRDefault="00D0301A" w:rsidP="009E50BA">
            <w:pPr>
              <w:spacing w:line="360" w:lineRule="auto"/>
              <w:ind w:firstLine="0"/>
              <w:jc w:val="center"/>
              <w:rPr>
                <w:lang w:val="en-US"/>
              </w:rPr>
            </w:pPr>
            <w:r w:rsidRPr="005C3FE9">
              <w:rPr>
                <w:lang w:val="en-GB"/>
              </w:rPr>
              <w:t>Blank resistanc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bl</m:t>
                  </m:r>
                </m:sub>
              </m:sSub>
            </m:oMath>
            <w:r w:rsidRPr="005C3FE9">
              <w:rPr>
                <w:lang w:val="en-GB"/>
              </w:rPr>
              <w:t>)</w:t>
            </w:r>
          </w:p>
        </w:tc>
        <w:tc>
          <w:tcPr>
            <w:tcW w:w="1170" w:type="dxa"/>
            <w:tcBorders>
              <w:bottom w:val="single" w:sz="4" w:space="0" w:color="auto"/>
            </w:tcBorders>
            <w:vAlign w:val="center"/>
          </w:tcPr>
          <w:p w14:paraId="79375089" w14:textId="77777777" w:rsidR="00D0301A" w:rsidRPr="005C3FE9" w:rsidRDefault="00D0301A" w:rsidP="009E50BA">
            <w:pPr>
              <w:spacing w:line="360" w:lineRule="auto"/>
              <w:ind w:firstLine="0"/>
              <w:jc w:val="center"/>
              <w:rPr>
                <w:noProof/>
                <w:lang w:val="en-GB"/>
              </w:rPr>
            </w:pPr>
            <w:r w:rsidRPr="005C3FE9">
              <w:rPr>
                <w:lang w:val="en-GB"/>
              </w:rPr>
              <w:t>Ω cm</w:t>
            </w:r>
            <w:r w:rsidRPr="005C3FE9">
              <w:rPr>
                <w:vertAlign w:val="superscript"/>
                <w:lang w:val="en-GB"/>
              </w:rPr>
              <w:t>2</w:t>
            </w:r>
          </w:p>
        </w:tc>
        <w:tc>
          <w:tcPr>
            <w:tcW w:w="900" w:type="dxa"/>
            <w:tcBorders>
              <w:bottom w:val="single" w:sz="4" w:space="0" w:color="auto"/>
            </w:tcBorders>
            <w:vAlign w:val="center"/>
          </w:tcPr>
          <w:p w14:paraId="5A19A30F" w14:textId="77777777" w:rsidR="00D0301A" w:rsidRPr="005C3FE9" w:rsidRDefault="00D0301A" w:rsidP="009E50BA">
            <w:pPr>
              <w:spacing w:line="360" w:lineRule="auto"/>
              <w:ind w:firstLine="0"/>
              <w:jc w:val="center"/>
              <w:rPr>
                <w:noProof/>
                <w:lang w:val="en-GB"/>
              </w:rPr>
            </w:pPr>
            <w:r w:rsidRPr="005C3FE9">
              <w:rPr>
                <w:noProof/>
                <w:lang w:val="en-GB"/>
              </w:rPr>
              <w:t>12</w:t>
            </w:r>
          </w:p>
        </w:tc>
        <w:tc>
          <w:tcPr>
            <w:tcW w:w="467" w:type="dxa"/>
            <w:tcBorders>
              <w:bottom w:val="single" w:sz="4" w:space="0" w:color="auto"/>
            </w:tcBorders>
            <w:vAlign w:val="center"/>
          </w:tcPr>
          <w:p w14:paraId="24916A11" w14:textId="77777777" w:rsidR="00D0301A" w:rsidRPr="005C3FE9" w:rsidRDefault="00D0301A" w:rsidP="009E50BA">
            <w:pPr>
              <w:spacing w:line="360" w:lineRule="auto"/>
              <w:ind w:firstLine="0"/>
              <w:jc w:val="center"/>
              <w:rPr>
                <w:noProof/>
                <w:lang w:val="en-GB"/>
              </w:rPr>
            </w:pPr>
          </w:p>
        </w:tc>
        <w:tc>
          <w:tcPr>
            <w:tcW w:w="989" w:type="dxa"/>
            <w:tcBorders>
              <w:bottom w:val="single" w:sz="4" w:space="0" w:color="auto"/>
            </w:tcBorders>
            <w:vAlign w:val="center"/>
          </w:tcPr>
          <w:p w14:paraId="799ECC10" w14:textId="77777777" w:rsidR="00D0301A" w:rsidRPr="005C3FE9" w:rsidRDefault="00D0301A" w:rsidP="009E50BA">
            <w:pPr>
              <w:spacing w:line="360" w:lineRule="auto"/>
              <w:ind w:firstLine="0"/>
              <w:jc w:val="center"/>
              <w:rPr>
                <w:noProof/>
                <w:lang w:val="en-GB"/>
              </w:rPr>
            </w:pPr>
          </w:p>
        </w:tc>
        <w:tc>
          <w:tcPr>
            <w:tcW w:w="725" w:type="dxa"/>
            <w:tcBorders>
              <w:bottom w:val="single" w:sz="4" w:space="0" w:color="auto"/>
            </w:tcBorders>
            <w:vAlign w:val="center"/>
          </w:tcPr>
          <w:p w14:paraId="5C07835D" w14:textId="77777777" w:rsidR="00D0301A" w:rsidRPr="005C3FE9" w:rsidRDefault="00D0301A" w:rsidP="009E50BA">
            <w:pPr>
              <w:spacing w:line="360" w:lineRule="auto"/>
              <w:ind w:firstLine="0"/>
              <w:jc w:val="center"/>
              <w:rPr>
                <w:noProof/>
                <w:lang w:val="en-GB"/>
              </w:rPr>
            </w:pPr>
          </w:p>
        </w:tc>
      </w:tr>
    </w:tbl>
    <w:p w14:paraId="04C7DCDA" w14:textId="0792A246" w:rsidR="00DD79B8" w:rsidRPr="005C3FE9" w:rsidRDefault="00B370B2" w:rsidP="001F4721">
      <w:pPr>
        <w:pStyle w:val="Titolo1"/>
        <w:numPr>
          <w:ilvl w:val="0"/>
          <w:numId w:val="0"/>
        </w:numPr>
        <w:ind w:left="432" w:hanging="432"/>
      </w:pPr>
      <w:r w:rsidRPr="005C3FE9">
        <w:t>Results</w:t>
      </w:r>
      <w:bookmarkEnd w:id="17"/>
      <w:r w:rsidR="0006701C" w:rsidRPr="005C3FE9">
        <w:t xml:space="preserve"> and discussion</w:t>
      </w:r>
    </w:p>
    <w:p w14:paraId="403301E1" w14:textId="53304306" w:rsidR="003D6BB7" w:rsidRPr="005C3FE9" w:rsidRDefault="003D6BB7" w:rsidP="006D4B6F">
      <w:pPr>
        <w:rPr>
          <w:lang w:val="en-GB" w:eastAsia="en-US"/>
        </w:rPr>
      </w:pPr>
      <w:r w:rsidRPr="005C3FE9">
        <w:rPr>
          <w:lang w:val="en-GB" w:eastAsia="en-US"/>
        </w:rPr>
        <w:t xml:space="preserve">In this section, the </w:t>
      </w:r>
      <w:r w:rsidR="00E672AF" w:rsidRPr="005C3FE9">
        <w:rPr>
          <w:color w:val="000000" w:themeColor="text1"/>
          <w:lang w:val="en-GB" w:eastAsia="en-US"/>
        </w:rPr>
        <w:t xml:space="preserve">bi-objective </w:t>
      </w:r>
      <w:r w:rsidRPr="005C3FE9">
        <w:rPr>
          <w:lang w:val="en-GB" w:eastAsia="en-US"/>
        </w:rPr>
        <w:t>optimi</w:t>
      </w:r>
      <w:r w:rsidR="008A0EAC">
        <w:rPr>
          <w:lang w:val="en-GB" w:eastAsia="en-US"/>
        </w:rPr>
        <w:t>s</w:t>
      </w:r>
      <w:r w:rsidRPr="005C3FE9">
        <w:rPr>
          <w:lang w:val="en-GB" w:eastAsia="en-US"/>
        </w:rPr>
        <w:t xml:space="preserve">ation results are </w:t>
      </w:r>
      <w:r w:rsidR="00E672AF" w:rsidRPr="005C3FE9">
        <w:rPr>
          <w:lang w:val="en-GB" w:eastAsia="en-US"/>
        </w:rPr>
        <w:t xml:space="preserve">presented and </w:t>
      </w:r>
      <w:r w:rsidRPr="005C3FE9">
        <w:rPr>
          <w:lang w:val="en-GB" w:eastAsia="en-US"/>
        </w:rPr>
        <w:t>discussed in detail.</w:t>
      </w:r>
    </w:p>
    <w:p w14:paraId="5E6731C6" w14:textId="1EC1339F" w:rsidR="00A72B74" w:rsidRPr="005C3FE9" w:rsidRDefault="00E672AF" w:rsidP="00A72B74">
      <w:pPr>
        <w:pStyle w:val="Titolo2"/>
        <w:spacing w:before="0"/>
        <w:rPr>
          <w:color w:val="000000" w:themeColor="text1"/>
        </w:rPr>
      </w:pPr>
      <w:r w:rsidRPr="005C3FE9">
        <w:rPr>
          <w:color w:val="000000" w:themeColor="text1"/>
        </w:rPr>
        <w:t>Pareto frontiers</w:t>
      </w:r>
    </w:p>
    <w:p w14:paraId="37ED5611" w14:textId="68DC6D01" w:rsidR="00A72B74" w:rsidRPr="005C3FE9" w:rsidRDefault="00A72B74" w:rsidP="00A72B74">
      <w:pPr>
        <w:rPr>
          <w:color w:val="000000" w:themeColor="text1"/>
          <w:lang w:val="en-GB" w:eastAsia="en-US"/>
        </w:rPr>
      </w:pPr>
      <w:r w:rsidRPr="005C3FE9">
        <w:rPr>
          <w:color w:val="000000" w:themeColor="text1"/>
          <w:lang w:val="en-GB" w:eastAsia="en-US"/>
        </w:rPr>
        <w:t>In this section, the optimi</w:t>
      </w:r>
      <w:r w:rsidR="008A0EAC">
        <w:rPr>
          <w:color w:val="000000" w:themeColor="text1"/>
          <w:lang w:val="en-GB" w:eastAsia="en-US"/>
        </w:rPr>
        <w:t>s</w:t>
      </w:r>
      <w:r w:rsidRPr="005C3FE9">
        <w:rPr>
          <w:color w:val="000000" w:themeColor="text1"/>
          <w:lang w:val="en-GB" w:eastAsia="en-US"/>
        </w:rPr>
        <w:t xml:space="preserve">ation </w:t>
      </w:r>
      <w:r w:rsidR="00FB2304" w:rsidRPr="005C3FE9">
        <w:rPr>
          <w:color w:val="000000" w:themeColor="text1"/>
          <w:lang w:val="en-GB" w:eastAsia="en-US"/>
        </w:rPr>
        <w:t>results are</w:t>
      </w:r>
      <w:r w:rsidRPr="005C3FE9">
        <w:rPr>
          <w:color w:val="000000" w:themeColor="text1"/>
          <w:lang w:val="en-GB" w:eastAsia="en-US"/>
        </w:rPr>
        <w:t xml:space="preserve"> presented. The Pareto frontiers of all the simulated scenarios are reported in</w:t>
      </w:r>
      <w:r w:rsidR="001B5C2F" w:rsidRPr="005C3FE9">
        <w:rPr>
          <w:color w:val="000000" w:themeColor="text1"/>
          <w:lang w:val="en-GB" w:eastAsia="en-US"/>
        </w:rPr>
        <w:t xml:space="preserve"> </w:t>
      </w:r>
      <w:r w:rsidR="001B5C2F" w:rsidRPr="005C3FE9">
        <w:rPr>
          <w:color w:val="000000" w:themeColor="text1"/>
          <w:lang w:val="en-GB" w:eastAsia="en-US"/>
        </w:rPr>
        <w:fldChar w:fldCharType="begin"/>
      </w:r>
      <w:r w:rsidR="001B5C2F" w:rsidRPr="005C3FE9">
        <w:rPr>
          <w:color w:val="000000" w:themeColor="text1"/>
          <w:lang w:val="en-GB" w:eastAsia="en-US"/>
        </w:rPr>
        <w:instrText xml:space="preserve"> REF _Ref55299369 \h </w:instrText>
      </w:r>
      <w:r w:rsidR="005C3FE9">
        <w:rPr>
          <w:color w:val="000000" w:themeColor="text1"/>
          <w:lang w:val="en-GB" w:eastAsia="en-US"/>
        </w:rPr>
        <w:instrText xml:space="preserve"> \* MERGEFORMAT </w:instrText>
      </w:r>
      <w:r w:rsidR="001B5C2F" w:rsidRPr="005C3FE9">
        <w:rPr>
          <w:color w:val="000000" w:themeColor="text1"/>
          <w:lang w:val="en-GB" w:eastAsia="en-US"/>
        </w:rPr>
      </w:r>
      <w:r w:rsidR="001B5C2F" w:rsidRPr="005C3FE9">
        <w:rPr>
          <w:color w:val="000000" w:themeColor="text1"/>
          <w:lang w:val="en-GB" w:eastAsia="en-US"/>
        </w:rPr>
        <w:fldChar w:fldCharType="separate"/>
      </w:r>
      <w:r w:rsidR="00561965" w:rsidRPr="005C3FE9">
        <w:rPr>
          <w:color w:val="000000" w:themeColor="text1"/>
          <w:lang w:val="en-GB"/>
        </w:rPr>
        <w:t xml:space="preserve">Figure </w:t>
      </w:r>
      <w:r w:rsidR="00561965" w:rsidRPr="005C3FE9">
        <w:rPr>
          <w:noProof/>
          <w:color w:val="000000" w:themeColor="text1"/>
          <w:lang w:val="en-GB"/>
        </w:rPr>
        <w:t>3</w:t>
      </w:r>
      <w:r w:rsidR="001B5C2F" w:rsidRPr="005C3FE9">
        <w:rPr>
          <w:color w:val="000000" w:themeColor="text1"/>
          <w:lang w:val="en-GB" w:eastAsia="en-US"/>
        </w:rPr>
        <w:fldChar w:fldCharType="end"/>
      </w:r>
      <w:r w:rsidRPr="005C3FE9">
        <w:rPr>
          <w:color w:val="000000" w:themeColor="text1"/>
          <w:lang w:val="en-GB" w:eastAsia="en-US"/>
        </w:rPr>
        <w:t xml:space="preserve">, which provides a clear picture of the battery potential and of the significance of the decision and scenario variables. All curves are monotonically </w:t>
      </w:r>
      <w:r w:rsidR="001F4721">
        <w:rPr>
          <w:color w:val="000000" w:themeColor="text1"/>
          <w:lang w:val="en-GB" w:eastAsia="en-US"/>
        </w:rPr>
        <w:t>decreasing</w:t>
      </w:r>
      <w:r w:rsidRPr="005C3FE9">
        <w:rPr>
          <w:color w:val="000000" w:themeColor="text1"/>
          <w:lang w:val="en-GB" w:eastAsia="en-US"/>
        </w:rPr>
        <w:t xml:space="preserve"> </w:t>
      </w:r>
      <w:r w:rsidR="00FB2304" w:rsidRPr="005C3FE9">
        <w:rPr>
          <w:color w:val="000000" w:themeColor="text1"/>
          <w:lang w:val="en-GB" w:eastAsia="en-US"/>
        </w:rPr>
        <w:t xml:space="preserve">with </w:t>
      </w:r>
      <w:r w:rsidRPr="005C3FE9">
        <w:rPr>
          <w:color w:val="000000" w:themeColor="text1"/>
          <w:lang w:val="en-GB" w:eastAsia="en-US"/>
        </w:rPr>
        <w:t>concav</w:t>
      </w:r>
      <w:r w:rsidR="00FB2304" w:rsidRPr="005C3FE9">
        <w:rPr>
          <w:color w:val="000000" w:themeColor="text1"/>
          <w:lang w:val="en-GB" w:eastAsia="en-US"/>
        </w:rPr>
        <w:t>ity downwards</w:t>
      </w:r>
      <w:r w:rsidRPr="005C3FE9">
        <w:rPr>
          <w:color w:val="000000" w:themeColor="text1"/>
          <w:lang w:val="en-GB" w:eastAsia="en-US"/>
        </w:rPr>
        <w:t xml:space="preserve">. </w:t>
      </w:r>
    </w:p>
    <w:p w14:paraId="270B9B8D" w14:textId="77777777" w:rsidR="00A72B74" w:rsidRPr="005C3FE9" w:rsidRDefault="00A72B74" w:rsidP="00A72B74">
      <w:pPr>
        <w:keepNext/>
        <w:jc w:val="center"/>
        <w:rPr>
          <w:color w:val="000000" w:themeColor="text1"/>
          <w:lang w:val="en-GB"/>
        </w:rPr>
      </w:pPr>
      <w:r w:rsidRPr="005C3FE9">
        <w:rPr>
          <w:noProof/>
          <w:color w:val="000000" w:themeColor="text1"/>
        </w:rPr>
        <w:lastRenderedPageBreak/>
        <w:drawing>
          <wp:inline distT="0" distB="0" distL="0" distR="0" wp14:anchorId="3A15BAA1" wp14:editId="6EA5837C">
            <wp:extent cx="4105275" cy="3419475"/>
            <wp:effectExtent l="0" t="0" r="9525" b="952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5275" cy="3419475"/>
                    </a:xfrm>
                    <a:prstGeom prst="rect">
                      <a:avLst/>
                    </a:prstGeom>
                    <a:noFill/>
                    <a:ln>
                      <a:noFill/>
                    </a:ln>
                  </pic:spPr>
                </pic:pic>
              </a:graphicData>
            </a:graphic>
          </wp:inline>
        </w:drawing>
      </w:r>
    </w:p>
    <w:p w14:paraId="035B2DBE" w14:textId="13B95035" w:rsidR="00A72B74" w:rsidRPr="005C3FE9" w:rsidRDefault="00A72B74" w:rsidP="00A72B74">
      <w:pPr>
        <w:pStyle w:val="Didascalia"/>
        <w:jc w:val="both"/>
        <w:rPr>
          <w:color w:val="000000" w:themeColor="text1"/>
          <w:lang w:val="en-GB"/>
        </w:rPr>
      </w:pPr>
      <w:bookmarkStart w:id="18" w:name="_Ref55299369"/>
      <w:bookmarkStart w:id="19" w:name="_Toc55483335"/>
      <w:bookmarkStart w:id="20" w:name="_Toc56167494"/>
      <w:bookmarkStart w:id="21" w:name="_Toc63327958"/>
      <w:r w:rsidRPr="005C3FE9">
        <w:rPr>
          <w:color w:val="000000" w:themeColor="text1"/>
          <w:lang w:val="en-GB"/>
        </w:rPr>
        <w:t xml:space="preserve">Figure </w:t>
      </w:r>
      <w:r w:rsidRPr="005C3FE9">
        <w:rPr>
          <w:color w:val="000000" w:themeColor="text1"/>
          <w:lang w:val="en-GB"/>
        </w:rPr>
        <w:fldChar w:fldCharType="begin"/>
      </w:r>
      <w:r w:rsidRPr="005C3FE9">
        <w:rPr>
          <w:color w:val="000000" w:themeColor="text1"/>
          <w:lang w:val="en-GB"/>
        </w:rPr>
        <w:instrText xml:space="preserve"> SEQ Figure \* ARABIC </w:instrText>
      </w:r>
      <w:r w:rsidRPr="005C3FE9">
        <w:rPr>
          <w:color w:val="000000" w:themeColor="text1"/>
          <w:lang w:val="en-GB"/>
        </w:rPr>
        <w:fldChar w:fldCharType="separate"/>
      </w:r>
      <w:r w:rsidR="00810CF6">
        <w:rPr>
          <w:noProof/>
          <w:color w:val="000000" w:themeColor="text1"/>
          <w:lang w:val="en-GB"/>
        </w:rPr>
        <w:t>3</w:t>
      </w:r>
      <w:r w:rsidRPr="005C3FE9">
        <w:rPr>
          <w:color w:val="000000" w:themeColor="text1"/>
          <w:lang w:val="en-GB"/>
        </w:rPr>
        <w:fldChar w:fldCharType="end"/>
      </w:r>
      <w:bookmarkEnd w:id="18"/>
      <w:r w:rsidRPr="005C3FE9">
        <w:rPr>
          <w:color w:val="000000" w:themeColor="text1"/>
          <w:lang w:val="en-GB"/>
        </w:rPr>
        <w:t xml:space="preserve">. Pareto frontier of net RTE as a function of the </w:t>
      </w:r>
      <w:bookmarkEnd w:id="19"/>
      <w:bookmarkEnd w:id="20"/>
      <w:bookmarkEnd w:id="21"/>
      <m:oMath>
        <m:acc>
          <m:accPr>
            <m:chr m:val="̅"/>
            <m:ctrlPr>
              <w:rPr>
                <w:rFonts w:ascii="Cambria Math" w:eastAsia="Calibri" w:hAnsi="Cambria Math"/>
                <w:i/>
              </w:rPr>
            </m:ctrlPr>
          </m:accPr>
          <m:e>
            <m:sSub>
              <m:sSubPr>
                <m:ctrlPr>
                  <w:rPr>
                    <w:rFonts w:ascii="Cambria Math" w:eastAsia="Calibri" w:hAnsi="Cambria Math"/>
                    <w:i/>
                  </w:rPr>
                </m:ctrlPr>
              </m:sSubPr>
              <m:e>
                <m:r>
                  <w:rPr>
                    <w:rFonts w:ascii="Cambria Math" w:hAnsi="Cambria Math"/>
                  </w:rPr>
                  <m:t>NPD</m:t>
                </m:r>
              </m:e>
              <m:sub>
                <m:r>
                  <w:rPr>
                    <w:rFonts w:ascii="Cambria Math" w:hAnsi="Cambria Math"/>
                  </w:rPr>
                  <m:t>d</m:t>
                </m:r>
              </m:sub>
            </m:sSub>
          </m:e>
        </m:acc>
      </m:oMath>
      <w:r w:rsidR="00846DBD">
        <w:t xml:space="preserve"> </w:t>
      </w:r>
      <w:r w:rsidR="00393223" w:rsidRPr="005C3FE9">
        <w:rPr>
          <w:color w:val="000000" w:themeColor="text1"/>
          <w:lang w:val="en-GB"/>
        </w:rPr>
        <w:t>for all the simulated scenarios</w:t>
      </w:r>
      <w:r w:rsidRPr="005C3FE9">
        <w:rPr>
          <w:color w:val="000000" w:themeColor="text1"/>
          <w:lang w:val="en-GB"/>
        </w:rPr>
        <w:t>.</w:t>
      </w:r>
    </w:p>
    <w:p w14:paraId="6FC20886" w14:textId="54AC4527" w:rsidR="001B5C2F" w:rsidRPr="005C3FE9" w:rsidRDefault="00A72B74" w:rsidP="001B5C2F">
      <w:pPr>
        <w:rPr>
          <w:color w:val="000000" w:themeColor="text1"/>
          <w:lang w:val="en-GB" w:eastAsia="en-US"/>
        </w:rPr>
      </w:pPr>
      <w:r w:rsidRPr="005C3FE9">
        <w:rPr>
          <w:color w:val="000000" w:themeColor="text1"/>
          <w:lang w:val="en-GB" w:eastAsia="en-US"/>
        </w:rPr>
        <w:t xml:space="preserve">The Pareto curve for scenario A (where the charge and discharge current densities are the only decision variables) shows a maximum of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of 50.6%, which corresponds to the minimum of the constrained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Pr="005C3FE9">
        <w:rPr>
          <w:color w:val="000000" w:themeColor="text1"/>
          <w:lang w:val="en-GB" w:eastAsia="en-US"/>
        </w:rPr>
        <w:t>equal to 5.78 W m</w:t>
      </w:r>
      <w:r w:rsidRPr="005C3FE9">
        <w:rPr>
          <w:color w:val="000000" w:themeColor="text1"/>
          <w:vertAlign w:val="superscript"/>
          <w:lang w:val="en-GB" w:eastAsia="en-US"/>
        </w:rPr>
        <w:t>-2</w:t>
      </w:r>
      <w:r w:rsidRPr="005C3FE9">
        <w:rPr>
          <w:color w:val="000000" w:themeColor="text1"/>
          <w:lang w:val="en-GB" w:eastAsia="en-US"/>
        </w:rPr>
        <w:t xml:space="preserve">. At the opposite side of the frontier, the maximum value of constrained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color w:val="000000" w:themeColor="text1"/>
          <w:lang w:val="en-GB" w:eastAsia="en-US"/>
        </w:rPr>
        <w:t>, equal to 13.0 W m</w:t>
      </w:r>
      <w:r w:rsidRPr="005C3FE9">
        <w:rPr>
          <w:color w:val="000000" w:themeColor="text1"/>
          <w:vertAlign w:val="superscript"/>
          <w:lang w:val="en-GB" w:eastAsia="en-US"/>
        </w:rPr>
        <w:t>-2</w:t>
      </w:r>
      <w:r w:rsidRPr="005C3FE9">
        <w:rPr>
          <w:color w:val="000000" w:themeColor="text1"/>
          <w:lang w:val="en-GB" w:eastAsia="en-US"/>
        </w:rPr>
        <w:t xml:space="preserve">, provides an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of 40.6%. Along with the two decision variables from scenario A (charge and discharge current densities), scenario B includes the mean channel flow velocities in the two battery phases. The resulting Pareto curve is by 3/4 almost overlapped to that of scenario A but extends on the right side towards higher values of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5C3FE9">
        <w:rPr>
          <w:color w:val="000000" w:themeColor="text1"/>
          <w:lang w:val="en-GB" w:eastAsia="en-US"/>
        </w:rPr>
        <w:t xml:space="preserve"> </w:t>
      </w:r>
      <w:r w:rsidRPr="005C3FE9">
        <w:rPr>
          <w:color w:val="000000" w:themeColor="text1"/>
          <w:lang w:val="en-GB" w:eastAsia="en-US"/>
        </w:rPr>
        <w:t>(up to 14.5 W m</w:t>
      </w:r>
      <w:r w:rsidRPr="005C3FE9">
        <w:rPr>
          <w:color w:val="000000" w:themeColor="text1"/>
          <w:vertAlign w:val="superscript"/>
          <w:lang w:val="en-GB" w:eastAsia="en-US"/>
        </w:rPr>
        <w:t>-2</w:t>
      </w:r>
      <w:r w:rsidRPr="005C3FE9">
        <w:rPr>
          <w:color w:val="000000" w:themeColor="text1"/>
          <w:lang w:val="en-GB" w:eastAsia="en-US"/>
        </w:rPr>
        <w:t xml:space="preserve">, with an associated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reduced to 32.1%). In scenario C, the target concentrations of charge and discharge are added as decision variables. The difference in acid concentration between the beginning and the end of discharge could range from a minimum of 300 mol m</w:t>
      </w:r>
      <w:r w:rsidRPr="005C3FE9">
        <w:rPr>
          <w:color w:val="000000" w:themeColor="text1"/>
          <w:vertAlign w:val="superscript"/>
          <w:lang w:val="en-GB" w:eastAsia="en-US"/>
        </w:rPr>
        <w:t>-3</w:t>
      </w:r>
      <w:r w:rsidRPr="005C3FE9">
        <w:rPr>
          <w:color w:val="000000" w:themeColor="text1"/>
          <w:lang w:val="en-GB" w:eastAsia="en-US"/>
        </w:rPr>
        <w:t xml:space="preserve"> </w:t>
      </w:r>
      <w:r w:rsidR="00194CED">
        <w:rPr>
          <w:lang w:val="en-US"/>
        </w:rPr>
        <w:t>(i.e., the difference between the lower bound charge target concentration and the upper bound discharge target concentration)</w:t>
      </w:r>
      <w:r w:rsidR="00194CED">
        <w:rPr>
          <w:color w:val="000000" w:themeColor="text1"/>
          <w:lang w:val="en-GB" w:eastAsia="en-US"/>
        </w:rPr>
        <w:t xml:space="preserve"> </w:t>
      </w:r>
      <w:r w:rsidRPr="005C3FE9">
        <w:rPr>
          <w:color w:val="000000" w:themeColor="text1"/>
          <w:lang w:val="en-GB" w:eastAsia="en-US"/>
        </w:rPr>
        <w:t>to a maximum of 950 mol m</w:t>
      </w:r>
      <w:r w:rsidRPr="005C3FE9">
        <w:rPr>
          <w:color w:val="000000" w:themeColor="text1"/>
          <w:vertAlign w:val="superscript"/>
          <w:lang w:val="en-GB" w:eastAsia="en-US"/>
        </w:rPr>
        <w:t>-3</w:t>
      </w:r>
      <w:r w:rsidR="00194CED">
        <w:rPr>
          <w:color w:val="000000" w:themeColor="text1"/>
          <w:vertAlign w:val="superscript"/>
          <w:lang w:val="en-GB" w:eastAsia="en-US"/>
        </w:rPr>
        <w:t xml:space="preserve"> </w:t>
      </w:r>
      <w:r w:rsidR="00194CED">
        <w:rPr>
          <w:lang w:val="en-US"/>
        </w:rPr>
        <w:t>(i.e., the difference between the upper bound charge target concentration and the lower bound discharge target concentration)</w:t>
      </w:r>
      <w:r w:rsidRPr="005C3FE9">
        <w:rPr>
          <w:color w:val="000000" w:themeColor="text1"/>
          <w:lang w:val="en-GB" w:eastAsia="en-US"/>
        </w:rPr>
        <w:t xml:space="preserve">. The latter value corresponds </w:t>
      </w:r>
      <w:r w:rsidRPr="005C3FE9">
        <w:rPr>
          <w:color w:val="000000" w:themeColor="text1"/>
          <w:lang w:val="en-GB" w:eastAsia="en-US"/>
        </w:rPr>
        <w:lastRenderedPageBreak/>
        <w:t>to that fixed in scenario A and B. Overall, the Pareto frontier C is characteri</w:t>
      </w:r>
      <w:r w:rsidR="008A0EAC">
        <w:rPr>
          <w:color w:val="000000" w:themeColor="text1"/>
          <w:lang w:val="en-GB" w:eastAsia="en-US"/>
        </w:rPr>
        <w:t>s</w:t>
      </w:r>
      <w:r w:rsidRPr="005C3FE9">
        <w:rPr>
          <w:color w:val="000000" w:themeColor="text1"/>
          <w:lang w:val="en-GB" w:eastAsia="en-US"/>
        </w:rPr>
        <w:t xml:space="preserve">ed by a wider range of power density and by higher values of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This shows that operating the AB-FB with shorter concentration jumps between 0 and 100% state of charge</w:t>
      </w:r>
      <w:r w:rsidRPr="005C3FE9" w:rsidDel="00D720F0">
        <w:rPr>
          <w:color w:val="000000" w:themeColor="text1"/>
          <w:lang w:val="en-GB" w:eastAsia="en-US"/>
        </w:rPr>
        <w:t xml:space="preserve"> </w:t>
      </w:r>
      <w:r w:rsidRPr="005C3FE9">
        <w:rPr>
          <w:color w:val="000000" w:themeColor="text1"/>
          <w:lang w:val="en-GB" w:eastAsia="en-US"/>
        </w:rPr>
        <w:t xml:space="preserve">can yield significant improvements in the optimal solutions. Moreover, the Pareto frontier of scenario C exhibits a long linear tract apart from the regions very close to the extreme optimal and feasible points. The maximum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62.9%) obtained in scenario C is more than 10</w:t>
      </w:r>
      <w:r w:rsidR="00C936D2">
        <w:rPr>
          <w:color w:val="000000" w:themeColor="text1"/>
          <w:lang w:val="en-GB" w:eastAsia="en-US"/>
        </w:rPr>
        <w:t xml:space="preserve"> percentage points</w:t>
      </w:r>
      <w:r w:rsidRPr="005C3FE9">
        <w:rPr>
          <w:color w:val="000000" w:themeColor="text1"/>
          <w:lang w:val="en-GB" w:eastAsia="en-US"/>
        </w:rPr>
        <w:t xml:space="preserve"> higher than that of scenario A and B, but at the expense of a further reduction of the corresponding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5C3FE9">
        <w:rPr>
          <w:color w:val="000000" w:themeColor="text1"/>
          <w:lang w:val="en-GB" w:eastAsia="en-US"/>
        </w:rPr>
        <w:t xml:space="preserve"> </w:t>
      </w:r>
      <w:r w:rsidRPr="005C3FE9">
        <w:rPr>
          <w:color w:val="000000" w:themeColor="text1"/>
          <w:lang w:val="en-GB" w:eastAsia="en-US"/>
        </w:rPr>
        <w:t>(dropped to 4.13 W m</w:t>
      </w:r>
      <w:r w:rsidRPr="005C3FE9">
        <w:rPr>
          <w:color w:val="000000" w:themeColor="text1"/>
          <w:vertAlign w:val="superscript"/>
          <w:lang w:val="en-GB" w:eastAsia="en-US"/>
        </w:rPr>
        <w:t>-2</w:t>
      </w:r>
      <w:r w:rsidRPr="005C3FE9">
        <w:rPr>
          <w:color w:val="000000" w:themeColor="text1"/>
          <w:lang w:val="en-GB" w:eastAsia="en-US"/>
        </w:rPr>
        <w:t xml:space="preserve">). Moreover, the concentration at which the maximum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is found corresponds to 0.6M</w:t>
      </w:r>
      <w:r w:rsidR="00C936D2">
        <w:rPr>
          <w:color w:val="000000" w:themeColor="text1"/>
          <w:lang w:val="en-GB" w:eastAsia="en-US"/>
        </w:rPr>
        <w:t xml:space="preserve"> HCl</w:t>
      </w:r>
      <w:r w:rsidRPr="005C3FE9">
        <w:rPr>
          <w:color w:val="000000" w:themeColor="text1"/>
          <w:lang w:val="en-GB" w:eastAsia="en-US"/>
        </w:rPr>
        <w:t xml:space="preserve">; thus, the effect of a variation of the lower limit of </w:t>
      </w:r>
      <m:oMath>
        <m:sSub>
          <m:sSubPr>
            <m:ctrlPr>
              <w:rPr>
                <w:rFonts w:ascii="Cambria Math" w:hAnsi="Cambria Math"/>
                <w:i/>
                <w:color w:val="000000" w:themeColor="text1"/>
                <w:lang w:val="en-GB"/>
              </w:rPr>
            </m:ctrlPr>
          </m:sSubPr>
          <m:e>
            <m:r>
              <w:rPr>
                <w:rFonts w:ascii="Cambria Math" w:hAnsi="Cambria Math"/>
                <w:color w:val="000000" w:themeColor="text1"/>
                <w:lang w:val="en-GB"/>
              </w:rPr>
              <m:t>C</m:t>
            </m:r>
          </m:e>
          <m:sub>
            <m:r>
              <w:rPr>
                <w:rFonts w:ascii="Cambria Math" w:hAnsi="Cambria Math"/>
                <w:color w:val="000000" w:themeColor="text1"/>
                <w:lang w:val="en-GB"/>
              </w:rPr>
              <m:t>a,HCl,target,c</m:t>
            </m:r>
          </m:sub>
        </m:sSub>
      </m:oMath>
      <w:r w:rsidRPr="005C3FE9">
        <w:rPr>
          <w:color w:val="000000" w:themeColor="text1"/>
          <w:lang w:val="en-GB" w:eastAsia="en-US"/>
        </w:rPr>
        <w:t xml:space="preserve"> is included in another scenario. Specifically, for scenario D, the lower limit of the charge concentration is fixed at 0.5M. Two design features are added in scenario D, namely spacer thickness and length. By comparing scenarios C and D, it can be drawn that when adding the design variables, only minor improvements (up to about 12%</w:t>
      </w:r>
      <w:r w:rsidR="000413E6">
        <w:rPr>
          <w:color w:val="000000" w:themeColor="text1"/>
          <w:lang w:val="en-GB" w:eastAsia="en-US"/>
        </w:rPr>
        <w:t xml:space="preserve"> in relative terms</w:t>
      </w:r>
      <w:r w:rsidRPr="005C3FE9">
        <w:rPr>
          <w:color w:val="000000" w:themeColor="text1"/>
          <w:lang w:val="en-GB" w:eastAsia="en-US"/>
        </w:rPr>
        <w:t xml:space="preserve">) are predicted. Furthermore, the two curves C and D differ only slightly on the left side of the Pareto front. Indeed, scenario D results in a 0.8% increase in RTE (in absolute value). As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color w:val="000000" w:themeColor="text1"/>
          <w:lang w:val="en-GB" w:eastAsia="en-US"/>
        </w:rPr>
        <w:t xml:space="preserve"> increases, the difference between the two curves grows. Specifically, the maximum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Pr="005C3FE9">
        <w:rPr>
          <w:color w:val="000000" w:themeColor="text1"/>
          <w:lang w:val="en-GB" w:eastAsia="en-US"/>
        </w:rPr>
        <w:t>in scenario D is 19.5 W m</w:t>
      </w:r>
      <w:r w:rsidRPr="005C3FE9">
        <w:rPr>
          <w:color w:val="000000" w:themeColor="text1"/>
          <w:vertAlign w:val="superscript"/>
          <w:lang w:val="en-GB" w:eastAsia="en-US"/>
        </w:rPr>
        <w:t>-2</w:t>
      </w:r>
      <w:r w:rsidRPr="005C3FE9">
        <w:rPr>
          <w:color w:val="000000" w:themeColor="text1"/>
          <w:lang w:val="en-GB" w:eastAsia="en-US"/>
        </w:rPr>
        <w:t xml:space="preserve">, thus resulting 15% higher compared to the maximum value for scenario C. Scenario E, devised to investigate the effect of a reduced volume of the salt solution by including all the decision variables, shows similar optimal results compared to scenario D. The most evident difference that distinguishes the two solutions’ volume ratios </w:t>
      </w:r>
      <m:oMath>
        <m:sSub>
          <m:sSubPr>
            <m:ctrlPr>
              <w:rPr>
                <w:rFonts w:ascii="Cambria Math" w:hAnsi="Cambria Math"/>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t,a</m:t>
            </m:r>
          </m:sub>
        </m:sSub>
        <m:r>
          <m:rPr>
            <m:sty m:val="p"/>
          </m:rP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t,b</m:t>
            </m:r>
          </m:sub>
        </m:sSub>
        <m:r>
          <m:rPr>
            <m:sty m:val="p"/>
          </m:rPr>
          <w:rPr>
            <w:rFonts w:ascii="Cambria Math" w:hAnsi="Cambria Math"/>
            <w:color w:val="000000" w:themeColor="text1"/>
            <w:lang w:val="en-GB"/>
          </w:rPr>
          <m:t>:</m:t>
        </m:r>
        <m:sSub>
          <m:sSubPr>
            <m:ctrlPr>
              <w:rPr>
                <w:rFonts w:ascii="Cambria Math" w:hAnsi="Cambria Math"/>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t,s</m:t>
            </m:r>
          </m:sub>
        </m:sSub>
      </m:oMath>
      <w:r w:rsidRPr="005C3FE9">
        <w:rPr>
          <w:color w:val="000000" w:themeColor="text1"/>
          <w:lang w:val="en-GB" w:eastAsia="en-US"/>
        </w:rPr>
        <w:t xml:space="preserve"> of 1:1:1 (scenario E) and 1:1:6 (scenario D) is that in the former case the Pareto frontier extends to a significantly lower maximum of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5C3FE9">
        <w:rPr>
          <w:color w:val="000000" w:themeColor="text1"/>
          <w:lang w:val="en-GB" w:eastAsia="en-US"/>
        </w:rPr>
        <w:t xml:space="preserve"> </w:t>
      </w:r>
      <w:r w:rsidRPr="005C3FE9">
        <w:rPr>
          <w:color w:val="000000" w:themeColor="text1"/>
          <w:lang w:val="en-GB" w:eastAsia="en-US"/>
        </w:rPr>
        <w:t>(13 W m</w:t>
      </w:r>
      <w:r w:rsidRPr="005C3FE9">
        <w:rPr>
          <w:color w:val="000000" w:themeColor="text1"/>
          <w:vertAlign w:val="superscript"/>
          <w:lang w:val="en-GB" w:eastAsia="en-US"/>
        </w:rPr>
        <w:t>-2</w:t>
      </w:r>
      <w:r w:rsidRPr="005C3FE9">
        <w:rPr>
          <w:color w:val="000000" w:themeColor="text1"/>
          <w:lang w:val="en-GB" w:eastAsia="en-US"/>
        </w:rPr>
        <w:t>). Indeed, a convergence failure of the optimi</w:t>
      </w:r>
      <w:r w:rsidR="008A0EAC">
        <w:rPr>
          <w:color w:val="000000" w:themeColor="text1"/>
          <w:lang w:val="en-GB" w:eastAsia="en-US"/>
        </w:rPr>
        <w:t>s</w:t>
      </w:r>
      <w:r w:rsidRPr="005C3FE9">
        <w:rPr>
          <w:color w:val="000000" w:themeColor="text1"/>
          <w:lang w:val="en-GB" w:eastAsia="en-US"/>
        </w:rPr>
        <w:t xml:space="preserve">ation tool occurred at higher constrained values of power density due to an excessive reduction of the outlet NaCl concentration from the stack, particularly at the end of the charge phase. Higher values of initial concentration of salt may avoid this issue but would certainly lead the optimal solutions to lower values of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as </w:t>
      </w:r>
      <w:r w:rsidRPr="005C3FE9">
        <w:rPr>
          <w:color w:val="000000" w:themeColor="text1"/>
          <w:lang w:val="en-GB" w:eastAsia="en-US"/>
        </w:rPr>
        <w:lastRenderedPageBreak/>
        <w:t xml:space="preserve">also shown by the slope of the Pareto curve E on the side of the maximum power density. Finally, the Pareto frontier obtained with improved membrane properties provides a possible future scenario for the AB-FB technology. Improved membranes (scenario F) may lead to a significantly enhanced performance, as highlighted by a comparison taking scenario D (current membranes) as a baseline. </w:t>
      </w:r>
      <w:r w:rsidR="001B5C2F" w:rsidRPr="005C3FE9">
        <w:rPr>
          <w:color w:val="000000" w:themeColor="text1"/>
          <w:lang w:val="en-GB" w:eastAsia="en-US"/>
        </w:rPr>
        <w:t>I</w:t>
      </w:r>
      <w:r w:rsidRPr="005C3FE9">
        <w:rPr>
          <w:color w:val="000000" w:themeColor="text1"/>
          <w:lang w:val="en-GB" w:eastAsia="en-US"/>
        </w:rPr>
        <w:t xml:space="preserve">t is important to note that the scenario F curve results to be translated upwards and elongated to the right side as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001B5C2F" w:rsidRPr="005C3FE9">
        <w:rPr>
          <w:color w:val="000000" w:themeColor="text1"/>
          <w:lang w:val="en-GB" w:eastAsia="en-US"/>
        </w:rPr>
        <w:t xml:space="preserve"> </w:t>
      </w:r>
      <w:r w:rsidRPr="005C3FE9">
        <w:rPr>
          <w:color w:val="000000" w:themeColor="text1"/>
          <w:lang w:val="en-GB" w:eastAsia="en-US"/>
        </w:rPr>
        <w:t xml:space="preserve">values increase. In particular, higher average values over the Pareto front for both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and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Pr="005C3FE9">
        <w:rPr>
          <w:color w:val="000000" w:themeColor="text1"/>
          <w:lang w:val="en-GB" w:eastAsia="en-US"/>
        </w:rPr>
        <w:t xml:space="preserve"> are obtained. Overall, the Pareto frontier F lies almost on a straight line between the point of maximum RTE</w:t>
      </w:r>
      <w:r w:rsidRPr="005C3FE9">
        <w:rPr>
          <w:color w:val="000000" w:themeColor="text1"/>
          <w:vertAlign w:val="subscript"/>
          <w:lang w:val="en-GB" w:eastAsia="en-US"/>
        </w:rPr>
        <w:t>net</w:t>
      </w:r>
      <w:r w:rsidRPr="005C3FE9">
        <w:rPr>
          <w:color w:val="000000" w:themeColor="text1"/>
          <w:lang w:val="en-GB" w:eastAsia="en-US"/>
        </w:rPr>
        <w:t xml:space="preserve"> (4.43 W m</w:t>
      </w:r>
      <w:r w:rsidRPr="005C3FE9">
        <w:rPr>
          <w:color w:val="000000" w:themeColor="text1"/>
          <w:vertAlign w:val="superscript"/>
          <w:lang w:val="en-GB" w:eastAsia="en-US"/>
        </w:rPr>
        <w:t>-2</w:t>
      </w:r>
      <w:r w:rsidRPr="005C3FE9">
        <w:rPr>
          <w:color w:val="000000" w:themeColor="text1"/>
          <w:lang w:val="en-GB" w:eastAsia="en-US"/>
        </w:rPr>
        <w:t xml:space="preserve">, 76.1%) and the point of maximum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Pr="005C3FE9">
        <w:rPr>
          <w:color w:val="000000" w:themeColor="text1"/>
          <w:lang w:val="en-GB" w:eastAsia="en-US"/>
        </w:rPr>
        <w:t xml:space="preserve"> (23.2 W m</w:t>
      </w:r>
      <w:r w:rsidRPr="005C3FE9">
        <w:rPr>
          <w:color w:val="000000" w:themeColor="text1"/>
          <w:vertAlign w:val="superscript"/>
          <w:lang w:val="en-GB" w:eastAsia="en-US"/>
        </w:rPr>
        <w:t>-2</w:t>
      </w:r>
      <w:r w:rsidRPr="005C3FE9">
        <w:rPr>
          <w:color w:val="000000" w:themeColor="text1"/>
          <w:lang w:val="en-GB" w:eastAsia="en-US"/>
        </w:rPr>
        <w:t>, 59.1%).</w:t>
      </w:r>
    </w:p>
    <w:p w14:paraId="46672DCC" w14:textId="3D433DBA" w:rsidR="00E672AF" w:rsidRPr="005C3FE9" w:rsidRDefault="00E672AF" w:rsidP="001256D2">
      <w:pPr>
        <w:pStyle w:val="Titolo2"/>
        <w:spacing w:before="0"/>
        <w:rPr>
          <w:color w:val="000000" w:themeColor="text1"/>
        </w:rPr>
      </w:pPr>
      <w:r w:rsidRPr="005C3FE9">
        <w:rPr>
          <w:color w:val="000000" w:themeColor="text1"/>
        </w:rPr>
        <w:t>Optimal decision variables</w:t>
      </w:r>
    </w:p>
    <w:p w14:paraId="1B2FE385" w14:textId="26AC9386" w:rsidR="001B5C2F" w:rsidRPr="005C3FE9" w:rsidRDefault="001B5C2F" w:rsidP="001B5C2F">
      <w:pPr>
        <w:rPr>
          <w:color w:val="000000" w:themeColor="text1"/>
          <w:lang w:val="en-GB" w:eastAsia="en-US"/>
        </w:rPr>
      </w:pPr>
      <w:r w:rsidRPr="005C3FE9">
        <w:rPr>
          <w:color w:val="000000" w:themeColor="text1"/>
          <w:lang w:val="en-GB" w:eastAsia="en-US"/>
        </w:rPr>
        <w:t xml:space="preserve">The optimal values predicted for the decision variables are reported in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 xml:space="preserve">Figure </w:t>
      </w:r>
      <w:r w:rsidR="00561965" w:rsidRPr="005C3FE9">
        <w:rPr>
          <w:noProof/>
          <w:color w:val="000000" w:themeColor="text1"/>
          <w:lang w:val="en-GB"/>
        </w:rPr>
        <w:t>4</w:t>
      </w:r>
      <w:r w:rsidRPr="005C3FE9">
        <w:rPr>
          <w:color w:val="000000" w:themeColor="text1"/>
          <w:lang w:val="en-GB" w:eastAsia="en-US"/>
        </w:rPr>
        <w:fldChar w:fldCharType="end"/>
      </w:r>
      <w:r w:rsidRPr="005C3FE9">
        <w:rPr>
          <w:color w:val="000000" w:themeColor="text1"/>
          <w:lang w:val="en-GB" w:eastAsia="en-US"/>
        </w:rPr>
        <w:t xml:space="preserve"> as functions of </w:t>
      </w:r>
      <w:bookmarkStart w:id="22" w:name="_Hlk108003633"/>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NPD</m:t>
                </m:r>
              </m:e>
            </m:acc>
          </m:e>
          <m:sub>
            <m:r>
              <w:rPr>
                <w:rFonts w:ascii="Cambria Math" w:hAnsi="Cambria Math"/>
                <w:color w:val="000000" w:themeColor="text1"/>
              </w:rPr>
              <m:t>d</m:t>
            </m:r>
          </m:sub>
        </m:sSub>
      </m:oMath>
      <w:r w:rsidRPr="005C3FE9">
        <w:rPr>
          <w:color w:val="000000" w:themeColor="text1"/>
          <w:lang w:val="en-GB" w:eastAsia="en-US"/>
        </w:rPr>
        <w:t xml:space="preserve"> </w:t>
      </w:r>
      <w:bookmarkEnd w:id="22"/>
      <w:r w:rsidRPr="005C3FE9">
        <w:rPr>
          <w:color w:val="000000" w:themeColor="text1"/>
          <w:lang w:val="en-GB" w:eastAsia="en-US"/>
        </w:rPr>
        <w:t xml:space="preserve">for </w:t>
      </w:r>
      <w:r w:rsidR="00E672AF" w:rsidRPr="005C3FE9">
        <w:rPr>
          <w:color w:val="000000" w:themeColor="text1"/>
          <w:lang w:val="en-GB" w:eastAsia="en-US"/>
        </w:rPr>
        <w:t xml:space="preserve">one selected scenario, which is </w:t>
      </w:r>
      <w:r w:rsidRPr="005C3FE9">
        <w:rPr>
          <w:color w:val="000000" w:themeColor="text1"/>
          <w:lang w:val="en-GB" w:eastAsia="en-US"/>
        </w:rPr>
        <w:t xml:space="preserve">scenario D. Although interpreting the combined effects of eight decision variables is complex, some interesting points for discussion regarding optimal solutions can be drawn. </w:t>
      </w:r>
    </w:p>
    <w:p w14:paraId="17382AC7" w14:textId="2AB6A63E" w:rsidR="001B5C2F" w:rsidRPr="005C3FE9" w:rsidRDefault="000413E6" w:rsidP="001B5C2F">
      <w:pPr>
        <w:keepNext/>
        <w:rPr>
          <w:color w:val="000000" w:themeColor="text1"/>
          <w:lang w:val="en-GB"/>
        </w:rPr>
      </w:pPr>
      <w:r w:rsidRPr="000413E6">
        <w:rPr>
          <w:noProof/>
        </w:rPr>
        <w:lastRenderedPageBreak/>
        <w:drawing>
          <wp:inline distT="0" distB="0" distL="0" distR="0" wp14:anchorId="7F01346F" wp14:editId="4EE40A42">
            <wp:extent cx="6120130" cy="4570095"/>
            <wp:effectExtent l="0" t="0" r="0" b="190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4570095"/>
                    </a:xfrm>
                    <a:prstGeom prst="rect">
                      <a:avLst/>
                    </a:prstGeom>
                    <a:noFill/>
                    <a:ln>
                      <a:noFill/>
                    </a:ln>
                  </pic:spPr>
                </pic:pic>
              </a:graphicData>
            </a:graphic>
          </wp:inline>
        </w:drawing>
      </w:r>
    </w:p>
    <w:p w14:paraId="60CDD661" w14:textId="5F1794DC" w:rsidR="001B5C2F" w:rsidRPr="005C3FE9" w:rsidRDefault="001B5C2F" w:rsidP="001B5C2F">
      <w:pPr>
        <w:pStyle w:val="Didascalia"/>
        <w:jc w:val="both"/>
        <w:rPr>
          <w:color w:val="000000" w:themeColor="text1"/>
          <w:lang w:val="en-GB"/>
        </w:rPr>
      </w:pPr>
      <w:bookmarkStart w:id="23" w:name="_Ref55411601"/>
      <w:bookmarkStart w:id="24" w:name="_Toc55483340"/>
      <w:bookmarkStart w:id="25" w:name="_Toc56167499"/>
      <w:bookmarkStart w:id="26" w:name="_Toc63327963"/>
      <w:r w:rsidRPr="005C3FE9">
        <w:rPr>
          <w:color w:val="000000" w:themeColor="text1"/>
          <w:lang w:val="en-GB"/>
        </w:rPr>
        <w:t xml:space="preserve">Figure </w:t>
      </w:r>
      <w:r w:rsidRPr="005C3FE9">
        <w:rPr>
          <w:color w:val="000000" w:themeColor="text1"/>
          <w:lang w:val="en-GB"/>
        </w:rPr>
        <w:fldChar w:fldCharType="begin"/>
      </w:r>
      <w:r w:rsidRPr="005C3FE9">
        <w:rPr>
          <w:color w:val="000000" w:themeColor="text1"/>
          <w:lang w:val="en-GB"/>
        </w:rPr>
        <w:instrText xml:space="preserve"> SEQ Figure \* ARABIC </w:instrText>
      </w:r>
      <w:r w:rsidRPr="005C3FE9">
        <w:rPr>
          <w:color w:val="000000" w:themeColor="text1"/>
          <w:lang w:val="en-GB"/>
        </w:rPr>
        <w:fldChar w:fldCharType="separate"/>
      </w:r>
      <w:r w:rsidR="00810CF6">
        <w:rPr>
          <w:noProof/>
          <w:color w:val="000000" w:themeColor="text1"/>
          <w:lang w:val="en-GB"/>
        </w:rPr>
        <w:t>4</w:t>
      </w:r>
      <w:r w:rsidRPr="005C3FE9">
        <w:rPr>
          <w:color w:val="000000" w:themeColor="text1"/>
          <w:lang w:val="en-GB"/>
        </w:rPr>
        <w:fldChar w:fldCharType="end"/>
      </w:r>
      <w:bookmarkEnd w:id="23"/>
      <w:r w:rsidRPr="005C3FE9">
        <w:rPr>
          <w:color w:val="000000" w:themeColor="text1"/>
          <w:lang w:val="en-GB"/>
        </w:rPr>
        <w:t xml:space="preserve">. Optimal values of the decision variables as functions of the </w:t>
      </w:r>
      <m:oMath>
        <m:acc>
          <m:accPr>
            <m:chr m:val="̅"/>
            <m:ctrlPr>
              <w:rPr>
                <w:rFonts w:ascii="Cambria Math" w:eastAsia="Calibri" w:hAnsi="Cambria Math"/>
                <w:i/>
              </w:rPr>
            </m:ctrlPr>
          </m:accPr>
          <m:e>
            <m:sSub>
              <m:sSubPr>
                <m:ctrlPr>
                  <w:rPr>
                    <w:rFonts w:ascii="Cambria Math" w:eastAsia="Calibri" w:hAnsi="Cambria Math"/>
                    <w:i/>
                  </w:rPr>
                </m:ctrlPr>
              </m:sSubPr>
              <m:e>
                <m:r>
                  <w:rPr>
                    <w:rFonts w:ascii="Cambria Math" w:hAnsi="Cambria Math"/>
                  </w:rPr>
                  <m:t>NPD</m:t>
                </m:r>
              </m:e>
              <m:sub>
                <m:r>
                  <w:rPr>
                    <w:rFonts w:ascii="Cambria Math" w:hAnsi="Cambria Math"/>
                  </w:rPr>
                  <m:t>d</m:t>
                </m:r>
              </m:sub>
            </m:sSub>
          </m:e>
        </m:acc>
      </m:oMath>
      <w:r w:rsidRPr="005C3FE9">
        <w:rPr>
          <w:color w:val="000000" w:themeColor="text1"/>
          <w:lang w:val="en-GB"/>
        </w:rPr>
        <w:t xml:space="preserve"> for scenario D. a) </w:t>
      </w:r>
      <m:oMath>
        <m:sSub>
          <m:sSubPr>
            <m:ctrlPr>
              <w:rPr>
                <w:rFonts w:ascii="Cambria Math" w:hAnsi="Cambria Math"/>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c</m:t>
            </m:r>
          </m:sub>
        </m:sSub>
      </m:oMath>
      <w:r w:rsidRPr="005C3FE9">
        <w:rPr>
          <w:color w:val="000000" w:themeColor="text1"/>
          <w:lang w:val="en-GB"/>
        </w:rPr>
        <w:t xml:space="preserve"> and </w:t>
      </w:r>
      <m:oMath>
        <m:sSub>
          <m:sSubPr>
            <m:ctrlPr>
              <w:rPr>
                <w:rFonts w:ascii="Cambria Math" w:hAnsi="Cambria Math"/>
                <w:color w:val="000000" w:themeColor="text1"/>
                <w:lang w:val="en-GB"/>
              </w:rPr>
            </m:ctrlPr>
          </m:sSubPr>
          <m:e>
            <m:r>
              <w:rPr>
                <w:rFonts w:ascii="Cambria Math" w:hAnsi="Cambria Math"/>
                <w:color w:val="000000" w:themeColor="text1"/>
                <w:lang w:val="en-GB"/>
              </w:rPr>
              <m:t>i</m:t>
            </m:r>
          </m:e>
          <m:sub>
            <m:r>
              <w:rPr>
                <w:rFonts w:ascii="Cambria Math" w:hAnsi="Cambria Math"/>
                <w:color w:val="000000" w:themeColor="text1"/>
                <w:lang w:val="en-GB"/>
              </w:rPr>
              <m:t>d</m:t>
            </m:r>
          </m:sub>
        </m:sSub>
      </m:oMath>
      <w:r w:rsidRPr="005C3FE9">
        <w:rPr>
          <w:color w:val="000000" w:themeColor="text1"/>
          <w:lang w:val="en-GB"/>
        </w:rPr>
        <w:t xml:space="preserve">, b) </w:t>
      </w:r>
      <w:r w:rsidRPr="005C3FE9">
        <w:rPr>
          <w:color w:val="000000" w:themeColor="text1"/>
          <w:vertAlign w:val="subscript"/>
          <w:lang w:val="en-GB"/>
        </w:rPr>
        <w:t xml:space="preserve"> </w:t>
      </w:r>
      <m:oMath>
        <m:sSub>
          <m:sSubPr>
            <m:ctrlPr>
              <w:rPr>
                <w:rFonts w:ascii="Cambria Math" w:hAnsi="Cambria Math"/>
                <w:color w:val="000000" w:themeColor="text1"/>
                <w:szCs w:val="18"/>
                <w:lang w:val="en-GB"/>
              </w:rPr>
            </m:ctrlPr>
          </m:sSubPr>
          <m:e>
            <m:r>
              <w:rPr>
                <w:rFonts w:ascii="Cambria Math" w:hAnsi="Cambria Math"/>
                <w:color w:val="000000" w:themeColor="text1"/>
                <w:szCs w:val="18"/>
                <w:lang w:val="en-GB"/>
              </w:rPr>
              <m:t>u</m:t>
            </m:r>
          </m:e>
          <m:sub>
            <m:r>
              <w:rPr>
                <w:rFonts w:ascii="Cambria Math" w:hAnsi="Cambria Math"/>
                <w:color w:val="000000" w:themeColor="text1"/>
                <w:szCs w:val="18"/>
                <w:lang w:val="en-GB"/>
              </w:rPr>
              <m:t>ch,c</m:t>
            </m:r>
          </m:sub>
        </m:sSub>
      </m:oMath>
      <w:r w:rsidRPr="005C3FE9">
        <w:rPr>
          <w:color w:val="000000" w:themeColor="text1"/>
          <w:szCs w:val="18"/>
          <w:lang w:val="en-GB"/>
        </w:rPr>
        <w:t xml:space="preserve"> and </w:t>
      </w:r>
      <m:oMath>
        <m:sSub>
          <m:sSubPr>
            <m:ctrlPr>
              <w:rPr>
                <w:rFonts w:ascii="Cambria Math" w:hAnsi="Cambria Math"/>
                <w:color w:val="000000" w:themeColor="text1"/>
                <w:szCs w:val="18"/>
                <w:lang w:val="en-GB"/>
              </w:rPr>
            </m:ctrlPr>
          </m:sSubPr>
          <m:e>
            <m:r>
              <w:rPr>
                <w:rFonts w:ascii="Cambria Math" w:hAnsi="Cambria Math"/>
                <w:color w:val="000000" w:themeColor="text1"/>
                <w:szCs w:val="18"/>
                <w:lang w:val="en-GB"/>
              </w:rPr>
              <m:t>u</m:t>
            </m:r>
          </m:e>
          <m:sub>
            <m:r>
              <w:rPr>
                <w:rFonts w:ascii="Cambria Math" w:hAnsi="Cambria Math"/>
                <w:color w:val="000000" w:themeColor="text1"/>
                <w:szCs w:val="18"/>
                <w:lang w:val="en-GB"/>
              </w:rPr>
              <m:t>ch,d</m:t>
            </m:r>
          </m:sub>
        </m:sSub>
      </m:oMath>
      <w:r w:rsidRPr="005C3FE9">
        <w:rPr>
          <w:color w:val="000000" w:themeColor="text1"/>
          <w:szCs w:val="18"/>
          <w:lang w:val="en-GB"/>
        </w:rPr>
        <w:t xml:space="preserve">, c) </w:t>
      </w:r>
      <m:oMath>
        <m:sSub>
          <m:sSubPr>
            <m:ctrlPr>
              <w:rPr>
                <w:rFonts w:ascii="Cambria Math" w:hAnsi="Cambria Math"/>
                <w:color w:val="000000" w:themeColor="text1"/>
                <w:szCs w:val="18"/>
                <w:lang w:val="en-GB"/>
              </w:rPr>
            </m:ctrlPr>
          </m:sSubPr>
          <m:e>
            <m:r>
              <w:rPr>
                <w:rFonts w:ascii="Cambria Math" w:hAnsi="Cambria Math"/>
                <w:color w:val="000000" w:themeColor="text1"/>
                <w:szCs w:val="18"/>
                <w:lang w:val="en-GB"/>
              </w:rPr>
              <m:t>C</m:t>
            </m:r>
          </m:e>
          <m:sub>
            <m:r>
              <w:rPr>
                <w:rFonts w:ascii="Cambria Math" w:hAnsi="Cambria Math"/>
                <w:color w:val="000000" w:themeColor="text1"/>
                <w:szCs w:val="18"/>
                <w:lang w:val="en-GB"/>
              </w:rPr>
              <m:t>a,HCltarget,c</m:t>
            </m:r>
          </m:sub>
        </m:sSub>
      </m:oMath>
      <w:r w:rsidRPr="005C3FE9">
        <w:rPr>
          <w:color w:val="000000" w:themeColor="text1"/>
          <w:szCs w:val="18"/>
          <w:lang w:val="en-GB"/>
        </w:rPr>
        <w:t xml:space="preserve"> and </w:t>
      </w:r>
      <m:oMath>
        <m:sSub>
          <m:sSubPr>
            <m:ctrlPr>
              <w:rPr>
                <w:rFonts w:ascii="Cambria Math" w:hAnsi="Cambria Math"/>
                <w:color w:val="000000" w:themeColor="text1"/>
                <w:szCs w:val="18"/>
                <w:lang w:val="en-GB"/>
              </w:rPr>
            </m:ctrlPr>
          </m:sSubPr>
          <m:e>
            <m:r>
              <w:rPr>
                <w:rFonts w:ascii="Cambria Math" w:hAnsi="Cambria Math"/>
                <w:color w:val="000000" w:themeColor="text1"/>
                <w:szCs w:val="18"/>
                <w:lang w:val="en-GB"/>
              </w:rPr>
              <m:t>C</m:t>
            </m:r>
          </m:e>
          <m:sub>
            <m:r>
              <w:rPr>
                <w:rFonts w:ascii="Cambria Math" w:hAnsi="Cambria Math"/>
                <w:color w:val="000000" w:themeColor="text1"/>
                <w:szCs w:val="18"/>
                <w:lang w:val="en-GB"/>
              </w:rPr>
              <m:t>a,HCl,target,d</m:t>
            </m:r>
          </m:sub>
        </m:sSub>
      </m:oMath>
      <w:r w:rsidRPr="005C3FE9">
        <w:rPr>
          <w:color w:val="000000" w:themeColor="text1"/>
          <w:szCs w:val="18"/>
          <w:lang w:val="en-GB"/>
        </w:rPr>
        <w:t xml:space="preserve">, and d) </w:t>
      </w:r>
      <m:oMath>
        <m:r>
          <w:rPr>
            <w:rFonts w:ascii="Cambria Math" w:hAnsi="Cambria Math"/>
            <w:color w:val="000000" w:themeColor="text1"/>
            <w:szCs w:val="18"/>
            <w:lang w:val="en-GB"/>
          </w:rPr>
          <m:t>L</m:t>
        </m:r>
      </m:oMath>
      <w:r w:rsidRPr="005C3FE9">
        <w:rPr>
          <w:color w:val="000000" w:themeColor="text1"/>
          <w:szCs w:val="18"/>
          <w:lang w:val="en-GB"/>
        </w:rPr>
        <w:t xml:space="preserve"> and </w:t>
      </w:r>
      <m:oMath>
        <m:sSub>
          <m:sSubPr>
            <m:ctrlPr>
              <w:rPr>
                <w:rFonts w:ascii="Cambria Math" w:hAnsi="Cambria Math"/>
                <w:i/>
                <w:color w:val="000000" w:themeColor="text1"/>
                <w:szCs w:val="18"/>
                <w:lang w:val="en-GB"/>
              </w:rPr>
            </m:ctrlPr>
          </m:sSubPr>
          <m:e>
            <m:r>
              <w:rPr>
                <w:rFonts w:ascii="Cambria Math" w:hAnsi="Cambria Math"/>
                <w:color w:val="000000" w:themeColor="text1"/>
                <w:szCs w:val="18"/>
                <w:lang w:val="en-GB"/>
              </w:rPr>
              <m:t>d</m:t>
            </m:r>
          </m:e>
          <m:sub>
            <m:r>
              <w:rPr>
                <w:rFonts w:ascii="Cambria Math" w:hAnsi="Cambria Math"/>
                <w:color w:val="000000" w:themeColor="text1"/>
                <w:szCs w:val="18"/>
                <w:lang w:val="en-GB"/>
              </w:rPr>
              <m:t>m</m:t>
            </m:r>
          </m:sub>
        </m:sSub>
      </m:oMath>
      <w:r w:rsidRPr="005C3FE9">
        <w:rPr>
          <w:color w:val="000000" w:themeColor="text1"/>
          <w:szCs w:val="18"/>
          <w:lang w:val="en-GB"/>
        </w:rPr>
        <w:t xml:space="preserve">. </w:t>
      </w:r>
      <w:bookmarkEnd w:id="24"/>
      <w:bookmarkEnd w:id="25"/>
      <w:bookmarkEnd w:id="26"/>
    </w:p>
    <w:p w14:paraId="53A62905" w14:textId="7367966B" w:rsidR="001B5C2F" w:rsidRPr="005C3FE9" w:rsidRDefault="001B5C2F" w:rsidP="008A0EAC">
      <w:pPr>
        <w:rPr>
          <w:color w:val="000000" w:themeColor="text1"/>
          <w:lang w:val="en-GB" w:eastAsia="en-US"/>
        </w:rPr>
      </w:pPr>
      <w:r w:rsidRPr="005C3FE9">
        <w:rPr>
          <w:color w:val="000000" w:themeColor="text1"/>
          <w:lang w:val="en-GB" w:eastAsia="en-US"/>
        </w:rPr>
        <w:t>The predicted values of current densities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Figure 4</w:t>
      </w:r>
      <w:r w:rsidRPr="005C3FE9">
        <w:rPr>
          <w:color w:val="000000" w:themeColor="text1"/>
          <w:lang w:val="en-GB" w:eastAsia="en-US"/>
        </w:rPr>
        <w:fldChar w:fldCharType="end"/>
      </w:r>
      <w:r w:rsidRPr="005C3FE9">
        <w:rPr>
          <w:color w:val="000000" w:themeColor="text1"/>
          <w:lang w:val="en-GB" w:eastAsia="en-US"/>
        </w:rPr>
        <w:t xml:space="preserve">a) show an increasing trend with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color w:val="000000" w:themeColor="text1"/>
          <w:lang w:val="en-GB" w:eastAsia="en-US"/>
        </w:rPr>
        <w:t>, that means a decreasing trend with the RTE</w:t>
      </w:r>
      <w:r w:rsidRPr="005C3FE9">
        <w:rPr>
          <w:color w:val="000000" w:themeColor="text1"/>
          <w:vertAlign w:val="subscript"/>
          <w:lang w:val="en-GB" w:eastAsia="en-US"/>
        </w:rPr>
        <w:t>net</w:t>
      </w:r>
      <w:r w:rsidRPr="005C3FE9">
        <w:rPr>
          <w:color w:val="000000" w:themeColor="text1"/>
          <w:lang w:val="en-GB" w:eastAsia="en-US"/>
        </w:rPr>
        <w:t xml:space="preserve">. </w:t>
      </w:r>
      <w:r w:rsidR="008A0EAC" w:rsidRPr="008A0EAC">
        <w:rPr>
          <w:color w:val="000000" w:themeColor="text1"/>
          <w:lang w:val="en-GB" w:eastAsia="en-US"/>
        </w:rPr>
        <w:t xml:space="preserve">Indeed, as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A0EAC" w:rsidRPr="005C3FE9">
        <w:rPr>
          <w:color w:val="000000" w:themeColor="text1"/>
          <w:lang w:val="en-GB" w:eastAsia="en-US"/>
        </w:rPr>
        <w:t xml:space="preserve"> </w:t>
      </w:r>
      <w:r w:rsidR="008A0EAC" w:rsidRPr="008A0EAC">
        <w:rPr>
          <w:color w:val="000000" w:themeColor="text1"/>
          <w:lang w:val="en-GB" w:eastAsia="en-US"/>
        </w:rPr>
        <w:t xml:space="preserve">increases, the </w:t>
      </w:r>
      <w:proofErr w:type="spellStart"/>
      <w:r w:rsidR="008A0EAC" w:rsidRPr="005C3FE9">
        <w:rPr>
          <w:color w:val="000000" w:themeColor="text1"/>
          <w:lang w:val="en-GB" w:eastAsia="en-US"/>
        </w:rPr>
        <w:t>RTE</w:t>
      </w:r>
      <w:r w:rsidR="008A0EAC" w:rsidRPr="005C3FE9">
        <w:rPr>
          <w:color w:val="000000" w:themeColor="text1"/>
          <w:vertAlign w:val="subscript"/>
          <w:lang w:val="en-GB" w:eastAsia="en-US"/>
        </w:rPr>
        <w:t>net</w:t>
      </w:r>
      <w:proofErr w:type="spellEnd"/>
      <w:r w:rsidR="008A0EAC" w:rsidRPr="008A0EAC">
        <w:rPr>
          <w:color w:val="000000" w:themeColor="text1"/>
          <w:lang w:val="en-GB" w:eastAsia="en-US"/>
        </w:rPr>
        <w:t xml:space="preserve"> in the Pareto curves </w:t>
      </w:r>
      <w:r w:rsidR="008A0EAC">
        <w:rPr>
          <w:color w:val="000000" w:themeColor="text1"/>
          <w:lang w:val="en-GB" w:eastAsia="en-US"/>
        </w:rPr>
        <w:t xml:space="preserve">(shown </w:t>
      </w:r>
      <w:r w:rsidR="008A0EAC" w:rsidRPr="008A0EAC">
        <w:rPr>
          <w:color w:val="000000" w:themeColor="text1"/>
          <w:lang w:val="en-GB" w:eastAsia="en-US"/>
        </w:rPr>
        <w:t xml:space="preserve">in </w:t>
      </w:r>
      <w:r w:rsidR="008A0EAC">
        <w:rPr>
          <w:color w:val="000000" w:themeColor="text1"/>
          <w:lang w:val="en-GB" w:eastAsia="en-US"/>
        </w:rPr>
        <w:fldChar w:fldCharType="begin"/>
      </w:r>
      <w:r w:rsidR="008A0EAC">
        <w:rPr>
          <w:color w:val="000000" w:themeColor="text1"/>
          <w:lang w:val="en-GB" w:eastAsia="en-US"/>
        </w:rPr>
        <w:instrText xml:space="preserve"> REF _Ref55299369 \h </w:instrText>
      </w:r>
      <w:r w:rsidR="008A0EAC">
        <w:rPr>
          <w:color w:val="000000" w:themeColor="text1"/>
          <w:lang w:val="en-GB" w:eastAsia="en-US"/>
        </w:rPr>
      </w:r>
      <w:r w:rsidR="008A0EAC">
        <w:rPr>
          <w:color w:val="000000" w:themeColor="text1"/>
          <w:lang w:val="en-GB" w:eastAsia="en-US"/>
        </w:rPr>
        <w:fldChar w:fldCharType="separate"/>
      </w:r>
      <w:r w:rsidR="008A0EAC" w:rsidRPr="005C3FE9">
        <w:rPr>
          <w:color w:val="000000" w:themeColor="text1"/>
          <w:lang w:val="en-GB"/>
        </w:rPr>
        <w:t xml:space="preserve">Figure </w:t>
      </w:r>
      <w:r w:rsidR="008A0EAC">
        <w:rPr>
          <w:noProof/>
          <w:color w:val="000000" w:themeColor="text1"/>
          <w:lang w:val="en-GB"/>
        </w:rPr>
        <w:t>3</w:t>
      </w:r>
      <w:r w:rsidR="008A0EAC">
        <w:rPr>
          <w:color w:val="000000" w:themeColor="text1"/>
          <w:lang w:val="en-GB" w:eastAsia="en-US"/>
        </w:rPr>
        <w:fldChar w:fldCharType="end"/>
      </w:r>
      <w:r w:rsidR="008A0EAC">
        <w:rPr>
          <w:color w:val="000000" w:themeColor="text1"/>
          <w:lang w:val="en-GB" w:eastAsia="en-US"/>
        </w:rPr>
        <w:t xml:space="preserve">) </w:t>
      </w:r>
      <w:r w:rsidR="008A0EAC" w:rsidRPr="008A0EAC">
        <w:rPr>
          <w:color w:val="000000" w:themeColor="text1"/>
          <w:lang w:val="en-GB" w:eastAsia="en-US"/>
        </w:rPr>
        <w:t>shows a monotone decreasing trend.</w:t>
      </w:r>
      <w:r w:rsidR="008A0EAC">
        <w:rPr>
          <w:color w:val="000000" w:themeColor="text1"/>
          <w:lang w:val="en-GB" w:eastAsia="en-US"/>
        </w:rPr>
        <w:t xml:space="preserve"> </w:t>
      </w:r>
      <w:r w:rsidRPr="005C3FE9">
        <w:rPr>
          <w:color w:val="000000" w:themeColor="text1"/>
          <w:lang w:val="en-GB" w:eastAsia="en-US"/>
        </w:rPr>
        <w:t xml:space="preserve">The optimal current densities of charge and discharge </w:t>
      </w:r>
      <w:r w:rsidR="006A13AC">
        <w:rPr>
          <w:color w:val="000000" w:themeColor="text1"/>
          <w:lang w:val="en-GB" w:eastAsia="en-US"/>
        </w:rPr>
        <w:t>were</w:t>
      </w:r>
      <w:r w:rsidRPr="005C3FE9">
        <w:rPr>
          <w:color w:val="000000" w:themeColor="text1"/>
          <w:lang w:val="en-GB" w:eastAsia="en-US"/>
        </w:rPr>
        <w:t xml:space="preserve"> 50</w:t>
      </w:r>
      <w:r w:rsidR="006A13AC">
        <w:rPr>
          <w:color w:val="000000" w:themeColor="text1"/>
          <w:lang w:val="en-GB" w:eastAsia="en-US"/>
        </w:rPr>
        <w:t>–220</w:t>
      </w:r>
      <w:r w:rsidRPr="005C3FE9">
        <w:rPr>
          <w:color w:val="000000" w:themeColor="text1"/>
          <w:lang w:val="en-GB" w:eastAsia="en-US"/>
        </w:rPr>
        <w:t xml:space="preserve"> A m</w:t>
      </w:r>
      <w:r w:rsidRPr="005C3FE9">
        <w:rPr>
          <w:color w:val="000000" w:themeColor="text1"/>
          <w:vertAlign w:val="superscript"/>
          <w:lang w:val="en-GB" w:eastAsia="en-US"/>
        </w:rPr>
        <w:t>-2</w:t>
      </w:r>
      <w:r w:rsidR="006A13AC">
        <w:rPr>
          <w:color w:val="000000" w:themeColor="text1"/>
          <w:lang w:val="en-GB" w:eastAsia="en-US"/>
        </w:rPr>
        <w:t xml:space="preserve"> and</w:t>
      </w:r>
      <w:r w:rsidRPr="005C3FE9">
        <w:rPr>
          <w:color w:val="000000" w:themeColor="text1"/>
          <w:lang w:val="en-GB" w:eastAsia="en-US"/>
        </w:rPr>
        <w:t xml:space="preserve"> </w:t>
      </w:r>
      <w:r w:rsidR="006A13AC">
        <w:rPr>
          <w:color w:val="000000" w:themeColor="text1"/>
          <w:lang w:val="en-GB" w:eastAsia="en-US"/>
        </w:rPr>
        <w:t>30–</w:t>
      </w:r>
      <w:r w:rsidRPr="005C3FE9">
        <w:rPr>
          <w:color w:val="000000" w:themeColor="text1"/>
          <w:lang w:val="en-GB" w:eastAsia="en-US"/>
        </w:rPr>
        <w:t>190 A m</w:t>
      </w:r>
      <w:r w:rsidRPr="005C3FE9">
        <w:rPr>
          <w:color w:val="000000" w:themeColor="text1"/>
          <w:vertAlign w:val="superscript"/>
          <w:lang w:val="en-GB" w:eastAsia="en-US"/>
        </w:rPr>
        <w:t>-2</w:t>
      </w:r>
      <w:r w:rsidRPr="005C3FE9">
        <w:rPr>
          <w:color w:val="000000" w:themeColor="text1"/>
          <w:lang w:val="en-GB" w:eastAsia="en-US"/>
        </w:rPr>
        <w:t xml:space="preserve">, respectively. The minimum values correspond to the lower bounds (see </w:t>
      </w:r>
      <w:r w:rsidRPr="005C3FE9">
        <w:rPr>
          <w:color w:val="000000" w:themeColor="text1"/>
          <w:lang w:val="en-GB" w:eastAsia="en-US"/>
        </w:rPr>
        <w:fldChar w:fldCharType="begin"/>
      </w:r>
      <w:r w:rsidRPr="005C3FE9">
        <w:rPr>
          <w:color w:val="000000" w:themeColor="text1"/>
          <w:lang w:val="en-GB" w:eastAsia="en-US"/>
        </w:rPr>
        <w:instrText xml:space="preserve"> REF _Ref101281415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US"/>
        </w:rPr>
        <w:t xml:space="preserve">Table </w:t>
      </w:r>
      <w:r w:rsidR="00561965" w:rsidRPr="005C3FE9">
        <w:rPr>
          <w:noProof/>
          <w:color w:val="000000" w:themeColor="text1"/>
          <w:lang w:val="en-US"/>
        </w:rPr>
        <w:t>1</w:t>
      </w:r>
      <w:r w:rsidRPr="005C3FE9">
        <w:rPr>
          <w:color w:val="000000" w:themeColor="text1"/>
          <w:lang w:val="en-GB" w:eastAsia="en-US"/>
        </w:rPr>
        <w:fldChar w:fldCharType="end"/>
      </w:r>
      <w:r w:rsidRPr="005C3FE9">
        <w:rPr>
          <w:color w:val="000000" w:themeColor="text1"/>
          <w:lang w:val="en-GB" w:eastAsia="en-US"/>
        </w:rPr>
        <w:t>), the maximum discharge current density is close to its upper bound (200 A m</w:t>
      </w:r>
      <w:r w:rsidRPr="005C3FE9">
        <w:rPr>
          <w:color w:val="000000" w:themeColor="text1"/>
          <w:vertAlign w:val="superscript"/>
          <w:lang w:val="en-GB" w:eastAsia="en-US"/>
        </w:rPr>
        <w:t>-2</w:t>
      </w:r>
      <w:r w:rsidRPr="005C3FE9">
        <w:rPr>
          <w:color w:val="000000" w:themeColor="text1"/>
          <w:lang w:val="en-GB" w:eastAsia="en-US"/>
        </w:rPr>
        <w:t>), and the maximum discharge current density is far from its upper bound (500 A m</w:t>
      </w:r>
      <w:r w:rsidRPr="005C3FE9">
        <w:rPr>
          <w:color w:val="000000" w:themeColor="text1"/>
          <w:vertAlign w:val="superscript"/>
          <w:lang w:val="en-GB" w:eastAsia="en-US"/>
        </w:rPr>
        <w:t>-2</w:t>
      </w:r>
      <w:r w:rsidRPr="005C3FE9">
        <w:rPr>
          <w:color w:val="000000" w:themeColor="text1"/>
          <w:lang w:val="en-GB" w:eastAsia="en-US"/>
        </w:rPr>
        <w:t xml:space="preserve">). At lower current densities, the resulting voltage efficiency is higher as </w:t>
      </w:r>
      <w:r w:rsidRPr="005C3FE9">
        <w:rPr>
          <w:color w:val="000000" w:themeColor="text1"/>
          <w:lang w:val="en-GB" w:eastAsia="en-US" w:bidi="en-US"/>
        </w:rPr>
        <w:t>the external voltage tends towards the open circuit condition in both charge and discharge phases.</w:t>
      </w:r>
      <w:r w:rsidRPr="005C3FE9">
        <w:rPr>
          <w:color w:val="000000" w:themeColor="text1"/>
          <w:lang w:val="en-GB" w:eastAsia="en-US"/>
        </w:rPr>
        <w:t xml:space="preserve"> On the other </w:t>
      </w:r>
      <w:r w:rsidRPr="005C3FE9">
        <w:rPr>
          <w:color w:val="000000" w:themeColor="text1"/>
          <w:lang w:val="en-GB" w:eastAsia="en-US"/>
        </w:rPr>
        <w:lastRenderedPageBreak/>
        <w:t xml:space="preserve">hand, a higher current density of discharge provides higher values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Pr="005C3FE9">
        <w:rPr>
          <w:color w:val="000000" w:themeColor="text1"/>
          <w:lang w:val="en-GB"/>
        </w:rPr>
        <w:t>, probably indicating the approaching of the maximum point in the power-current curve. Indeed, previous studies showed values of current densities above 100 A m</w:t>
      </w:r>
      <w:r w:rsidRPr="005C3FE9">
        <w:rPr>
          <w:color w:val="000000" w:themeColor="text1"/>
          <w:vertAlign w:val="superscript"/>
          <w:lang w:val="en-GB"/>
        </w:rPr>
        <w:t>-2</w:t>
      </w:r>
      <w:r w:rsidRPr="005C3FE9">
        <w:rPr>
          <w:color w:val="000000" w:themeColor="text1"/>
          <w:lang w:val="en-GB"/>
        </w:rPr>
        <w:t xml:space="preserve"> at the condition of maximum power density </w:t>
      </w:r>
      <w:r w:rsidRPr="005C3FE9">
        <w:rPr>
          <w:color w:val="000000" w:themeColor="text1"/>
          <w:lang w:val="en-GB" w:eastAsia="en-US"/>
        </w:rPr>
        <w:fldChar w:fldCharType="begin" w:fldLock="1"/>
      </w:r>
      <w:r w:rsidR="00E77EC7">
        <w:rPr>
          <w:color w:val="000000" w:themeColor="text1"/>
          <w:lang w:val="en-GB" w:eastAsia="en-US"/>
        </w:rPr>
        <w:instrText>ADDIN CSL_CITATION {"citationItems":[{"id":"ITEM-1","itemData":{"DOI":"10.3390/en13205510","ISSN":"1996-1073","abstract":"Bipolar Membrane Reverse Electrodialysis (BMRED) can be used to produce electricity exploiting acid-base neutralization, thus representing a valuable route in reusing waste streams. The present work investigates the performance of a lab-scale BMRED module under several operating conditions. By feeding the stack with 1 M HCl and NaOH streams, a maximum power density of ~17 W m−2 was obtained at 100 A m−2 with a 10-triplet stack with a flow velocity of 1 cm s−1, while an energy density of ~10 kWh m−3 acid could be extracted by a complete neutralization. Parasitic currents along feed and drain manifolds significantly affected the performance of the stack when equipped with a higher number of triplets. The apparent permselectivity at 1 M acid and base decreased from 93% with the five-triplet stack to 54% with the 38-triplet stack, which exhibited lower values (~35% less) of power density. An important role may be played also by the presence of NaCl in the acidic and alkaline solutions. With a low number of triplets, the added salt had almost negligible effects. However, with a higher number of triplets it led to a reduction of 23.4–45.7% in power density. The risk of membrane delamination is another aspect that can limit the process performance. However, overall, the present results highlight the high potential of BMRED systems as a productive way of neutralizing waste solutions for energy harvesting.","author":[{"dropping-particle":"","family":"Zaffora","given":"Andrea","non-dropping-particle":"","parse-names":false,"suffix":""},{"dropping-particle":"","family":"Culcasi","given":"Andrea","non-dropping-particle":"","parse-names":false,"suffix":""},{"dropping-particle":"","family":"Gurreri","given":"Luigi","non-dropping-particle":"","parse-names":false,"suffix":""},{"dropping-particle":"","family":"Cosenza","given":"Alessandro","non-dropping-particle":"","parse-names":false,"suffix":""},{"dropping-particle":"","family":"Tamburini","given":"Alessandro","non-dropping-particle":"","parse-names":false,"suffix":""},{"dropping-particle":"","family":"Santamaria","given":"Monica","non-dropping-particle":"","parse-names":false,"suffix":""},{"dropping-particle":"","family":"Micale","given":"Giorgio","non-dropping-particle":"","parse-names":false,"suffix":""}],"container-title":"Energies","id":"ITEM-1","issue":"20","issued":{"date-parts":[["2020","10","21"]]},"page":"5510","publisher":"Multidisciplinary Digital Publishing Institute","title":"Energy Harvesting by Waste Acid/Base Neutralization via Bipolar Membrane Reverse Electrodialysis","type":"article-journal","volume":"13"},"uris":["http://www.mendeley.com/documents/?uuid=10702d0b-5c2e-3516-b155-280c7a4812c4"]}],"mendeley":{"formattedCitation":"[11]","plainTextFormattedCitation":"[11]","previouslyFormattedCitation":"[11]"},"properties":{"noteIndex":0},"schema":"https://github.com/citation-style-language/schema/raw/master/csl-citation.json"}</w:instrText>
      </w:r>
      <w:r w:rsidRPr="005C3FE9">
        <w:rPr>
          <w:color w:val="000000" w:themeColor="text1"/>
          <w:lang w:val="en-GB" w:eastAsia="en-US"/>
        </w:rPr>
        <w:fldChar w:fldCharType="separate"/>
      </w:r>
      <w:r w:rsidR="004319C3" w:rsidRPr="004319C3">
        <w:rPr>
          <w:noProof/>
          <w:color w:val="000000" w:themeColor="text1"/>
          <w:lang w:val="en-GB" w:eastAsia="en-US"/>
        </w:rPr>
        <w:t>[11]</w:t>
      </w:r>
      <w:r w:rsidRPr="005C3FE9">
        <w:rPr>
          <w:color w:val="000000" w:themeColor="text1"/>
          <w:lang w:val="en-GB" w:eastAsia="en-US"/>
        </w:rPr>
        <w:fldChar w:fldCharType="end"/>
      </w:r>
      <w:r w:rsidRPr="005C3FE9">
        <w:rPr>
          <w:color w:val="000000" w:themeColor="text1"/>
          <w:lang w:val="en-GB"/>
        </w:rPr>
        <w:t xml:space="preserve">. Higher </w:t>
      </w:r>
      <w:r w:rsidR="000413E6">
        <w:rPr>
          <w:color w:val="000000" w:themeColor="text1"/>
          <w:lang w:val="en-GB"/>
        </w:rPr>
        <w:t xml:space="preserve">discharge </w:t>
      </w:r>
      <w:r w:rsidRPr="005C3FE9">
        <w:rPr>
          <w:color w:val="000000" w:themeColor="text1"/>
          <w:lang w:val="en-GB"/>
        </w:rPr>
        <w:t xml:space="preserve">power densities required also higher current densities in the charge phase to obtain an optimal solution, which lead to higher values of the electromotive force (as indicated by the higher target concentration of charge reported in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Figure 4</w:t>
      </w:r>
      <w:r w:rsidRPr="005C3FE9">
        <w:rPr>
          <w:color w:val="000000" w:themeColor="text1"/>
          <w:lang w:val="en-GB" w:eastAsia="en-US"/>
        </w:rPr>
        <w:fldChar w:fldCharType="end"/>
      </w:r>
      <w:r w:rsidRPr="005C3FE9">
        <w:rPr>
          <w:color w:val="000000" w:themeColor="text1"/>
          <w:lang w:val="en-GB" w:eastAsia="en-US"/>
        </w:rPr>
        <w:t>c)</w:t>
      </w:r>
      <w:r w:rsidRPr="005C3FE9">
        <w:rPr>
          <w:color w:val="000000" w:themeColor="text1"/>
          <w:lang w:val="en-GB"/>
        </w:rPr>
        <w:t>.</w:t>
      </w:r>
    </w:p>
    <w:p w14:paraId="2880803B" w14:textId="5FE0CE15" w:rsidR="001B5C2F" w:rsidRPr="005C3FE9" w:rsidRDefault="001B5C2F" w:rsidP="001B5C2F">
      <w:pPr>
        <w:rPr>
          <w:color w:val="000000" w:themeColor="text1"/>
          <w:lang w:val="en-GB" w:eastAsia="en-US"/>
        </w:rPr>
      </w:pPr>
      <w:r w:rsidRPr="005C3FE9">
        <w:rPr>
          <w:color w:val="000000" w:themeColor="text1"/>
          <w:lang w:val="en-GB" w:eastAsia="en-US"/>
        </w:rPr>
        <w:t>The mean flow velocities across the Pareto frontier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Figure 4</w:t>
      </w:r>
      <w:r w:rsidRPr="005C3FE9">
        <w:rPr>
          <w:color w:val="000000" w:themeColor="text1"/>
          <w:lang w:val="en-GB" w:eastAsia="en-US"/>
        </w:rPr>
        <w:fldChar w:fldCharType="end"/>
      </w:r>
      <w:r w:rsidRPr="005C3FE9">
        <w:rPr>
          <w:color w:val="000000" w:themeColor="text1"/>
          <w:lang w:val="en-GB" w:eastAsia="en-US"/>
        </w:rPr>
        <w:t>b) span from 0.68 to 1.2 cm s</w:t>
      </w:r>
      <w:r w:rsidRPr="005C3FE9">
        <w:rPr>
          <w:color w:val="000000" w:themeColor="text1"/>
          <w:vertAlign w:val="superscript"/>
          <w:lang w:val="en-GB" w:eastAsia="en-US"/>
        </w:rPr>
        <w:t>-1</w:t>
      </w:r>
      <w:r w:rsidRPr="005C3FE9">
        <w:rPr>
          <w:color w:val="000000" w:themeColor="text1"/>
          <w:lang w:val="en-GB" w:eastAsia="en-US"/>
        </w:rPr>
        <w:t xml:space="preserve"> for the charge and from 0.55 to 1.2 cm s</w:t>
      </w:r>
      <w:r w:rsidRPr="005C3FE9">
        <w:rPr>
          <w:color w:val="000000" w:themeColor="text1"/>
          <w:vertAlign w:val="superscript"/>
          <w:lang w:val="en-GB" w:eastAsia="en-US"/>
        </w:rPr>
        <w:t>-1</w:t>
      </w:r>
      <w:r w:rsidRPr="005C3FE9">
        <w:rPr>
          <w:color w:val="000000" w:themeColor="text1"/>
          <w:lang w:val="en-GB" w:eastAsia="en-US"/>
        </w:rPr>
        <w:t xml:space="preserve"> for the discharge. Therefore, the optimal velocities vary in a range narrower than that allowed by the lower and upper bounds (0.5 and 5 cm s</w:t>
      </w:r>
      <w:r w:rsidRPr="005C3FE9">
        <w:rPr>
          <w:color w:val="000000" w:themeColor="text1"/>
          <w:vertAlign w:val="superscript"/>
          <w:lang w:val="en-GB" w:eastAsia="en-US"/>
        </w:rPr>
        <w:t>-1</w:t>
      </w:r>
      <w:r w:rsidRPr="005C3FE9">
        <w:rPr>
          <w:color w:val="000000" w:themeColor="text1"/>
          <w:lang w:val="en-GB" w:eastAsia="en-US"/>
        </w:rPr>
        <w:t xml:space="preserve">) and cover the lower part of it. The charge and discharge phases exhibit a similar behaviour and an increasing trend of the optimal velocity as a function of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Pr="005C3FE9">
        <w:rPr>
          <w:color w:val="000000" w:themeColor="text1"/>
          <w:lang w:val="en-GB"/>
        </w:rPr>
        <w:t>, apart from the last tract of the curve (especially for the cha</w:t>
      </w:r>
      <w:proofErr w:type="spellStart"/>
      <w:r w:rsidRPr="005C3FE9">
        <w:rPr>
          <w:color w:val="000000" w:themeColor="text1"/>
          <w:lang w:val="en-GB"/>
        </w:rPr>
        <w:t>rge</w:t>
      </w:r>
      <w:proofErr w:type="spellEnd"/>
      <w:r w:rsidRPr="005C3FE9">
        <w:rPr>
          <w:color w:val="000000" w:themeColor="text1"/>
          <w:lang w:val="en-GB"/>
        </w:rPr>
        <w:t xml:space="preserve"> phase, roughly corresponding to a sudden increase in current density)</w:t>
      </w:r>
      <w:r w:rsidRPr="005C3FE9">
        <w:rPr>
          <w:color w:val="000000" w:themeColor="text1"/>
          <w:lang w:val="en-GB" w:eastAsia="en-US"/>
        </w:rPr>
        <w:t xml:space="preserve">. The flow velocity influences the pumping power consumption in a complex pattern involving the design variables, i.e., the spacer length and thickness. However, calculating the difference between the gross and net RTE in the range of the Pareto curve reveals that the pumping power affects the optimal solutions almost negligibly, e.g., resulting only in a 1% reduction in RTE on average. Other effects of the fluid velocity regard the operating time (and, indirectly, the current efficiency related to non-ideal transport phenomena) and </w:t>
      </w:r>
      <w:r w:rsidR="00765736">
        <w:rPr>
          <w:color w:val="000000" w:themeColor="text1"/>
          <w:lang w:val="en-GB" w:eastAsia="en-US"/>
        </w:rPr>
        <w:t xml:space="preserve">the </w:t>
      </w:r>
      <w:r w:rsidRPr="005C3FE9">
        <w:rPr>
          <w:color w:val="000000" w:themeColor="text1"/>
          <w:lang w:val="en-GB" w:eastAsia="en-US"/>
        </w:rPr>
        <w:t>concentration polari</w:t>
      </w:r>
      <w:r w:rsidR="008A0EAC">
        <w:rPr>
          <w:color w:val="000000" w:themeColor="text1"/>
          <w:lang w:val="en-GB" w:eastAsia="en-US"/>
        </w:rPr>
        <w:t>s</w:t>
      </w:r>
      <w:r w:rsidRPr="005C3FE9">
        <w:rPr>
          <w:color w:val="000000" w:themeColor="text1"/>
          <w:lang w:val="en-GB" w:eastAsia="en-US"/>
        </w:rPr>
        <w:t>ation. However, these features depend also on the other variables of the problem.</w:t>
      </w:r>
    </w:p>
    <w:p w14:paraId="64C421FC" w14:textId="434E9806" w:rsidR="001B5C2F" w:rsidRPr="005C3FE9" w:rsidRDefault="001B5C2F" w:rsidP="001B5C2F">
      <w:pPr>
        <w:rPr>
          <w:color w:val="000000" w:themeColor="text1"/>
          <w:lang w:val="en-GB" w:eastAsia="en-US"/>
        </w:rPr>
      </w:pPr>
      <w:r w:rsidRPr="005C3FE9">
        <w:rPr>
          <w:color w:val="000000" w:themeColor="text1"/>
          <w:lang w:val="en-GB" w:eastAsia="en-US"/>
        </w:rPr>
        <w:t>Concerning the target concentration profiles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Figure 4</w:t>
      </w:r>
      <w:r w:rsidRPr="005C3FE9">
        <w:rPr>
          <w:color w:val="000000" w:themeColor="text1"/>
          <w:lang w:val="en-GB" w:eastAsia="en-US"/>
        </w:rPr>
        <w:fldChar w:fldCharType="end"/>
      </w:r>
      <w:r w:rsidRPr="005C3FE9">
        <w:rPr>
          <w:color w:val="000000" w:themeColor="text1"/>
          <w:lang w:val="en-GB" w:eastAsia="en-US"/>
        </w:rPr>
        <w:t xml:space="preserve">c), apart </w:t>
      </w:r>
      <w:r w:rsidR="00925E88">
        <w:rPr>
          <w:color w:val="000000" w:themeColor="text1"/>
          <w:lang w:val="en-GB" w:eastAsia="en-US"/>
        </w:rPr>
        <w:t>from</w:t>
      </w:r>
      <w:r w:rsidR="00925E88" w:rsidRPr="005C3FE9">
        <w:rPr>
          <w:color w:val="000000" w:themeColor="text1"/>
          <w:lang w:val="en-GB" w:eastAsia="en-US"/>
        </w:rPr>
        <w:t xml:space="preserve"> </w:t>
      </w:r>
      <w:r w:rsidRPr="005C3FE9">
        <w:rPr>
          <w:color w:val="000000" w:themeColor="text1"/>
          <w:lang w:val="en-GB" w:eastAsia="en-US"/>
        </w:rPr>
        <w:t xml:space="preserve">a short stretch, the discharge target concentration shows a constant profile against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Pr="005C3FE9">
        <w:rPr>
          <w:color w:val="000000" w:themeColor="text1"/>
          <w:lang w:val="en-GB" w:eastAsia="en-US"/>
        </w:rPr>
        <w:t xml:space="preserve">lying on the upper limit of </w:t>
      </w:r>
      <m:oMath>
        <m:sSub>
          <m:sSubPr>
            <m:ctrlPr>
              <w:rPr>
                <w:rFonts w:ascii="Cambria Math" w:hAnsi="Cambria Math"/>
                <w:color w:val="000000" w:themeColor="text1"/>
                <w:szCs w:val="18"/>
                <w:lang w:val="en-GB"/>
              </w:rPr>
            </m:ctrlPr>
          </m:sSubPr>
          <m:e>
            <m:r>
              <m:rPr>
                <m:sty m:val="p"/>
              </m:rPr>
              <w:rPr>
                <w:rFonts w:ascii="Cambria Math" w:hAnsi="Cambria Math"/>
                <w:color w:val="000000" w:themeColor="text1"/>
                <w:szCs w:val="18"/>
                <w:lang w:val="en-GB"/>
              </w:rPr>
              <m:t>C</m:t>
            </m:r>
          </m:e>
          <m:sub>
            <m:r>
              <w:rPr>
                <w:rFonts w:ascii="Cambria Math" w:hAnsi="Cambria Math"/>
                <w:color w:val="000000" w:themeColor="text1"/>
                <w:szCs w:val="18"/>
                <w:lang w:val="en-GB"/>
              </w:rPr>
              <m:t>target,d</m:t>
            </m:r>
          </m:sub>
        </m:sSub>
      </m:oMath>
      <w:r w:rsidRPr="005C3FE9">
        <w:rPr>
          <w:color w:val="000000" w:themeColor="text1"/>
          <w:szCs w:val="18"/>
          <w:lang w:val="en-GB"/>
        </w:rPr>
        <w:t xml:space="preserve"> (200 mol m</w:t>
      </w:r>
      <w:r w:rsidRPr="005C3FE9">
        <w:rPr>
          <w:color w:val="000000" w:themeColor="text1"/>
          <w:szCs w:val="18"/>
          <w:vertAlign w:val="superscript"/>
          <w:lang w:val="en-GB"/>
        </w:rPr>
        <w:t>-3</w:t>
      </w:r>
      <w:r w:rsidRPr="005C3FE9">
        <w:rPr>
          <w:color w:val="000000" w:themeColor="text1"/>
          <w:szCs w:val="18"/>
          <w:lang w:val="en-GB"/>
        </w:rPr>
        <w:t>)</w:t>
      </w:r>
      <w:r w:rsidRPr="005C3FE9">
        <w:rPr>
          <w:color w:val="000000" w:themeColor="text1"/>
          <w:lang w:val="en-GB" w:eastAsia="en-US"/>
        </w:rPr>
        <w:t xml:space="preserve">. In contrast, the optimal </w:t>
      </w:r>
      <m:oMath>
        <m:sSub>
          <m:sSubPr>
            <m:ctrlPr>
              <w:rPr>
                <w:rFonts w:ascii="Cambria Math" w:hAnsi="Cambria Math"/>
                <w:color w:val="000000" w:themeColor="text1"/>
                <w:szCs w:val="18"/>
                <w:lang w:val="en-GB"/>
              </w:rPr>
            </m:ctrlPr>
          </m:sSubPr>
          <m:e>
            <m:r>
              <m:rPr>
                <m:sty m:val="p"/>
              </m:rPr>
              <w:rPr>
                <w:rFonts w:ascii="Cambria Math" w:hAnsi="Cambria Math"/>
                <w:color w:val="000000" w:themeColor="text1"/>
                <w:szCs w:val="18"/>
                <w:lang w:val="en-GB"/>
              </w:rPr>
              <m:t>C</m:t>
            </m:r>
          </m:e>
          <m:sub>
            <m:r>
              <w:rPr>
                <w:rFonts w:ascii="Cambria Math" w:hAnsi="Cambria Math"/>
                <w:color w:val="000000" w:themeColor="text1"/>
                <w:szCs w:val="18"/>
                <w:lang w:val="en-GB"/>
              </w:rPr>
              <m:t>target,c</m:t>
            </m:r>
          </m:sub>
        </m:sSub>
      </m:oMath>
      <w:r w:rsidRPr="005C3FE9">
        <w:rPr>
          <w:color w:val="000000" w:themeColor="text1"/>
          <w:szCs w:val="18"/>
          <w:lang w:val="en-GB"/>
        </w:rPr>
        <w:t xml:space="preserve"> has a great variation</w:t>
      </w:r>
      <w:r w:rsidRPr="005C3FE9">
        <w:rPr>
          <w:color w:val="000000" w:themeColor="text1"/>
          <w:lang w:val="en-GB" w:eastAsia="en-US"/>
        </w:rPr>
        <w:t xml:space="preserve">, covering the whole interval assigned to the decision variable. In particular, </w:t>
      </w:r>
      <m:oMath>
        <m:sSub>
          <m:sSubPr>
            <m:ctrlPr>
              <w:rPr>
                <w:rFonts w:ascii="Cambria Math" w:hAnsi="Cambria Math"/>
                <w:color w:val="000000" w:themeColor="text1"/>
                <w:szCs w:val="18"/>
                <w:lang w:val="en-GB"/>
              </w:rPr>
            </m:ctrlPr>
          </m:sSubPr>
          <m:e>
            <m:r>
              <m:rPr>
                <m:sty m:val="p"/>
              </m:rPr>
              <w:rPr>
                <w:rFonts w:ascii="Cambria Math" w:hAnsi="Cambria Math"/>
                <w:color w:val="000000" w:themeColor="text1"/>
                <w:szCs w:val="18"/>
                <w:lang w:val="en-GB"/>
              </w:rPr>
              <m:t>C</m:t>
            </m:r>
          </m:e>
          <m:sub>
            <m:r>
              <w:rPr>
                <w:rFonts w:ascii="Cambria Math" w:hAnsi="Cambria Math"/>
                <w:color w:val="000000" w:themeColor="text1"/>
                <w:szCs w:val="18"/>
                <w:lang w:val="en-GB"/>
              </w:rPr>
              <m:t>target,c</m:t>
            </m:r>
          </m:sub>
        </m:sSub>
      </m:oMath>
      <w:r w:rsidRPr="005C3FE9">
        <w:rPr>
          <w:color w:val="000000" w:themeColor="text1"/>
          <w:szCs w:val="18"/>
          <w:lang w:val="en-GB"/>
        </w:rPr>
        <w:t xml:space="preserve"> is the lowest (500 mol m</w:t>
      </w:r>
      <w:r w:rsidRPr="005C3FE9">
        <w:rPr>
          <w:color w:val="000000" w:themeColor="text1"/>
          <w:szCs w:val="18"/>
          <w:vertAlign w:val="superscript"/>
          <w:lang w:val="en-GB"/>
        </w:rPr>
        <w:t>-3</w:t>
      </w:r>
      <w:r w:rsidRPr="005C3FE9">
        <w:rPr>
          <w:color w:val="000000" w:themeColor="text1"/>
          <w:szCs w:val="18"/>
          <w:lang w:val="en-GB"/>
        </w:rPr>
        <w:t xml:space="preserve">) at </w:t>
      </w:r>
      <w:r w:rsidR="008A0EAC">
        <w:rPr>
          <w:color w:val="000000" w:themeColor="text1"/>
          <w:szCs w:val="18"/>
          <w:lang w:val="en-GB"/>
        </w:rPr>
        <w:t xml:space="preserve">low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A0EAC">
        <w:rPr>
          <w:color w:val="000000" w:themeColor="text1"/>
          <w:szCs w:val="18"/>
          <w:lang w:val="en-GB"/>
        </w:rPr>
        <w:t xml:space="preserve"> values of 4–7 W m</w:t>
      </w:r>
      <w:r w:rsidR="008A0EAC" w:rsidRPr="008A0EAC">
        <w:rPr>
          <w:color w:val="000000" w:themeColor="text1"/>
          <w:szCs w:val="18"/>
          <w:vertAlign w:val="superscript"/>
          <w:lang w:val="en-GB"/>
        </w:rPr>
        <w:t>-2</w:t>
      </w:r>
      <w:r w:rsidR="008A0EAC">
        <w:rPr>
          <w:color w:val="000000" w:themeColor="text1"/>
          <w:szCs w:val="18"/>
          <w:lang w:val="en-GB"/>
        </w:rPr>
        <w:t xml:space="preserve"> (corresponding to higher </w:t>
      </w:r>
      <w:proofErr w:type="spellStart"/>
      <w:r w:rsidRPr="005C3FE9">
        <w:rPr>
          <w:color w:val="000000" w:themeColor="text1"/>
          <w:szCs w:val="18"/>
          <w:lang w:val="en-GB"/>
        </w:rPr>
        <w:t>RTE</w:t>
      </w:r>
      <w:r w:rsidRPr="005C3FE9">
        <w:rPr>
          <w:color w:val="000000" w:themeColor="text1"/>
          <w:szCs w:val="18"/>
          <w:vertAlign w:val="subscript"/>
          <w:lang w:val="en-GB"/>
        </w:rPr>
        <w:t>net</w:t>
      </w:r>
      <w:proofErr w:type="spellEnd"/>
      <w:r w:rsidRPr="005C3FE9">
        <w:rPr>
          <w:color w:val="000000" w:themeColor="text1"/>
          <w:szCs w:val="18"/>
          <w:lang w:val="en-GB"/>
        </w:rPr>
        <w:t xml:space="preserve"> </w:t>
      </w:r>
      <w:r w:rsidR="008A0EAC">
        <w:rPr>
          <w:color w:val="000000" w:themeColor="text1"/>
          <w:szCs w:val="18"/>
          <w:lang w:val="en-GB"/>
        </w:rPr>
        <w:t xml:space="preserve">values, see </w:t>
      </w:r>
      <w:r w:rsidR="008A0EAC">
        <w:rPr>
          <w:color w:val="000000" w:themeColor="text1"/>
          <w:szCs w:val="18"/>
          <w:lang w:val="en-GB"/>
        </w:rPr>
        <w:fldChar w:fldCharType="begin"/>
      </w:r>
      <w:r w:rsidR="008A0EAC">
        <w:rPr>
          <w:color w:val="000000" w:themeColor="text1"/>
          <w:szCs w:val="18"/>
          <w:lang w:val="en-GB"/>
        </w:rPr>
        <w:instrText xml:space="preserve"> REF _Ref55299369 \h </w:instrText>
      </w:r>
      <w:r w:rsidR="008A0EAC">
        <w:rPr>
          <w:color w:val="000000" w:themeColor="text1"/>
          <w:szCs w:val="18"/>
          <w:lang w:val="en-GB"/>
        </w:rPr>
      </w:r>
      <w:r w:rsidR="008A0EAC">
        <w:rPr>
          <w:color w:val="000000" w:themeColor="text1"/>
          <w:szCs w:val="18"/>
          <w:lang w:val="en-GB"/>
        </w:rPr>
        <w:fldChar w:fldCharType="separate"/>
      </w:r>
      <w:r w:rsidR="008A0EAC" w:rsidRPr="005C3FE9">
        <w:rPr>
          <w:color w:val="000000" w:themeColor="text1"/>
          <w:lang w:val="en-GB"/>
        </w:rPr>
        <w:t xml:space="preserve">Figure </w:t>
      </w:r>
      <w:r w:rsidR="008A0EAC">
        <w:rPr>
          <w:noProof/>
          <w:color w:val="000000" w:themeColor="text1"/>
          <w:lang w:val="en-GB"/>
        </w:rPr>
        <w:t>3</w:t>
      </w:r>
      <w:r w:rsidR="008A0EAC">
        <w:rPr>
          <w:color w:val="000000" w:themeColor="text1"/>
          <w:szCs w:val="18"/>
          <w:lang w:val="en-GB"/>
        </w:rPr>
        <w:fldChar w:fldCharType="end"/>
      </w:r>
      <w:r w:rsidR="008A0EAC">
        <w:rPr>
          <w:color w:val="000000" w:themeColor="text1"/>
          <w:szCs w:val="18"/>
          <w:lang w:val="en-GB"/>
        </w:rPr>
        <w:t>)</w:t>
      </w:r>
      <w:r w:rsidRPr="005C3FE9">
        <w:rPr>
          <w:color w:val="000000" w:themeColor="text1"/>
          <w:szCs w:val="18"/>
          <w:lang w:val="en-GB"/>
        </w:rPr>
        <w:t xml:space="preserve">, and then increases </w:t>
      </w:r>
      <w:r w:rsidRPr="005C3FE9">
        <w:rPr>
          <w:color w:val="000000" w:themeColor="text1"/>
          <w:szCs w:val="18"/>
          <w:lang w:val="en-GB"/>
        </w:rPr>
        <w:lastRenderedPageBreak/>
        <w:t>up to the highest value (1</w:t>
      </w:r>
      <w:r w:rsidR="008A0EAC">
        <w:rPr>
          <w:color w:val="000000" w:themeColor="text1"/>
          <w:szCs w:val="18"/>
          <w:lang w:val="en-GB"/>
        </w:rPr>
        <w:t>,</w:t>
      </w:r>
      <w:r w:rsidRPr="005C3FE9">
        <w:rPr>
          <w:color w:val="000000" w:themeColor="text1"/>
          <w:szCs w:val="18"/>
          <w:lang w:val="en-GB"/>
        </w:rPr>
        <w:t>000 mol m</w:t>
      </w:r>
      <w:r w:rsidRPr="005C3FE9">
        <w:rPr>
          <w:color w:val="000000" w:themeColor="text1"/>
          <w:szCs w:val="18"/>
          <w:vertAlign w:val="superscript"/>
          <w:lang w:val="en-GB"/>
        </w:rPr>
        <w:t>-3</w:t>
      </w:r>
      <w:r w:rsidRPr="005C3FE9">
        <w:rPr>
          <w:color w:val="000000" w:themeColor="text1"/>
          <w:szCs w:val="18"/>
          <w:lang w:val="en-GB"/>
        </w:rPr>
        <w:t xml:space="preserve">) at </w:t>
      </w:r>
      <w:r w:rsidR="008A0EAC">
        <w:rPr>
          <w:color w:val="000000" w:themeColor="text1"/>
          <w:szCs w:val="18"/>
          <w:lang w:val="en-GB"/>
        </w:rPr>
        <w:t>high</w:t>
      </w:r>
      <w:r w:rsidRPr="005C3FE9">
        <w:rPr>
          <w:color w:val="000000" w:themeColor="text1"/>
          <w:szCs w:val="18"/>
          <w:lang w:val="en-GB"/>
        </w:rPr>
        <w:t xml:space="preserve">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008A0EAC">
        <w:rPr>
          <w:color w:val="000000" w:themeColor="text1"/>
          <w:lang w:val="en-GB"/>
        </w:rPr>
        <w:t xml:space="preserve"> values of 16</w:t>
      </w:r>
      <w:r w:rsidR="008A0EAC">
        <w:rPr>
          <w:color w:val="000000" w:themeColor="text1"/>
          <w:szCs w:val="18"/>
          <w:lang w:val="en-GB"/>
        </w:rPr>
        <w:t>–19.5 W m</w:t>
      </w:r>
      <w:r w:rsidR="008A0EAC" w:rsidRPr="008A0EAC">
        <w:rPr>
          <w:color w:val="000000" w:themeColor="text1"/>
          <w:szCs w:val="18"/>
          <w:vertAlign w:val="superscript"/>
          <w:lang w:val="en-GB"/>
        </w:rPr>
        <w:t>-2</w:t>
      </w:r>
      <w:r w:rsidRPr="005C3FE9">
        <w:rPr>
          <w:color w:val="000000" w:themeColor="text1"/>
          <w:lang w:val="en-GB"/>
        </w:rPr>
        <w:t>. This confirms that the maximi</w:t>
      </w:r>
      <w:r w:rsidR="008A0EAC">
        <w:rPr>
          <w:color w:val="000000" w:themeColor="text1"/>
          <w:lang w:val="en-GB"/>
        </w:rPr>
        <w:t>s</w:t>
      </w:r>
      <w:r w:rsidRPr="005C3FE9">
        <w:rPr>
          <w:color w:val="000000" w:themeColor="text1"/>
          <w:lang w:val="en-GB"/>
        </w:rPr>
        <w:t xml:space="preserve">ation of </w:t>
      </w:r>
      <w:proofErr w:type="spellStart"/>
      <w:r w:rsidRPr="005C3FE9">
        <w:rPr>
          <w:color w:val="000000" w:themeColor="text1"/>
          <w:lang w:val="en-GB"/>
        </w:rPr>
        <w:t>RTE</w:t>
      </w:r>
      <w:r w:rsidRPr="005C3FE9">
        <w:rPr>
          <w:color w:val="000000" w:themeColor="text1"/>
          <w:vertAlign w:val="subscript"/>
          <w:lang w:val="en-GB"/>
        </w:rPr>
        <w:t>net</w:t>
      </w:r>
      <w:proofErr w:type="spellEnd"/>
      <w:r w:rsidR="008A0EAC" w:rsidRPr="008A0EAC">
        <w:rPr>
          <w:color w:val="000000" w:themeColor="text1"/>
          <w:lang w:val="en-GB"/>
        </w:rPr>
        <w:t>,</w:t>
      </w:r>
      <w:r w:rsidRPr="005C3FE9">
        <w:rPr>
          <w:color w:val="000000" w:themeColor="text1"/>
          <w:lang w:val="en-GB"/>
        </w:rPr>
        <w:t xml:space="preserve"> </w:t>
      </w:r>
      <w:r w:rsidR="008A0EAC">
        <w:rPr>
          <w:color w:val="000000" w:themeColor="text1"/>
          <w:lang w:val="en-GB"/>
        </w:rPr>
        <w:t xml:space="preserve">corresponding to the minimum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008A0EAC" w:rsidRPr="008A0EAC">
        <w:rPr>
          <w:color w:val="000000" w:themeColor="text1"/>
          <w:lang w:val="en-GB"/>
        </w:rPr>
        <w:t>,</w:t>
      </w:r>
      <w:r w:rsidR="008A0EAC">
        <w:rPr>
          <w:color w:val="000000" w:themeColor="text1"/>
          <w:lang w:val="en-GB"/>
        </w:rPr>
        <w:t xml:space="preserve"> </w:t>
      </w:r>
      <w:r w:rsidRPr="005C3FE9">
        <w:rPr>
          <w:color w:val="000000" w:themeColor="text1"/>
          <w:lang w:val="en-GB"/>
        </w:rPr>
        <w:t>is achieved by lower</w:t>
      </w:r>
      <w:r w:rsidRPr="005C3FE9">
        <w:rPr>
          <w:color w:val="000000" w:themeColor="text1"/>
          <w:lang w:val="en-GB" w:eastAsia="en-US"/>
        </w:rPr>
        <w:t xml:space="preserve"> concentration jumps between 0 and 100% state of charge.</w:t>
      </w:r>
      <w:r w:rsidRPr="005C3FE9">
        <w:rPr>
          <w:color w:val="000000" w:themeColor="text1"/>
          <w:lang w:val="en-GB"/>
        </w:rPr>
        <w:t xml:space="preserve"> </w:t>
      </w:r>
      <w:r w:rsidR="000C126A">
        <w:rPr>
          <w:color w:val="000000" w:themeColor="text1"/>
          <w:lang w:val="en-GB" w:eastAsia="en-US"/>
        </w:rPr>
        <w:t xml:space="preserve">As demonstrated in </w:t>
      </w:r>
      <w:r w:rsidR="000C126A">
        <w:rPr>
          <w:color w:val="000000" w:themeColor="text1"/>
          <w:lang w:val="en-GB" w:eastAsia="en-US"/>
        </w:rPr>
        <w:fldChar w:fldCharType="begin"/>
      </w:r>
      <w:r w:rsidR="000C126A">
        <w:rPr>
          <w:color w:val="000000" w:themeColor="text1"/>
          <w:lang w:val="en-GB" w:eastAsia="en-US"/>
        </w:rPr>
        <w:instrText xml:space="preserve"> REF _Ref55411601 \h </w:instrText>
      </w:r>
      <w:r w:rsidR="000C126A">
        <w:rPr>
          <w:color w:val="000000" w:themeColor="text1"/>
          <w:lang w:val="en-GB" w:eastAsia="en-US"/>
        </w:rPr>
      </w:r>
      <w:r w:rsidR="000C126A">
        <w:rPr>
          <w:color w:val="000000" w:themeColor="text1"/>
          <w:lang w:val="en-GB" w:eastAsia="en-US"/>
        </w:rPr>
        <w:fldChar w:fldCharType="separate"/>
      </w:r>
      <w:r w:rsidR="000C126A" w:rsidRPr="005C3FE9">
        <w:rPr>
          <w:color w:val="000000" w:themeColor="text1"/>
          <w:lang w:val="en-GB"/>
        </w:rPr>
        <w:t xml:space="preserve">Figure </w:t>
      </w:r>
      <w:r w:rsidR="000C126A" w:rsidRPr="005C3FE9">
        <w:rPr>
          <w:noProof/>
          <w:color w:val="000000" w:themeColor="text1"/>
          <w:lang w:val="en-GB"/>
        </w:rPr>
        <w:t>4</w:t>
      </w:r>
      <w:r w:rsidR="000C126A">
        <w:rPr>
          <w:color w:val="000000" w:themeColor="text1"/>
          <w:lang w:val="en-GB" w:eastAsia="en-US"/>
        </w:rPr>
        <w:fldChar w:fldCharType="end"/>
      </w:r>
      <w:r w:rsidR="000C126A">
        <w:rPr>
          <w:color w:val="000000" w:themeColor="text1"/>
          <w:lang w:val="en-GB" w:eastAsia="en-US"/>
        </w:rPr>
        <w:t>c</w:t>
      </w:r>
      <w:r w:rsidRPr="005C3FE9">
        <w:rPr>
          <w:color w:val="000000" w:themeColor="text1"/>
          <w:lang w:val="en-GB" w:eastAsia="en-US"/>
        </w:rPr>
        <w:t>, higher or lower limits of the charge target concentrations could be beneficial for reaching higher values of the objective functions. However, these may not be of practical interest in the search of the optimal working point, which will require some balance between the two objective functions. Moreover, current ion-exchange membranes cannot be used with high acid and base concentrations due to unsuitable properties of selectivity. On the other hand, too low acid and base concentrations would decrease the electromotive force and thus the obtainable energy density.</w:t>
      </w:r>
    </w:p>
    <w:p w14:paraId="691D115C" w14:textId="1C89E959" w:rsidR="001B5C2F" w:rsidRPr="005C3FE9" w:rsidRDefault="001B5C2F" w:rsidP="008A0EAC">
      <w:pPr>
        <w:rPr>
          <w:color w:val="000000" w:themeColor="text1"/>
          <w:lang w:val="en-GB"/>
        </w:rPr>
      </w:pPr>
      <w:r w:rsidRPr="005C3FE9">
        <w:rPr>
          <w:color w:val="000000" w:themeColor="text1"/>
          <w:lang w:val="en-GB" w:eastAsia="en-US"/>
        </w:rPr>
        <w:t>Finally, spacer length and thickness (</w:t>
      </w:r>
      <w:r w:rsidRPr="005C3FE9">
        <w:rPr>
          <w:color w:val="000000" w:themeColor="text1"/>
          <w:lang w:val="en-GB" w:eastAsia="en-US"/>
        </w:rPr>
        <w:fldChar w:fldCharType="begin"/>
      </w:r>
      <w:r w:rsidRPr="005C3FE9">
        <w:rPr>
          <w:color w:val="000000" w:themeColor="text1"/>
          <w:lang w:val="en-GB" w:eastAsia="en-US"/>
        </w:rPr>
        <w:instrText xml:space="preserve"> REF _Ref55411601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GB"/>
        </w:rPr>
        <w:t>Figure 4</w:t>
      </w:r>
      <w:r w:rsidRPr="005C3FE9">
        <w:rPr>
          <w:color w:val="000000" w:themeColor="text1"/>
          <w:lang w:val="en-GB" w:eastAsia="en-US"/>
        </w:rPr>
        <w:fldChar w:fldCharType="end"/>
      </w:r>
      <w:r w:rsidRPr="005C3FE9">
        <w:rPr>
          <w:color w:val="000000" w:themeColor="text1"/>
          <w:lang w:val="en-GB" w:eastAsia="en-US"/>
        </w:rPr>
        <w:t xml:space="preserve">d) show both a similar (at least qualitatively) decreasing trend with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Pr="005C3FE9">
        <w:rPr>
          <w:color w:val="000000" w:themeColor="text1"/>
          <w:lang w:val="en-GB"/>
        </w:rPr>
        <w:t>.</w:t>
      </w:r>
      <w:r w:rsidRPr="005C3FE9">
        <w:rPr>
          <w:color w:val="000000" w:themeColor="text1"/>
          <w:lang w:val="en-GB" w:eastAsia="en-US"/>
        </w:rPr>
        <w:t xml:space="preserve"> The range of the optimal stack lengths is 9</w:t>
      </w:r>
      <w:r w:rsidR="00C75EE6">
        <w:rPr>
          <w:color w:val="000000" w:themeColor="text1"/>
          <w:lang w:val="en-GB" w:eastAsia="en-US"/>
        </w:rPr>
        <w:t>–</w:t>
      </w:r>
      <w:r w:rsidRPr="005C3FE9">
        <w:rPr>
          <w:color w:val="000000" w:themeColor="text1"/>
          <w:lang w:val="en-GB" w:eastAsia="en-US"/>
        </w:rPr>
        <w:t xml:space="preserve">41 cm and is far from the assigned upper limit of 200 cm. This means that long stacks (more than ~40 cm) are not beneficial for </w:t>
      </w:r>
      <w:r w:rsidR="008A0EAC">
        <w:rPr>
          <w:color w:val="000000" w:themeColor="text1"/>
          <w:lang w:val="en-GB" w:eastAsia="en-US"/>
        </w:rPr>
        <w:t>maximising our objective functions</w:t>
      </w:r>
      <w:r w:rsidR="00C75EE6">
        <w:rPr>
          <w:color w:val="000000" w:themeColor="text1"/>
          <w:lang w:val="en-GB"/>
        </w:rPr>
        <w:t xml:space="preserve"> </w:t>
      </w:r>
      <w:r w:rsidR="00C75EE6" w:rsidRPr="00C75EE6">
        <w:rPr>
          <w:color w:val="000000" w:themeColor="text1"/>
          <w:lang w:val="en-GB"/>
        </w:rPr>
        <w:t>because stacks with channels</w:t>
      </w:r>
      <w:r w:rsidR="00441537">
        <w:rPr>
          <w:color w:val="000000" w:themeColor="text1"/>
          <w:lang w:val="en-GB"/>
        </w:rPr>
        <w:t xml:space="preserve"> longer than </w:t>
      </w:r>
      <w:r w:rsidR="00441537" w:rsidRPr="005C3FE9">
        <w:rPr>
          <w:color w:val="000000" w:themeColor="text1"/>
          <w:lang w:val="en-GB" w:eastAsia="en-US"/>
        </w:rPr>
        <w:t>~</w:t>
      </w:r>
      <w:r w:rsidR="00441537">
        <w:rPr>
          <w:color w:val="000000" w:themeColor="text1"/>
          <w:lang w:val="en-GB"/>
        </w:rPr>
        <w:t>40 cm</w:t>
      </w:r>
      <w:r w:rsidR="00C75EE6" w:rsidRPr="00C75EE6">
        <w:rPr>
          <w:color w:val="000000" w:themeColor="text1"/>
          <w:lang w:val="en-GB"/>
        </w:rPr>
        <w:t xml:space="preserve"> would fall outside the Pareto frontier.</w:t>
      </w:r>
      <w:r w:rsidRPr="005C3FE9">
        <w:rPr>
          <w:color w:val="000000" w:themeColor="text1"/>
          <w:lang w:val="en-GB"/>
        </w:rPr>
        <w:t xml:space="preserve"> </w:t>
      </w:r>
      <w:bookmarkStart w:id="27" w:name="_Hlk119173851"/>
      <w:r w:rsidR="008A0EAC" w:rsidRPr="008A0EAC">
        <w:rPr>
          <w:color w:val="000000" w:themeColor="text1"/>
          <w:lang w:val="en-GB"/>
        </w:rPr>
        <w:t xml:space="preserve">Within the optimal range, shorter stacks (9–41 cm) are suitable for optimising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008A0EAC" w:rsidRPr="008A0EAC">
        <w:rPr>
          <w:color w:val="000000" w:themeColor="text1"/>
          <w:lang w:val="en-GB"/>
        </w:rPr>
        <w:t xml:space="preserve"> due to the increase in average electric potential. On the other hand, longer stacks are preferable to maximise </w:t>
      </w:r>
      <w:proofErr w:type="spellStart"/>
      <w:r w:rsidR="008A0EAC" w:rsidRPr="005C3FE9">
        <w:rPr>
          <w:color w:val="000000" w:themeColor="text1"/>
          <w:lang w:val="en-GB" w:eastAsia="en-US"/>
        </w:rPr>
        <w:t>RTE</w:t>
      </w:r>
      <w:r w:rsidR="008A0EAC" w:rsidRPr="005C3FE9">
        <w:rPr>
          <w:color w:val="000000" w:themeColor="text1"/>
          <w:vertAlign w:val="subscript"/>
          <w:lang w:val="en-GB" w:eastAsia="en-US"/>
        </w:rPr>
        <w:t>net</w:t>
      </w:r>
      <w:proofErr w:type="spellEnd"/>
      <w:r w:rsidR="008A0EAC" w:rsidRPr="008A0EAC">
        <w:rPr>
          <w:color w:val="000000" w:themeColor="text1"/>
          <w:lang w:val="en-GB"/>
        </w:rPr>
        <w:t xml:space="preserve"> despite lower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008A0EAC">
        <w:rPr>
          <w:color w:val="000000" w:themeColor="text1"/>
          <w:lang w:val="en-GB"/>
        </w:rPr>
        <w:t xml:space="preserve"> </w:t>
      </w:r>
      <w:r w:rsidR="008A0EAC" w:rsidRPr="008A0EAC">
        <w:rPr>
          <w:color w:val="000000" w:themeColor="text1"/>
          <w:lang w:val="en-GB"/>
        </w:rPr>
        <w:t>values due to the reduction of parasitic currents via manifolds combined with lower electrical resistance.</w:t>
      </w:r>
      <w:bookmarkEnd w:id="27"/>
      <w:r w:rsidR="008A0EAC">
        <w:rPr>
          <w:color w:val="000000" w:themeColor="text1"/>
          <w:lang w:val="en-GB"/>
        </w:rPr>
        <w:t xml:space="preserve"> </w:t>
      </w:r>
      <w:r w:rsidRPr="005C3FE9">
        <w:rPr>
          <w:color w:val="000000" w:themeColor="text1"/>
          <w:lang w:val="en-GB"/>
        </w:rPr>
        <w:t>T</w:t>
      </w:r>
      <w:r w:rsidRPr="005C3FE9">
        <w:rPr>
          <w:color w:val="000000" w:themeColor="text1"/>
          <w:lang w:val="en-GB" w:eastAsia="en-US"/>
        </w:rPr>
        <w:t xml:space="preserve">he optimal spacer thickness decreases from ~280 </w:t>
      </w:r>
      <w:proofErr w:type="spellStart"/>
      <w:r w:rsidRPr="005C3FE9">
        <w:rPr>
          <w:color w:val="000000" w:themeColor="text1"/>
          <w:lang w:val="en-GB" w:eastAsia="en-US"/>
        </w:rPr>
        <w:t>μm</w:t>
      </w:r>
      <w:proofErr w:type="spellEnd"/>
      <w:r w:rsidRPr="005C3FE9">
        <w:rPr>
          <w:color w:val="000000" w:themeColor="text1"/>
          <w:lang w:val="en-GB" w:eastAsia="en-US"/>
        </w:rPr>
        <w:t xml:space="preserve"> to 100 </w:t>
      </w:r>
      <w:proofErr w:type="spellStart"/>
      <w:r w:rsidRPr="005C3FE9">
        <w:rPr>
          <w:color w:val="000000" w:themeColor="text1"/>
          <w:lang w:val="en-GB" w:eastAsia="en-US"/>
        </w:rPr>
        <w:t>μm</w:t>
      </w:r>
      <w:proofErr w:type="spellEnd"/>
      <w:r w:rsidRPr="005C3FE9">
        <w:rPr>
          <w:color w:val="000000" w:themeColor="text1"/>
          <w:lang w:val="en-GB" w:eastAsia="en-US"/>
        </w:rPr>
        <w:t xml:space="preserve">, despite the </w:t>
      </w:r>
      <w:r w:rsidR="008A0EAC">
        <w:rPr>
          <w:color w:val="000000" w:themeColor="text1"/>
          <w:lang w:val="en-GB" w:eastAsia="en-US"/>
        </w:rPr>
        <w:t>range of possible values being</w:t>
      </w:r>
      <w:r w:rsidRPr="005C3FE9">
        <w:rPr>
          <w:color w:val="000000" w:themeColor="text1"/>
          <w:lang w:val="en-GB" w:eastAsia="en-US"/>
        </w:rPr>
        <w:t xml:space="preserve"> significantly higher (i.e., 50</w:t>
      </w:r>
      <w:r w:rsidR="008A0EAC" w:rsidRPr="008A0EAC">
        <w:rPr>
          <w:color w:val="000000" w:themeColor="text1"/>
          <w:lang w:val="en-GB"/>
        </w:rPr>
        <w:t>–</w:t>
      </w:r>
      <w:r w:rsidRPr="005C3FE9">
        <w:rPr>
          <w:color w:val="000000" w:themeColor="text1"/>
          <w:lang w:val="en-GB" w:eastAsia="en-US"/>
        </w:rPr>
        <w:t>1</w:t>
      </w:r>
      <w:r w:rsidR="00561965" w:rsidRPr="005C3FE9">
        <w:rPr>
          <w:color w:val="000000" w:themeColor="text1"/>
          <w:lang w:val="en-GB" w:eastAsia="en-US"/>
        </w:rPr>
        <w:t>,</w:t>
      </w:r>
      <w:r w:rsidRPr="005C3FE9">
        <w:rPr>
          <w:color w:val="000000" w:themeColor="text1"/>
          <w:lang w:val="en-GB" w:eastAsia="en-US"/>
        </w:rPr>
        <w:t xml:space="preserve">000 </w:t>
      </w:r>
      <w:proofErr w:type="spellStart"/>
      <w:r w:rsidRPr="005C3FE9">
        <w:rPr>
          <w:color w:val="000000" w:themeColor="text1"/>
          <w:lang w:val="en-GB" w:eastAsia="en-US"/>
        </w:rPr>
        <w:t>μm</w:t>
      </w:r>
      <w:proofErr w:type="spellEnd"/>
      <w:r w:rsidRPr="005C3FE9">
        <w:rPr>
          <w:color w:val="000000" w:themeColor="text1"/>
          <w:lang w:val="en-GB" w:eastAsia="en-US"/>
        </w:rPr>
        <w:t>). Therefore, thin channels are optimal for the battery performance. Thicker spacers probably contribute to reduce parasitic currents, thus being optimal to maximi</w:t>
      </w:r>
      <w:r w:rsidR="008A0EAC">
        <w:rPr>
          <w:color w:val="000000" w:themeColor="text1"/>
          <w:lang w:val="en-GB" w:eastAsia="en-US"/>
        </w:rPr>
        <w:t>s</w:t>
      </w:r>
      <w:r w:rsidRPr="005C3FE9">
        <w:rPr>
          <w:color w:val="000000" w:themeColor="text1"/>
          <w:lang w:val="en-GB" w:eastAsia="en-US"/>
        </w:rPr>
        <w:t xml:space="preserve">e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00F755FB" w:rsidRPr="00F755FB">
        <w:rPr>
          <w:color w:val="000000" w:themeColor="text1"/>
          <w:lang w:val="en-GB" w:eastAsia="en-US"/>
        </w:rPr>
        <w:t xml:space="preserve"> as depicted in </w:t>
      </w:r>
      <w:r w:rsidR="00F755FB">
        <w:rPr>
          <w:color w:val="000000" w:themeColor="text1"/>
          <w:lang w:val="en-GB" w:eastAsia="en-US"/>
        </w:rPr>
        <w:fldChar w:fldCharType="begin"/>
      </w:r>
      <w:r w:rsidR="00F755FB">
        <w:rPr>
          <w:color w:val="000000" w:themeColor="text1"/>
          <w:lang w:val="en-GB" w:eastAsia="en-US"/>
        </w:rPr>
        <w:instrText xml:space="preserve"> REF _Ref55411601 \h </w:instrText>
      </w:r>
      <w:r w:rsidR="00F755FB">
        <w:rPr>
          <w:color w:val="000000" w:themeColor="text1"/>
          <w:lang w:val="en-GB" w:eastAsia="en-US"/>
        </w:rPr>
      </w:r>
      <w:r w:rsidR="00F755FB">
        <w:rPr>
          <w:color w:val="000000" w:themeColor="text1"/>
          <w:lang w:val="en-GB" w:eastAsia="en-US"/>
        </w:rPr>
        <w:fldChar w:fldCharType="separate"/>
      </w:r>
      <w:r w:rsidR="00F755FB" w:rsidRPr="005C3FE9">
        <w:rPr>
          <w:color w:val="000000" w:themeColor="text1"/>
          <w:lang w:val="en-GB"/>
        </w:rPr>
        <w:t xml:space="preserve">Figure </w:t>
      </w:r>
      <w:r w:rsidR="00F755FB" w:rsidRPr="005C3FE9">
        <w:rPr>
          <w:noProof/>
          <w:color w:val="000000" w:themeColor="text1"/>
          <w:lang w:val="en-GB"/>
        </w:rPr>
        <w:t>4</w:t>
      </w:r>
      <w:r w:rsidR="00F755FB">
        <w:rPr>
          <w:color w:val="000000" w:themeColor="text1"/>
          <w:lang w:val="en-GB" w:eastAsia="en-US"/>
        </w:rPr>
        <w:fldChar w:fldCharType="end"/>
      </w:r>
      <w:r w:rsidR="00F755FB">
        <w:rPr>
          <w:color w:val="000000" w:themeColor="text1"/>
          <w:lang w:val="en-GB" w:eastAsia="en-US"/>
        </w:rPr>
        <w:t>d</w:t>
      </w:r>
      <w:r w:rsidRPr="005C3FE9">
        <w:rPr>
          <w:color w:val="000000" w:themeColor="text1"/>
          <w:lang w:val="en-GB" w:eastAsia="en-US"/>
        </w:rPr>
        <w:t>; thinner ones reduce the electrical resistance, resulting optimal to maximi</w:t>
      </w:r>
      <w:r w:rsidR="008A0EAC">
        <w:rPr>
          <w:color w:val="000000" w:themeColor="text1"/>
          <w:lang w:val="en-GB" w:eastAsia="en-US"/>
        </w:rPr>
        <w:t>s</w:t>
      </w:r>
      <w:r w:rsidRPr="005C3FE9">
        <w:rPr>
          <w:color w:val="000000" w:themeColor="text1"/>
          <w:lang w:val="en-GB" w:eastAsia="en-US"/>
        </w:rPr>
        <w:t xml:space="preserve">e </w:t>
      </w:r>
      <m:oMath>
        <m:sSub>
          <m:sSubPr>
            <m:ctrlPr>
              <w:rPr>
                <w:rFonts w:ascii="Cambria Math" w:hAnsi="Cambria Math"/>
                <w:i/>
                <w:color w:val="000000" w:themeColor="text1"/>
                <w:lang w:val="en-GB"/>
              </w:rPr>
            </m:ctrlPr>
          </m:sSubPr>
          <m:e>
            <m:acc>
              <m:accPr>
                <m:chr m:val="̅"/>
                <m:ctrlPr>
                  <w:rPr>
                    <w:rFonts w:ascii="Cambria Math" w:hAnsi="Cambria Math"/>
                    <w:i/>
                    <w:color w:val="000000" w:themeColor="text1"/>
                    <w:lang w:val="en-GB"/>
                  </w:rPr>
                </m:ctrlPr>
              </m:accPr>
              <m:e>
                <m:r>
                  <w:rPr>
                    <w:rFonts w:ascii="Cambria Math" w:hAnsi="Cambria Math"/>
                    <w:color w:val="000000" w:themeColor="text1"/>
                    <w:lang w:val="en-GB"/>
                  </w:rPr>
                  <m:t>NPD</m:t>
                </m:r>
              </m:e>
            </m:acc>
          </m:e>
          <m:sub>
            <m:r>
              <w:rPr>
                <w:rFonts w:ascii="Cambria Math" w:hAnsi="Cambria Math"/>
                <w:color w:val="000000" w:themeColor="text1"/>
                <w:lang w:val="en-GB"/>
              </w:rPr>
              <m:t>d</m:t>
            </m:r>
          </m:sub>
        </m:sSub>
      </m:oMath>
      <w:r w:rsidRPr="005C3FE9">
        <w:rPr>
          <w:color w:val="000000" w:themeColor="text1"/>
          <w:lang w:val="en-GB"/>
        </w:rPr>
        <w:t xml:space="preserve">, which is less affected by pumping power, as mentioned </w:t>
      </w:r>
      <w:r w:rsidR="00223808" w:rsidRPr="005C3FE9">
        <w:rPr>
          <w:color w:val="000000" w:themeColor="text1"/>
          <w:lang w:val="en-GB"/>
        </w:rPr>
        <w:t>above.</w:t>
      </w:r>
    </w:p>
    <w:p w14:paraId="6751C7B6" w14:textId="2082439F" w:rsidR="00CD516E" w:rsidRPr="005C3FE9" w:rsidRDefault="00CD516E" w:rsidP="001256D2">
      <w:pPr>
        <w:pStyle w:val="Titolo2"/>
        <w:spacing w:before="0"/>
        <w:rPr>
          <w:color w:val="000000" w:themeColor="text1"/>
        </w:rPr>
      </w:pPr>
      <w:r w:rsidRPr="005C3FE9">
        <w:rPr>
          <w:color w:val="000000" w:themeColor="text1"/>
        </w:rPr>
        <w:lastRenderedPageBreak/>
        <w:t>Energy density</w:t>
      </w:r>
    </w:p>
    <w:p w14:paraId="1C2728C5" w14:textId="23EBD9DA" w:rsidR="00A72B74" w:rsidRPr="005C3FE9" w:rsidRDefault="00A72B74" w:rsidP="00A72B74">
      <w:pPr>
        <w:rPr>
          <w:color w:val="000000" w:themeColor="text1"/>
          <w:lang w:val="en-GB" w:eastAsia="en-US"/>
        </w:rPr>
      </w:pPr>
      <w:r w:rsidRPr="005C3FE9">
        <w:rPr>
          <w:color w:val="000000" w:themeColor="text1"/>
          <w:lang w:val="en-GB" w:eastAsia="en-US"/>
        </w:rPr>
        <w:fldChar w:fldCharType="begin"/>
      </w:r>
      <w:r w:rsidRPr="005C3FE9">
        <w:rPr>
          <w:color w:val="000000" w:themeColor="text1"/>
          <w:lang w:val="en-GB" w:eastAsia="en-US"/>
        </w:rPr>
        <w:instrText xml:space="preserve"> REF _Ref114569005 \h  \* MERGEFORMAT </w:instrText>
      </w:r>
      <w:r w:rsidRPr="005C3FE9">
        <w:rPr>
          <w:color w:val="000000" w:themeColor="text1"/>
          <w:lang w:val="en-GB" w:eastAsia="en-US"/>
        </w:rPr>
      </w:r>
      <w:r w:rsidRPr="005C3FE9">
        <w:rPr>
          <w:color w:val="000000" w:themeColor="text1"/>
          <w:lang w:val="en-GB" w:eastAsia="en-US"/>
        </w:rPr>
        <w:fldChar w:fldCharType="separate"/>
      </w:r>
      <w:r w:rsidR="00561965" w:rsidRPr="005C3FE9">
        <w:rPr>
          <w:color w:val="000000" w:themeColor="text1"/>
          <w:lang w:val="en-US"/>
        </w:rPr>
        <w:t xml:space="preserve">Figure </w:t>
      </w:r>
      <w:r w:rsidR="00561965" w:rsidRPr="005C3FE9">
        <w:rPr>
          <w:noProof/>
          <w:color w:val="000000" w:themeColor="text1"/>
          <w:lang w:val="en-US"/>
        </w:rPr>
        <w:t>5</w:t>
      </w:r>
      <w:r w:rsidRPr="005C3FE9">
        <w:rPr>
          <w:color w:val="000000" w:themeColor="text1"/>
          <w:lang w:val="en-GB" w:eastAsia="en-US"/>
        </w:rPr>
        <w:fldChar w:fldCharType="end"/>
      </w:r>
      <w:r w:rsidRPr="005C3FE9">
        <w:rPr>
          <w:color w:val="000000" w:themeColor="text1"/>
          <w:lang w:val="en-GB" w:eastAsia="en-US"/>
        </w:rPr>
        <w:t xml:space="preserve"> shows the theoretical and actual energy densities </w:t>
      </w:r>
      <w:r w:rsidR="00C05F8E" w:rsidRPr="005C3FE9">
        <w:rPr>
          <w:color w:val="000000" w:themeColor="text1"/>
          <w:lang w:val="en-GB" w:eastAsia="en-US"/>
        </w:rPr>
        <w:t>at the extreme points of the Pareto frontier</w:t>
      </w:r>
      <w:r w:rsidRPr="005C3FE9">
        <w:rPr>
          <w:color w:val="000000" w:themeColor="text1"/>
          <w:lang w:val="en-GB" w:eastAsia="en-US"/>
        </w:rPr>
        <w:t xml:space="preserve"> of all the simulated scenarios. </w:t>
      </w:r>
    </w:p>
    <w:p w14:paraId="2553C145" w14:textId="0CFBE8F5" w:rsidR="00A72B74" w:rsidRPr="005C3FE9" w:rsidRDefault="001811AE" w:rsidP="00A72B74">
      <w:pPr>
        <w:keepNext/>
        <w:rPr>
          <w:color w:val="000000" w:themeColor="text1"/>
        </w:rPr>
      </w:pPr>
      <w:r w:rsidRPr="001811AE">
        <w:rPr>
          <w:noProof/>
        </w:rPr>
        <w:drawing>
          <wp:inline distT="0" distB="0" distL="0" distR="0" wp14:anchorId="4902340F" wp14:editId="408CED06">
            <wp:extent cx="6120130" cy="385889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3858895"/>
                    </a:xfrm>
                    <a:prstGeom prst="rect">
                      <a:avLst/>
                    </a:prstGeom>
                    <a:noFill/>
                    <a:ln>
                      <a:noFill/>
                    </a:ln>
                  </pic:spPr>
                </pic:pic>
              </a:graphicData>
            </a:graphic>
          </wp:inline>
        </w:drawing>
      </w:r>
    </w:p>
    <w:p w14:paraId="192A3448" w14:textId="38C11715" w:rsidR="00A72B74" w:rsidRPr="005C3FE9" w:rsidRDefault="00A72B74" w:rsidP="00A72B74">
      <w:pPr>
        <w:pStyle w:val="Didascalia"/>
        <w:jc w:val="both"/>
        <w:rPr>
          <w:color w:val="000000" w:themeColor="text1"/>
          <w:lang w:val="en-GB"/>
        </w:rPr>
      </w:pPr>
      <w:bookmarkStart w:id="28" w:name="_Ref114569005"/>
      <w:r w:rsidRPr="005C3FE9">
        <w:rPr>
          <w:color w:val="000000" w:themeColor="text1"/>
        </w:rPr>
        <w:t xml:space="preserve">Figure </w:t>
      </w:r>
      <w:r w:rsidRPr="005C3FE9">
        <w:rPr>
          <w:color w:val="000000" w:themeColor="text1"/>
        </w:rPr>
        <w:fldChar w:fldCharType="begin"/>
      </w:r>
      <w:r w:rsidRPr="005C3FE9">
        <w:rPr>
          <w:color w:val="000000" w:themeColor="text1"/>
        </w:rPr>
        <w:instrText xml:space="preserve"> SEQ Figure \* ARABIC </w:instrText>
      </w:r>
      <w:r w:rsidRPr="005C3FE9">
        <w:rPr>
          <w:color w:val="000000" w:themeColor="text1"/>
        </w:rPr>
        <w:fldChar w:fldCharType="separate"/>
      </w:r>
      <w:r w:rsidR="00810CF6">
        <w:rPr>
          <w:noProof/>
          <w:color w:val="000000" w:themeColor="text1"/>
        </w:rPr>
        <w:t>5</w:t>
      </w:r>
      <w:r w:rsidRPr="005C3FE9">
        <w:rPr>
          <w:color w:val="000000" w:themeColor="text1"/>
        </w:rPr>
        <w:fldChar w:fldCharType="end"/>
      </w:r>
      <w:bookmarkEnd w:id="28"/>
      <w:r w:rsidRPr="005C3FE9">
        <w:rPr>
          <w:color w:val="000000" w:themeColor="text1"/>
        </w:rPr>
        <w:t>. T</w:t>
      </w:r>
      <w:proofErr w:type="spellStart"/>
      <w:r w:rsidRPr="005C3FE9">
        <w:rPr>
          <w:color w:val="000000" w:themeColor="text1"/>
          <w:lang w:val="en-GB"/>
        </w:rPr>
        <w:t>heoretical</w:t>
      </w:r>
      <w:proofErr w:type="spellEnd"/>
      <w:r w:rsidRPr="005C3FE9">
        <w:rPr>
          <w:color w:val="000000" w:themeColor="text1"/>
          <w:lang w:val="en-GB"/>
        </w:rPr>
        <w:t xml:space="preserve"> and actual energy density at the two extreme points of the Pareto curve representing the single-objective optimal conditions of maximum net RTE and maximum </w:t>
      </w:r>
      <m:oMath>
        <m:acc>
          <m:accPr>
            <m:chr m:val="̅"/>
            <m:ctrlPr>
              <w:rPr>
                <w:rFonts w:ascii="Cambria Math" w:eastAsia="Calibri" w:hAnsi="Cambria Math"/>
                <w:i/>
              </w:rPr>
            </m:ctrlPr>
          </m:accPr>
          <m:e>
            <m:sSub>
              <m:sSubPr>
                <m:ctrlPr>
                  <w:rPr>
                    <w:rFonts w:ascii="Cambria Math" w:eastAsia="Calibri" w:hAnsi="Cambria Math"/>
                    <w:i/>
                  </w:rPr>
                </m:ctrlPr>
              </m:sSubPr>
              <m:e>
                <m:r>
                  <w:rPr>
                    <w:rFonts w:ascii="Cambria Math" w:hAnsi="Cambria Math"/>
                  </w:rPr>
                  <m:t>NPD</m:t>
                </m:r>
              </m:e>
              <m:sub>
                <m:r>
                  <w:rPr>
                    <w:rFonts w:ascii="Cambria Math" w:hAnsi="Cambria Math"/>
                  </w:rPr>
                  <m:t>d</m:t>
                </m:r>
              </m:sub>
            </m:sSub>
          </m:e>
        </m:acc>
      </m:oMath>
      <w:r w:rsidR="00846DBD">
        <w:t xml:space="preserve"> </w:t>
      </w:r>
      <w:r w:rsidRPr="005C3FE9">
        <w:rPr>
          <w:color w:val="000000" w:themeColor="text1"/>
          <w:lang w:val="en-GB"/>
        </w:rPr>
        <w:t xml:space="preserve">in discharge. </w:t>
      </w:r>
    </w:p>
    <w:p w14:paraId="03247B30" w14:textId="326C1162" w:rsidR="00A72B74" w:rsidRPr="005C3FE9" w:rsidRDefault="00A72B74" w:rsidP="00A72B74">
      <w:pPr>
        <w:rPr>
          <w:color w:val="000000" w:themeColor="text1"/>
          <w:sz w:val="18"/>
          <w:szCs w:val="18"/>
          <w:lang w:val="en-GB"/>
        </w:rPr>
      </w:pPr>
      <w:r w:rsidRPr="005C3FE9">
        <w:rPr>
          <w:color w:val="000000" w:themeColor="text1"/>
          <w:lang w:val="en-GB" w:eastAsia="en-US"/>
        </w:rPr>
        <w:t xml:space="preserve">In scenario A the theoretical energy density </w:t>
      </w:r>
      <w:r w:rsidR="00565041">
        <w:rPr>
          <w:color w:val="000000" w:themeColor="text1"/>
          <w:lang w:val="en-GB" w:eastAsia="en-US"/>
        </w:rPr>
        <w:t xml:space="preserve">at the maximum RTE </w:t>
      </w:r>
      <w:r w:rsidRPr="005C3FE9">
        <w:rPr>
          <w:color w:val="000000" w:themeColor="text1"/>
          <w:lang w:val="en-GB" w:eastAsia="en-US"/>
        </w:rPr>
        <w:t>is 20.1 kWh m</w:t>
      </w:r>
      <w:r w:rsidRPr="005C3FE9">
        <w:rPr>
          <w:color w:val="000000" w:themeColor="text1"/>
          <w:vertAlign w:val="superscript"/>
          <w:lang w:val="en-GB" w:eastAsia="en-US"/>
        </w:rPr>
        <w:t>-3</w:t>
      </w:r>
      <w:r w:rsidR="00EB2D2F">
        <w:rPr>
          <w:color w:val="000000" w:themeColor="text1"/>
          <w:vertAlign w:val="superscript"/>
          <w:lang w:val="en-GB" w:eastAsia="en-US"/>
        </w:rPr>
        <w:t>,</w:t>
      </w:r>
      <w:r w:rsidRPr="005C3FE9">
        <w:rPr>
          <w:color w:val="000000" w:themeColor="text1"/>
          <w:lang w:val="en-GB" w:eastAsia="en-US"/>
        </w:rPr>
        <w:t xml:space="preserve"> and this value is always equal across the Pareto set because it depends only on the target concentration of charge (Eq.</w:t>
      </w:r>
      <w:r w:rsidR="00B34B47" w:rsidRPr="005C3FE9">
        <w:rPr>
          <w:color w:val="000000" w:themeColor="text1"/>
          <w:lang w:val="en-GB" w:eastAsia="en-US"/>
        </w:rPr>
        <w:t xml:space="preserve"> (4)</w:t>
      </w:r>
      <w:r w:rsidRPr="005C3FE9">
        <w:rPr>
          <w:color w:val="000000" w:themeColor="text1"/>
          <w:lang w:val="en-GB" w:eastAsia="en-US"/>
        </w:rPr>
        <w:t>), which is fixed at 1 M HCl (together with the discharge target concentration at 0.05 M HCl). The actual energy density is lower due to non-ideal phenomena that occur during the battery discharge operation. It is affected also by the target concentration of the discharge, which is fixed at 50 mol m</w:t>
      </w:r>
      <w:r w:rsidRPr="005C3FE9">
        <w:rPr>
          <w:color w:val="000000" w:themeColor="text1"/>
          <w:vertAlign w:val="superscript"/>
          <w:lang w:val="en-GB" w:eastAsia="en-US"/>
        </w:rPr>
        <w:t>-3</w:t>
      </w:r>
      <w:r w:rsidRPr="005C3FE9">
        <w:rPr>
          <w:color w:val="000000" w:themeColor="text1"/>
          <w:lang w:val="en-GB" w:eastAsia="en-US"/>
        </w:rPr>
        <w:t xml:space="preserve">. In particular, at the maximum net RTE and maximum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color w:val="000000" w:themeColor="text1"/>
          <w:lang w:val="en-GB" w:eastAsia="en-US"/>
        </w:rPr>
        <w:t>, the discharge efficiency</w:t>
      </w:r>
      <w:r w:rsidR="00A45418">
        <w:rPr>
          <w:color w:val="000000" w:themeColor="text1"/>
          <w:lang w:val="en-GB" w:eastAsia="en-US"/>
        </w:rPr>
        <w:t xml:space="preserve"> (see Eq. 6)</w:t>
      </w:r>
      <w:r w:rsidRPr="005C3FE9">
        <w:rPr>
          <w:color w:val="000000" w:themeColor="text1"/>
          <w:lang w:val="en-GB" w:eastAsia="en-US"/>
        </w:rPr>
        <w:t xml:space="preserve"> in scenario A is 71% and 74%, respectively.</w:t>
      </w:r>
    </w:p>
    <w:p w14:paraId="6BB9172F" w14:textId="77777777" w:rsidR="00C94EF2" w:rsidRDefault="00A72B74" w:rsidP="001B5C2F">
      <w:pPr>
        <w:rPr>
          <w:color w:val="000000" w:themeColor="text1"/>
          <w:lang w:val="en-GB" w:eastAsia="en-US"/>
        </w:rPr>
      </w:pPr>
      <w:r w:rsidRPr="005C3FE9">
        <w:rPr>
          <w:color w:val="000000" w:themeColor="text1"/>
          <w:lang w:val="en-GB" w:eastAsia="en-US"/>
        </w:rPr>
        <w:lastRenderedPageBreak/>
        <w:t xml:space="preserve">In scenario B the theoretical energy density is the same as in scenario A. However, the actual energy density is similar in the two scenarios only when maximising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while it is significantly reduced in scenario B when maximising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Pr="005C3FE9">
        <w:rPr>
          <w:color w:val="000000" w:themeColor="text1"/>
          <w:lang w:val="en-GB" w:eastAsia="en-US"/>
        </w:rPr>
        <w:t xml:space="preserve">. These features reflect the similarities (left side) and differences (right side) between the Pareto frontiers of the two scenarios described above. In scenario C, by letting the target concentrations to vary, both the theoretical and actual energy density are affected and vary across the optimal solutions. At the point of maximum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the theoretical energy density is about 1/3 compared with scenario A and B, indicating that the single objective function on the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is achieved with a lower optimal target concentration of charge. The actual energy density is lower as well (</w:t>
      </w:r>
      <w:r w:rsidR="007663D0">
        <w:rPr>
          <w:color w:val="000000" w:themeColor="text1"/>
          <w:lang w:val="en-GB" w:eastAsia="en-US"/>
        </w:rPr>
        <w:t>5.68</w:t>
      </w:r>
      <w:r w:rsidRPr="005C3FE9">
        <w:rPr>
          <w:color w:val="000000" w:themeColor="text1"/>
          <w:lang w:val="en-GB" w:eastAsia="en-US"/>
        </w:rPr>
        <w:t xml:space="preserve"> kWh m</w:t>
      </w:r>
      <w:r w:rsidRPr="005C3FE9">
        <w:rPr>
          <w:color w:val="000000" w:themeColor="text1"/>
          <w:vertAlign w:val="superscript"/>
          <w:lang w:val="en-GB" w:eastAsia="en-US"/>
        </w:rPr>
        <w:t>-3</w:t>
      </w:r>
      <w:r w:rsidRPr="005C3FE9">
        <w:rPr>
          <w:color w:val="000000" w:themeColor="text1"/>
          <w:lang w:val="en-GB" w:eastAsia="en-US"/>
        </w:rPr>
        <w:t>)</w:t>
      </w:r>
      <w:r w:rsidR="001D431F">
        <w:rPr>
          <w:color w:val="000000" w:themeColor="text1"/>
          <w:lang w:val="en-GB" w:eastAsia="en-US"/>
        </w:rPr>
        <w:t>,</w:t>
      </w:r>
      <w:r w:rsidRPr="005C3FE9">
        <w:rPr>
          <w:color w:val="000000" w:themeColor="text1"/>
          <w:lang w:val="en-GB" w:eastAsia="en-US"/>
        </w:rPr>
        <w:t xml:space="preserve"> but corresponds to a higher discharge efficiency (7</w:t>
      </w:r>
      <w:r w:rsidR="007663D0">
        <w:rPr>
          <w:color w:val="000000" w:themeColor="text1"/>
          <w:lang w:val="en-GB" w:eastAsia="en-US"/>
        </w:rPr>
        <w:t>8.2</w:t>
      </w:r>
      <w:r w:rsidRPr="005C3FE9">
        <w:rPr>
          <w:color w:val="000000" w:themeColor="text1"/>
          <w:lang w:val="en-GB" w:eastAsia="en-US"/>
        </w:rPr>
        <w:t>%). At the opposite extreme</w:t>
      </w:r>
      <w:r w:rsidR="004F1D9E">
        <w:rPr>
          <w:color w:val="000000" w:themeColor="text1"/>
          <w:lang w:val="en-GB" w:eastAsia="en-US"/>
        </w:rPr>
        <w:t>,</w:t>
      </w:r>
      <w:r w:rsidRPr="005C3FE9">
        <w:rPr>
          <w:color w:val="000000" w:themeColor="text1"/>
          <w:lang w:val="en-GB" w:eastAsia="en-US"/>
        </w:rPr>
        <w:t xml:space="preserve"> optimal point of maximum </w:t>
      </w:r>
      <m:oMath>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NPD</m:t>
                </m:r>
              </m:e>
              <m:sub>
                <m:r>
                  <w:rPr>
                    <w:rFonts w:ascii="Cambria Math" w:hAnsi="Cambria Math"/>
                    <w:color w:val="000000" w:themeColor="text1"/>
                  </w:rPr>
                  <m:t>d</m:t>
                </m:r>
              </m:sub>
            </m:sSub>
          </m:e>
        </m:acc>
      </m:oMath>
      <w:r w:rsidRPr="005C3FE9">
        <w:rPr>
          <w:color w:val="000000" w:themeColor="text1"/>
          <w:lang w:val="en-US"/>
        </w:rPr>
        <w:t>,</w:t>
      </w:r>
      <w:r w:rsidRPr="005C3FE9">
        <w:rPr>
          <w:color w:val="000000" w:themeColor="text1"/>
          <w:lang w:val="en-GB" w:eastAsia="en-US"/>
        </w:rPr>
        <w:t xml:space="preserve"> the theoretical energy density (~17.1 kWh m</w:t>
      </w:r>
      <w:r w:rsidRPr="005C3FE9">
        <w:rPr>
          <w:color w:val="000000" w:themeColor="text1"/>
          <w:vertAlign w:val="superscript"/>
          <w:lang w:val="en-GB" w:eastAsia="en-US"/>
        </w:rPr>
        <w:t>-3</w:t>
      </w:r>
      <w:r w:rsidRPr="005C3FE9">
        <w:rPr>
          <w:color w:val="000000" w:themeColor="text1"/>
          <w:lang w:val="en-GB" w:eastAsia="en-US"/>
        </w:rPr>
        <w:t>) is closer to that of scenario A and B (meaning that the target concentration of charge is close to 1</w:t>
      </w:r>
      <w:r w:rsidR="007663D0">
        <w:rPr>
          <w:color w:val="000000" w:themeColor="text1"/>
          <w:lang w:val="en-GB" w:eastAsia="en-US"/>
        </w:rPr>
        <w:t>,</w:t>
      </w:r>
      <w:r w:rsidRPr="005C3FE9">
        <w:rPr>
          <w:color w:val="000000" w:themeColor="text1"/>
          <w:lang w:val="en-GB" w:eastAsia="en-US"/>
        </w:rPr>
        <w:t>000 mol m</w:t>
      </w:r>
      <w:r w:rsidRPr="005C3FE9">
        <w:rPr>
          <w:color w:val="000000" w:themeColor="text1"/>
          <w:vertAlign w:val="superscript"/>
          <w:lang w:val="en-GB" w:eastAsia="en-US"/>
        </w:rPr>
        <w:t>-3</w:t>
      </w:r>
      <w:r w:rsidRPr="005C3FE9">
        <w:rPr>
          <w:color w:val="000000" w:themeColor="text1"/>
          <w:lang w:val="en-GB" w:eastAsia="en-US"/>
        </w:rPr>
        <w:t xml:space="preserve">), and the associated discharge efficiency is ~55%. In scenario 4, the energy density is practically unaffected by the design variables, at least at the two extreme optimal points. Additionally, comparing scenarios E and D all energy density values are slightly reduced by the higher salt concentration. Furthermore, the main difference found when simulating improved membranes (scenario F) compared to commercial membranes (scenario D) is the higher actual energy density values, especially in the condition of maximum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Pr="005C3FE9">
        <w:rPr>
          <w:color w:val="000000" w:themeColor="text1"/>
          <w:lang w:val="en-GB" w:eastAsia="en-US"/>
        </w:rPr>
        <w:t xml:space="preserve">. As a result, higher discharge efficiency is obtained, reaching values of 89% at maximum </w:t>
      </w:r>
      <w:proofErr w:type="spellStart"/>
      <w:r w:rsidRPr="005C3FE9">
        <w:rPr>
          <w:color w:val="000000" w:themeColor="text1"/>
          <w:lang w:val="en-GB" w:eastAsia="en-US"/>
        </w:rPr>
        <w:t>RTE</w:t>
      </w:r>
      <w:r w:rsidRPr="005C3FE9">
        <w:rPr>
          <w:color w:val="000000" w:themeColor="text1"/>
          <w:vertAlign w:val="subscript"/>
          <w:lang w:val="en-GB" w:eastAsia="en-US"/>
        </w:rPr>
        <w:t>net</w:t>
      </w:r>
      <w:proofErr w:type="spellEnd"/>
      <w:r w:rsidRPr="005C3FE9">
        <w:rPr>
          <w:color w:val="000000" w:themeColor="text1"/>
          <w:lang w:val="en-GB" w:eastAsia="en-US"/>
        </w:rPr>
        <w:t xml:space="preserve"> and 76% at maximum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Pr="005C3FE9">
        <w:rPr>
          <w:color w:val="000000" w:themeColor="text1"/>
          <w:lang w:val="en-GB" w:eastAsia="en-US"/>
        </w:rPr>
        <w:t xml:space="preserve">. </w:t>
      </w:r>
      <w:r w:rsidR="0024558A" w:rsidRPr="0024558A">
        <w:rPr>
          <w:color w:val="000000" w:themeColor="text1"/>
          <w:lang w:val="en-GB" w:eastAsia="en-US"/>
        </w:rPr>
        <w:t xml:space="preserve">These results, along with the Pareto curve, demonstrate the significant improvements that can be obtained with reduced electrical resistance and increased permselectivity. Indeed, when compared to the reference scenario, improved membranes increased </w:t>
      </w:r>
      <w:r w:rsidR="0024558A">
        <w:rPr>
          <w:color w:val="000000" w:themeColor="text1"/>
          <w:lang w:val="en-GB" w:eastAsia="en-US"/>
        </w:rPr>
        <w:t xml:space="preserve">the </w:t>
      </w:r>
      <w:proofErr w:type="spellStart"/>
      <w:r w:rsidR="0024558A" w:rsidRPr="005C3FE9">
        <w:rPr>
          <w:color w:val="000000" w:themeColor="text1"/>
          <w:lang w:val="en-GB" w:eastAsia="en-US"/>
        </w:rPr>
        <w:t>RTE</w:t>
      </w:r>
      <w:r w:rsidR="0024558A" w:rsidRPr="005C3FE9">
        <w:rPr>
          <w:color w:val="000000" w:themeColor="text1"/>
          <w:vertAlign w:val="subscript"/>
          <w:lang w:val="en-GB" w:eastAsia="en-US"/>
        </w:rPr>
        <w:t>net</w:t>
      </w:r>
      <w:proofErr w:type="spellEnd"/>
      <w:r w:rsidR="0024558A" w:rsidRPr="0024558A">
        <w:rPr>
          <w:color w:val="000000" w:themeColor="text1"/>
          <w:lang w:val="en-GB" w:eastAsia="en-US"/>
        </w:rPr>
        <w:t xml:space="preserve"> by an average of 13 percentage points and </w:t>
      </w:r>
      <m:oMath>
        <m:sSub>
          <m:sSubPr>
            <m:ctrlPr>
              <w:rPr>
                <w:rFonts w:ascii="Cambria Math" w:hAnsi="Cambria Math"/>
                <w:i/>
                <w:color w:val="000000" w:themeColor="text1"/>
                <w:lang w:val="en-GB" w:eastAsia="en-US"/>
              </w:rPr>
            </m:ctrlPr>
          </m:sSubPr>
          <m:e>
            <m:acc>
              <m:accPr>
                <m:chr m:val="̅"/>
                <m:ctrlPr>
                  <w:rPr>
                    <w:rFonts w:ascii="Cambria Math" w:hAnsi="Cambria Math"/>
                    <w:i/>
                    <w:color w:val="000000" w:themeColor="text1"/>
                    <w:lang w:val="en-GB" w:eastAsia="en-US"/>
                  </w:rPr>
                </m:ctrlPr>
              </m:accPr>
              <m:e>
                <m:r>
                  <w:rPr>
                    <w:rFonts w:ascii="Cambria Math" w:hAnsi="Cambria Math"/>
                    <w:color w:val="000000" w:themeColor="text1"/>
                    <w:lang w:val="en-GB" w:eastAsia="en-US"/>
                  </w:rPr>
                  <m:t>NPD</m:t>
                </m:r>
              </m:e>
            </m:acc>
          </m:e>
          <m:sub>
            <m:r>
              <w:rPr>
                <w:rFonts w:ascii="Cambria Math" w:hAnsi="Cambria Math"/>
                <w:color w:val="000000" w:themeColor="text1"/>
                <w:lang w:val="en-GB" w:eastAsia="en-US"/>
              </w:rPr>
              <m:t>d</m:t>
            </m:r>
          </m:sub>
        </m:sSub>
      </m:oMath>
      <w:r w:rsidR="0024558A">
        <w:rPr>
          <w:color w:val="000000" w:themeColor="text1"/>
          <w:lang w:val="en-GB" w:eastAsia="en-US"/>
        </w:rPr>
        <w:t xml:space="preserve"> </w:t>
      </w:r>
      <w:r w:rsidR="0024558A" w:rsidRPr="0024558A">
        <w:rPr>
          <w:color w:val="000000" w:themeColor="text1"/>
          <w:lang w:val="en-GB" w:eastAsia="en-US"/>
        </w:rPr>
        <w:t>by 2 W m</w:t>
      </w:r>
      <w:r w:rsidR="0024558A" w:rsidRPr="0024558A">
        <w:rPr>
          <w:color w:val="000000" w:themeColor="text1"/>
          <w:vertAlign w:val="superscript"/>
          <w:lang w:val="en-GB" w:eastAsia="en-US"/>
        </w:rPr>
        <w:t>-2</w:t>
      </w:r>
      <w:r w:rsidR="0024558A" w:rsidRPr="0024558A">
        <w:rPr>
          <w:color w:val="000000" w:themeColor="text1"/>
          <w:lang w:val="en-GB" w:eastAsia="en-US"/>
        </w:rPr>
        <w:t xml:space="preserve"> (</w:t>
      </w:r>
      <w:r w:rsidR="0024558A">
        <w:rPr>
          <w:color w:val="000000" w:themeColor="text1"/>
          <w:lang w:val="en-GB" w:eastAsia="en-US"/>
        </w:rPr>
        <w:fldChar w:fldCharType="begin"/>
      </w:r>
      <w:r w:rsidR="0024558A">
        <w:rPr>
          <w:color w:val="000000" w:themeColor="text1"/>
          <w:lang w:val="en-GB" w:eastAsia="en-US"/>
        </w:rPr>
        <w:instrText xml:space="preserve"> REF _Ref55299369 \h </w:instrText>
      </w:r>
      <w:r w:rsidR="0024558A">
        <w:rPr>
          <w:color w:val="000000" w:themeColor="text1"/>
          <w:lang w:val="en-GB" w:eastAsia="en-US"/>
        </w:rPr>
      </w:r>
      <w:r w:rsidR="0024558A">
        <w:rPr>
          <w:color w:val="000000" w:themeColor="text1"/>
          <w:lang w:val="en-GB" w:eastAsia="en-US"/>
        </w:rPr>
        <w:fldChar w:fldCharType="separate"/>
      </w:r>
      <w:r w:rsidR="0024558A" w:rsidRPr="005C3FE9">
        <w:rPr>
          <w:color w:val="000000" w:themeColor="text1"/>
          <w:lang w:val="en-GB"/>
        </w:rPr>
        <w:t xml:space="preserve">Figure </w:t>
      </w:r>
      <w:r w:rsidR="0024558A" w:rsidRPr="005C3FE9">
        <w:rPr>
          <w:noProof/>
          <w:color w:val="000000" w:themeColor="text1"/>
          <w:lang w:val="en-GB"/>
        </w:rPr>
        <w:t>3</w:t>
      </w:r>
      <w:r w:rsidR="0024558A">
        <w:rPr>
          <w:color w:val="000000" w:themeColor="text1"/>
          <w:lang w:val="en-GB" w:eastAsia="en-US"/>
        </w:rPr>
        <w:fldChar w:fldCharType="end"/>
      </w:r>
      <w:r w:rsidR="0024558A" w:rsidRPr="0024558A">
        <w:rPr>
          <w:color w:val="000000" w:themeColor="text1"/>
          <w:lang w:val="en-GB" w:eastAsia="en-US"/>
        </w:rPr>
        <w:t>), while discharge efficiency increased by 16 percentage points on average given by the largest fraction of NED theoretical harvested (</w:t>
      </w:r>
      <w:r w:rsidR="0024558A">
        <w:rPr>
          <w:color w:val="000000" w:themeColor="text1"/>
          <w:lang w:val="en-GB" w:eastAsia="en-US"/>
        </w:rPr>
        <w:fldChar w:fldCharType="begin"/>
      </w:r>
      <w:r w:rsidR="0024558A">
        <w:rPr>
          <w:color w:val="000000" w:themeColor="text1"/>
          <w:lang w:val="en-GB" w:eastAsia="en-US"/>
        </w:rPr>
        <w:instrText xml:space="preserve"> REF _Ref114569005 \h </w:instrText>
      </w:r>
      <w:r w:rsidR="0024558A">
        <w:rPr>
          <w:color w:val="000000" w:themeColor="text1"/>
          <w:lang w:val="en-GB" w:eastAsia="en-US"/>
        </w:rPr>
      </w:r>
      <w:r w:rsidR="0024558A">
        <w:rPr>
          <w:color w:val="000000" w:themeColor="text1"/>
          <w:lang w:val="en-GB" w:eastAsia="en-US"/>
        </w:rPr>
        <w:fldChar w:fldCharType="separate"/>
      </w:r>
      <w:r w:rsidR="0024558A" w:rsidRPr="0024558A">
        <w:rPr>
          <w:color w:val="000000" w:themeColor="text1"/>
          <w:lang w:val="en-US"/>
        </w:rPr>
        <w:t xml:space="preserve">Figure </w:t>
      </w:r>
      <w:r w:rsidR="0024558A" w:rsidRPr="0024558A">
        <w:rPr>
          <w:noProof/>
          <w:color w:val="000000" w:themeColor="text1"/>
          <w:lang w:val="en-US"/>
        </w:rPr>
        <w:t>5</w:t>
      </w:r>
      <w:r w:rsidR="0024558A">
        <w:rPr>
          <w:color w:val="000000" w:themeColor="text1"/>
          <w:lang w:val="en-GB" w:eastAsia="en-US"/>
        </w:rPr>
        <w:fldChar w:fldCharType="end"/>
      </w:r>
      <w:r w:rsidR="0024558A" w:rsidRPr="0024558A">
        <w:rPr>
          <w:color w:val="000000" w:themeColor="text1"/>
          <w:lang w:val="en-GB" w:eastAsia="en-US"/>
        </w:rPr>
        <w:t>).</w:t>
      </w:r>
      <w:r w:rsidRPr="005C3FE9">
        <w:rPr>
          <w:color w:val="000000" w:themeColor="text1"/>
          <w:lang w:val="en-GB" w:eastAsia="en-US"/>
        </w:rPr>
        <w:t xml:space="preserve"> </w:t>
      </w:r>
    </w:p>
    <w:p w14:paraId="7D035F45" w14:textId="2A9B868F" w:rsidR="00C94EF2" w:rsidRDefault="00AF1AB2" w:rsidP="00C94EF2">
      <w:pPr>
        <w:pStyle w:val="Titolo2"/>
        <w:spacing w:before="0"/>
        <w:rPr>
          <w:color w:val="000000" w:themeColor="text1"/>
        </w:rPr>
      </w:pPr>
      <w:r>
        <w:rPr>
          <w:color w:val="000000" w:themeColor="text1"/>
        </w:rPr>
        <w:lastRenderedPageBreak/>
        <w:t>Performance comparison and criticality analysis of commercial batteries</w:t>
      </w:r>
    </w:p>
    <w:p w14:paraId="3BA4D9A3" w14:textId="7D3C7581" w:rsidR="00813E05" w:rsidRDefault="002327C2" w:rsidP="002327C2">
      <w:pPr>
        <w:rPr>
          <w:lang w:val="en-US"/>
        </w:rPr>
      </w:pPr>
      <w:r w:rsidRPr="00373A5A">
        <w:rPr>
          <w:lang w:val="en-US"/>
        </w:rPr>
        <w:t xml:space="preserve">There are several energy storage systems available </w:t>
      </w:r>
      <w:r w:rsidR="003D06E9">
        <w:rPr>
          <w:lang w:val="en-US"/>
        </w:rPr>
        <w:t>i</w:t>
      </w:r>
      <w:r w:rsidRPr="00373A5A">
        <w:rPr>
          <w:lang w:val="en-US"/>
        </w:rPr>
        <w:t xml:space="preserve">n the battery market. </w:t>
      </w:r>
      <w:r>
        <w:rPr>
          <w:lang w:val="en-US"/>
        </w:rPr>
        <w:t>The</w:t>
      </w:r>
      <w:r w:rsidR="00070C07">
        <w:rPr>
          <w:lang w:val="en-US"/>
        </w:rPr>
        <w:t xml:space="preserve"> ranges of</w:t>
      </w:r>
      <w:r>
        <w:rPr>
          <w:lang w:val="en-US"/>
        </w:rPr>
        <w:t xml:space="preserve"> RTE and </w:t>
      </w:r>
      <w:r w:rsidR="00070C07">
        <w:rPr>
          <w:lang w:val="en-US"/>
        </w:rPr>
        <w:t xml:space="preserve">of </w:t>
      </w:r>
      <w:r>
        <w:rPr>
          <w:lang w:val="en-US"/>
        </w:rPr>
        <w:t xml:space="preserve">Power </w:t>
      </w:r>
      <w:r w:rsidR="003D06E9">
        <w:rPr>
          <w:lang w:val="en-US"/>
        </w:rPr>
        <w:t>D</w:t>
      </w:r>
      <w:r>
        <w:rPr>
          <w:lang w:val="en-US"/>
        </w:rPr>
        <w:t>ensity</w:t>
      </w:r>
      <w:r w:rsidR="00813E05">
        <w:rPr>
          <w:lang w:val="en-US"/>
        </w:rPr>
        <w:t xml:space="preserve"> </w:t>
      </w:r>
      <w:r w:rsidR="003D06E9">
        <w:rPr>
          <w:lang w:val="en-US"/>
        </w:rPr>
        <w:t xml:space="preserve">per Unit Volume </w:t>
      </w:r>
      <w:r w:rsidR="00B05520">
        <w:rPr>
          <w:lang w:val="en-US"/>
        </w:rPr>
        <w:t xml:space="preserve">of the battery (PDUV) </w:t>
      </w:r>
      <w:r w:rsidR="00070C07">
        <w:rPr>
          <w:lang w:val="en-US"/>
        </w:rPr>
        <w:t xml:space="preserve">(in the discharge phase) </w:t>
      </w:r>
      <w:r w:rsidR="00813E05">
        <w:rPr>
          <w:lang w:val="en-US"/>
        </w:rPr>
        <w:fldChar w:fldCharType="begin" w:fldLock="1"/>
      </w:r>
      <w:r w:rsidR="00E77EC7">
        <w:rPr>
          <w:lang w:val="en-US"/>
        </w:rPr>
        <w:instrText>ADDIN CSL_CITATION {"citationItems":[{"id":"ITEM-1","itemData":{"DOI":"10.1016/j.enconman.2014.07.063","ISSN":"01968904","abstract":"This paper examines both the potential of and barriers to grid-scale energy storage playing a substantive role in transitioning to an effi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fi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findings, and highlight ongoing challenges to large-scale adoption of grid-scale energy storage. We focus on one particular area that is critical to both the efficient use of energy storage in the power grid and its long-term economic viability: the conflict between the technical benefi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 © 2014 Elsevier Ltd. All rights reserved.","author":[{"dropping-particle":"","family":"Castillo","given":"Anya","non-dropping-particle":"","parse-names":false,"suffix":""},{"dropping-particle":"","family":"Gayme","given":"Dennice F.","non-dropping-particle":"","parse-names":false,"suffix":""}],"container-title":"Energy Conversion and Management","id":"ITEM-1","issued":{"date-parts":[["2014"]]},"page":"885-894","publisher":"Elsevier Ltd","title":"Grid-scale energy storage applications in renewable energy integration: A survey","type":"article-journal","volume":"87"},"uris":["http://www.mendeley.com/documents/?uuid=9f7f953b-1432-40b7-bd3a-aed09178d21e","http://www.mendeley.com/documents/?uuid=7e40c721-d8ac-4852-bce0-e0056821a915"]}],"mendeley":{"formattedCitation":"[38]","plainTextFormattedCitation":"[38]","previouslyFormattedCitation":"[38]"},"properties":{"noteIndex":0},"schema":"https://github.com/citation-style-language/schema/raw/master/csl-citation.json"}</w:instrText>
      </w:r>
      <w:r w:rsidR="00813E05">
        <w:rPr>
          <w:lang w:val="en-US"/>
        </w:rPr>
        <w:fldChar w:fldCharType="separate"/>
      </w:r>
      <w:r w:rsidR="004319C3" w:rsidRPr="004319C3">
        <w:rPr>
          <w:noProof/>
          <w:lang w:val="en-US"/>
        </w:rPr>
        <w:t>[38]</w:t>
      </w:r>
      <w:r w:rsidR="00813E05">
        <w:rPr>
          <w:lang w:val="en-US"/>
        </w:rPr>
        <w:fldChar w:fldCharType="end"/>
      </w:r>
      <w:r>
        <w:rPr>
          <w:lang w:val="en-US"/>
        </w:rPr>
        <w:t xml:space="preserve"> </w:t>
      </w:r>
      <w:r w:rsidR="00070C07">
        <w:rPr>
          <w:lang w:val="en-US"/>
        </w:rPr>
        <w:t>of</w:t>
      </w:r>
      <w:r>
        <w:rPr>
          <w:lang w:val="en-US"/>
        </w:rPr>
        <w:t xml:space="preserve"> these technologies </w:t>
      </w:r>
      <w:r w:rsidR="003D06E9">
        <w:rPr>
          <w:lang w:val="en-US"/>
        </w:rPr>
        <w:t>taken from the</w:t>
      </w:r>
      <w:r>
        <w:rPr>
          <w:lang w:val="en-US"/>
        </w:rPr>
        <w:t xml:space="preserve"> literature</w:t>
      </w:r>
      <w:r w:rsidR="00644526">
        <w:rPr>
          <w:lang w:val="en-US"/>
        </w:rPr>
        <w:t xml:space="preserve"> </w:t>
      </w:r>
      <w:r w:rsidR="00426706">
        <w:rPr>
          <w:lang w:val="en-US"/>
        </w:rPr>
        <w:fldChar w:fldCharType="begin" w:fldLock="1"/>
      </w:r>
      <w:r w:rsidR="00E77EC7">
        <w:rPr>
          <w:lang w:val="en-US"/>
        </w:rPr>
        <w:instrText>ADDIN CSL_CITATION {"citationItems":[{"id":"ITEM-1","itemData":{"DOI":"10.1016/j.est.2017.11.008","ISSN":"2352152X","abstract":"Energy storage using batteries is accepted as one of the most important and efficient ways of stabilising electricity networks and there are a variety of different battery chemistries that may be used. Lead batteries are very well established both for automotive and industrial applications and have been successfully applied for utility energy storage but there are a range of competing technologies including Li-ion, sodium-sulfur and flow batteries that are used for energy storage. The technology for lead batteries and how they can be better adapted for energy storage applications is described. Lead batteries are capable of long cycle and calendar lives and have been developed in recent years to have much longer cycle lives compared to 20 years ago in conditions where the battery is not routinely returned to a fully charged condition. Li-ion batteries have advantages in terms of energy density and specific energy but this is less important for static installations. The other technical features of Li-ion and other types of battery are discussed in relation to lead batteries. A selection of larger lead battery energy storage installations are analysed and lessons learned identified. Lead is the most efficiently recycled commodity metal and lead batteries are the only battery energy storage system that is almost completely recycled, with over 99% of lead batteries being collected and recycled in Europe and USA. The sustainability of lead batteries is compared with other chemistries.","author":[{"dropping-particle":"","family":"May","given":"Geoffrey J.","non-dropping-particle":"","parse-names":false,"suffix":""},{"dropping-particle":"","family":"Davidson","given":"Alistair","non-dropping-particle":"","parse-names":false,"suffix":""},{"dropping-particle":"","family":"Monahov","given":"Boris","non-dropping-particle":"","parse-names":false,"suffix":""}],"container-title":"Journal of Energy Storage","id":"ITEM-1","issued":{"date-parts":[["2018"]]},"title":"Lead batteries for utility energy storage: A review","type":"article"},"uris":["http://www.mendeley.com/documents/?uuid=1f79aa66-7998-4450-bed8-168de8ec46db","http://www.mendeley.com/documents/?uuid=bbe62ba9-a7ac-4b9e-a22b-b92bdd13bd2b"]},{"id":"ITEM-2","itemData":{"DOI":"10.1016/j.apenergy.2020.115213","ISSN":"03062619","abstract":"Energy storage can play an essential role in large scale photovoltaic power plants for complying with the current and future standards (grid codes) or for providing market oriented services. But not all the energy storage technologies are valid for all these services. So, this review article analyses the most suitable energy storage technologies that can be used to provide the different services in large scale photovoltaic power plants. For this purpose, this article first summarizes the different characteristics of the energy storage technologies. Then, it reviews the grid services large scale photovoltaic power plants must or can provide together with the energy storage requirements. With this information, together with the analysis of the energy storage technologies characteristics, a discussion of the most suitable technologies is performed. In addition, this review also discusses how to locate the energy storage within the photovoltaic power plant. The results show that (i) the current grid codes require high power – medium energy storage, being Li-Ion batteries the most suitable technology, (ii) for complying future grid code requirements high power – low energy – fast response storage will be required, where super capacitors can be the preferred option, (iii) other technologies such as Lead Acid and Nickel Cadmium batteries are adequate for supporting the black start services, (iv) flow batteries and Lithium Ion technology can be used for market oriented services and (v) the best location of the energy storage within the photovoltaic power plays an important role and depends on the service, but still little research has been performed in this field.","author":[{"dropping-particle":"","family":"Bullich-Massagué","given":"Eduard","non-dropping-particle":"","parse-names":false,"suffix":""},{"dropping-particle":"","family":"Cifuentes-García","given":"Francisco-Javier","non-dropping-particle":"","parse-names":false,"suffix":""},{"dropping-particle":"","family":"Glenny-Crende","given":"Ignacio","non-dropping-particle":"","parse-names":false,"suffix":""},{"dropping-particle":"","family":"Cheah-Mañé","given":"Marc","non-dropping-particle":"","parse-names":false,"suffix":""},{"dropping-particle":"","family":"Aragüés-Peñalba","given":"Mònica","non-dropping-particle":"","parse-names":false,"suffix":""},{"dropping-particle":"","family":"Díaz-González","given":"Francisco","non-dropping-particle":"","parse-names":false,"suffix":""},{"dropping-particle":"","family":"Gomis-Bellmunt","given":"Oriol","non-dropping-particle":"","parse-names":false,"suffix":""}],"container-title":"Applied Energy","id":"ITEM-2","issue":"May","issued":{"date-parts":[["2020","9"]]},"page":"115213","publisher":"Elsevier","title":"A review of energy storage technologies for large scale photovoltaic power plants","type":"article-journal","volume":"274"},"uris":["http://www.mendeley.com/documents/?uuid=3d18c3f8-6dda-4b80-b537-ea49bebdcff1","http://www.mendeley.com/documents/?uuid=4c016bd3-0993-4ede-b66b-a1708260bf40"]},{"id":"ITEM-3","itemData":{"DOI":"10.1016/j.est.2019.101047","ISSN":"2352152X","abstract":"Energy storage technologies, including storage types, categorizations and comparisons, are critically reviewed. Most energy storage technologies are considered, including electrochemical and battery energy storage, thermal energy storage, thermochemical energy storage, flywheel energy storage, compressed air energy storage, pumped energy storage, magnetic energy storage, chemical and hydrogen energy storage. Recent research on new energy storage types as well as important advances and developments in energy storage, are also included throughout.","author":[{"dropping-particle":"","family":"Koohi-Fayegh","given":"S.","non-dropping-particle":"","parse-names":false,"suffix":""},{"dropping-particle":"","family":"Rosen","given":"M. A.","non-dropping-particle":"","parse-names":false,"suffix":""}],"container-title":"Journal of Energy Storage","id":"ITEM-3","issue":"November 2019","issued":{"date-parts":[["2020"]]},"page":"101047","publisher":"Elsevier","title":"A review of energy storage types, applications and recent developments","type":"article-journal","volume":"27"},"uris":["http://www.mendeley.com/documents/?uuid=4e5fee06-5b92-4328-9ff8-6697d588cde0","http://www.mendeley.com/documents/?uuid=09f2b620-9bb2-4083-8a47-0b39ec7094d1"]},{"id":"ITEM-4","itemData":{"DOI":"10.1016/j.seta.2014.07.004","ISSN":"22131388","abstract":"A significant percentage of the global energy demand is expected to be met through widespread supply of renewable electricity in the near future. However, renewable energy outputs are variable due to a stochastic characteristic of their sources. Electrical power system operators around the world are faced with difficulties of integrating these variable power sources into the existing power grids. Energy storage systems are one of the possible solutions for mitigating the effects of intermittent renewable resources on networks, allowing increased renewable energy utilization, and providing flexibility and ancillary services for managing future electricity supply/demand challenges. This paper presents a comprehensive review of energy storage technologies that are currently engaged for power applications, including pumped hydro, compressed-air, battery, flywheel, capacitor, supercapacitor, superconducting magnetic and thermal systems. The study compares the characteristics of these systems, and presents their technological development status and capital costs. Some directions for future work are also highlighted. Furthermore, particular attention is paid to some new storage technologies such as: adiabatic, underwater, isothermal and small-scale compressed-air; sub-surface, seawater and variable-speed pumped hydro, and pumped heat systems, which hold opportunity for future smart electrical grid applications, but there is need for more research to actualize their promising potentials. © 2014 Elsevier Ltd.","author":[{"dropping-particle":"","family":"Akinyele","given":"D.O.","non-dropping-particle":"","parse-names":false,"suffix":""},{"dropping-particle":"","family":"Rayudu","given":"R.K.","non-dropping-particle":"","parse-names":false,"suffix":""}],"container-title":"Sustainable Energy Technologies and Assessments","id":"ITEM-4","issued":{"date-parts":[["2014","12"]]},"page":"74-91","publisher":"Elsevier Ltd","title":"Review of energy storage technologies for sustainable power networks","type":"article-journal","volume":"8"},"uris":["http://www.mendeley.com/documents/?uuid=8385936b-1595-4daf-86b9-2d2b5ebe2cce","http://www.mendeley.com/documents/?uuid=3f3f6731-e520-489b-b07f-5c7cf2f29aa3"]},{"id":"ITEM-5","itemData":{"DOI":"10.1016/j.enconman.2014.07.063","ISSN":"01968904","abstract":"This paper examines both the potential of and barriers to grid-scale energy storage playing a substantive role in transitioning to an effi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fi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findings, and highlight ongoing challenges to large-scale adoption of grid-scale energy storage. We focus on one particular area that is critical to both the efficient use of energy storage in the power grid and its long-term economic viability: the conflict between the technical benefi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 © 2014 Elsevier Ltd. All rights reserved.","author":[{"dropping-particle":"","family":"Castillo","given":"Anya","non-dropping-particle":"","parse-names":false,"suffix":""},{"dropping-particle":"","family":"Gayme","given":"Dennice F.","non-dropping-particle":"","parse-names":false,"suffix":""}],"container-title":"Energy Conversion and Management","id":"ITEM-5","issued":{"date-parts":[["2014"]]},"page":"885-894","publisher":"Elsevier Ltd","title":"Grid-scale energy storage applications in renewable energy integration: A survey","type":"article-journal","volume":"87"},"uris":["http://www.mendeley.com/documents/?uuid=7e40c721-d8ac-4852-bce0-e0056821a915","http://www.mendeley.com/documents/?uuid=9f7f953b-1432-40b7-bd3a-aed09178d21e"]}],"mendeley":{"formattedCitation":"[38–42]","plainTextFormattedCitation":"[38–42]","previouslyFormattedCitation":"[38–42]"},"properties":{"noteIndex":0},"schema":"https://github.com/citation-style-language/schema/raw/master/csl-citation.json"}</w:instrText>
      </w:r>
      <w:r w:rsidR="00426706">
        <w:rPr>
          <w:lang w:val="en-US"/>
        </w:rPr>
        <w:fldChar w:fldCharType="separate"/>
      </w:r>
      <w:r w:rsidR="004319C3" w:rsidRPr="004319C3">
        <w:rPr>
          <w:noProof/>
          <w:lang w:val="en-US"/>
        </w:rPr>
        <w:t>[38–42]</w:t>
      </w:r>
      <w:r w:rsidR="00426706">
        <w:rPr>
          <w:lang w:val="en-US"/>
        </w:rPr>
        <w:fldChar w:fldCharType="end"/>
      </w:r>
      <w:r>
        <w:rPr>
          <w:lang w:val="en-US"/>
        </w:rPr>
        <w:t xml:space="preserve"> are depicted in the bubble plot </w:t>
      </w:r>
      <w:r w:rsidR="003D06E9">
        <w:rPr>
          <w:lang w:val="en-US"/>
        </w:rPr>
        <w:t xml:space="preserve">of </w:t>
      </w:r>
      <w:r w:rsidR="00813E05">
        <w:rPr>
          <w:lang w:val="en-US"/>
        </w:rPr>
        <w:fldChar w:fldCharType="begin"/>
      </w:r>
      <w:r w:rsidR="00813E05">
        <w:rPr>
          <w:lang w:val="en-US"/>
        </w:rPr>
        <w:instrText xml:space="preserve"> REF _Ref117951546 \h </w:instrText>
      </w:r>
      <w:r w:rsidR="00813E05">
        <w:rPr>
          <w:lang w:val="en-US"/>
        </w:rPr>
      </w:r>
      <w:r w:rsidR="00813E05">
        <w:rPr>
          <w:lang w:val="en-US"/>
        </w:rPr>
        <w:fldChar w:fldCharType="separate"/>
      </w:r>
      <w:r w:rsidR="00813E05" w:rsidRPr="00813E05">
        <w:rPr>
          <w:lang w:val="en-US"/>
        </w:rPr>
        <w:t xml:space="preserve">Figure </w:t>
      </w:r>
      <w:r w:rsidR="00813E05" w:rsidRPr="00813E05">
        <w:rPr>
          <w:noProof/>
          <w:lang w:val="en-US"/>
        </w:rPr>
        <w:t>6</w:t>
      </w:r>
      <w:r w:rsidR="00813E05">
        <w:rPr>
          <w:lang w:val="en-US"/>
        </w:rPr>
        <w:fldChar w:fldCharType="end"/>
      </w:r>
      <w:r w:rsidRPr="00373A5A">
        <w:rPr>
          <w:lang w:val="en-US"/>
        </w:rPr>
        <w:t xml:space="preserve">. </w:t>
      </w:r>
      <w:bookmarkStart w:id="29" w:name="_Hlk119758297"/>
    </w:p>
    <w:p w14:paraId="7CA9D2F8" w14:textId="6BA03647" w:rsidR="00813E05" w:rsidRDefault="00223808" w:rsidP="00223808">
      <w:pPr>
        <w:keepNext/>
      </w:pPr>
      <w:r w:rsidRPr="00813E05">
        <w:rPr>
          <w:noProof/>
        </w:rPr>
        <w:drawing>
          <wp:inline distT="0" distB="0" distL="0" distR="0" wp14:anchorId="2988CD41" wp14:editId="00371135">
            <wp:extent cx="6120130" cy="415417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4154170"/>
                    </a:xfrm>
                    <a:prstGeom prst="rect">
                      <a:avLst/>
                    </a:prstGeom>
                    <a:noFill/>
                    <a:ln>
                      <a:noFill/>
                    </a:ln>
                  </pic:spPr>
                </pic:pic>
              </a:graphicData>
            </a:graphic>
          </wp:inline>
        </w:drawing>
      </w:r>
    </w:p>
    <w:p w14:paraId="6E3D4879" w14:textId="78D237DB" w:rsidR="00813E05" w:rsidRDefault="00813E05" w:rsidP="00813E05">
      <w:pPr>
        <w:pStyle w:val="Didascalia"/>
        <w:jc w:val="both"/>
      </w:pPr>
      <w:bookmarkStart w:id="30" w:name="_Ref117951546"/>
      <w:r>
        <w:t xml:space="preserve">Figure </w:t>
      </w:r>
      <w:r>
        <w:fldChar w:fldCharType="begin"/>
      </w:r>
      <w:r>
        <w:instrText xml:space="preserve"> SEQ Figure \* ARABIC </w:instrText>
      </w:r>
      <w:r>
        <w:fldChar w:fldCharType="separate"/>
      </w:r>
      <w:r w:rsidR="00810CF6">
        <w:rPr>
          <w:noProof/>
        </w:rPr>
        <w:t>6</w:t>
      </w:r>
      <w:r>
        <w:fldChar w:fldCharType="end"/>
      </w:r>
      <w:bookmarkEnd w:id="30"/>
      <w:r>
        <w:t>. Comparison of batteries</w:t>
      </w:r>
      <w:r w:rsidR="003A13FA">
        <w:t>’</w:t>
      </w:r>
      <w:r w:rsidR="00DE65C0" w:rsidRPr="00DE65C0">
        <w:t xml:space="preserve"> </w:t>
      </w:r>
      <w:r w:rsidR="00DE65C0">
        <w:t>performance in terms of Round Trip Efficiency and Power Density per Unit Volume</w:t>
      </w:r>
      <w:r w:rsidR="00426706">
        <w:t xml:space="preserve"> </w:t>
      </w:r>
      <w:r w:rsidR="00426706">
        <w:fldChar w:fldCharType="begin" w:fldLock="1"/>
      </w:r>
      <w:r w:rsidR="00E77EC7">
        <w:instrText>ADDIN CSL_CITATION {"citationItems":[{"id":"ITEM-1","itemData":{"DOI":"10.1016/j.est.2017.11.008","ISSN":"2352152X","abstract":"Energy storage using batteries is accepted as one of the most important and efficient ways of stabilising electricity networks and there are a variety of different battery chemistries that may be used. Lead batteries are very well established both for automotive and industrial applications and have been successfully applied for utility energy storage but there are a range of competing technologies including Li-ion, sodium-sulfur and flow batteries that are used for energy storage. The technology for lead batteries and how they can be better adapted for energy storage applications is described. Lead batteries are capable of long cycle and calendar lives and have been developed in recent years to have much longer cycle lives compared to 20 years ago in conditions where the battery is not routinely returned to a fully charged condition. Li-ion batteries have advantages in terms of energy density and specific energy but this is less important for static installations. The other technical features of Li-ion and other types of battery are discussed in relation to lead batteries. A selection of larger lead battery energy storage installations are analysed and lessons learned identified. Lead is the most efficiently recycled commodity metal and lead batteries are the only battery energy storage system that is almost completely recycled, with over 99% of lead batteries being collected and recycled in Europe and USA. The sustainability of lead batteries is compared with other chemistries.","author":[{"dropping-particle":"","family":"May","given":"Geoffrey J.","non-dropping-particle":"","parse-names":false,"suffix":""},{"dropping-particle":"","family":"Davidson","given":"Alistair","non-dropping-particle":"","parse-names":false,"suffix":""},{"dropping-particle":"","family":"Monahov","given":"Boris","non-dropping-particle":"","parse-names":false,"suffix":""}],"container-title":"Journal of Energy Storage","id":"ITEM-1","issued":{"date-parts":[["2018"]]},"title":"Lead batteries for utility energy storage: A review","type":"article"},"uris":["http://www.mendeley.com/documents/?uuid=bbe62ba9-a7ac-4b9e-a22b-b92bdd13bd2b","http://www.mendeley.com/documents/?uuid=1f79aa66-7998-4450-bed8-168de8ec46db"]},{"id":"ITEM-2","itemData":{"DOI":"10.1016/j.apenergy.2020.115213","ISSN":"03062619","abstract":"Energy storage can play an essential role in large scale photovoltaic power plants for complying with the current and future standards (grid codes) or for providing market oriented services. But not all the energy storage technologies are valid for all these services. So, this review article analyses the most suitable energy storage technologies that can be used to provide the different services in large scale photovoltaic power plants. For this purpose, this article first summarizes the different characteristics of the energy storage technologies. Then, it reviews the grid services large scale photovoltaic power plants must or can provide together with the energy storage requirements. With this information, together with the analysis of the energy storage technologies characteristics, a discussion of the most suitable technologies is performed. In addition, this review also discusses how to locate the energy storage within the photovoltaic power plant. The results show that (i) the current grid codes require high power – medium energy storage, being Li-Ion batteries the most suitable technology, (ii) for complying future grid code requirements high power – low energy – fast response storage will be required, where super capacitors can be the preferred option, (iii) other technologies such as Lead Acid and Nickel Cadmium batteries are adequate for supporting the black start services, (iv) flow batteries and Lithium Ion technology can be used for market oriented services and (v) the best location of the energy storage within the photovoltaic power plays an important role and depends on the service, but still little research has been performed in this field.","author":[{"dropping-particle":"","family":"Bullich-Massagué","given":"Eduard","non-dropping-particle":"","parse-names":false,"suffix":""},{"dropping-particle":"","family":"Cifuentes-García","given":"Francisco-Javier","non-dropping-particle":"","parse-names":false,"suffix":""},{"dropping-particle":"","family":"Glenny-Crende","given":"Ignacio","non-dropping-particle":"","parse-names":false,"suffix":""},{"dropping-particle":"","family":"Cheah-Mañé","given":"Marc","non-dropping-particle":"","parse-names":false,"suffix":""},{"dropping-particle":"","family":"Aragüés-Peñalba","given":"Mònica","non-dropping-particle":"","parse-names":false,"suffix":""},{"dropping-particle":"","family":"Díaz-González","given":"Francisco","non-dropping-particle":"","parse-names":false,"suffix":""},{"dropping-particle":"","family":"Gomis-Bellmunt","given":"Oriol","non-dropping-particle":"","parse-names":false,"suffix":""}],"container-title":"Applied Energy","id":"ITEM-2","issue":"May","issued":{"date-parts":[["2020","9"]]},"page":"115213","publisher":"Elsevier","title":"A review of energy storage technologies for large scale photovoltaic power plants","type":"article-journal","volume":"274"},"uris":["http://www.mendeley.com/documents/?uuid=4c016bd3-0993-4ede-b66b-a1708260bf40","http://www.mendeley.com/documents/?uuid=3d18c3f8-6dda-4b80-b537-ea49bebdcff1","http://www.mendeley.com/documents/?uuid=3a176ce9-1766-4bc5-925c-71667603418b"]},{"id":"ITEM-3","itemData":{"DOI":"10.1016/j.est.2019.101047","ISSN":"2352152X","abstract":"Energy storage technologies, including storage types, categorizations and comparisons, are critically reviewed. Most energy storage technologies are considered, including electrochemical and battery energy storage, thermal energy storage, thermochemical energy storage, flywheel energy storage, compressed air energy storage, pumped energy storage, magnetic energy storage, chemical and hydrogen energy storage. Recent research on new energy storage types as well as important advances and developments in energy storage, are also included throughout.","author":[{"dropping-particle":"","family":"Koohi-Fayegh","given":"S.","non-dropping-particle":"","parse-names":false,"suffix":""},{"dropping-particle":"","family":"Rosen","given":"M. A.","non-dropping-particle":"","parse-names":false,"suffix":""}],"container-title":"Journal of Energy Storage","id":"ITEM-3","issue":"November 2019","issued":{"date-parts":[["2020"]]},"page":"101047","publisher":"Elsevier","title":"A review of energy storage types, applications and recent developments","type":"article-journal","volume":"27"},"uris":["http://www.mendeley.com/documents/?uuid=09f2b620-9bb2-4083-8a47-0b39ec7094d1","http://www.mendeley.com/documents/?uuid=4e5fee06-5b92-4328-9ff8-6697d588cde0","http://www.mendeley.com/documents/?uuid=4e9fbc06-5adf-49e2-9cb1-976b910b2923"]},{"id":"ITEM-4","itemData":{"DOI":"10.1016/j.enconman.2014.07.063","ISSN":"01968904","abstract":"This paper examines both the potential of and barriers to grid-scale energy storage playing a substantive role in transitioning to an effi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fi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findings, and highlight ongoing challenges to large-scale adoption of grid-scale energy storage. We focus on one particular area that is critical to both the efficient use of energy storage in the power grid and its long-term economic viability: the conflict between the technical benefi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 © 2014 Elsevier Ltd. All rights reserved.","author":[{"dropping-particle":"","family":"Castillo","given":"Anya","non-dropping-particle":"","parse-names":false,"suffix":""},{"dropping-particle":"","family":"Gayme","given":"Dennice F.","non-dropping-particle":"","parse-names":false,"suffix":""}],"container-title":"Energy Conversion and Management","id":"ITEM-4","issued":{"date-parts":[["2014"]]},"page":"885-894","publisher":"Elsevier Ltd","title":"Grid-scale energy storage applications in renewable energy integration: A survey","type":"article-journal","volume":"87"},"uris":["http://www.mendeley.com/documents/?uuid=7e40c721-d8ac-4852-bce0-e0056821a915","http://www.mendeley.com/documents/?uuid=9f7f953b-1432-40b7-bd3a-aed09178d21e","http://www.mendeley.com/documents/?uuid=83f401cd-7176-458d-bf92-a8e69abfe4d1"]},{"id":"ITEM-5","itemData":{"DOI":"10.1016/j.seta.2014.07.004","ISSN":"22131388","abstract":"A significant percentage of the global energy demand is expected to be met through widespread supply of renewable electricity in the near future. However, renewable energy outputs are variable due to a stochastic characteristic of their sources. Electrical power system operators around the world are faced with difficulties of integrating these variable power sources into the existing power grids. Energy storage systems are one of the possible solutions for mitigating the effects of intermittent renewable resources on networks, allowing increased renewable energy utilization, and providing flexibility and ancillary services for managing future electricity supply/demand challenges. This paper presents a comprehensive review of energy storage technologies that are currently engaged for power applications, including pumped hydro, compressed-air, battery, flywheel, capacitor, supercapacitor, superconducting magnetic and thermal systems. The study compares the characteristics of these systems, and presents their technological development status and capital costs. Some directions for future work are also highlighted. Furthermore, particular attention is paid to some new storage technologies such as: adiabatic, underwater, isothermal and small-scale compressed-air; sub-surface, seawater and variable-speed pumped hydro, and pumped heat systems, which hold opportunity for future smart electrical grid applications, but there is need for more research to actualize their promising potentials. © 2014 Elsevier Ltd.","author":[{"dropping-particle":"","family":"Akinyele","given":"D.O.","non-dropping-particle":"","parse-names":false,"suffix":""},{"dropping-particle":"","family":"Rayudu","given":"R.K.","non-dropping-particle":"","parse-names":false,"suffix":""}],"container-title":"Sustainable Energy Technologies and Assessments","id":"ITEM-5","issued":{"date-parts":[["2014","12"]]},"page":"74-91","publisher":"Elsevier Ltd","title":"Review of energy storage technologies for sustainable power networks","type":"article-journal","volume":"8"},"uris":["http://www.mendeley.com/documents/?uuid=3f3f6731-e520-489b-b07f-5c7cf2f29aa3","http://www.mendeley.com/documents/?uuid=8385936b-1595-4daf-86b9-2d2b5ebe2cce","http://www.mendeley.com/documents/?uuid=35f9fd89-a1d0-4a19-9bd7-862022f3a288"]}],"mendeley":{"formattedCitation":"[38–42]","plainTextFormattedCitation":"[38–42]","previouslyFormattedCitation":"[38–42]"},"properties":{"noteIndex":0},"schema":"https://github.com/citation-style-language/schema/raw/master/csl-citation.json"}</w:instrText>
      </w:r>
      <w:r w:rsidR="00426706">
        <w:fldChar w:fldCharType="separate"/>
      </w:r>
      <w:r w:rsidR="004319C3" w:rsidRPr="004319C3">
        <w:rPr>
          <w:noProof/>
        </w:rPr>
        <w:t>[38–42]</w:t>
      </w:r>
      <w:r w:rsidR="00426706">
        <w:fldChar w:fldCharType="end"/>
      </w:r>
      <w:r>
        <w:t xml:space="preserve">. </w:t>
      </w:r>
      <w:r w:rsidR="00EB783A">
        <w:t>Storage systems: Acid-Base Flow Battery (AB-FB); Pumped Hydro Storage (PHS); Compressed-Air Energy Storage (CAES); Lead-acid battery</w:t>
      </w:r>
      <w:r w:rsidR="00BA0E5C">
        <w:t xml:space="preserve"> (Lead-acid)</w:t>
      </w:r>
      <w:r w:rsidR="00EB783A">
        <w:t xml:space="preserve">; Nickel-Cadmium battery (Ni-Cd); Lithium-ion battery (Li-ion); </w:t>
      </w:r>
      <w:r w:rsidR="00BA0E5C">
        <w:t xml:space="preserve">Sodium-sulfur battery (Na-S); Sodium-Nickel-Chloride battery (Na-NiCl2); Vanadium Redox Flow Battery (VRB); Zinc-Bromine battery (Zn-Br); </w:t>
      </w:r>
      <w:r w:rsidR="00BA0E5C" w:rsidRPr="00715ED8">
        <w:rPr>
          <w:spacing w:val="-3"/>
        </w:rPr>
        <w:t>Flywheel Energy Storage</w:t>
      </w:r>
      <w:r w:rsidR="00BA0E5C">
        <w:rPr>
          <w:spacing w:val="-3"/>
        </w:rPr>
        <w:t xml:space="preserve"> (FES); </w:t>
      </w:r>
      <w:r w:rsidR="00BA0E5C" w:rsidRPr="00715ED8">
        <w:rPr>
          <w:spacing w:val="-3"/>
        </w:rPr>
        <w:t>Double Layers Capacitor</w:t>
      </w:r>
      <w:r w:rsidR="00BA0E5C">
        <w:rPr>
          <w:spacing w:val="-3"/>
        </w:rPr>
        <w:t xml:space="preserve"> (DLC); </w:t>
      </w:r>
      <w:r w:rsidR="00BA0E5C" w:rsidRPr="00BA0E5C">
        <w:rPr>
          <w:spacing w:val="-3"/>
        </w:rPr>
        <w:t>Nickel</w:t>
      </w:r>
      <w:r w:rsidR="00BA0E5C">
        <w:rPr>
          <w:spacing w:val="-3"/>
        </w:rPr>
        <w:t>-</w:t>
      </w:r>
      <w:r w:rsidR="00BA0E5C" w:rsidRPr="00BA0E5C">
        <w:rPr>
          <w:spacing w:val="-3"/>
        </w:rPr>
        <w:t>metal hydride battery</w:t>
      </w:r>
      <w:r w:rsidR="00BA0E5C">
        <w:rPr>
          <w:spacing w:val="-3"/>
        </w:rPr>
        <w:t xml:space="preserve"> (NiMH-sealed); Zinc-air battery (Zn-air); </w:t>
      </w:r>
      <w:r w:rsidR="00BA0E5C" w:rsidRPr="00715ED8">
        <w:rPr>
          <w:spacing w:val="-3"/>
        </w:rPr>
        <w:t>Hybrid Flow Battery</w:t>
      </w:r>
      <w:r w:rsidR="00BA0E5C">
        <w:rPr>
          <w:spacing w:val="-3"/>
        </w:rPr>
        <w:t xml:space="preserve"> (HFB); Magnetic battery (Magnetic)</w:t>
      </w:r>
      <w:r w:rsidR="00F923B4">
        <w:rPr>
          <w:spacing w:val="-3"/>
        </w:rPr>
        <w:t>.</w:t>
      </w:r>
    </w:p>
    <w:bookmarkEnd w:id="29"/>
    <w:p w14:paraId="1CD2E424" w14:textId="3BE5496F" w:rsidR="00E32959" w:rsidRDefault="002327C2" w:rsidP="002327C2">
      <w:pPr>
        <w:rPr>
          <w:lang w:val="en-US"/>
        </w:rPr>
      </w:pPr>
      <w:r w:rsidRPr="00373A5A">
        <w:rPr>
          <w:lang w:val="en-US"/>
        </w:rPr>
        <w:lastRenderedPageBreak/>
        <w:t xml:space="preserve">Although the RTE ranges are relatively similar </w:t>
      </w:r>
      <w:r>
        <w:rPr>
          <w:lang w:val="en-US"/>
        </w:rPr>
        <w:t>among the</w:t>
      </w:r>
      <w:r w:rsidRPr="00373A5A">
        <w:rPr>
          <w:lang w:val="en-US"/>
        </w:rPr>
        <w:t xml:space="preserve"> technologies</w:t>
      </w:r>
      <w:r w:rsidR="003D06E9">
        <w:rPr>
          <w:lang w:val="en-US"/>
        </w:rPr>
        <w:t xml:space="preserve"> (30%-100% overall, 60%-90% in most cases)</w:t>
      </w:r>
      <w:r w:rsidRPr="00373A5A">
        <w:rPr>
          <w:lang w:val="en-US"/>
        </w:rPr>
        <w:t xml:space="preserve">, the </w:t>
      </w:r>
      <w:r w:rsidR="00070C07">
        <w:rPr>
          <w:lang w:val="en-US"/>
        </w:rPr>
        <w:t>PDUV</w:t>
      </w:r>
      <w:r w:rsidRPr="00373A5A">
        <w:rPr>
          <w:lang w:val="en-US"/>
        </w:rPr>
        <w:t xml:space="preserve"> </w:t>
      </w:r>
      <w:r w:rsidR="005F118F">
        <w:rPr>
          <w:lang w:val="en-US"/>
        </w:rPr>
        <w:t>spans</w:t>
      </w:r>
      <w:r w:rsidRPr="00373A5A">
        <w:rPr>
          <w:lang w:val="en-US"/>
        </w:rPr>
        <w:t xml:space="preserve"> </w:t>
      </w:r>
      <w:r w:rsidR="003D06E9">
        <w:rPr>
          <w:lang w:val="en-US"/>
        </w:rPr>
        <w:t>acros</w:t>
      </w:r>
      <w:r w:rsidR="005F118F">
        <w:rPr>
          <w:lang w:val="en-US"/>
        </w:rPr>
        <w:t>s</w:t>
      </w:r>
      <w:r w:rsidR="003D06E9">
        <w:rPr>
          <w:lang w:val="en-US"/>
        </w:rPr>
        <w:t xml:space="preserve"> several order</w:t>
      </w:r>
      <w:r w:rsidR="004E17B6">
        <w:rPr>
          <w:lang w:val="en-US"/>
        </w:rPr>
        <w:t>s</w:t>
      </w:r>
      <w:r w:rsidR="003D06E9">
        <w:rPr>
          <w:lang w:val="en-US"/>
        </w:rPr>
        <w:t xml:space="preserve"> of magnitude</w:t>
      </w:r>
      <w:r w:rsidR="005F118F">
        <w:rPr>
          <w:lang w:val="en-US"/>
        </w:rPr>
        <w:t>,</w:t>
      </w:r>
      <w:r w:rsidR="003D06E9">
        <w:rPr>
          <w:lang w:val="en-US"/>
        </w:rPr>
        <w:t xml:space="preserve"> </w:t>
      </w:r>
      <w:r w:rsidRPr="00373A5A">
        <w:rPr>
          <w:lang w:val="en-US"/>
        </w:rPr>
        <w:t>from 0.01 W</w:t>
      </w:r>
      <w:r w:rsidR="00813E05">
        <w:rPr>
          <w:lang w:val="en-US"/>
        </w:rPr>
        <w:t xml:space="preserve"> </w:t>
      </w:r>
      <w:r w:rsidRPr="00373A5A">
        <w:rPr>
          <w:lang w:val="en-US"/>
        </w:rPr>
        <w:t>L</w:t>
      </w:r>
      <w:r w:rsidR="00813E05" w:rsidRPr="00813E05">
        <w:rPr>
          <w:vertAlign w:val="superscript"/>
          <w:lang w:val="en-US"/>
        </w:rPr>
        <w:t>-1</w:t>
      </w:r>
      <w:r w:rsidRPr="00373A5A">
        <w:rPr>
          <w:lang w:val="en-US"/>
        </w:rPr>
        <w:t xml:space="preserve"> to 120,000 W</w:t>
      </w:r>
      <w:r w:rsidR="00813E05">
        <w:rPr>
          <w:lang w:val="en-US"/>
        </w:rPr>
        <w:t xml:space="preserve"> </w:t>
      </w:r>
      <w:r w:rsidRPr="00373A5A">
        <w:rPr>
          <w:lang w:val="en-US"/>
        </w:rPr>
        <w:t>L</w:t>
      </w:r>
      <w:r w:rsidR="00813E05" w:rsidRPr="00813E05">
        <w:rPr>
          <w:vertAlign w:val="superscript"/>
          <w:lang w:val="en-US"/>
        </w:rPr>
        <w:t>-1</w:t>
      </w:r>
      <w:r w:rsidRPr="00373A5A">
        <w:rPr>
          <w:lang w:val="en-US"/>
        </w:rPr>
        <w:t xml:space="preserve">, as </w:t>
      </w:r>
      <w:r w:rsidR="00F616E6">
        <w:rPr>
          <w:lang w:val="en-US"/>
        </w:rPr>
        <w:t>shown</w:t>
      </w:r>
      <w:r w:rsidRPr="00373A5A">
        <w:rPr>
          <w:lang w:val="en-US"/>
        </w:rPr>
        <w:t xml:space="preserve"> in the semi-logarithmic </w:t>
      </w:r>
      <w:r>
        <w:rPr>
          <w:lang w:val="en-US"/>
        </w:rPr>
        <w:t>plot</w:t>
      </w:r>
      <w:r w:rsidRPr="00373A5A">
        <w:rPr>
          <w:lang w:val="en-US"/>
        </w:rPr>
        <w:t xml:space="preserve">. </w:t>
      </w:r>
      <w:r>
        <w:rPr>
          <w:lang w:val="en-US"/>
        </w:rPr>
        <w:t>According to the results obtained in this study,</w:t>
      </w:r>
      <w:r w:rsidRPr="00373A5A">
        <w:rPr>
          <w:lang w:val="en-US"/>
        </w:rPr>
        <w:t xml:space="preserve"> </w:t>
      </w:r>
      <w:r w:rsidR="00D91F23">
        <w:rPr>
          <w:lang w:val="en-US"/>
        </w:rPr>
        <w:t xml:space="preserve">optimal solutions of </w:t>
      </w:r>
      <w:r>
        <w:rPr>
          <w:lang w:val="en-US"/>
        </w:rPr>
        <w:t>t</w:t>
      </w:r>
      <w:r w:rsidRPr="00373A5A">
        <w:rPr>
          <w:lang w:val="en-US"/>
        </w:rPr>
        <w:t xml:space="preserve">he AB-FB </w:t>
      </w:r>
      <w:r>
        <w:rPr>
          <w:lang w:val="en-US"/>
        </w:rPr>
        <w:t xml:space="preserve">show </w:t>
      </w:r>
      <w:r w:rsidR="00D91F23">
        <w:rPr>
          <w:lang w:val="en-US"/>
        </w:rPr>
        <w:t>values of</w:t>
      </w:r>
      <w:r>
        <w:rPr>
          <w:lang w:val="en-US"/>
        </w:rPr>
        <w:t xml:space="preserve"> </w:t>
      </w:r>
      <w:r w:rsidR="00D91F23">
        <w:rPr>
          <w:lang w:val="en-US"/>
        </w:rPr>
        <w:t xml:space="preserve">RTE from </w:t>
      </w:r>
      <w:r w:rsidR="00D91F23" w:rsidRPr="005C3FE9">
        <w:rPr>
          <w:color w:val="000000" w:themeColor="text1"/>
          <w:lang w:val="en-GB" w:eastAsia="en-US"/>
        </w:rPr>
        <w:t>~</w:t>
      </w:r>
      <w:r w:rsidR="00D91F23">
        <w:rPr>
          <w:lang w:val="en-US"/>
        </w:rPr>
        <w:t xml:space="preserve">30% to 75%, and values of </w:t>
      </w:r>
      <w:r w:rsidR="005F118F">
        <w:rPr>
          <w:lang w:val="en-US"/>
        </w:rPr>
        <w:t>PDUV</w:t>
      </w:r>
      <w:r w:rsidRPr="00373A5A">
        <w:rPr>
          <w:lang w:val="en-US"/>
        </w:rPr>
        <w:t xml:space="preserve"> in the</w:t>
      </w:r>
      <w:r>
        <w:rPr>
          <w:lang w:val="en-US"/>
        </w:rPr>
        <w:t xml:space="preserve"> range of</w:t>
      </w:r>
      <w:r w:rsidRPr="00373A5A">
        <w:rPr>
          <w:lang w:val="en-US"/>
        </w:rPr>
        <w:t xml:space="preserve"> </w:t>
      </w:r>
      <w:r w:rsidR="004D32FB" w:rsidRPr="005C3FE9">
        <w:rPr>
          <w:color w:val="000000" w:themeColor="text1"/>
          <w:lang w:val="en-GB" w:eastAsia="en-US"/>
        </w:rPr>
        <w:t>~</w:t>
      </w:r>
      <w:r w:rsidR="004D32FB">
        <w:rPr>
          <w:color w:val="000000" w:themeColor="text1"/>
          <w:lang w:val="en-GB" w:eastAsia="en-US"/>
        </w:rPr>
        <w:t>20</w:t>
      </w:r>
      <w:r w:rsidR="004D32FB">
        <w:rPr>
          <w:lang w:val="en-GB"/>
        </w:rPr>
        <w:t>–</w:t>
      </w:r>
      <w:r w:rsidR="004D32FB">
        <w:rPr>
          <w:lang w:val="en-US"/>
        </w:rPr>
        <w:t>2</w:t>
      </w:r>
      <w:r w:rsidR="00800077">
        <w:rPr>
          <w:lang w:val="en-US"/>
        </w:rPr>
        <w:t>,</w:t>
      </w:r>
      <w:r w:rsidR="004D32FB">
        <w:rPr>
          <w:lang w:val="en-US"/>
        </w:rPr>
        <w:t>100</w:t>
      </w:r>
      <w:r w:rsidRPr="00373A5A">
        <w:rPr>
          <w:lang w:val="en-US"/>
        </w:rPr>
        <w:t xml:space="preserve"> W</w:t>
      </w:r>
      <w:r w:rsidR="004D32FB">
        <w:rPr>
          <w:lang w:val="en-US"/>
        </w:rPr>
        <w:t xml:space="preserve"> </w:t>
      </w:r>
      <w:r w:rsidRPr="00373A5A">
        <w:rPr>
          <w:lang w:val="en-US"/>
        </w:rPr>
        <w:t>L</w:t>
      </w:r>
      <w:r w:rsidR="004D32FB" w:rsidRPr="004D32FB">
        <w:rPr>
          <w:vertAlign w:val="superscript"/>
          <w:lang w:val="en-US"/>
        </w:rPr>
        <w:t>-1</w:t>
      </w:r>
      <w:r w:rsidR="00D91F23">
        <w:rPr>
          <w:lang w:val="en-US"/>
        </w:rPr>
        <w:t xml:space="preserve">. </w:t>
      </w:r>
      <w:r w:rsidRPr="00373A5A">
        <w:rPr>
          <w:lang w:val="en-US"/>
        </w:rPr>
        <w:t xml:space="preserve"> </w:t>
      </w:r>
      <w:r w:rsidR="00D91F23">
        <w:rPr>
          <w:lang w:val="en-US"/>
        </w:rPr>
        <w:t xml:space="preserve">This means that </w:t>
      </w:r>
      <w:r w:rsidR="003A13FA">
        <w:rPr>
          <w:lang w:val="en-US"/>
        </w:rPr>
        <w:t xml:space="preserve">the AB-FB </w:t>
      </w:r>
      <w:r w:rsidR="00FA2291">
        <w:rPr>
          <w:lang w:val="en-US"/>
        </w:rPr>
        <w:t xml:space="preserve">has middle-low performance in terms of RTE, while it has </w:t>
      </w:r>
      <w:r w:rsidR="00D91F23">
        <w:rPr>
          <w:lang w:val="en-US"/>
        </w:rPr>
        <w:t xml:space="preserve">middle-high </w:t>
      </w:r>
      <w:r w:rsidR="00FA2291">
        <w:rPr>
          <w:lang w:val="en-US"/>
        </w:rPr>
        <w:t xml:space="preserve">performance in terms of PDUV. </w:t>
      </w:r>
    </w:p>
    <w:p w14:paraId="1D2C55C9" w14:textId="7F488464" w:rsidR="00C42F93" w:rsidRDefault="00E32959" w:rsidP="002327C2">
      <w:pPr>
        <w:rPr>
          <w:lang w:val="en-US"/>
        </w:rPr>
      </w:pPr>
      <w:r>
        <w:rPr>
          <w:lang w:val="en-US"/>
        </w:rPr>
        <w:t>D</w:t>
      </w:r>
      <w:r w:rsidRPr="00373A5A">
        <w:rPr>
          <w:lang w:val="en-US"/>
        </w:rPr>
        <w:t xml:space="preserve">epending on the technology </w:t>
      </w:r>
      <w:r>
        <w:rPr>
          <w:lang w:val="en-US"/>
        </w:rPr>
        <w:t>adopted</w:t>
      </w:r>
      <w:r w:rsidRPr="00373A5A">
        <w:rPr>
          <w:lang w:val="en-US"/>
        </w:rPr>
        <w:t xml:space="preserve">, the energy stored </w:t>
      </w:r>
      <w:r>
        <w:rPr>
          <w:lang w:val="en-US"/>
        </w:rPr>
        <w:t>by</w:t>
      </w:r>
      <w:r w:rsidRPr="00373A5A">
        <w:rPr>
          <w:lang w:val="en-US"/>
        </w:rPr>
        <w:t xml:space="preserve"> </w:t>
      </w:r>
      <w:r>
        <w:rPr>
          <w:lang w:val="en-US"/>
        </w:rPr>
        <w:t xml:space="preserve">the </w:t>
      </w:r>
      <w:r w:rsidRPr="00373A5A">
        <w:rPr>
          <w:lang w:val="en-US"/>
        </w:rPr>
        <w:t>batter</w:t>
      </w:r>
      <w:r>
        <w:rPr>
          <w:lang w:val="en-US"/>
        </w:rPr>
        <w:t>y</w:t>
      </w:r>
      <w:r w:rsidRPr="00373A5A">
        <w:rPr>
          <w:lang w:val="en-US"/>
        </w:rPr>
        <w:t xml:space="preserve"> can be </w:t>
      </w:r>
      <w:r>
        <w:rPr>
          <w:lang w:val="en-US"/>
        </w:rPr>
        <w:t>discharged</w:t>
      </w:r>
      <w:r w:rsidRPr="00373A5A">
        <w:rPr>
          <w:lang w:val="en-US"/>
        </w:rPr>
        <w:t xml:space="preserve"> </w:t>
      </w:r>
      <w:r>
        <w:rPr>
          <w:lang w:val="en-US"/>
        </w:rPr>
        <w:t xml:space="preserve">over time periods ranging from seconds to </w:t>
      </w:r>
      <w:r w:rsidRPr="00373A5A">
        <w:rPr>
          <w:lang w:val="en-US"/>
        </w:rPr>
        <w:t>months.</w:t>
      </w:r>
      <w:r>
        <w:rPr>
          <w:lang w:val="en-US"/>
        </w:rPr>
        <w:t xml:space="preserve"> In the case of the AB-FB</w:t>
      </w:r>
      <w:r w:rsidR="0069329D">
        <w:rPr>
          <w:lang w:val="en-US"/>
        </w:rPr>
        <w:t>,</w:t>
      </w:r>
      <w:r w:rsidR="002327C2" w:rsidRPr="00373A5A">
        <w:rPr>
          <w:lang w:val="en-US"/>
        </w:rPr>
        <w:t xml:space="preserve"> the </w:t>
      </w:r>
      <w:r w:rsidR="002327C2">
        <w:rPr>
          <w:lang w:val="en-US"/>
        </w:rPr>
        <w:t>time period of discharge is</w:t>
      </w:r>
      <w:r w:rsidR="002327C2" w:rsidRPr="00373A5A">
        <w:rPr>
          <w:lang w:val="en-US"/>
        </w:rPr>
        <w:t xml:space="preserve"> in the order of hours, making </w:t>
      </w:r>
      <w:r w:rsidR="002327C2">
        <w:rPr>
          <w:lang w:val="en-US"/>
        </w:rPr>
        <w:t>th</w:t>
      </w:r>
      <w:r>
        <w:rPr>
          <w:lang w:val="en-US"/>
        </w:rPr>
        <w:t>is</w:t>
      </w:r>
      <w:r w:rsidR="002327C2">
        <w:rPr>
          <w:lang w:val="en-US"/>
        </w:rPr>
        <w:t xml:space="preserve"> </w:t>
      </w:r>
      <w:r>
        <w:rPr>
          <w:lang w:val="en-US"/>
        </w:rPr>
        <w:t>technology</w:t>
      </w:r>
      <w:r w:rsidR="002327C2" w:rsidRPr="00373A5A">
        <w:rPr>
          <w:lang w:val="en-US"/>
        </w:rPr>
        <w:t xml:space="preserve"> ideally suited for stationary energy storage applications</w:t>
      </w:r>
      <w:r w:rsidR="002327C2">
        <w:rPr>
          <w:lang w:val="en-US"/>
        </w:rPr>
        <w:t>,</w:t>
      </w:r>
      <w:r w:rsidR="002327C2" w:rsidRPr="00373A5A">
        <w:rPr>
          <w:lang w:val="en-US"/>
        </w:rPr>
        <w:t xml:space="preserve"> </w:t>
      </w:r>
      <w:r w:rsidR="002327C2">
        <w:rPr>
          <w:lang w:val="en-US"/>
        </w:rPr>
        <w:t xml:space="preserve">such as </w:t>
      </w:r>
      <w:r w:rsidR="002327C2" w:rsidRPr="00373A5A">
        <w:rPr>
          <w:lang w:val="en-US"/>
        </w:rPr>
        <w:t>for residential power demand or apartment complexes, but also for peak</w:t>
      </w:r>
      <w:r w:rsidR="002327C2">
        <w:rPr>
          <w:lang w:val="en-US"/>
        </w:rPr>
        <w:t>-</w:t>
      </w:r>
      <w:r w:rsidR="002327C2" w:rsidRPr="00373A5A">
        <w:rPr>
          <w:lang w:val="en-US"/>
        </w:rPr>
        <w:t>shaving applications</w:t>
      </w:r>
      <w:r w:rsidR="002327C2">
        <w:rPr>
          <w:lang w:val="en-US"/>
        </w:rPr>
        <w:t xml:space="preserve">, thus enabling grid </w:t>
      </w:r>
      <w:proofErr w:type="spellStart"/>
      <w:r w:rsidR="002327C2" w:rsidRPr="00373A5A">
        <w:rPr>
          <w:lang w:val="en-US"/>
        </w:rPr>
        <w:t>stabilisation</w:t>
      </w:r>
      <w:proofErr w:type="spellEnd"/>
      <w:r w:rsidR="002327C2" w:rsidRPr="00373A5A">
        <w:rPr>
          <w:lang w:val="en-US"/>
        </w:rPr>
        <w:t>.</w:t>
      </w:r>
    </w:p>
    <w:p w14:paraId="522E77E0" w14:textId="05F52684" w:rsidR="004D32FB" w:rsidRDefault="0069329D" w:rsidP="002327C2">
      <w:pPr>
        <w:rPr>
          <w:lang w:val="en-US"/>
        </w:rPr>
      </w:pPr>
      <w:r>
        <w:rPr>
          <w:lang w:val="en-US"/>
        </w:rPr>
        <w:t>Beyond</w:t>
      </w:r>
      <w:r w:rsidRPr="00373A5A">
        <w:rPr>
          <w:lang w:val="en-US"/>
        </w:rPr>
        <w:t xml:space="preserve"> purely technical features (e.g., RTE or </w:t>
      </w:r>
      <w:r>
        <w:rPr>
          <w:lang w:val="en-US"/>
        </w:rPr>
        <w:t>PDUV</w:t>
      </w:r>
      <w:r w:rsidRPr="00373A5A">
        <w:rPr>
          <w:lang w:val="en-US"/>
        </w:rPr>
        <w:t>)</w:t>
      </w:r>
      <w:r>
        <w:rPr>
          <w:lang w:val="en-US"/>
        </w:rPr>
        <w:t xml:space="preserve">, other criteria should be considered for </w:t>
      </w:r>
      <w:r w:rsidR="002327C2">
        <w:rPr>
          <w:lang w:val="en-US"/>
        </w:rPr>
        <w:t xml:space="preserve">the evaluation of </w:t>
      </w:r>
      <w:r>
        <w:rPr>
          <w:lang w:val="en-US"/>
        </w:rPr>
        <w:t xml:space="preserve">battery </w:t>
      </w:r>
      <w:r w:rsidR="002327C2">
        <w:rPr>
          <w:lang w:val="en-US"/>
        </w:rPr>
        <w:t xml:space="preserve">technologies </w:t>
      </w:r>
      <w:r w:rsidR="00E43FDB">
        <w:rPr>
          <w:lang w:val="en-US"/>
        </w:rPr>
        <w:t>for</w:t>
      </w:r>
      <w:r>
        <w:rPr>
          <w:lang w:val="en-US"/>
        </w:rPr>
        <w:t xml:space="preserve"> </w:t>
      </w:r>
      <w:r w:rsidR="00152561">
        <w:rPr>
          <w:lang w:val="en-US"/>
        </w:rPr>
        <w:t>large-scale</w:t>
      </w:r>
      <w:r>
        <w:rPr>
          <w:lang w:val="en-US"/>
        </w:rPr>
        <w:t xml:space="preserve"> </w:t>
      </w:r>
      <w:proofErr w:type="spellStart"/>
      <w:r>
        <w:rPr>
          <w:lang w:val="en-US"/>
        </w:rPr>
        <w:t>commerciali</w:t>
      </w:r>
      <w:r w:rsidR="008A0EAC">
        <w:rPr>
          <w:lang w:val="en-US"/>
        </w:rPr>
        <w:t>s</w:t>
      </w:r>
      <w:r>
        <w:rPr>
          <w:lang w:val="en-US"/>
        </w:rPr>
        <w:t>ation</w:t>
      </w:r>
      <w:proofErr w:type="spellEnd"/>
      <w:r>
        <w:rPr>
          <w:lang w:val="en-US"/>
        </w:rPr>
        <w:t xml:space="preserve">. In the perspective of sustainability (economic, environmental, social and </w:t>
      </w:r>
      <w:r w:rsidR="00C42F93">
        <w:rPr>
          <w:lang w:val="en-US"/>
        </w:rPr>
        <w:t xml:space="preserve">political) one crucial aspect is the “material criticality”, </w:t>
      </w:r>
      <w:r w:rsidR="002E1C9B" w:rsidRPr="002E1C9B">
        <w:rPr>
          <w:lang w:val="en-US"/>
        </w:rPr>
        <w:t xml:space="preserve">which is a measure of access to a specific raw material and </w:t>
      </w:r>
      <w:r w:rsidR="00F616E6">
        <w:rPr>
          <w:lang w:val="en-US"/>
        </w:rPr>
        <w:t xml:space="preserve">of </w:t>
      </w:r>
      <w:r w:rsidR="002E1C9B" w:rsidRPr="002E1C9B">
        <w:rPr>
          <w:lang w:val="en-US"/>
        </w:rPr>
        <w:t>the potential impact of a hypothetical shortage</w:t>
      </w:r>
      <w:r w:rsidR="002327C2" w:rsidRPr="00373A5A">
        <w:rPr>
          <w:lang w:val="en-US"/>
        </w:rPr>
        <w:t xml:space="preserve">. </w:t>
      </w:r>
      <w:r w:rsidR="00B520B6" w:rsidRPr="00B520B6">
        <w:rPr>
          <w:lang w:val="en-US"/>
        </w:rPr>
        <w:t xml:space="preserve">The EU Commission has developed a method for determining material criticality based on evaluating two indices: Supply Risk (SR) and Economic Importance (EI). These two indices are evaluated using several factors. Specifically, the factors that determine the Supply Risk index are: </w:t>
      </w:r>
      <w:proofErr w:type="spellStart"/>
      <w:r w:rsidR="00B520B6" w:rsidRPr="00B520B6">
        <w:rPr>
          <w:lang w:val="en-US"/>
        </w:rPr>
        <w:t>i</w:t>
      </w:r>
      <w:proofErr w:type="spellEnd"/>
      <w:r w:rsidR="00B520B6" w:rsidRPr="00B520B6">
        <w:rPr>
          <w:lang w:val="en-US"/>
        </w:rPr>
        <w:t xml:space="preserve">) substitutability (i.e., a measure of the difficulty </w:t>
      </w:r>
      <w:r w:rsidR="00E43FDB">
        <w:rPr>
          <w:lang w:val="en-US"/>
        </w:rPr>
        <w:t>of</w:t>
      </w:r>
      <w:r w:rsidR="00B520B6" w:rsidRPr="00B520B6">
        <w:rPr>
          <w:lang w:val="en-US"/>
        </w:rPr>
        <w:t xml:space="preserve"> substitut</w:t>
      </w:r>
      <w:r w:rsidR="00E43FDB">
        <w:rPr>
          <w:lang w:val="en-US"/>
        </w:rPr>
        <w:t>ing</w:t>
      </w:r>
      <w:r w:rsidR="00B520B6" w:rsidRPr="00B520B6">
        <w:rPr>
          <w:lang w:val="en-US"/>
        </w:rPr>
        <w:t xml:space="preserve"> the material, scored and weighted across all applications); ii) end-of-life recycling rates (i.e., a measure of the produced metal products from End-of-Life); iii) country concentration of the material; and iv) governance-related factors. The Economic Importance index is calculated by determining the proportion of each material end-use associated with mega-industrial sectors at the EU level. These proportions are then combined with the</w:t>
      </w:r>
      <w:r w:rsidR="00B520B6">
        <w:rPr>
          <w:lang w:val="en-US"/>
        </w:rPr>
        <w:t xml:space="preserve"> Gross Value Added (GVA)</w:t>
      </w:r>
      <w:r w:rsidR="00B520B6" w:rsidRPr="00B520B6">
        <w:rPr>
          <w:lang w:val="en-US"/>
        </w:rPr>
        <w:t xml:space="preserve"> of the mega industries and the</w:t>
      </w:r>
      <w:r w:rsidR="00B520B6">
        <w:rPr>
          <w:lang w:val="en-US"/>
        </w:rPr>
        <w:t xml:space="preserve"> Gross Domestic</w:t>
      </w:r>
      <w:r w:rsidR="00B520B6" w:rsidRPr="00B520B6">
        <w:rPr>
          <w:lang w:val="en-US"/>
        </w:rPr>
        <w:t xml:space="preserve"> </w:t>
      </w:r>
      <w:r w:rsidR="00B520B6">
        <w:rPr>
          <w:lang w:val="en-US"/>
        </w:rPr>
        <w:t>Product (</w:t>
      </w:r>
      <w:r w:rsidR="00B520B6" w:rsidRPr="00B520B6">
        <w:rPr>
          <w:lang w:val="en-US"/>
        </w:rPr>
        <w:t>GDP</w:t>
      </w:r>
      <w:r w:rsidR="00B520B6">
        <w:rPr>
          <w:lang w:val="en-US"/>
        </w:rPr>
        <w:t>)</w:t>
      </w:r>
      <w:r w:rsidR="00B520B6" w:rsidRPr="00B520B6">
        <w:rPr>
          <w:lang w:val="en-US"/>
        </w:rPr>
        <w:t xml:space="preserve"> of the EU, </w:t>
      </w:r>
      <w:r w:rsidR="00B520B6">
        <w:rPr>
          <w:lang w:val="en-US"/>
        </w:rPr>
        <w:t xml:space="preserve">ultimately </w:t>
      </w:r>
      <w:r w:rsidR="00B520B6" w:rsidRPr="00B520B6">
        <w:rPr>
          <w:lang w:val="en-US"/>
        </w:rPr>
        <w:t xml:space="preserve">defining a material's overall economic importance. The European </w:t>
      </w:r>
      <w:r w:rsidR="00B520B6" w:rsidRPr="00B520B6">
        <w:rPr>
          <w:lang w:val="en-US"/>
        </w:rPr>
        <w:lastRenderedPageBreak/>
        <w:t>Commission recently designated materials with a SR index &gt; 1 and an E</w:t>
      </w:r>
      <w:r w:rsidR="00DB076C">
        <w:rPr>
          <w:lang w:val="en-US"/>
        </w:rPr>
        <w:t xml:space="preserve">I </w:t>
      </w:r>
      <w:r w:rsidR="00B520B6" w:rsidRPr="00B520B6">
        <w:rPr>
          <w:lang w:val="en-US"/>
        </w:rPr>
        <w:t>index &gt;</w:t>
      </w:r>
      <w:r w:rsidR="00B520B6">
        <w:rPr>
          <w:lang w:val="en-US"/>
        </w:rPr>
        <w:t xml:space="preserve"> </w:t>
      </w:r>
      <w:r w:rsidR="00B520B6" w:rsidRPr="00B520B6">
        <w:rPr>
          <w:lang w:val="en-US"/>
        </w:rPr>
        <w:t>2.8 as critical</w:t>
      </w:r>
      <w:r w:rsidR="00B520B6">
        <w:rPr>
          <w:lang w:val="en-US"/>
        </w:rPr>
        <w:t xml:space="preserve"> </w:t>
      </w:r>
      <w:r w:rsidR="004D32FB">
        <w:rPr>
          <w:lang w:val="en-US"/>
        </w:rPr>
        <w:fldChar w:fldCharType="begin" w:fldLock="1"/>
      </w:r>
      <w:r w:rsidR="00E77EC7">
        <w:rPr>
          <w:lang w:val="en-US"/>
        </w:rPr>
        <w:instrText>ADDIN CSL_CITATION {"citationItems":[{"id":"ITEM-1","itemData":{"DOI":"10.2873/904613","ISBN":"978-92-76-21050-4","abstract":"Criticality Assessments","author":[{"dropping-particle":"","family":"Blengini","given":"Gian Andrea","non-dropping-particle":"","parse-names":false,"suffix":""},{"dropping-particle":"","family":"Latunussa","given":"Cynthia E.L.","non-dropping-particle":"","parse-names":false,"suffix":""},{"dropping-particle":"","family":"Eynard","given":"Umberto","non-dropping-particle":"","parse-names":false,"suffix":""},{"dropping-particle":"","family":"Torres de Matos","given":"Cristina","non-dropping-particle":"","parse-names":false,"suffix":""},{"dropping-particle":"","family":"Wittmer","given":"Dominic","non-dropping-particle":"","parse-names":false,"suffix":""},{"dropping-particle":"","family":"Georgitzikis","given":"Konstantinos","non-dropping-particle":"","parse-names":false,"suffix":""},{"dropping-particle":"","family":"Pavel","given":"Claudiu","non-dropping-particle":"","parse-names":false,"suffix":""},{"dropping-particle":"","family":"Carrara","given":"Samuel","non-dropping-particle":"","parse-names":false,"suffix":""},{"dropping-particle":"","family":"Mancini","given":"Lucia","non-dropping-particle":"","parse-names":false,"suffix":""},{"dropping-particle":"","family":"Unguru","given":"Manuela","non-dropping-particle":"","parse-names":false,"suffix":""},{"dropping-particle":"","family":"Blagoeva","given":"Darina","non-dropping-particle":"","parse-names":false,"suffix":""},{"dropping-particle":"","family":"Mathieux","given":"Fabrice","non-dropping-particle":"","parse-names":false,"suffix":""},{"dropping-particle":"","family":"Pennington","given":"David","non-dropping-particle":"","parse-names":false,"suffix":""}],"id":"ITEM-1","issued":{"date-parts":[["2020"]]},"title":"Study on the EU's list of Critical Raw Materials (2020) Final Report","type":"book"},"uris":["http://www.mendeley.com/documents/?uuid=f39c91f9-88ed-467d-8fc6-adbb1a3e36a1","http://www.mendeley.com/documents/?uuid=b23093a1-0a6f-4054-970f-07da7ab90924"]}],"mendeley":{"formattedCitation":"[43]","plainTextFormattedCitation":"[43]","previouslyFormattedCitation":"[43]"},"properties":{"noteIndex":0},"schema":"https://github.com/citation-style-language/schema/raw/master/csl-citation.json"}</w:instrText>
      </w:r>
      <w:r w:rsidR="004D32FB">
        <w:rPr>
          <w:lang w:val="en-US"/>
        </w:rPr>
        <w:fldChar w:fldCharType="separate"/>
      </w:r>
      <w:r w:rsidR="004319C3" w:rsidRPr="004319C3">
        <w:rPr>
          <w:noProof/>
          <w:lang w:val="en-US"/>
        </w:rPr>
        <w:t>[43]</w:t>
      </w:r>
      <w:r w:rsidR="004D32FB">
        <w:rPr>
          <w:lang w:val="en-US"/>
        </w:rPr>
        <w:fldChar w:fldCharType="end"/>
      </w:r>
      <w:r w:rsidR="002327C2" w:rsidRPr="00373A5A">
        <w:rPr>
          <w:lang w:val="en-US"/>
        </w:rPr>
        <w:t xml:space="preserve">. </w:t>
      </w:r>
      <w:r w:rsidR="00810CF6">
        <w:rPr>
          <w:lang w:val="en-US"/>
        </w:rPr>
        <w:fldChar w:fldCharType="begin"/>
      </w:r>
      <w:r w:rsidR="00810CF6">
        <w:rPr>
          <w:lang w:val="en-US"/>
        </w:rPr>
        <w:instrText xml:space="preserve"> REF _Ref119153403 \h </w:instrText>
      </w:r>
      <w:r w:rsidR="00810CF6">
        <w:rPr>
          <w:lang w:val="en-US"/>
        </w:rPr>
      </w:r>
      <w:r w:rsidR="00810CF6">
        <w:rPr>
          <w:lang w:val="en-US"/>
        </w:rPr>
        <w:fldChar w:fldCharType="separate"/>
      </w:r>
      <w:r w:rsidR="00810CF6" w:rsidRPr="00810CF6">
        <w:rPr>
          <w:lang w:val="en-US"/>
        </w:rPr>
        <w:t xml:space="preserve">Figure </w:t>
      </w:r>
      <w:r w:rsidR="00810CF6" w:rsidRPr="00810CF6">
        <w:rPr>
          <w:noProof/>
          <w:lang w:val="en-US"/>
        </w:rPr>
        <w:t>7</w:t>
      </w:r>
      <w:r w:rsidR="00810CF6">
        <w:rPr>
          <w:lang w:val="en-US"/>
        </w:rPr>
        <w:fldChar w:fldCharType="end"/>
      </w:r>
      <w:r w:rsidR="00810CF6">
        <w:rPr>
          <w:lang w:val="en-US"/>
        </w:rPr>
        <w:t xml:space="preserve"> </w:t>
      </w:r>
      <w:r w:rsidR="002327C2">
        <w:rPr>
          <w:lang w:val="en-US"/>
        </w:rPr>
        <w:t>reports</w:t>
      </w:r>
      <w:r w:rsidR="002327C2" w:rsidRPr="00373A5A">
        <w:rPr>
          <w:lang w:val="en-US"/>
        </w:rPr>
        <w:t xml:space="preserve"> the SR and EI indi</w:t>
      </w:r>
      <w:r w:rsidR="002327C2">
        <w:rPr>
          <w:lang w:val="en-US"/>
        </w:rPr>
        <w:t>ces</w:t>
      </w:r>
      <w:r w:rsidR="002327C2" w:rsidRPr="00373A5A">
        <w:rPr>
          <w:lang w:val="en-US"/>
        </w:rPr>
        <w:t xml:space="preserve"> for the </w:t>
      </w:r>
      <w:r w:rsidR="002327C2">
        <w:rPr>
          <w:lang w:val="en-US"/>
        </w:rPr>
        <w:t xml:space="preserve">main materials used in </w:t>
      </w:r>
      <w:r w:rsidR="002327C2" w:rsidRPr="00373A5A">
        <w:rPr>
          <w:lang w:val="en-US"/>
        </w:rPr>
        <w:t xml:space="preserve">the </w:t>
      </w:r>
      <w:r w:rsidR="00C42F93">
        <w:rPr>
          <w:lang w:val="en-US"/>
        </w:rPr>
        <w:t xml:space="preserve">battery </w:t>
      </w:r>
      <w:r w:rsidR="002327C2" w:rsidRPr="00373A5A">
        <w:rPr>
          <w:lang w:val="en-US"/>
        </w:rPr>
        <w:t>technologies depicted in</w:t>
      </w:r>
      <w:r w:rsidR="004D32FB">
        <w:rPr>
          <w:lang w:val="en-US"/>
        </w:rPr>
        <w:t xml:space="preserve"> </w:t>
      </w:r>
      <w:r w:rsidR="004D32FB">
        <w:rPr>
          <w:lang w:val="en-US"/>
        </w:rPr>
        <w:fldChar w:fldCharType="begin"/>
      </w:r>
      <w:r w:rsidR="004D32FB">
        <w:rPr>
          <w:lang w:val="en-US"/>
        </w:rPr>
        <w:instrText xml:space="preserve"> REF _Ref117951546 \h </w:instrText>
      </w:r>
      <w:r w:rsidR="004D32FB">
        <w:rPr>
          <w:lang w:val="en-US"/>
        </w:rPr>
      </w:r>
      <w:r w:rsidR="004D32FB">
        <w:rPr>
          <w:lang w:val="en-US"/>
        </w:rPr>
        <w:fldChar w:fldCharType="separate"/>
      </w:r>
      <w:r w:rsidR="004D32FB" w:rsidRPr="004D32FB">
        <w:rPr>
          <w:lang w:val="en-US"/>
        </w:rPr>
        <w:t xml:space="preserve">Figure </w:t>
      </w:r>
      <w:r w:rsidR="004D32FB" w:rsidRPr="004D32FB">
        <w:rPr>
          <w:noProof/>
          <w:lang w:val="en-US"/>
        </w:rPr>
        <w:t>6</w:t>
      </w:r>
      <w:r w:rsidR="004D32FB">
        <w:rPr>
          <w:lang w:val="en-US"/>
        </w:rPr>
        <w:fldChar w:fldCharType="end"/>
      </w:r>
      <w:r w:rsidR="003B6CBC">
        <w:rPr>
          <w:lang w:val="en-US"/>
        </w:rPr>
        <w:t xml:space="preserve"> </w:t>
      </w:r>
      <w:r w:rsidR="00DE3837">
        <w:rPr>
          <w:lang w:val="en-US"/>
        </w:rPr>
        <w:fldChar w:fldCharType="begin" w:fldLock="1"/>
      </w:r>
      <w:r w:rsidR="00FB5EC2">
        <w:rPr>
          <w:lang w:val="en-US"/>
        </w:rPr>
        <w:instrText>ADDIN CSL_CITATION {"citationItems":[{"id":"ITEM-1","itemData":{"DOI":"10.2873/11619","ISBN":"978-92-79-72119-9","abstract":"Criticality Assessments","author":[{"dropping-particle":"","family":"Blengini","given":"Gian Andrea","non-dropping-particle":"","parse-names":false,"suffix":""},{"dropping-particle":"EL","family":"Latunussa","given":"Cynthia","non-dropping-particle":"","parse-names":false,"suffix":""},{"dropping-particle":"","family":"Eynard","given":"Umberto","non-dropping-particle":"","parse-names":false,"suffix":""}],"container-title":"European Commission","id":"ITEM-1","issue":"September","issued":{"date-parts":[["2020"]]},"number-of-pages":"4-23","title":"Study on the Eu's list of critical raw materials - Critical raw materials factsheets","type":"book"},"uris":["http://www.mendeley.com/documents/?uuid=711c2a22-46fd-4b9f-8562-b6c77cba1e51","http://www.mendeley.com/documents/?uuid=b4a4a51b-7fdc-4cbe-9d23-3771b4028973"]},{"id":"ITEM-2","itemData":{"DOI":"10.3390/resources10050050","ISSN":"2079-9276","abstract":"Sufficient supplies of critical raw materials (CRMs) for rapidly developing technologies, e.g., Li-ion batteries, wind turbines, photovoltaics, digitization, etc., have become one of the main economic challenges for the EU. Due to growing import dependency and associated risk of supply disruptions of these raw materials from third countries, there is a need to encourage their domestic production. This is an important starting point for EU value chains crucial for the sustainable economic growth of the whole Union. This contribution has evaluated the possibilities of CRMs supply from the EU’s primary sources. A three-step approach, including an assessment of CRMs’ importance for the EU’s economic growth, their significance in at least two of the three strategic industrial sectors (i.e., renewable energy, e-mobility, defense and aerospace), and their potential availability from EU mineral deposits, has been applied. Results of the analysis have shown that, of 29 critical mineral raw materials (according to the 2020 EC list), the potential to develop manufacturing from the Union mineral deposits exists for 11 CRMs, i.e., cobalt, graphite (natural), HREE, LREE, lithium, magnesium, niobium, PGMs, silicon metal, titanium, and tungsten, while some other CRMs, namely gallium, germanium, indium, and vanadium can be recovered as by-products. Measures to mitigate EU import dependency have been also proposed.","author":[{"dropping-particle":"","family":"Lewicka","given":"Ewa","non-dropping-particle":"","parse-names":false,"suffix":""},{"dropping-particle":"","family":"Guzik","given":"Katarzyna","non-dropping-particle":"","parse-names":false,"suffix":""},{"dropping-particle":"","family":"Galos","given":"Krzysztof","non-dropping-particle":"","parse-names":false,"suffix":""}],"container-title":"Resources","id":"ITEM-2","issue":"5","issued":{"date-parts":[["2021","5","17"]]},"page":"50","title":"On the Possibilities of Critical Raw Materials Production from the EU’s Primary Sources","type":"article-journal","volume":"10"},"uris":["http://www.mendeley.com/documents/?uuid=2500110c-106b-42e7-b6c0-7a014bdb9560","http://www.mendeley.com/documents/?uuid=ab44371a-4d2d-428f-93e7-183caa244d53"]},{"id":"ITEM-3","itemData":{"DOI":"10.1016/j.rser.2015.04.070","ISSN":"18790690","abstract":"The German government has set itself the target of reducing the country's GHG emissions by between 80 and 95% by 2050 compared to 1990 levels. Alongside energy efficiency, renewable energy sources are set to play the main role in this transition. However, the large-scale deployment of renewable energies is expected to cause increased demand for critical mineral resources. The aim of this article is therefore to determine whether the transformation of the German energy system by 2050 (\"Energiewende\") may possibly be restricted by a lack of critical minerals, focusing primarily on the power sector (generating, transporting and storing electricity from renewable sources). For the relevant technologies, we create roadmaps describing a number of conceivable quantitative market developments in Germany. Estimating the current and future specific material demand of the options selected and projecting them along a range of long-term energy scenarios allows us to assess potential medium- or long-term mineral resource restrictions. The main conclusion we draw is that the shift towards an energy system based on renewable sources that is currently being pursued is principally compatible with the geological availability and supply of mineral resources. In fact, we identified certain sub-technologies as being critical with regard to potential supply risks, owing to dependencies on a small number of supplier countries and competing uses. These sub-technologies are certain wind power plants requiring neodymium and dysprosium, thin-film CIGS photovoltaic cells using indium and selenium, and large-scale redox flow batteries using vanadium. However, non-critical alternatives to these technologies do indeed exist. The likelihood of supplies being restricted can be decreased further by cooperating even more closely with companies in the supplier countries and their governments, and by establishing greater resource efficiency and recyclability as key elements of technology development.","author":[{"dropping-particle":"","family":"Viebahn","given":"Peter","non-dropping-particle":"","parse-names":false,"suffix":""},{"dropping-particle":"","family":"Soukup","given":"Ole","non-dropping-particle":"","parse-names":false,"suffix":""},{"dropping-particle":"","family":"Samadi","given":"Sascha","non-dropping-particle":"","parse-names":false,"suffix":""},{"dropping-particle":"","family":"Teubler","given":"Jens","non-dropping-particle":"","parse-names":false,"suffix":""},{"dropping-particle":"","family":"Wiesen","given":"Klaus","non-dropping-particle":"","parse-names":false,"suffix":""},{"dropping-particle":"","family":"Ritthoff","given":"Michael","non-dropping-particle":"","parse-names":false,"suffix":""}],"container-title":"Renewable and Sustainable Energy Reviews","id":"ITEM-3","issued":{"date-parts":[["2015"]]},"page":"655-671","publisher":"Elsevier","title":"Assessing the need for critical minerals to shift the German energy system towards a high proportion of renewables","type":"article-journal","volume":"49"},"uris":["http://www.mendeley.com/documents/?uuid=f78dbe3b-8efb-495c-a534-9d74ccebe8bb","http://www.mendeley.com/documents/?uuid=9f061d7a-756a-4f87-a6e5-0cef8032c153"]},{"id":"ITEM-4","itemData":{"DOI":"10.3390/met11111714","ISSN":"20754701","abstract":"The significant increase in the demand for efficient electric energy storage during the past decade has promoted an increase in the production and use of Cd-containing batteries. On the one hand, the amount of toxic Cd-containing used batteries is growing, while on the other hand, Cd is on a list of critical raw materials (for Europe). Both of these factors call for the development of effective technology for Cd recovery from spent batteries. The present paper is aimed at providing a short review of the recent progress in Cd recovery from spent batteries. Statistical data from the past decade on the source of Cd, its global production, and Ni-Cd battery recycling are given in the introduction. A short overview of the pyro-and hydro-metallurgical methods of metal production is provided. Recent progress in Cd recovery by commercial methods during the past decade is reviewed.","author":[{"dropping-particle":"","family":"Blumbergs","given":"Ervins","non-dropping-particle":"","parse-names":false,"suffix":""},{"dropping-particle":"","family":"Serga","given":"Vera","non-dropping-particle":"","parse-names":false,"suffix":""},{"dropping-particle":"","family":"Platacis","given":"Ernests","non-dropping-particle":"","parse-names":false,"suffix":""},{"dropping-particle":"","family":"Maiorov","given":"Michail","non-dropping-particle":"","parse-names":false,"suffix":""},{"dropping-particle":"","family":"Shishkin","given":"Andrei","non-dropping-particle":"","parse-names":false,"suffix":""}],"container-title":"Metals","id":"ITEM-4","issue":"11","issued":{"date-parts":[["2021"]]},"page":"1-14","title":"Cadmium recovery from spent ni-cd batteries: A brief review","type":"article-journal","volume":"11"},"uris":["http://www.mendeley.com/documents/?uuid=81417888-9aa2-4eba-a096-f17c0f9e41cc","http://www.mendeley.com/documents/?uuid=b13c24fb-5385-41b0-80bf-07e89169eb04"]},{"id":"ITEM-5","itemData":{"DOI":"10.3390/electronics8101201","ISSN":"2079-9292","abstract":"Lithium-ion batteries are currently used for various applications since they are lightweight, stable, and flexible. With the increased demand for portable electronics and electric vehicles, it has become necessary to develop newer, smaller, and lighter batteries with increased cycle life, high energy density, and overall better battery performance. Since the sources of lithium are limited and also because of the high cost of the metal, it is necessary to find alternatives. Sodium batteries have shown great potential, and hence several researchers are working on improving the battery performance of the various sodium batteries. This paper is a brief review of the current research in sodium-sulfur and sodium-air batteries.","author":[{"dropping-particle":"","family":"Chawla","given":"Neha","non-dropping-particle":"","parse-names":false,"suffix":""},{"dropping-particle":"","family":"Safa","given":"Meer","non-dropping-particle":"","parse-names":false,"suffix":""}],"container-title":"Electronics","id":"ITEM-5","issue":"10","issued":{"date-parts":[["2019","10","22"]]},"page":"1201","title":"Sodium Batteries: A Review on Sodium-Sulfur and Sodium-Air Batteries","type":"article-journal","volume":"8"},"uris":["http://www.mendeley.com/documents/?uuid=8e0e673c-a2ca-4907-b9a8-d0169e6ebb8b","http://www.mendeley.com/documents/?uuid=e1cac603-85d9-4e79-b47c-5c13935b06a7"]},{"id":"ITEM-6","itemData":{"DOI":"10.1016/0167-2738(96)00200-7","ISSN":"01672738","abstract":"The Zebra battery system for electric vehicle applications has been under development for more than ten years. This paper will review the status of the system development and will focus on the following aspects: A review of the basic electrochemistry of the sodium-nickel chloride electrochemical cell will be presented. In particular, the research and development work on the synthesis and manufacture of pure phase β″-alumina materials will be discussed. In conclusion, the integration of the electrochemical cells into a traction battery for electric vehicle applications will be described.","author":[{"dropping-particle":"","family":"Zyl","given":"Arnold","non-dropping-particle":"Van","parse-names":false,"suffix":""}],"container-title":"Solid State Ionics","id":"ITEM-6","issue":"PART 2","issued":{"date-parts":[["1996"]]},"page":"883-889","title":"Review of the zebra battery system development","type":"article-journal","volume":"86-88"},"uris":["http://www.mendeley.com/documents/?uuid=6b59a1ea-5d85-45e7-829d-cf9fb613ff0d","http://www.mendeley.com/documents/?uuid=e66c7bc5-701d-4605-8494-620bf21e1deb"]},{"id":"ITEM-7","itemData":{"DOI":"10.1016/j.isci.2020.101348","ISSN":"25890042","abstract":"The highly reversible zinc-bromine redox couple has been successfully applied in the zinc-bromine flow batteries; however, non-electroactive pump/pipe/reservoir parts and ion-selective membranes are essential to suppress the bromine diffusion. This work demonstrates a zinc-bromine static (non-flow) battery without these auxiliary parts and utilizing glass fiber separator, which overcomes the high self-discharge rate and low energy efficiency while the advantages of the zinc-bromine chemistry are well preserved. It is achieved by a multifunctional additive, tetrapropylammonium bromide (TPABr), which not only mitigates the bromine cross-diffusion by regulating the fluidic bromine to a condensed solid phase but also provides a favorable interface for zinc electrodeposition toward non-dendritic growth. The proposed zinc-bromine static battery demonstrates a high specific energy of 142 Wh kg−1 with a high energy efficiency up to 94%. By optimizing the porous electrode architecture, the battery shows an ultra-stable cycling life for over 11,000 cycles with controlled self-discharge rate.","author":[{"dropping-particle":"","family":"Gao","given":"Lujie","non-dropping-particle":"","parse-names":false,"suffix":""},{"dropping-particle":"","family":"Li","given":"Zhuxin","non-dropping-particle":"","parse-names":false,"suffix":""},{"dropping-particle":"","family":"Zou","given":"Yiping","non-dropping-particle":"","parse-names":false,"suffix":""},{"dropping-particle":"","family":"Yin","given":"Shuangfeng","non-dropping-particle":"","parse-names":false,"suffix":""},{"dropping-particle":"","family":"Peng","given":"Peng","non-dropping-particle":"","parse-names":false,"suffix":""},{"dropping-particle":"","family":"Shao","given":"Yuying","non-dropping-particle":"","parse-names":false,"suffix":""},{"dropping-particle":"","family":"Liang","given":"Xiao","non-dropping-particle":"","parse-names":false,"suffix":""}],"container-title":"iScience","id":"ITEM-7","issue":"8","issued":{"date-parts":[["2020"]]},"page":"101348","publisher":"Elsevier Inc.","title":"A High-Performance Aqueous Zinc-Bromine Static Battery","type":"article-journal","volume":"23"},"uris":["http://www.mendeley.com/documents/?uuid=18b031a8-24a2-464c-8282-37850ddd66de","http://www.mendeley.com/documents/?uuid=40a08d6b-da1b-447b-9e52-3b2732f9ece6"]},{"id":"ITEM-8","itemData":{"DOI":"10.1016/j.prime.2021.100020","ISSN":"27726711","abstract":"Flywheel energy storage systems are feasible for short-duration applications, which are crucial for the reliability of an electrical grid with large renewable energy penetration. Flywheel energy storage system use is increasing, which has encouraged research in design improvement, performance optimization, and cost analysis. However, the system's environmental impacts for utility applications have not been widely studied. Evaluating the life cycle environmental performance of a flywheel energy storage system helps to identify the hotspots to make informed decisions in improving its sustainability; to make reasonable comparisons with other energy storage technologies, such as pumped hydro, compressed air, electro-chemical batteries, and thermal; and to formulate environmental policy in the energy sector. In this study, an engineering principles-based model was developed to size the components and to determine the net energy ratio and life cycle greenhouse gas emissions of two configurations of flywheel energy storage: steel rotor flywheel and composite rotor flywheel. The net energy ratio is a ratio of total energy output to the total non-renewable energy input over the life cycle of a system. Steel rotor and composite rotor flywheel energy storage systems were assessed for a capacity of 20 MW for short-duration utility applications. A consistent system boundary was considered for both systems with the life cycle stages of material production, operation, transportation, and end-of-life. Electricity from solar and wind was considered separately in the operation phase. The net energy ratios of the steel rotor and composite rotor flywheel energy storage systems are 2.5–3.5 and 2.7–3.8, respectively. The corresponding life cycle greenhouse gas emissions are 75.2–121.4 kg-CO2eq/MWh and 48.9–95.0 kg-CO2eq/MWh, depending on the electricity source. The net energy ratio and greenhouse gas emissions are highly influenced by the operation phase, which includes charging and standby modes. Uncertainty analysis shows that the life cycle greenhouse gas emissions are most sensitive to the solar, wind, and grid electricity mix emission factors. The results of this study will help to understand the carbon footprints of the various utility-scale energy storage systems.","author":[{"dropping-particle":"","family":"Rahman","given":"Md Mustafizur","non-dropping-particle":"","parse-names":false,"suffix":""},{"dropping-particle":"","family":"Gemechu","given":"Eskinder","non-dropping-particle":"","parse-names":false,"suffix":""},{"dropping-particle":"","family":"Oni","given":"Abayomi Olufemi","non-dropping-particle":"","parse-names":false,"suffix":""},{"dropping-particle":"","family":"Kumar","given":"Amit","non-dropping-particle":"","parse-names":false,"suffix":""}],"container-title":"e-Prime","id":"ITEM-8","issue":"August","issued":{"date-parts":[["2021"]]},"page":"100020","publisher":"Elsevier Ltd","title":"Energy and environmental footprints of flywheels for utility-scale energy storage applications","type":"article-journal","volume":"1"},"uris":["http://www.mendeley.com/documents/?uuid=851c5f01-0b70-4788-802a-f0eed5b463d3","http://www.mendeley.com/documents/?uuid=bf556887-1d2c-4bbf-85ba-2ccc55c4f950"]},{"id":"ITEM-9","itemData":{"DOI":"10.1016/j.resconrec.2019.104617","ISSN":"18790658","abstract":"The assessment of the criticality of raw materials allows the identification of the likelihood of a supply disruption of a material and the vulnerability of a system (e.g. a national economy, technology, or company) to this disruption. Inconclusive outcomes of various studies suggest that criticality assessments would benefit from the identification of best practices. To prepare the field for such guidance, this paper aims to clarify the mechanisms that affect methodological choices which influence the results of a study. This is achieved via literature review and round table discussions among international experts. The paper demonstrates that criticality studies are divergent in the system under study, the anticipated risk, the purpose of the study, and material selection. These differences in goal and scope naturally result in different choices regarding indicator selection, the required level of aggregation as well as the subsequent choice of aggregation method, and the need for a threshold value. However, this link is often weak, which suggests a lack of understanding of cause-and-effect mechanisms of indicators and outcomes. Data availability is a key factor that limits the evaluation of criticality. Furthermore, data quality, including both data uncertainty and data representativeness, is rarely addressed in the interpretation and communication of results. Clear guidance in the formulation of goals and scopes of criticality studies, the selection of adequate indicators and aggregation methods, and the interpretation of the outcomes, are important initial steps in improving the quality of criticality assessments.","author":[{"dropping-particle":"","family":"Schrijvers","given":"Dieuwertje","non-dropping-particle":"","parse-names":false,"suffix":""},{"dropping-particle":"","family":"Hool","given":"Alessandra","non-dropping-particle":"","parse-names":false,"suffix":""},{"dropping-particle":"","family":"Blengini","given":"Gian Andrea","non-dropping-particle":"","parse-names":false,"suffix":""},{"dropping-particle":"","family":"Chen","given":"Wei Qiang","non-dropping-particle":"","parse-names":false,"suffix":""},{"dropping-particle":"","family":"Dewulf","given":"Jo","non-dropping-particle":"","parse-names":false,"suffix":""},{"dropping-particle":"","family":"Eggert","given":"Roderick","non-dropping-particle":"","parse-names":false,"suffix":""},{"dropping-particle":"","family":"Ellen","given":"Layla","non-dropping-particle":"van","parse-names":false,"suffix":""},{"dropping-particle":"","family":"Gauss","given":"Roland","non-dropping-particle":"","parse-names":false,"suffix":""},{"dropping-particle":"","family":"Goddin","given":"James","non-dropping-particle":"","parse-names":false,"suffix":""},{"dropping-particle":"","family":"Habib","given":"Komal","non-dropping-particle":"","parse-names":false,"suffix":""},{"dropping-particle":"","family":"Hagelüken","given":"Christian","non-dropping-particle":"","parse-names":false,"suffix":""},{"dropping-particle":"","family":"Hirohata","given":"Atsufumi","non-dropping-particle":"","parse-names":false,"suffix":""},{"dropping-particle":"","family":"Hofmann-Amtenbrink","given":"Margarethe","non-dropping-particle":"","parse-names":false,"suffix":""},{"dropping-particle":"","family":"Kosmol","given":"Jan","non-dropping-particle":"","parse-names":false,"suffix":""},{"dropping-particle":"","family":"Gleuher","given":"Maïté","non-dropping-particle":"Le","parse-names":false,"suffix":""},{"dropping-particle":"","family":"Grohol","given":"Milan","non-dropping-particle":"","parse-names":false,"suffix":""},{"dropping-particle":"","family":"Ku","given":"Anthony","non-dropping-particle":"","parse-names":false,"suffix":""},{"dropping-particle":"","family":"Lee","given":"Min Ha","non-dropping-particle":"","parse-names":false,"suffix":""},{"dropping-particle":"","family":"Liu","given":"Gang","non-dropping-particle":"","parse-names":false,"suffix":""},{"dropping-particle":"","family":"Nansai","given":"Keisuke","non-dropping-particle":"","parse-names":false,"suffix":""},{"dropping-particle":"","family":"Nuss","given":"Philip","non-dropping-particle":"","parse-names":false,"suffix":""},{"dropping-particle":"","family":"Peck","given":"David","non-dropping-particle":"","parse-names":false,"suffix":""},{"dropping-particle":"","family":"Reller","given":"Armin","non-dropping-particle":"","parse-names":false,"suffix":""},{"dropping-particle":"","family":"Sonnemann","given":"Guido","non-dropping-particle":"","parse-names":false,"suffix":""},{"dropping-particle":"","family":"Tercero","given":"Luis","non-dropping-particle":"","parse-names":false,"suffix":""},{"dropping-particle":"","family":"Thorenz","given":"Andrea","non-dropping-particle":"","parse-names":false,"suffix":""},{"dropping-particle":"","family":"Wäger","given":"Patrick A.","non-dropping-particle":"","parse-names":false,"suffix":""}],"container-title":"Resources, Conservation and Recycling","id":"ITEM-9","issue":"June 2019","issued":{"date-parts":[["2020"]]},"page":"104617","publisher":"Elsevier","title":"A review of methods and data to determine raw material criticality","type":"article-journal","volume":"155"},"uris":["http://www.mendeley.com/documents/?uuid=14e2cac6-4fcf-4543-8815-85d198a027b1","http://www.mendeley.com/documents/?uuid=982e84d5-e602-4200-ad8c-b6433059d2d8"]},{"id":"ITEM-10","itemData":{"DOI":"10.1016/B978-044452745-5.00401-9","ISBN":"9780444527455","author":[{"dropping-particle":"","family":"Scott","given":"K","non-dropping-particle":"","parse-names":false,"suffix":""}],"container-title":"Encyclopedia of Electrochemical Power Sources","id":"ITEM-10","issued":{"date-parts":[["2009"]]},"page":"199-208","publisher":"Elsevier B.V","title":"RECYCLING | Nickel–Metal Hydride Batteries","type":"chapter"},"uris":["http://www.mendeley.com/documents/?uuid=46b680a2-15ca-463d-ab71-2e02317dc7c3","http://www.mendeley.com/documents/?uuid=11a43b4c-4627-42ba-9c82-20e1be5020d4"]},{"id":"ITEM-11","itemData":{"DOI":"10.3389/fchem.2020.00372","ISSN":"22962646","abstract":"Zn–air battery is considered as one of the most promising candidates for next-generation batteries for energy storage due to safety, high energy density, and low cost. There are many challenges in electrolytes for developing high-performance rechargeable Zn–air cells as well as electrocatalysts. An electrolyte is the crucial part of the rechargeable Zn–air batteries that determine their capacity, cycling stability, and lifetime. This paper reviews the most recent progress in designing and fabricating electrolytes in aqueous and flexible Zn–air batteries. The discussion on the surface reaction relationships was covered between air–catalyst–electrolyte and electrolyte–zinc reaction mechanism. We highlight the recent developments of three different electrolytes in zinc–air battery: aqueous electrolyte, room temperature ionic liquid, and quasi-solid flexible electrolyte. Furthermore, the general perspective is proposed for designing and fabricating electrolytes to improve the performance and prolong the lifetime of Zn–air batteries.","author":[{"dropping-particle":"","family":"Chen","given":"Peng","non-dropping-particle":"","parse-names":false,"suffix":""},{"dropping-particle":"","family":"Zhang","given":"Keyi","non-dropping-particle":"","parse-names":false,"suffix":""},{"dropping-particle":"","family":"Tang","given":"Dejian","non-dropping-particle":"","parse-names":false,"suffix":""},{"dropping-particle":"","family":"Liu","given":"Weilin","non-dropping-particle":"","parse-names":false,"suffix":""},{"dropping-particle":"","family":"Meng","given":"Fancheng","non-dropping-particle":"","parse-names":false,"suffix":""},{"dropping-particle":"","family":"Huang","given":"Qiuwei","non-dropping-particle":"","parse-names":false,"suffix":""},{"dropping-particle":"","family":"Liu","given":"Jiehua","non-dropping-particle":"","parse-names":false,"suffix":""}],"container-title":"Frontiers in Chemistry","id":"ITEM-11","issue":"May","issued":{"date-parts":[["2020"]]},"page":"1-7","title":"Recent Progress in Electrolytes for Zn–Air Batteries","type":"article-journal","volume":"8"},"uris":["http://www.mendeley.com/documents/?uuid=045ff292-5b25-43b5-97e1-8464db9ab1a8","http://www.mendeley.com/documents/?uuid=dacf673a-68d3-447d-b2f5-4569e13fc1b4"]},{"id":"ITEM-12","itemData":{"DOI":"10.1016/B978-0-12-813975-2.00005-3","ISBN":"9780128139769","abstract":"Energy storage technologies can enable nuclear power plants to follow electricity demand throughout the day and minimize cycling costs. Several dynamic performance requirements and heuristics (such as cost and environmental impact) are presented in this chapter to compare energy storage technologies that could be integrated with nuclear power. These characteristics are compared to suggest potential energy storage integration options for Plant Vogtle units 3 and 4, two pressurized-water nuclear reactors being built in the United States. This chapter suggests that thermal energy storage technologies such as hot and cold water storage might be the most favorable for integration with a nuclear power plant due to their low cost and limited environmental impact.","author":[{"dropping-particle":"","family":"Johnson","given":"Samuel C.","non-dropping-particle":"","parse-names":false,"suffix":""},{"dropping-particle":"","family":"Todd Davidson","given":"F.","non-dropping-particle":"","parse-names":false,"suffix":""},{"dropping-particle":"","family":"Rhodes","given":"Joshua D.","non-dropping-particle":"","parse-names":false,"suffix":""},{"dropping-particle":"","family":"Coleman","given":"Justin L.","non-dropping-particle":"","parse-names":false,"suffix":""},{"dropping-particle":"","family":"Bragg-Sitton","given":"Shannon M.","non-dropping-particle":"","parse-names":false,"suffix":""},{"dropping-particle":"","family":"Dufek","given":"Eric J.","non-dropping-particle":"","parse-names":false,"suffix":""},{"dropping-particle":"","family":"Webber","given":"Michael E.","non-dropping-particle":"","parse-names":false,"suffix":""}],"container-title":"Storage and Hybridization of Nuclear Energy: Techno-economic Integration of Renewable and Nuclear Energy","id":"ITEM-12","issued":{"date-parts":[["2018"]]},"number-of-pages":"119-175","publisher":"Elsevier Inc.","title":"Selecting favorable energy storage technologies for Nuclear power","type":"book"},"uris":["http://www.mendeley.com/documents/?uuid=8986a68f-8f86-4076-9380-56c8d3699170","http://www.mendeley.com/documents/?uuid=cdaefc71-a99e-4545-8d0a-ae0009e26dd7"]},{"id":"ITEM-13","itemData":{"DOI":"10.1016/j.jechem.2020.09.001","ISSN":"20954956","abstract":"A protic ionic liquid is designed and implemented for the first time as a solvent for a high energy density vanadium redox flow battery. Despite being less conductive than standard aqueous electrolytes, it is thermally stable on a 100 °C temperature window, chemically stable for at least 60 days, equally viscous and dense with typical aqueous solvents and most importantly able to solubilize to 6 mol L-1 vanadium sulfate, thus increasing the VRFB energy density by a factor of 2.5. Electrochemical measurements revealed quasi-reversible redox transitions for both catholyte and anolyte at 25 °C while a proof-of-concept redox flow cell with the proposed electrolyte was tested for a total of 150 cycles at 25 °C, showing an open circuit potential of 1.39 V and energy and coulombic efficiencies of 65% and 93%, respectively. What's more, the battery can be equally cycled at 45 °C showing good thermal stability. This study underlines a new route to improve the energy-to-volume ratio of promising energy storage system.","author":[{"dropping-particle":"","family":"Nikiforidis","given":"Georgios","non-dropping-particle":"","parse-names":false,"suffix":""},{"dropping-particle":"","family":"Belhcen","given":"Amal","non-dropping-particle":"","parse-names":false,"suffix":""},{"dropping-particle":"","family":"Anouti","given":"Mérièm","non-dropping-particle":"","parse-names":false,"suffix":""}],"container-title":"Journal of Energy Chemistry","id":"ITEM-13","issued":{"date-parts":[["2021","6","1"]]},"page":"238-246","publisher":"Elsevier","title":"A highly concentrated vanadium protic ionic liquid electrolyte for the vanadium redox flow battery","type":"article-journal","volume":"57"},"uris":["http://www.mendeley.com/documents/?uuid=e5560a4c-940f-3cf9-af22-60d2477c0fad"]}],"mendeley":{"formattedCitation":"[4,44–55]","plainTextFormattedCitation":"[4,44–55]","previouslyFormattedCitation":"[4,44,53–55,45–52]"},"properties":{"noteIndex":0},"schema":"https://github.com/citation-style-language/schema/raw/master/csl-citation.json"}</w:instrText>
      </w:r>
      <w:r w:rsidR="00DE3837">
        <w:rPr>
          <w:lang w:val="en-US"/>
        </w:rPr>
        <w:fldChar w:fldCharType="separate"/>
      </w:r>
      <w:r w:rsidR="00FB5EC2" w:rsidRPr="00FB5EC2">
        <w:rPr>
          <w:noProof/>
          <w:lang w:val="en-US"/>
        </w:rPr>
        <w:t>[4,44–55]</w:t>
      </w:r>
      <w:r w:rsidR="00DE3837">
        <w:rPr>
          <w:lang w:val="en-US"/>
        </w:rPr>
        <w:fldChar w:fldCharType="end"/>
      </w:r>
      <w:r w:rsidR="003B6CBC">
        <w:rPr>
          <w:lang w:val="en-US"/>
        </w:rPr>
        <w:t>.</w:t>
      </w:r>
      <w:bookmarkStart w:id="31" w:name="_Hlk119758322"/>
    </w:p>
    <w:p w14:paraId="7FFB6629" w14:textId="70294640" w:rsidR="00810CF6" w:rsidRDefault="00BA0E5C" w:rsidP="00810CF6">
      <w:pPr>
        <w:keepNext/>
      </w:pPr>
      <w:r w:rsidRPr="00BA0E5C">
        <w:rPr>
          <w:noProof/>
        </w:rPr>
        <w:drawing>
          <wp:inline distT="0" distB="0" distL="0" distR="0" wp14:anchorId="14F2D16D" wp14:editId="72C944B8">
            <wp:extent cx="6120130" cy="377126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3771265"/>
                    </a:xfrm>
                    <a:prstGeom prst="rect">
                      <a:avLst/>
                    </a:prstGeom>
                    <a:noFill/>
                    <a:ln>
                      <a:noFill/>
                    </a:ln>
                  </pic:spPr>
                </pic:pic>
              </a:graphicData>
            </a:graphic>
          </wp:inline>
        </w:drawing>
      </w:r>
    </w:p>
    <w:p w14:paraId="4A45521A" w14:textId="5EDE754F" w:rsidR="00295F85" w:rsidRDefault="00810CF6" w:rsidP="00810CF6">
      <w:pPr>
        <w:pStyle w:val="Didascalia"/>
        <w:jc w:val="both"/>
      </w:pPr>
      <w:bookmarkStart w:id="32" w:name="_Ref119153403"/>
      <w:r>
        <w:t xml:space="preserve">Figure </w:t>
      </w:r>
      <w:r>
        <w:fldChar w:fldCharType="begin"/>
      </w:r>
      <w:r>
        <w:instrText xml:space="preserve"> SEQ Figure \* ARABIC </w:instrText>
      </w:r>
      <w:r>
        <w:fldChar w:fldCharType="separate"/>
      </w:r>
      <w:r>
        <w:rPr>
          <w:noProof/>
        </w:rPr>
        <w:t>7</w:t>
      </w:r>
      <w:r>
        <w:fldChar w:fldCharType="end"/>
      </w:r>
      <w:bookmarkEnd w:id="32"/>
      <w:r>
        <w:t>.</w:t>
      </w:r>
      <w:r w:rsidR="002E7977">
        <w:t xml:space="preserve"> </w:t>
      </w:r>
      <w:r w:rsidR="00E0456C">
        <w:t>Supply Risk (SR) and Economic Importance (EI)</w:t>
      </w:r>
      <w:r w:rsidR="002E7977">
        <w:t xml:space="preserve"> of batteries’ technology-critical elements.</w:t>
      </w:r>
      <w:r w:rsidR="00F616E6">
        <w:t xml:space="preserve"> </w:t>
      </w:r>
      <w:r w:rsidR="00D35A8F">
        <w:t>Elements per each battery are indicated in bold purple.</w:t>
      </w:r>
    </w:p>
    <w:bookmarkEnd w:id="31"/>
    <w:p w14:paraId="29C6A719" w14:textId="04D2EABF" w:rsidR="001B5C2F" w:rsidRPr="005C3FE9" w:rsidRDefault="002327C2" w:rsidP="001B5C2F">
      <w:pPr>
        <w:rPr>
          <w:color w:val="000000" w:themeColor="text1"/>
          <w:lang w:val="en-GB"/>
        </w:rPr>
      </w:pPr>
      <w:r w:rsidRPr="00373A5A">
        <w:rPr>
          <w:lang w:val="en-US"/>
        </w:rPr>
        <w:t>As shown in</w:t>
      </w:r>
      <w:r w:rsidR="00EB2D2F">
        <w:rPr>
          <w:lang w:val="en-US"/>
        </w:rPr>
        <w:t xml:space="preserve"> </w:t>
      </w:r>
      <w:r w:rsidR="00EB2D2F">
        <w:rPr>
          <w:lang w:val="en-US"/>
        </w:rPr>
        <w:fldChar w:fldCharType="begin"/>
      </w:r>
      <w:r w:rsidR="00EB2D2F">
        <w:rPr>
          <w:lang w:val="en-US"/>
        </w:rPr>
        <w:instrText xml:space="preserve"> REF _Ref119153403 \h </w:instrText>
      </w:r>
      <w:r w:rsidR="00EB2D2F">
        <w:rPr>
          <w:lang w:val="en-US"/>
        </w:rPr>
      </w:r>
      <w:r w:rsidR="00EB2D2F">
        <w:rPr>
          <w:lang w:val="en-US"/>
        </w:rPr>
        <w:fldChar w:fldCharType="separate"/>
      </w:r>
      <w:r w:rsidR="00EB2D2F" w:rsidRPr="00EB2D2F">
        <w:rPr>
          <w:lang w:val="en-US"/>
        </w:rPr>
        <w:t xml:space="preserve">Figure </w:t>
      </w:r>
      <w:r w:rsidR="00EB2D2F" w:rsidRPr="00EB2D2F">
        <w:rPr>
          <w:noProof/>
          <w:lang w:val="en-US"/>
        </w:rPr>
        <w:t>7</w:t>
      </w:r>
      <w:r w:rsidR="00EB2D2F">
        <w:rPr>
          <w:lang w:val="en-US"/>
        </w:rPr>
        <w:fldChar w:fldCharType="end"/>
      </w:r>
      <w:r w:rsidR="00803B28">
        <w:rPr>
          <w:lang w:val="en-US"/>
        </w:rPr>
        <w:t xml:space="preserve">, </w:t>
      </w:r>
      <w:r w:rsidR="00EB2D2F">
        <w:rPr>
          <w:lang w:val="en-US"/>
        </w:rPr>
        <w:t>most of</w:t>
      </w:r>
      <w:r w:rsidR="00C42F93">
        <w:rPr>
          <w:lang w:val="en-US"/>
        </w:rPr>
        <w:t xml:space="preserve"> </w:t>
      </w:r>
      <w:r w:rsidR="00803B28">
        <w:rPr>
          <w:lang w:val="en-US"/>
        </w:rPr>
        <w:t>the</w:t>
      </w:r>
      <w:r w:rsidR="00EB2D2F">
        <w:rPr>
          <w:lang w:val="en-US"/>
        </w:rPr>
        <w:t xml:space="preserve"> existent</w:t>
      </w:r>
      <w:r w:rsidR="00803B28">
        <w:rPr>
          <w:lang w:val="en-US"/>
        </w:rPr>
        <w:t xml:space="preserve"> </w:t>
      </w:r>
      <w:r w:rsidR="00EB2D2F">
        <w:rPr>
          <w:lang w:val="en-US"/>
        </w:rPr>
        <w:t>battery</w:t>
      </w:r>
      <w:r w:rsidRPr="00373A5A">
        <w:rPr>
          <w:lang w:val="en-US"/>
        </w:rPr>
        <w:t xml:space="preserve"> technologies </w:t>
      </w:r>
      <w:r w:rsidR="00D35A8F">
        <w:rPr>
          <w:lang w:val="en-US"/>
        </w:rPr>
        <w:t>employ</w:t>
      </w:r>
      <w:r>
        <w:rPr>
          <w:lang w:val="en-US"/>
        </w:rPr>
        <w:t xml:space="preserve"> one or more materials</w:t>
      </w:r>
      <w:r w:rsidRPr="00373A5A">
        <w:rPr>
          <w:lang w:val="en-US"/>
        </w:rPr>
        <w:t xml:space="preserve"> </w:t>
      </w:r>
      <w:r w:rsidR="00C42F93">
        <w:rPr>
          <w:lang w:val="en-US"/>
        </w:rPr>
        <w:t>whose values of SR and/or EI</w:t>
      </w:r>
      <w:r>
        <w:rPr>
          <w:lang w:val="en-US"/>
        </w:rPr>
        <w:t xml:space="preserve"> </w:t>
      </w:r>
      <w:r w:rsidRPr="00373A5A">
        <w:rPr>
          <w:lang w:val="en-US"/>
        </w:rPr>
        <w:t xml:space="preserve">exceed the limit. </w:t>
      </w:r>
      <w:r w:rsidR="00EB2D2F">
        <w:rPr>
          <w:lang w:val="en-US"/>
        </w:rPr>
        <w:t xml:space="preserve">The AB-FB is not depicted in </w:t>
      </w:r>
      <w:r w:rsidR="00EB2D2F">
        <w:rPr>
          <w:lang w:val="en-US"/>
        </w:rPr>
        <w:fldChar w:fldCharType="begin"/>
      </w:r>
      <w:r w:rsidR="00EB2D2F">
        <w:rPr>
          <w:lang w:val="en-US"/>
        </w:rPr>
        <w:instrText xml:space="preserve"> REF _Ref119153403 \h </w:instrText>
      </w:r>
      <w:r w:rsidR="00EB2D2F">
        <w:rPr>
          <w:lang w:val="en-US"/>
        </w:rPr>
      </w:r>
      <w:r w:rsidR="00EB2D2F">
        <w:rPr>
          <w:lang w:val="en-US"/>
        </w:rPr>
        <w:fldChar w:fldCharType="separate"/>
      </w:r>
      <w:r w:rsidR="00EB2D2F" w:rsidRPr="00EB2D2F">
        <w:rPr>
          <w:lang w:val="en-US"/>
        </w:rPr>
        <w:t xml:space="preserve">Figure </w:t>
      </w:r>
      <w:r w:rsidR="00EB2D2F" w:rsidRPr="00EB2D2F">
        <w:rPr>
          <w:noProof/>
          <w:lang w:val="en-US"/>
        </w:rPr>
        <w:t>7</w:t>
      </w:r>
      <w:r w:rsidR="00EB2D2F">
        <w:rPr>
          <w:lang w:val="en-US"/>
        </w:rPr>
        <w:fldChar w:fldCharType="end"/>
      </w:r>
      <w:r w:rsidR="00EB2D2F">
        <w:rPr>
          <w:lang w:val="en-US"/>
        </w:rPr>
        <w:t xml:space="preserve"> since t</w:t>
      </w:r>
      <w:r w:rsidRPr="00373A5A">
        <w:rPr>
          <w:lang w:val="en-US"/>
        </w:rPr>
        <w:t xml:space="preserve">he polymer of the ion exchange membranes is the major material in the AB-FB battery, </w:t>
      </w:r>
      <w:r>
        <w:rPr>
          <w:lang w:val="en-US"/>
        </w:rPr>
        <w:t xml:space="preserve">and </w:t>
      </w:r>
      <w:r w:rsidR="00EB2D2F">
        <w:rPr>
          <w:lang w:val="en-US"/>
        </w:rPr>
        <w:t>it</w:t>
      </w:r>
      <w:r>
        <w:rPr>
          <w:lang w:val="en-US"/>
        </w:rPr>
        <w:t xml:space="preserve"> </w:t>
      </w:r>
      <w:r w:rsidRPr="00373A5A">
        <w:rPr>
          <w:lang w:val="en-US"/>
        </w:rPr>
        <w:t>is not subject to</w:t>
      </w:r>
      <w:r>
        <w:rPr>
          <w:lang w:val="en-US"/>
        </w:rPr>
        <w:t xml:space="preserve"> the</w:t>
      </w:r>
      <w:r w:rsidRPr="00373A5A">
        <w:rPr>
          <w:lang w:val="en-US"/>
        </w:rPr>
        <w:t xml:space="preserve"> criticality assessment because it </w:t>
      </w:r>
      <w:r>
        <w:rPr>
          <w:lang w:val="en-US"/>
        </w:rPr>
        <w:t>is</w:t>
      </w:r>
      <w:r w:rsidRPr="00373A5A">
        <w:rPr>
          <w:lang w:val="en-US"/>
        </w:rPr>
        <w:t xml:space="preserve"> not </w:t>
      </w:r>
      <w:r>
        <w:rPr>
          <w:lang w:val="en-US"/>
        </w:rPr>
        <w:t xml:space="preserve">significantly influenced by </w:t>
      </w:r>
      <w:r w:rsidRPr="00373A5A">
        <w:rPr>
          <w:lang w:val="en-US"/>
        </w:rPr>
        <w:t xml:space="preserve">supply disruptions or economic dependency. </w:t>
      </w:r>
      <w:r>
        <w:rPr>
          <w:lang w:val="en-US"/>
        </w:rPr>
        <w:t xml:space="preserve">Furthermore, </w:t>
      </w:r>
      <w:r w:rsidRPr="00373A5A">
        <w:rPr>
          <w:lang w:val="en-US"/>
        </w:rPr>
        <w:t xml:space="preserve">the electrodes </w:t>
      </w:r>
      <w:r>
        <w:rPr>
          <w:lang w:val="en-US"/>
        </w:rPr>
        <w:t xml:space="preserve">represent another component of the AB-FB, and they can </w:t>
      </w:r>
      <w:r w:rsidRPr="00373A5A">
        <w:rPr>
          <w:lang w:val="en-US"/>
        </w:rPr>
        <w:t xml:space="preserve">be built of any carbon source, resulting in a low level of criticality. Overall, </w:t>
      </w:r>
      <w:r w:rsidR="00ED6E0B">
        <w:rPr>
          <w:lang w:val="en-US"/>
        </w:rPr>
        <w:t xml:space="preserve">the </w:t>
      </w:r>
      <w:r w:rsidRPr="00373A5A">
        <w:rPr>
          <w:lang w:val="en-US"/>
        </w:rPr>
        <w:t xml:space="preserve">AB-FB provides performance comparable to that of the leading technologies </w:t>
      </w:r>
      <w:r>
        <w:rPr>
          <w:lang w:val="en-US"/>
        </w:rPr>
        <w:t>currently</w:t>
      </w:r>
      <w:r w:rsidRPr="00373A5A">
        <w:rPr>
          <w:lang w:val="en-US"/>
        </w:rPr>
        <w:t xml:space="preserve"> on the market, but </w:t>
      </w:r>
      <w:r w:rsidRPr="00373A5A">
        <w:rPr>
          <w:lang w:val="en-US"/>
        </w:rPr>
        <w:lastRenderedPageBreak/>
        <w:t>with the added benefit</w:t>
      </w:r>
      <w:r>
        <w:rPr>
          <w:lang w:val="en-US"/>
        </w:rPr>
        <w:t>s</w:t>
      </w:r>
      <w:r w:rsidRPr="00373A5A">
        <w:rPr>
          <w:lang w:val="en-US"/>
        </w:rPr>
        <w:t xml:space="preserve"> of low criticality of the materials used </w:t>
      </w:r>
      <w:r w:rsidR="00C42F93">
        <w:rPr>
          <w:lang w:val="en-US"/>
        </w:rPr>
        <w:t>for</w:t>
      </w:r>
      <w:r w:rsidR="00C42F93" w:rsidRPr="00373A5A">
        <w:rPr>
          <w:lang w:val="en-US"/>
        </w:rPr>
        <w:t xml:space="preserve"> </w:t>
      </w:r>
      <w:r w:rsidRPr="00373A5A">
        <w:rPr>
          <w:lang w:val="en-US"/>
        </w:rPr>
        <w:t>its production</w:t>
      </w:r>
      <w:r w:rsidR="00ED6E0B">
        <w:rPr>
          <w:lang w:val="en-US"/>
        </w:rPr>
        <w:t>.</w:t>
      </w:r>
      <w:r w:rsidR="00C42F93">
        <w:rPr>
          <w:lang w:val="en-US"/>
        </w:rPr>
        <w:t xml:space="preserve"> Moreover, it uses non-hazardous materials, thus being a good candidate for future sustainable </w:t>
      </w:r>
      <w:r w:rsidR="00666A65">
        <w:rPr>
          <w:lang w:val="en-US"/>
        </w:rPr>
        <w:t>applications.</w:t>
      </w:r>
      <w:r w:rsidR="001B5C2F" w:rsidRPr="005C3FE9">
        <w:rPr>
          <w:color w:val="000000" w:themeColor="text1"/>
          <w:lang w:val="en-GB"/>
        </w:rPr>
        <w:br w:type="page"/>
      </w:r>
    </w:p>
    <w:p w14:paraId="3728E245" w14:textId="67BD9F72" w:rsidR="00740010" w:rsidRPr="005C3FE9" w:rsidRDefault="00740010" w:rsidP="00740010">
      <w:pPr>
        <w:pStyle w:val="Titolo1"/>
      </w:pPr>
      <w:r w:rsidRPr="005C3FE9">
        <w:lastRenderedPageBreak/>
        <w:t>Conclusions</w:t>
      </w:r>
    </w:p>
    <w:p w14:paraId="34FB93AC" w14:textId="7FC791E8" w:rsidR="00C14CA2" w:rsidRPr="005C3FE9" w:rsidRDefault="009E1D89" w:rsidP="003F75BD">
      <w:pPr>
        <w:ind w:firstLine="0"/>
        <w:rPr>
          <w:lang w:val="en-US" w:eastAsia="en-US"/>
        </w:rPr>
      </w:pPr>
      <w:r w:rsidRPr="009E1D89">
        <w:rPr>
          <w:lang w:val="en-US" w:eastAsia="en-US"/>
        </w:rPr>
        <w:t xml:space="preserve">In this </w:t>
      </w:r>
      <w:r>
        <w:rPr>
          <w:lang w:val="en-US" w:eastAsia="en-US"/>
        </w:rPr>
        <w:t>work</w:t>
      </w:r>
      <w:r w:rsidRPr="009E1D89">
        <w:rPr>
          <w:lang w:val="en-US" w:eastAsia="en-US"/>
        </w:rPr>
        <w:t xml:space="preserve">, a previously developed mathematical model for the AB-FB was improved by incorporating models that predict the </w:t>
      </w:r>
      <w:proofErr w:type="spellStart"/>
      <w:r w:rsidRPr="009E1D89">
        <w:rPr>
          <w:lang w:val="en-US" w:eastAsia="en-US"/>
        </w:rPr>
        <w:t>behaviour</w:t>
      </w:r>
      <w:proofErr w:type="spellEnd"/>
      <w:r w:rsidRPr="009E1D89">
        <w:rPr>
          <w:lang w:val="en-US" w:eastAsia="en-US"/>
        </w:rPr>
        <w:t xml:space="preserve"> of the bipolar membrane during the charge and discharge phases. After that, the mathematical tool was used to determine the best design and operating conditions for </w:t>
      </w:r>
      <w:proofErr w:type="spellStart"/>
      <w:r w:rsidRPr="009E1D89">
        <w:rPr>
          <w:lang w:val="en-US" w:eastAsia="en-US"/>
        </w:rPr>
        <w:t>maximising</w:t>
      </w:r>
      <w:proofErr w:type="spellEnd"/>
      <w:r w:rsidRPr="009E1D89">
        <w:rPr>
          <w:lang w:val="en-US" w:eastAsia="en-US"/>
        </w:rPr>
        <w:t xml:space="preserve"> net Round Trip Efficiency and average net discharge power density in a closed-loop configuration.</w:t>
      </w:r>
      <w:r>
        <w:rPr>
          <w:lang w:val="en-US" w:eastAsia="en-US"/>
        </w:rPr>
        <w:t xml:space="preserve"> </w:t>
      </w:r>
      <w:r w:rsidR="004F1A84" w:rsidRPr="005C3FE9">
        <w:rPr>
          <w:lang w:val="en-US" w:eastAsia="en-US"/>
        </w:rPr>
        <w:t xml:space="preserve">A bi-objective </w:t>
      </w:r>
      <w:proofErr w:type="spellStart"/>
      <w:r w:rsidR="004F1A84" w:rsidRPr="005C3FE9">
        <w:rPr>
          <w:lang w:val="en-US" w:eastAsia="en-US"/>
        </w:rPr>
        <w:t>optimi</w:t>
      </w:r>
      <w:r w:rsidR="008A0EAC">
        <w:rPr>
          <w:lang w:val="en-US" w:eastAsia="en-US"/>
        </w:rPr>
        <w:t>s</w:t>
      </w:r>
      <w:r w:rsidR="004F1A84" w:rsidRPr="005C3FE9">
        <w:rPr>
          <w:lang w:val="en-US" w:eastAsia="en-US"/>
        </w:rPr>
        <w:t>ation</w:t>
      </w:r>
      <w:proofErr w:type="spellEnd"/>
      <w:r w:rsidR="004F1A84" w:rsidRPr="005C3FE9">
        <w:rPr>
          <w:lang w:val="en-US" w:eastAsia="en-US"/>
        </w:rPr>
        <w:t xml:space="preserve"> was performed </w:t>
      </w:r>
      <w:proofErr w:type="spellStart"/>
      <w:r w:rsidR="004F1A84" w:rsidRPr="005C3FE9">
        <w:rPr>
          <w:lang w:val="en-US" w:eastAsia="en-US"/>
        </w:rPr>
        <w:t>utili</w:t>
      </w:r>
      <w:r w:rsidR="008A0EAC">
        <w:rPr>
          <w:lang w:val="en-US" w:eastAsia="en-US"/>
        </w:rPr>
        <w:t>s</w:t>
      </w:r>
      <w:r w:rsidR="004F1A84" w:rsidRPr="005C3FE9">
        <w:rPr>
          <w:lang w:val="en-US" w:eastAsia="en-US"/>
        </w:rPr>
        <w:t>ing</w:t>
      </w:r>
      <w:proofErr w:type="spellEnd"/>
      <w:r w:rsidR="004F1A84" w:rsidRPr="005C3FE9">
        <w:rPr>
          <w:lang w:val="en-US" w:eastAsia="en-US"/>
        </w:rPr>
        <w:t xml:space="preserve"> the ε-constraint method, with up to 8 decision variables and for different process scenarios. </w:t>
      </w:r>
    </w:p>
    <w:p w14:paraId="3BB59984" w14:textId="484636F9" w:rsidR="00EB5900" w:rsidRDefault="00C14CA2" w:rsidP="003F75BD">
      <w:pPr>
        <w:ind w:firstLine="0"/>
        <w:rPr>
          <w:lang w:val="en-US" w:eastAsia="en-US"/>
        </w:rPr>
      </w:pPr>
      <w:r w:rsidRPr="005C3FE9">
        <w:rPr>
          <w:lang w:val="en-US"/>
        </w:rPr>
        <w:t xml:space="preserve">The results show that operating </w:t>
      </w:r>
      <w:r w:rsidR="0011759F" w:rsidRPr="005C3FE9">
        <w:rPr>
          <w:lang w:val="en-US"/>
        </w:rPr>
        <w:t xml:space="preserve">with shorter concentration jumps between 0 and 100% state of charge may improve </w:t>
      </w:r>
      <w:r w:rsidRPr="005C3FE9">
        <w:rPr>
          <w:lang w:val="en-US"/>
        </w:rPr>
        <w:t xml:space="preserve">Round Trip Efficiency significantly, whereas introducing design parameters as decision variables has little effect on </w:t>
      </w:r>
      <w:r w:rsidR="004F1D9E">
        <w:rPr>
          <w:lang w:val="en-US"/>
        </w:rPr>
        <w:t xml:space="preserve">the battery </w:t>
      </w:r>
      <w:r w:rsidRPr="005C3FE9">
        <w:rPr>
          <w:lang w:val="en-US"/>
        </w:rPr>
        <w:t xml:space="preserve">performance. </w:t>
      </w:r>
      <w:r w:rsidR="004F1D9E">
        <w:rPr>
          <w:lang w:val="en-US"/>
        </w:rPr>
        <w:t xml:space="preserve">When </w:t>
      </w:r>
      <w:r w:rsidR="004F1A84" w:rsidRPr="005C3FE9">
        <w:rPr>
          <w:lang w:val="en-US" w:eastAsia="en-US"/>
        </w:rPr>
        <w:t>commercial membranes</w:t>
      </w:r>
      <w:r w:rsidR="004F1D9E">
        <w:rPr>
          <w:lang w:val="en-US" w:eastAsia="en-US"/>
        </w:rPr>
        <w:t xml:space="preserve"> currently available are used</w:t>
      </w:r>
      <w:r w:rsidR="004F1A84" w:rsidRPr="005C3FE9">
        <w:rPr>
          <w:lang w:val="en-US" w:eastAsia="en-US"/>
        </w:rPr>
        <w:t xml:space="preserve">, </w:t>
      </w:r>
      <w:proofErr w:type="spellStart"/>
      <w:r w:rsidR="004F1A84" w:rsidRPr="005C3FE9">
        <w:rPr>
          <w:lang w:val="en-US" w:eastAsia="en-US"/>
        </w:rPr>
        <w:t>optimi</w:t>
      </w:r>
      <w:r w:rsidR="008A0EAC">
        <w:rPr>
          <w:lang w:val="en-US" w:eastAsia="en-US"/>
        </w:rPr>
        <w:t>s</w:t>
      </w:r>
      <w:r w:rsidR="004F1A84" w:rsidRPr="005C3FE9">
        <w:rPr>
          <w:lang w:val="en-US" w:eastAsia="en-US"/>
        </w:rPr>
        <w:t>ed</w:t>
      </w:r>
      <w:proofErr w:type="spellEnd"/>
      <w:r w:rsidR="004F1A84" w:rsidRPr="005C3FE9">
        <w:rPr>
          <w:lang w:val="en-US" w:eastAsia="en-US"/>
        </w:rPr>
        <w:t xml:space="preserve"> operating conditions and design features may be chosen to </w:t>
      </w:r>
      <w:proofErr w:type="spellStart"/>
      <w:r w:rsidR="004F1A84" w:rsidRPr="005C3FE9">
        <w:rPr>
          <w:lang w:val="en-US" w:eastAsia="en-US"/>
        </w:rPr>
        <w:t>maximi</w:t>
      </w:r>
      <w:r w:rsidR="008A0EAC">
        <w:rPr>
          <w:lang w:val="en-US" w:eastAsia="en-US"/>
        </w:rPr>
        <w:t>s</w:t>
      </w:r>
      <w:r w:rsidR="004F1A84" w:rsidRPr="005C3FE9">
        <w:rPr>
          <w:lang w:val="en-US" w:eastAsia="en-US"/>
        </w:rPr>
        <w:t>e</w:t>
      </w:r>
      <w:proofErr w:type="spellEnd"/>
      <w:r w:rsidR="004F1A84" w:rsidRPr="005C3FE9">
        <w:rPr>
          <w:lang w:val="en-US" w:eastAsia="en-US"/>
        </w:rPr>
        <w:t xml:space="preserve"> the net Round Trip Efficiency up to a value of 64%</w:t>
      </w:r>
      <w:r w:rsidR="004F1D9E">
        <w:rPr>
          <w:lang w:val="en-US" w:eastAsia="en-US"/>
        </w:rPr>
        <w:t>, corresponding to</w:t>
      </w:r>
      <w:r w:rsidR="004F1D9E" w:rsidRPr="005C3FE9">
        <w:rPr>
          <w:lang w:val="en-US" w:eastAsia="en-US"/>
        </w:rPr>
        <w:t xml:space="preserve"> </w:t>
      </w:r>
      <w:r w:rsidR="00031828">
        <w:rPr>
          <w:lang w:val="en-US" w:eastAsia="en-US"/>
        </w:rPr>
        <w:t>an</w:t>
      </w:r>
      <w:r w:rsidR="004F1A84" w:rsidRPr="005C3FE9">
        <w:rPr>
          <w:lang w:val="en-US" w:eastAsia="en-US"/>
        </w:rPr>
        <w:t xml:space="preserve"> average discharge net power density </w:t>
      </w:r>
      <w:r w:rsidR="004F1D9E">
        <w:rPr>
          <w:lang w:val="en-US" w:eastAsia="en-US"/>
        </w:rPr>
        <w:t xml:space="preserve">of </w:t>
      </w:r>
      <w:r w:rsidR="00031828">
        <w:rPr>
          <w:lang w:val="en-US" w:eastAsia="en-US"/>
        </w:rPr>
        <w:t>~</w:t>
      </w:r>
      <w:r w:rsidR="004F1A84" w:rsidRPr="005C3FE9">
        <w:rPr>
          <w:lang w:val="en-US" w:eastAsia="en-US"/>
        </w:rPr>
        <w:t>4 W m</w:t>
      </w:r>
      <w:r w:rsidR="004F1A84" w:rsidRPr="005C3FE9">
        <w:rPr>
          <w:vertAlign w:val="superscript"/>
          <w:lang w:val="en-US" w:eastAsia="en-US"/>
        </w:rPr>
        <w:t>-2</w:t>
      </w:r>
      <w:r w:rsidR="004F1A84" w:rsidRPr="005C3FE9">
        <w:rPr>
          <w:lang w:val="en-US" w:eastAsia="en-US"/>
        </w:rPr>
        <w:t xml:space="preserve">. On the other hand, by constraining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004F1A84" w:rsidRPr="005C3FE9">
        <w:rPr>
          <w:lang w:val="en-US" w:eastAsia="en-US"/>
        </w:rPr>
        <w:t>at 19.5 W m</w:t>
      </w:r>
      <w:r w:rsidR="004F1A84" w:rsidRPr="005C3FE9">
        <w:rPr>
          <w:vertAlign w:val="superscript"/>
          <w:lang w:val="en-US" w:eastAsia="en-US"/>
        </w:rPr>
        <w:t>-2</w:t>
      </w:r>
      <w:r w:rsidR="004F1A84" w:rsidRPr="005C3FE9">
        <w:rPr>
          <w:lang w:val="en-US" w:eastAsia="en-US"/>
        </w:rPr>
        <w:t>, the Pareto set gave a</w:t>
      </w:r>
      <w:r w:rsidR="007C2894" w:rsidRPr="005C3FE9">
        <w:rPr>
          <w:lang w:val="en-US" w:eastAsia="en-US"/>
        </w:rPr>
        <w:t>n</w:t>
      </w:r>
      <w:r w:rsidR="004F1A84" w:rsidRPr="005C3FE9">
        <w:rPr>
          <w:lang w:val="en-US" w:eastAsia="en-US"/>
        </w:rPr>
        <w:t xml:space="preserve"> </w:t>
      </w:r>
      <w:proofErr w:type="spellStart"/>
      <w:r w:rsidR="004F1A84" w:rsidRPr="005C3FE9">
        <w:rPr>
          <w:lang w:val="en-US" w:eastAsia="en-US"/>
        </w:rPr>
        <w:t>RTE</w:t>
      </w:r>
      <w:r w:rsidR="004F1A84" w:rsidRPr="005C3FE9">
        <w:rPr>
          <w:vertAlign w:val="subscript"/>
          <w:lang w:val="en-US" w:eastAsia="en-US"/>
        </w:rPr>
        <w:t>net</w:t>
      </w:r>
      <w:proofErr w:type="spellEnd"/>
      <w:r w:rsidR="004F1A84" w:rsidRPr="005C3FE9">
        <w:rPr>
          <w:lang w:val="en-US" w:eastAsia="en-US"/>
        </w:rPr>
        <w:t xml:space="preserve"> of </w:t>
      </w:r>
      <w:r w:rsidR="00031828">
        <w:rPr>
          <w:lang w:val="en-US" w:eastAsia="en-US"/>
        </w:rPr>
        <w:t>~</w:t>
      </w:r>
      <w:r w:rsidR="004F1A84" w:rsidRPr="005C3FE9">
        <w:rPr>
          <w:lang w:val="en-US" w:eastAsia="en-US"/>
        </w:rPr>
        <w:t xml:space="preserve">32%. Considering a future scenario with improved membrane properties, the potential maximum </w:t>
      </w:r>
      <w:proofErr w:type="spellStart"/>
      <w:r w:rsidR="004F1A84" w:rsidRPr="005C3FE9">
        <w:rPr>
          <w:lang w:val="en-US" w:eastAsia="en-US"/>
        </w:rPr>
        <w:t>RTE</w:t>
      </w:r>
      <w:r w:rsidR="004F1A84" w:rsidRPr="005C3FE9">
        <w:rPr>
          <w:vertAlign w:val="subscript"/>
          <w:lang w:val="en-US" w:eastAsia="en-US"/>
        </w:rPr>
        <w:t>net</w:t>
      </w:r>
      <w:proofErr w:type="spellEnd"/>
      <w:r w:rsidR="004F1A84" w:rsidRPr="005C3FE9">
        <w:rPr>
          <w:lang w:val="en-US" w:eastAsia="en-US"/>
        </w:rPr>
        <w:t xml:space="preserve"> could be 76.2% when the constraint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004F1A84" w:rsidRPr="005C3FE9">
        <w:rPr>
          <w:lang w:val="en-US" w:eastAsia="en-US"/>
        </w:rPr>
        <w:t>is 4.4 W m</w:t>
      </w:r>
      <w:r w:rsidR="004F1A84" w:rsidRPr="005C3FE9">
        <w:rPr>
          <w:vertAlign w:val="superscript"/>
          <w:lang w:val="en-US" w:eastAsia="en-US"/>
        </w:rPr>
        <w:t>-2</w:t>
      </w:r>
      <w:r w:rsidR="004F1A84" w:rsidRPr="005C3FE9">
        <w:rPr>
          <w:lang w:val="en-US" w:eastAsia="en-US"/>
        </w:rPr>
        <w:t>.</w:t>
      </w:r>
      <w:r w:rsidR="00E25319" w:rsidRPr="005C3FE9">
        <w:rPr>
          <w:lang w:val="en-US" w:eastAsia="en-US"/>
        </w:rPr>
        <w:t xml:space="preserve"> </w:t>
      </w:r>
      <w:r w:rsidR="00C05F8E" w:rsidRPr="005C3FE9">
        <w:rPr>
          <w:lang w:val="en-US" w:eastAsia="en-US"/>
        </w:rPr>
        <w:t>T</w:t>
      </w:r>
      <w:r w:rsidR="00E25319" w:rsidRPr="005C3FE9">
        <w:rPr>
          <w:lang w:val="en-US" w:eastAsia="en-US"/>
        </w:rPr>
        <w:t xml:space="preserve">hese results, together with the </w:t>
      </w:r>
      <w:r w:rsidR="00C05F8E" w:rsidRPr="005C3FE9">
        <w:rPr>
          <w:lang w:val="en-US" w:eastAsia="en-US"/>
        </w:rPr>
        <w:t xml:space="preserve">whole </w:t>
      </w:r>
      <w:r w:rsidR="00E25319" w:rsidRPr="005C3FE9">
        <w:rPr>
          <w:lang w:val="en-US" w:eastAsia="en-US"/>
        </w:rPr>
        <w:t>Pareto curve, demonstrate the significant benefits that may be obtained with lower electrical resistance and greater permselectivity.</w:t>
      </w:r>
      <w:r w:rsidR="004F1A84" w:rsidRPr="005C3FE9">
        <w:rPr>
          <w:lang w:val="en-US" w:eastAsia="en-US"/>
        </w:rPr>
        <w:t xml:space="preserve"> </w:t>
      </w:r>
      <w:r w:rsidR="00EB5900" w:rsidRPr="005C3FE9">
        <w:rPr>
          <w:lang w:val="en-US" w:eastAsia="en-US"/>
        </w:rPr>
        <w:t>B</w:t>
      </w:r>
      <w:r w:rsidR="004F1A84" w:rsidRPr="005C3FE9">
        <w:rPr>
          <w:lang w:val="en-US" w:eastAsia="en-US"/>
        </w:rPr>
        <w:t xml:space="preserve">y constraining the </w:t>
      </w:r>
      <m:oMath>
        <m:acc>
          <m:accPr>
            <m:chr m:val="̅"/>
            <m:ctrlPr>
              <w:rPr>
                <w:rFonts w:ascii="Cambria Math" w:eastAsia="Calibri" w:hAnsi="Cambria Math"/>
                <w:i/>
                <w:lang w:eastAsia="en-US"/>
              </w:rPr>
            </m:ctrlPr>
          </m:accPr>
          <m:e>
            <m:sSub>
              <m:sSubPr>
                <m:ctrlPr>
                  <w:rPr>
                    <w:rFonts w:ascii="Cambria Math" w:eastAsia="Calibri" w:hAnsi="Cambria Math"/>
                    <w:i/>
                    <w:lang w:eastAsia="en-US"/>
                  </w:rPr>
                </m:ctrlPr>
              </m:sSubPr>
              <m:e>
                <m:r>
                  <w:rPr>
                    <w:rFonts w:ascii="Cambria Math" w:hAnsi="Cambria Math"/>
                  </w:rPr>
                  <m:t>NPD</m:t>
                </m:r>
              </m:e>
              <m:sub>
                <m:r>
                  <w:rPr>
                    <w:rFonts w:ascii="Cambria Math" w:hAnsi="Cambria Math"/>
                  </w:rPr>
                  <m:t>d</m:t>
                </m:r>
              </m:sub>
            </m:sSub>
          </m:e>
        </m:acc>
      </m:oMath>
      <w:r w:rsidR="00846DBD" w:rsidRPr="00846DBD">
        <w:rPr>
          <w:lang w:val="en-US" w:eastAsia="en-US"/>
        </w:rPr>
        <w:t xml:space="preserve"> </w:t>
      </w:r>
      <w:r w:rsidR="004F1A84" w:rsidRPr="005C3FE9">
        <w:rPr>
          <w:lang w:val="en-US" w:eastAsia="en-US"/>
        </w:rPr>
        <w:t>at</w:t>
      </w:r>
      <w:r w:rsidR="00EB5900" w:rsidRPr="005C3FE9">
        <w:rPr>
          <w:lang w:val="en-US" w:eastAsia="en-US"/>
        </w:rPr>
        <w:t xml:space="preserve"> the maximum value of</w:t>
      </w:r>
      <w:r w:rsidR="004F1A84" w:rsidRPr="005C3FE9">
        <w:rPr>
          <w:lang w:val="en-US" w:eastAsia="en-US"/>
        </w:rPr>
        <w:t xml:space="preserve"> 23.2 W m</w:t>
      </w:r>
      <w:r w:rsidR="004F1A84" w:rsidRPr="005C3FE9">
        <w:rPr>
          <w:vertAlign w:val="superscript"/>
          <w:lang w:val="en-US" w:eastAsia="en-US"/>
        </w:rPr>
        <w:t>-2</w:t>
      </w:r>
      <w:r w:rsidR="006522BC" w:rsidRPr="005C3FE9">
        <w:rPr>
          <w:lang w:val="en-US" w:eastAsia="en-US"/>
        </w:rPr>
        <w:t>,</w:t>
      </w:r>
      <w:r w:rsidR="004F1A84" w:rsidRPr="005C3FE9">
        <w:rPr>
          <w:lang w:val="en-US" w:eastAsia="en-US"/>
        </w:rPr>
        <w:t xml:space="preserve"> the resulting </w:t>
      </w:r>
      <w:proofErr w:type="spellStart"/>
      <w:r w:rsidR="004F1A84" w:rsidRPr="005C3FE9">
        <w:rPr>
          <w:lang w:val="en-US" w:eastAsia="en-US"/>
        </w:rPr>
        <w:t>RTE</w:t>
      </w:r>
      <w:r w:rsidR="004F1A84" w:rsidRPr="005C3FE9">
        <w:rPr>
          <w:vertAlign w:val="subscript"/>
          <w:lang w:val="en-US" w:eastAsia="en-US"/>
        </w:rPr>
        <w:t>net</w:t>
      </w:r>
      <w:proofErr w:type="spellEnd"/>
      <w:r w:rsidR="004F1A84" w:rsidRPr="005C3FE9">
        <w:rPr>
          <w:lang w:val="en-US" w:eastAsia="en-US"/>
        </w:rPr>
        <w:t xml:space="preserve"> </w:t>
      </w:r>
      <w:r w:rsidR="006522BC" w:rsidRPr="005C3FE9">
        <w:rPr>
          <w:lang w:val="en-US" w:eastAsia="en-US"/>
        </w:rPr>
        <w:t>was</w:t>
      </w:r>
      <w:r w:rsidR="004F1A84" w:rsidRPr="005C3FE9">
        <w:rPr>
          <w:lang w:val="en-US" w:eastAsia="en-US"/>
        </w:rPr>
        <w:t xml:space="preserve"> 59.1%.</w:t>
      </w:r>
    </w:p>
    <w:p w14:paraId="30FE3F49" w14:textId="4FF56BCB" w:rsidR="00F2713B" w:rsidRPr="005C3FE9" w:rsidRDefault="00B36473" w:rsidP="003F75BD">
      <w:pPr>
        <w:ind w:firstLine="0"/>
        <w:rPr>
          <w:lang w:val="en-US" w:eastAsia="en-US"/>
        </w:rPr>
      </w:pPr>
      <w:r>
        <w:rPr>
          <w:lang w:val="en-US" w:eastAsia="en-US"/>
        </w:rPr>
        <w:t>A p</w:t>
      </w:r>
      <w:r w:rsidRPr="00B36473">
        <w:rPr>
          <w:lang w:val="en-US" w:eastAsia="en-US"/>
        </w:rPr>
        <w:t xml:space="preserve">erformance analysis reveals that the </w:t>
      </w:r>
      <w:proofErr w:type="spellStart"/>
      <w:r w:rsidRPr="005C3FE9">
        <w:rPr>
          <w:lang w:val="en-US" w:eastAsia="en-US"/>
        </w:rPr>
        <w:t>RTE</w:t>
      </w:r>
      <w:r w:rsidRPr="005C3FE9">
        <w:rPr>
          <w:vertAlign w:val="subscript"/>
          <w:lang w:val="en-US" w:eastAsia="en-US"/>
        </w:rPr>
        <w:t>net</w:t>
      </w:r>
      <w:proofErr w:type="spellEnd"/>
      <w:r w:rsidRPr="005C3FE9">
        <w:rPr>
          <w:lang w:val="en-US" w:eastAsia="en-US"/>
        </w:rPr>
        <w:t xml:space="preserve"> </w:t>
      </w:r>
      <w:r w:rsidRPr="00B36473">
        <w:rPr>
          <w:lang w:val="en-US" w:eastAsia="en-US"/>
        </w:rPr>
        <w:t xml:space="preserve">and Power density (per unit volume of </w:t>
      </w:r>
      <w:r>
        <w:rPr>
          <w:lang w:val="en-US" w:eastAsia="en-US"/>
        </w:rPr>
        <w:t xml:space="preserve">the </w:t>
      </w:r>
      <w:r w:rsidRPr="00B36473">
        <w:rPr>
          <w:lang w:val="en-US" w:eastAsia="en-US"/>
        </w:rPr>
        <w:t>battery) of the AB</w:t>
      </w:r>
      <w:r>
        <w:rPr>
          <w:lang w:val="en-US" w:eastAsia="en-US"/>
        </w:rPr>
        <w:t>-</w:t>
      </w:r>
      <w:r w:rsidRPr="00B36473">
        <w:rPr>
          <w:lang w:val="en-US" w:eastAsia="en-US"/>
        </w:rPr>
        <w:t xml:space="preserve">FB is not significantly different from the average values of other batteries. However, most of the materials used in the construction of the other batteries have </w:t>
      </w:r>
      <w:r w:rsidR="00C76E23" w:rsidRPr="00C76E23">
        <w:rPr>
          <w:lang w:val="en-GB"/>
        </w:rPr>
        <w:t xml:space="preserve">Supply Risk (SR) </w:t>
      </w:r>
      <w:r w:rsidR="00C76E23">
        <w:rPr>
          <w:lang w:val="en-GB"/>
        </w:rPr>
        <w:t>or</w:t>
      </w:r>
      <w:r w:rsidR="00C76E23" w:rsidRPr="00C76E23">
        <w:rPr>
          <w:lang w:val="en-GB"/>
        </w:rPr>
        <w:t xml:space="preserve"> Economic Importance (EI) </w:t>
      </w:r>
      <w:r w:rsidRPr="00B36473">
        <w:rPr>
          <w:lang w:val="en-US" w:eastAsia="en-US"/>
        </w:rPr>
        <w:t>ind</w:t>
      </w:r>
      <w:r w:rsidR="00C76E23">
        <w:rPr>
          <w:lang w:val="en-US" w:eastAsia="en-US"/>
        </w:rPr>
        <w:t>exes</w:t>
      </w:r>
      <w:r w:rsidRPr="00B36473">
        <w:rPr>
          <w:lang w:val="en-US" w:eastAsia="en-US"/>
        </w:rPr>
        <w:t xml:space="preserve"> higher than the EU commission's threshold limits. In contrast, the primary components of the AB</w:t>
      </w:r>
      <w:r>
        <w:rPr>
          <w:lang w:val="en-US" w:eastAsia="en-US"/>
        </w:rPr>
        <w:t>-</w:t>
      </w:r>
      <w:r w:rsidRPr="00B36473">
        <w:rPr>
          <w:lang w:val="en-US" w:eastAsia="en-US"/>
        </w:rPr>
        <w:t xml:space="preserve">FB are the polymers that constitute the membranes and spacers. These are not considered critical </w:t>
      </w:r>
      <w:r w:rsidR="00707B05">
        <w:rPr>
          <w:lang w:val="en-US" w:eastAsia="en-US"/>
        </w:rPr>
        <w:t xml:space="preserve">raw </w:t>
      </w:r>
      <w:r w:rsidRPr="00B36473">
        <w:rPr>
          <w:lang w:val="en-US" w:eastAsia="en-US"/>
        </w:rPr>
        <w:t xml:space="preserve">materials since they are not subject to supply disruptions or economic </w:t>
      </w:r>
      <w:r w:rsidRPr="00B36473">
        <w:rPr>
          <w:lang w:val="en-US" w:eastAsia="en-US"/>
        </w:rPr>
        <w:lastRenderedPageBreak/>
        <w:t>dependenc</w:t>
      </w:r>
      <w:r>
        <w:rPr>
          <w:lang w:val="en-US" w:eastAsia="en-US"/>
        </w:rPr>
        <w:t>y</w:t>
      </w:r>
      <w:r w:rsidRPr="00B36473">
        <w:rPr>
          <w:lang w:val="en-US" w:eastAsia="en-US"/>
        </w:rPr>
        <w:t xml:space="preserve">, </w:t>
      </w:r>
      <w:r w:rsidR="00707B05">
        <w:rPr>
          <w:lang w:val="en-US" w:eastAsia="en-US"/>
        </w:rPr>
        <w:t xml:space="preserve">thus making </w:t>
      </w:r>
      <w:r w:rsidRPr="00B36473">
        <w:rPr>
          <w:lang w:val="en-US" w:eastAsia="en-US"/>
        </w:rPr>
        <w:t>AB</w:t>
      </w:r>
      <w:r>
        <w:rPr>
          <w:lang w:val="en-US" w:eastAsia="en-US"/>
        </w:rPr>
        <w:t>-</w:t>
      </w:r>
      <w:r w:rsidRPr="00B36473">
        <w:rPr>
          <w:lang w:val="en-US" w:eastAsia="en-US"/>
        </w:rPr>
        <w:t xml:space="preserve">FB </w:t>
      </w:r>
      <w:r w:rsidR="00707B05">
        <w:rPr>
          <w:lang w:val="en-US" w:eastAsia="en-US"/>
        </w:rPr>
        <w:t>a sustainability-friendly</w:t>
      </w:r>
      <w:r w:rsidRPr="00B36473">
        <w:rPr>
          <w:lang w:val="en-US" w:eastAsia="en-US"/>
        </w:rPr>
        <w:t xml:space="preserve"> </w:t>
      </w:r>
      <w:r>
        <w:rPr>
          <w:lang w:val="en-US" w:eastAsia="en-US"/>
        </w:rPr>
        <w:t>alternative</w:t>
      </w:r>
      <w:r w:rsidRPr="00B36473">
        <w:rPr>
          <w:lang w:val="en-US" w:eastAsia="en-US"/>
        </w:rPr>
        <w:t xml:space="preserve"> </w:t>
      </w:r>
      <w:r w:rsidR="00707B05">
        <w:rPr>
          <w:lang w:val="en-US" w:eastAsia="en-US"/>
        </w:rPr>
        <w:t xml:space="preserve">and a valid candidate </w:t>
      </w:r>
      <w:r w:rsidR="00810C8D">
        <w:rPr>
          <w:lang w:val="en-US" w:eastAsia="en-US"/>
        </w:rPr>
        <w:t>for the</w:t>
      </w:r>
      <w:r w:rsidR="00707B05">
        <w:rPr>
          <w:lang w:val="en-US" w:eastAsia="en-US"/>
        </w:rPr>
        <w:t xml:space="preserve"> future energy storage system</w:t>
      </w:r>
      <w:r w:rsidRPr="00B36473">
        <w:rPr>
          <w:lang w:val="en-US" w:eastAsia="en-US"/>
        </w:rPr>
        <w:t>.</w:t>
      </w:r>
    </w:p>
    <w:p w14:paraId="46430E97" w14:textId="1D176890" w:rsidR="009346BC" w:rsidRPr="005C3FE9" w:rsidRDefault="00EB5900" w:rsidP="003F75BD">
      <w:pPr>
        <w:ind w:firstLine="0"/>
        <w:rPr>
          <w:lang w:val="en-US"/>
        </w:rPr>
      </w:pPr>
      <w:r w:rsidRPr="005C3FE9">
        <w:rPr>
          <w:lang w:val="en-US" w:eastAsia="en-US"/>
        </w:rPr>
        <w:t>Overall,</w:t>
      </w:r>
      <w:r w:rsidR="004F1A84" w:rsidRPr="005C3FE9">
        <w:rPr>
          <w:lang w:val="en-US" w:eastAsia="en-US"/>
        </w:rPr>
        <w:t xml:space="preserve"> </w:t>
      </w:r>
      <w:r w:rsidRPr="005C3FE9">
        <w:rPr>
          <w:lang w:val="en-US" w:eastAsia="en-US"/>
        </w:rPr>
        <w:t>t</w:t>
      </w:r>
      <w:r w:rsidR="004F1A84" w:rsidRPr="005C3FE9">
        <w:rPr>
          <w:lang w:val="en-US" w:eastAsia="en-US"/>
        </w:rPr>
        <w:t>his work show</w:t>
      </w:r>
      <w:r w:rsidR="006522BC" w:rsidRPr="005C3FE9">
        <w:rPr>
          <w:lang w:val="en-US" w:eastAsia="en-US"/>
        </w:rPr>
        <w:t>s</w:t>
      </w:r>
      <w:r w:rsidR="004F1A84" w:rsidRPr="005C3FE9">
        <w:rPr>
          <w:lang w:val="en-US" w:eastAsia="en-US"/>
        </w:rPr>
        <w:t xml:space="preserve"> the potential of the Acid/Base Flow Battery in the field of energy storage.</w:t>
      </w:r>
      <w:r w:rsidR="00C14CA2" w:rsidRPr="005C3FE9">
        <w:rPr>
          <w:lang w:val="en-US" w:eastAsia="en-US"/>
        </w:rPr>
        <w:t xml:space="preserve"> Future research could aim to </w:t>
      </w:r>
      <w:proofErr w:type="spellStart"/>
      <w:r w:rsidR="00C14CA2" w:rsidRPr="005C3FE9">
        <w:rPr>
          <w:lang w:val="en-US" w:eastAsia="en-US"/>
        </w:rPr>
        <w:t>optimi</w:t>
      </w:r>
      <w:r w:rsidR="008A0EAC">
        <w:rPr>
          <w:lang w:val="en-US" w:eastAsia="en-US"/>
        </w:rPr>
        <w:t>s</w:t>
      </w:r>
      <w:r w:rsidR="00C14CA2" w:rsidRPr="005C3FE9">
        <w:rPr>
          <w:lang w:val="en-US" w:eastAsia="en-US"/>
        </w:rPr>
        <w:t>e</w:t>
      </w:r>
      <w:proofErr w:type="spellEnd"/>
      <w:r w:rsidR="00C14CA2" w:rsidRPr="005C3FE9">
        <w:rPr>
          <w:lang w:val="en-US" w:eastAsia="en-US"/>
        </w:rPr>
        <w:t xml:space="preserve"> the system in real-world scenarios by coupling the AB-FB with a renewable energy source such as solar or wind power, or by framing it more broadly in </w:t>
      </w:r>
      <w:proofErr w:type="spellStart"/>
      <w:r w:rsidR="00C14CA2" w:rsidRPr="005C3FE9">
        <w:rPr>
          <w:lang w:val="en-US" w:eastAsia="en-US"/>
        </w:rPr>
        <w:t>polygeneration</w:t>
      </w:r>
      <w:proofErr w:type="spellEnd"/>
      <w:r w:rsidR="00C14CA2" w:rsidRPr="005C3FE9">
        <w:rPr>
          <w:lang w:val="en-US" w:eastAsia="en-US"/>
        </w:rPr>
        <w:t xml:space="preserve"> systems. Further investigation could also focus on </w:t>
      </w:r>
      <w:proofErr w:type="spellStart"/>
      <w:r w:rsidR="00C14CA2" w:rsidRPr="005C3FE9">
        <w:rPr>
          <w:lang w:val="en-US" w:eastAsia="en-US"/>
        </w:rPr>
        <w:t>optimi</w:t>
      </w:r>
      <w:r w:rsidR="008A0EAC">
        <w:rPr>
          <w:lang w:val="en-US" w:eastAsia="en-US"/>
        </w:rPr>
        <w:t>s</w:t>
      </w:r>
      <w:r w:rsidR="00C14CA2" w:rsidRPr="005C3FE9">
        <w:rPr>
          <w:lang w:val="en-US" w:eastAsia="en-US"/>
        </w:rPr>
        <w:t>ing</w:t>
      </w:r>
      <w:proofErr w:type="spellEnd"/>
      <w:r w:rsidR="00C14CA2" w:rsidRPr="005C3FE9">
        <w:rPr>
          <w:lang w:val="en-US" w:eastAsia="en-US"/>
        </w:rPr>
        <w:t xml:space="preserve"> the battery for multiple cycles, simulating membranes and/or units from different suppliers. Finally, the </w:t>
      </w:r>
      <w:r w:rsidR="00456B4A" w:rsidRPr="005C3FE9">
        <w:rPr>
          <w:lang w:val="en-US" w:eastAsia="en-US"/>
        </w:rPr>
        <w:t>economic aspects</w:t>
      </w:r>
      <w:r w:rsidR="00C14CA2" w:rsidRPr="005C3FE9">
        <w:rPr>
          <w:lang w:val="en-US" w:eastAsia="en-US"/>
        </w:rPr>
        <w:t xml:space="preserve"> </w:t>
      </w:r>
      <w:r w:rsidR="00C14CA2" w:rsidRPr="005C3FE9">
        <w:rPr>
          <w:rStyle w:val="q4iawc"/>
          <w:lang w:val="en"/>
        </w:rPr>
        <w:t xml:space="preserve">will have to be </w:t>
      </w:r>
      <w:r w:rsidR="00387C35" w:rsidRPr="005C3FE9">
        <w:rPr>
          <w:rStyle w:val="q4iawc"/>
          <w:lang w:val="en"/>
        </w:rPr>
        <w:t>considered</w:t>
      </w:r>
      <w:r w:rsidR="00456B4A" w:rsidRPr="005C3FE9">
        <w:rPr>
          <w:lang w:val="en-US" w:eastAsia="en-US"/>
        </w:rPr>
        <w:t xml:space="preserve"> to identify cost-optimal solutions </w:t>
      </w:r>
      <w:r w:rsidR="000E51D2" w:rsidRPr="005C3FE9">
        <w:rPr>
          <w:lang w:val="en-US" w:eastAsia="en-US"/>
        </w:rPr>
        <w:t xml:space="preserve">for real-scale applications </w:t>
      </w:r>
      <w:proofErr w:type="spellStart"/>
      <w:r w:rsidR="00456B4A" w:rsidRPr="005C3FE9">
        <w:rPr>
          <w:lang w:val="en-US" w:eastAsia="en-US"/>
        </w:rPr>
        <w:t>minimi</w:t>
      </w:r>
      <w:r w:rsidR="008A0EAC">
        <w:rPr>
          <w:lang w:val="en-US" w:eastAsia="en-US"/>
        </w:rPr>
        <w:t>s</w:t>
      </w:r>
      <w:r w:rsidR="00456B4A" w:rsidRPr="005C3FE9">
        <w:rPr>
          <w:lang w:val="en-US" w:eastAsia="en-US"/>
        </w:rPr>
        <w:t>ing</w:t>
      </w:r>
      <w:proofErr w:type="spellEnd"/>
      <w:r w:rsidR="00456B4A" w:rsidRPr="005C3FE9">
        <w:rPr>
          <w:lang w:val="en-US" w:eastAsia="en-US"/>
        </w:rPr>
        <w:t xml:space="preserve"> the </w:t>
      </w:r>
      <w:proofErr w:type="spellStart"/>
      <w:r w:rsidR="00456B4A" w:rsidRPr="005C3FE9">
        <w:rPr>
          <w:lang w:val="en-US" w:eastAsia="en-US"/>
        </w:rPr>
        <w:t>leveli</w:t>
      </w:r>
      <w:r w:rsidR="00616EB1" w:rsidRPr="005C3FE9">
        <w:rPr>
          <w:lang w:val="en-US" w:eastAsia="en-US"/>
        </w:rPr>
        <w:t>s</w:t>
      </w:r>
      <w:r w:rsidR="00456B4A" w:rsidRPr="005C3FE9">
        <w:rPr>
          <w:lang w:val="en-US" w:eastAsia="en-US"/>
        </w:rPr>
        <w:t>ed</w:t>
      </w:r>
      <w:proofErr w:type="spellEnd"/>
      <w:r w:rsidR="00456B4A" w:rsidRPr="005C3FE9">
        <w:rPr>
          <w:lang w:val="en-US" w:eastAsia="en-US"/>
        </w:rPr>
        <w:t xml:space="preserve"> cost of storage, which </w:t>
      </w:r>
      <w:r w:rsidR="00616EB1" w:rsidRPr="005C3FE9">
        <w:rPr>
          <w:lang w:val="en-US" w:eastAsia="en-US"/>
        </w:rPr>
        <w:t>is the</w:t>
      </w:r>
      <w:r w:rsidR="00456B4A" w:rsidRPr="005C3FE9">
        <w:rPr>
          <w:lang w:val="en-US" w:eastAsia="en-US"/>
        </w:rPr>
        <w:t xml:space="preserve"> essential </w:t>
      </w:r>
      <w:r w:rsidR="00616EB1" w:rsidRPr="005C3FE9">
        <w:rPr>
          <w:lang w:val="en-US" w:eastAsia="en-US"/>
        </w:rPr>
        <w:t xml:space="preserve">objective function of practical interest </w:t>
      </w:r>
      <w:r w:rsidR="00456B4A" w:rsidRPr="005C3FE9">
        <w:rPr>
          <w:lang w:val="en-US" w:eastAsia="en-US"/>
        </w:rPr>
        <w:t xml:space="preserve">for the </w:t>
      </w:r>
      <w:r w:rsidR="00616EB1" w:rsidRPr="005C3FE9">
        <w:rPr>
          <w:lang w:val="en-US" w:eastAsia="en-US"/>
        </w:rPr>
        <w:t xml:space="preserve">assessment of the </w:t>
      </w:r>
      <w:r w:rsidR="00456B4A" w:rsidRPr="005C3FE9">
        <w:rPr>
          <w:lang w:val="en-US" w:eastAsia="en-US"/>
        </w:rPr>
        <w:t>AB-FB competitiveness</w:t>
      </w:r>
      <w:r w:rsidR="007F1A6D">
        <w:rPr>
          <w:lang w:val="en-US" w:eastAsia="en-US"/>
        </w:rPr>
        <w:t>.</w:t>
      </w:r>
      <w:r w:rsidR="009346BC" w:rsidRPr="005C3FE9">
        <w:rPr>
          <w:lang w:val="en-US"/>
        </w:rPr>
        <w:br w:type="page"/>
      </w:r>
    </w:p>
    <w:p w14:paraId="199C855B" w14:textId="77777777" w:rsidR="00041169" w:rsidRPr="005C3FE9" w:rsidRDefault="00041169" w:rsidP="00FE76AD">
      <w:pPr>
        <w:pStyle w:val="Titolo1"/>
        <w:numPr>
          <w:ilvl w:val="0"/>
          <w:numId w:val="0"/>
        </w:numPr>
        <w:spacing w:before="0"/>
      </w:pPr>
      <w:bookmarkStart w:id="33" w:name="_Toc58063795"/>
      <w:r w:rsidRPr="005C3FE9">
        <w:lastRenderedPageBreak/>
        <w:t>Acknowledgments</w:t>
      </w:r>
      <w:bookmarkEnd w:id="33"/>
    </w:p>
    <w:p w14:paraId="0B0566DD" w14:textId="77777777" w:rsidR="000B7406" w:rsidRPr="005C3FE9" w:rsidRDefault="00041169" w:rsidP="00FE76AD">
      <w:pPr>
        <w:rPr>
          <w:noProof/>
          <w:spacing w:val="-3"/>
          <w:lang w:val="en-GB"/>
        </w:rPr>
      </w:pPr>
      <w:r w:rsidRPr="005C3FE9">
        <w:rPr>
          <w:noProof/>
          <w:spacing w:val="-3"/>
          <w:lang w:val="en-GB"/>
        </w:rPr>
        <w:t>This work was performed in the framework of the BAoBaB project (</w:t>
      </w:r>
      <w:r w:rsidRPr="005C3FE9">
        <w:rPr>
          <w:i/>
          <w:iCs/>
          <w:noProof/>
          <w:spacing w:val="-3"/>
          <w:lang w:val="en-GB"/>
        </w:rPr>
        <w:t>Blue Acid/Base Battery: Storage and recovery of renewable electrical energy by reversible salt water dissociation</w:t>
      </w:r>
      <w:r w:rsidRPr="005C3FE9">
        <w:rPr>
          <w:noProof/>
          <w:spacing w:val="-3"/>
          <w:lang w:val="en-GB"/>
        </w:rPr>
        <w:t>). The BAoBaB project has received funding from the European Union’s Horizon 2020 Research and Innovation program under Grant Agreement no. 731187 (</w:t>
      </w:r>
      <w:hyperlink r:id="rId15" w:history="1">
        <w:r w:rsidR="00AE5530" w:rsidRPr="005C3FE9">
          <w:rPr>
            <w:rStyle w:val="Collegamentoipertestuale"/>
            <w:lang w:val="en-US"/>
          </w:rPr>
          <w:t>http://www.baobabproject.eu</w:t>
        </w:r>
      </w:hyperlink>
      <w:r w:rsidR="00495433" w:rsidRPr="005C3FE9">
        <w:rPr>
          <w:noProof/>
          <w:spacing w:val="-3"/>
          <w:lang w:val="en-GB"/>
        </w:rPr>
        <w:t>).</w:t>
      </w:r>
      <w:r w:rsidR="00C65427" w:rsidRPr="005C3FE9">
        <w:rPr>
          <w:noProof/>
          <w:spacing w:val="-3"/>
          <w:lang w:val="en-GB"/>
        </w:rPr>
        <w:t xml:space="preserve"> </w:t>
      </w:r>
    </w:p>
    <w:p w14:paraId="10927790" w14:textId="51698552" w:rsidR="00C65427" w:rsidRPr="005C3FE9" w:rsidRDefault="00C65427" w:rsidP="00FE76AD">
      <w:pPr>
        <w:rPr>
          <w:noProof/>
          <w:spacing w:val="-3"/>
          <w:lang w:val="en-US"/>
        </w:rPr>
      </w:pPr>
    </w:p>
    <w:p w14:paraId="54F11F0F" w14:textId="77777777" w:rsidR="005C3FE9" w:rsidRPr="005C3FE9" w:rsidRDefault="005C3FE9" w:rsidP="005C3FE9">
      <w:pPr>
        <w:pStyle w:val="Titolo1"/>
        <w:numPr>
          <w:ilvl w:val="0"/>
          <w:numId w:val="0"/>
        </w:numPr>
        <w:spacing w:before="0"/>
      </w:pPr>
      <w:bookmarkStart w:id="34" w:name="_Toc58063796"/>
      <w:bookmarkStart w:id="35" w:name="_Toc58063797"/>
      <w:r w:rsidRPr="005C3FE9">
        <w:t>Nomenclature</w:t>
      </w:r>
      <w:bookmarkEnd w:id="34"/>
    </w:p>
    <w:p w14:paraId="41416C8C" w14:textId="77777777" w:rsidR="005C3FE9" w:rsidRPr="005C3FE9" w:rsidRDefault="005C3FE9" w:rsidP="005C3FE9">
      <w:pPr>
        <w:tabs>
          <w:tab w:val="center" w:pos="4819"/>
        </w:tabs>
        <w:suppressAutoHyphens/>
        <w:rPr>
          <w:i/>
          <w:spacing w:val="-3"/>
          <w:u w:val="single"/>
        </w:rPr>
      </w:pPr>
      <w:r w:rsidRPr="005C3FE9">
        <w:rPr>
          <w:i/>
          <w:spacing w:val="-3"/>
          <w:u w:val="single"/>
        </w:rPr>
        <w:t>Symbol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6370"/>
      </w:tblGrid>
      <w:tr w:rsidR="005C3FE9" w:rsidRPr="005C3FE9" w14:paraId="013BD50D" w14:textId="77777777" w:rsidTr="008A73C2">
        <w:tc>
          <w:tcPr>
            <w:tcW w:w="2700" w:type="dxa"/>
          </w:tcPr>
          <w:p w14:paraId="05EE187F"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b</m:t>
              </m:r>
            </m:oMath>
            <w:r w:rsidRPr="005C3FE9">
              <w:rPr>
                <w:rFonts w:ascii="Times New Roman" w:hAnsi="Times New Roman"/>
                <w:spacing w:val="-3"/>
                <w:lang w:val="en-US"/>
              </w:rPr>
              <w:t xml:space="preserve"> (m)</w:t>
            </w:r>
          </w:p>
        </w:tc>
        <w:tc>
          <w:tcPr>
            <w:tcW w:w="6370" w:type="dxa"/>
          </w:tcPr>
          <w:p w14:paraId="1A2E6740"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spacer width</w:t>
            </w:r>
          </w:p>
        </w:tc>
      </w:tr>
      <w:tr w:rsidR="005C3FE9" w:rsidRPr="005C3FE9" w14:paraId="653A189A" w14:textId="77777777" w:rsidTr="008A73C2">
        <w:tc>
          <w:tcPr>
            <w:tcW w:w="2700" w:type="dxa"/>
          </w:tcPr>
          <w:p w14:paraId="6F68FC2E"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C</m:t>
              </m:r>
            </m:oMath>
            <w:r w:rsidRPr="005C3FE9">
              <w:rPr>
                <w:rFonts w:ascii="Times New Roman" w:hAnsi="Times New Roman"/>
                <w:spacing w:val="-3"/>
                <w:lang w:val="en-US"/>
              </w:rPr>
              <w:t xml:space="preserve"> (mol m</w:t>
            </w:r>
            <w:r w:rsidRPr="005C3FE9">
              <w:rPr>
                <w:rFonts w:ascii="Times New Roman" w:hAnsi="Times New Roman"/>
                <w:spacing w:val="-3"/>
                <w:vertAlign w:val="superscript"/>
                <w:lang w:val="en-US"/>
              </w:rPr>
              <w:t>-3</w:t>
            </w:r>
            <w:r w:rsidRPr="005C3FE9">
              <w:rPr>
                <w:rFonts w:ascii="Times New Roman" w:hAnsi="Times New Roman"/>
                <w:spacing w:val="-3"/>
                <w:lang w:val="en-US"/>
              </w:rPr>
              <w:t>)</w:t>
            </w:r>
          </w:p>
        </w:tc>
        <w:tc>
          <w:tcPr>
            <w:tcW w:w="6370" w:type="dxa"/>
          </w:tcPr>
          <w:p w14:paraId="299F7437"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molar concentration</w:t>
            </w:r>
          </w:p>
        </w:tc>
      </w:tr>
      <w:tr w:rsidR="005C3FE9" w:rsidRPr="005C3FE9" w14:paraId="67073767" w14:textId="77777777" w:rsidTr="008A73C2">
        <w:tc>
          <w:tcPr>
            <w:tcW w:w="2700" w:type="dxa"/>
          </w:tcPr>
          <w:p w14:paraId="00CEB5C0" w14:textId="77777777" w:rsidR="005C3FE9" w:rsidRPr="005C3FE9" w:rsidRDefault="005C3FE9" w:rsidP="008A73C2">
            <w:pPr>
              <w:tabs>
                <w:tab w:val="center" w:pos="4819"/>
              </w:tabs>
              <w:suppressAutoHyphens/>
              <w:spacing w:line="240" w:lineRule="auto"/>
              <w:ind w:firstLine="0"/>
              <w:rPr>
                <w:spacing w:val="-3"/>
                <w:lang w:val="en-US"/>
              </w:rPr>
            </w:pPr>
            <m:oMath>
              <m:r>
                <w:rPr>
                  <w:rFonts w:ascii="Cambria Math" w:hAnsi="Cambria Math"/>
                  <w:spacing w:val="-3"/>
                  <w:lang w:val="en-US"/>
                </w:rPr>
                <m:t>d</m:t>
              </m:r>
            </m:oMath>
            <w:r w:rsidRPr="005C3FE9">
              <w:rPr>
                <w:rFonts w:ascii="Times New Roman" w:hAnsi="Times New Roman"/>
                <w:spacing w:val="-3"/>
                <w:lang w:val="en-US"/>
              </w:rPr>
              <w:t xml:space="preserve"> (µm)</w:t>
            </w:r>
          </w:p>
        </w:tc>
        <w:tc>
          <w:tcPr>
            <w:tcW w:w="6370" w:type="dxa"/>
          </w:tcPr>
          <w:p w14:paraId="151F2626" w14:textId="77777777" w:rsidR="005C3FE9" w:rsidRPr="005C3FE9" w:rsidRDefault="005C3FE9" w:rsidP="008A73C2">
            <w:pPr>
              <w:tabs>
                <w:tab w:val="center" w:pos="4819"/>
              </w:tabs>
              <w:suppressAutoHyphens/>
              <w:spacing w:line="240" w:lineRule="auto"/>
              <w:ind w:firstLine="0"/>
              <w:rPr>
                <w:spacing w:val="-3"/>
                <w:lang w:val="en-US"/>
              </w:rPr>
            </w:pPr>
            <w:r w:rsidRPr="005C3FE9">
              <w:rPr>
                <w:rFonts w:ascii="Times New Roman" w:hAnsi="Times New Roman"/>
                <w:spacing w:val="-3"/>
                <w:lang w:val="en-US"/>
              </w:rPr>
              <w:t>membrane thickness</w:t>
            </w:r>
          </w:p>
        </w:tc>
      </w:tr>
      <w:tr w:rsidR="005C3FE9" w:rsidRPr="005C3FE9" w14:paraId="7258A54F" w14:textId="77777777" w:rsidTr="008A73C2">
        <w:tc>
          <w:tcPr>
            <w:tcW w:w="2700" w:type="dxa"/>
          </w:tcPr>
          <w:p w14:paraId="1AE54738" w14:textId="77777777" w:rsidR="005C3FE9" w:rsidRPr="005C3FE9" w:rsidRDefault="00000000" w:rsidP="008A73C2">
            <w:pPr>
              <w:tabs>
                <w:tab w:val="center" w:pos="4819"/>
              </w:tabs>
              <w:suppressAutoHyphens/>
              <w:spacing w:line="240" w:lineRule="auto"/>
              <w:ind w:firstLine="0"/>
              <w:rPr>
                <w:rFonts w:ascii="Times New Roman" w:hAnsi="Times New Roman"/>
                <w:lang w:val="en-US"/>
              </w:rPr>
            </w:pPr>
            <m:oMath>
              <m:sSub>
                <m:sSubPr>
                  <m:ctrlPr>
                    <w:rPr>
                      <w:rFonts w:ascii="Cambria Math" w:hAnsi="Cambria Math"/>
                      <w:i/>
                      <w:spacing w:val="-3"/>
                      <w:lang w:val="en-US"/>
                    </w:rPr>
                  </m:ctrlPr>
                </m:sSubPr>
                <m:e>
                  <m:r>
                    <w:rPr>
                      <w:rFonts w:ascii="Cambria Math" w:hAnsi="Cambria Math"/>
                      <w:spacing w:val="-3"/>
                      <w:lang w:val="en-US"/>
                    </w:rPr>
                    <m:t>d</m:t>
                  </m:r>
                </m:e>
                <m:sub>
                  <m:r>
                    <w:rPr>
                      <w:rFonts w:ascii="Cambria Math" w:hAnsi="Cambria Math"/>
                      <w:spacing w:val="-3"/>
                      <w:lang w:val="en-US"/>
                    </w:rPr>
                    <m:t>s</m:t>
                  </m:r>
                </m:sub>
              </m:sSub>
            </m:oMath>
            <w:r w:rsidR="005C3FE9" w:rsidRPr="005C3FE9">
              <w:rPr>
                <w:rFonts w:ascii="Times New Roman" w:hAnsi="Times New Roman"/>
                <w:spacing w:val="-3"/>
                <w:lang w:val="en-US"/>
              </w:rPr>
              <w:t xml:space="preserve"> (µm)</w:t>
            </w:r>
          </w:p>
        </w:tc>
        <w:tc>
          <w:tcPr>
            <w:tcW w:w="6370" w:type="dxa"/>
          </w:tcPr>
          <w:p w14:paraId="68E9F49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spacer thickness</w:t>
            </w:r>
          </w:p>
        </w:tc>
      </w:tr>
      <w:tr w:rsidR="005C3FE9" w:rsidRPr="005C3FE9" w14:paraId="77B61C55" w14:textId="77777777" w:rsidTr="008A73C2">
        <w:tc>
          <w:tcPr>
            <w:tcW w:w="2700" w:type="dxa"/>
          </w:tcPr>
          <w:p w14:paraId="4DCAB5D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D</m:t>
              </m:r>
            </m:oMath>
            <w:r w:rsidRPr="005C3FE9">
              <w:rPr>
                <w:rFonts w:ascii="Times New Roman" w:hAnsi="Times New Roman"/>
                <w:spacing w:val="-3"/>
                <w:lang w:val="en-US"/>
              </w:rPr>
              <w:t xml:space="preserve"> (m</w:t>
            </w:r>
            <w:r w:rsidRPr="005C3FE9">
              <w:rPr>
                <w:rFonts w:ascii="Times New Roman" w:hAnsi="Times New Roman"/>
                <w:spacing w:val="-3"/>
                <w:vertAlign w:val="superscript"/>
                <w:lang w:val="en-US"/>
              </w:rPr>
              <w:t>2</w:t>
            </w:r>
            <w:r w:rsidRPr="005C3FE9">
              <w:rPr>
                <w:rFonts w:ascii="Times New Roman" w:hAnsi="Times New Roman"/>
                <w:spacing w:val="-3"/>
                <w:lang w:val="en-US"/>
              </w:rPr>
              <w:t xml:space="preserve"> s</w:t>
            </w:r>
            <w:r w:rsidRPr="005C3FE9">
              <w:rPr>
                <w:rFonts w:ascii="Times New Roman" w:hAnsi="Times New Roman"/>
                <w:spacing w:val="-3"/>
                <w:vertAlign w:val="superscript"/>
                <w:lang w:val="en-US"/>
              </w:rPr>
              <w:t>-1</w:t>
            </w:r>
            <w:r w:rsidRPr="005C3FE9">
              <w:rPr>
                <w:rFonts w:ascii="Times New Roman" w:hAnsi="Times New Roman"/>
                <w:spacing w:val="-3"/>
                <w:lang w:val="en-US"/>
              </w:rPr>
              <w:t>)</w:t>
            </w:r>
          </w:p>
        </w:tc>
        <w:tc>
          <w:tcPr>
            <w:tcW w:w="6370" w:type="dxa"/>
          </w:tcPr>
          <w:p w14:paraId="74AEF9E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diffusion coefficient</w:t>
            </w:r>
          </w:p>
        </w:tc>
      </w:tr>
      <w:tr w:rsidR="005C3FE9" w:rsidRPr="005C3FE9" w14:paraId="14730FCD" w14:textId="77777777" w:rsidTr="008A73C2">
        <w:tc>
          <w:tcPr>
            <w:tcW w:w="2700" w:type="dxa"/>
          </w:tcPr>
          <w:p w14:paraId="2069EE2E"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EMF</m:t>
              </m:r>
            </m:oMath>
            <w:r w:rsidRPr="005C3FE9">
              <w:rPr>
                <w:rFonts w:ascii="Times New Roman" w:hAnsi="Times New Roman"/>
                <w:spacing w:val="-3"/>
                <w:lang w:val="en-US"/>
              </w:rPr>
              <w:t xml:space="preserve"> (V)</w:t>
            </w:r>
          </w:p>
        </w:tc>
        <w:tc>
          <w:tcPr>
            <w:tcW w:w="6370" w:type="dxa"/>
          </w:tcPr>
          <w:p w14:paraId="1AE3139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Nernst potential</w:t>
            </w:r>
          </w:p>
        </w:tc>
      </w:tr>
      <w:tr w:rsidR="005C3FE9" w:rsidRPr="005C3FE9" w14:paraId="29A4C674" w14:textId="77777777" w:rsidTr="008A73C2">
        <w:tc>
          <w:tcPr>
            <w:tcW w:w="2700" w:type="dxa"/>
          </w:tcPr>
          <w:p w14:paraId="1D31E8B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f</m:t>
              </m:r>
            </m:oMath>
            <w:r w:rsidRPr="005C3FE9">
              <w:rPr>
                <w:rFonts w:ascii="Times New Roman" w:hAnsi="Times New Roman"/>
                <w:spacing w:val="-3"/>
                <w:lang w:val="en-US"/>
              </w:rPr>
              <w:t xml:space="preserve"> </w:t>
            </w:r>
          </w:p>
        </w:tc>
        <w:tc>
          <w:tcPr>
            <w:tcW w:w="6370" w:type="dxa"/>
          </w:tcPr>
          <w:p w14:paraId="1EB89124"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objective functions vector</w:t>
            </w:r>
          </w:p>
        </w:tc>
      </w:tr>
      <w:tr w:rsidR="005C3FE9" w:rsidRPr="005C3FE9" w14:paraId="0459C9D0" w14:textId="77777777" w:rsidTr="008A73C2">
        <w:tc>
          <w:tcPr>
            <w:tcW w:w="2700" w:type="dxa"/>
          </w:tcPr>
          <w:p w14:paraId="315E28B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F</m:t>
              </m:r>
            </m:oMath>
            <w:r w:rsidRPr="005C3FE9">
              <w:rPr>
                <w:rFonts w:ascii="Times New Roman" w:hAnsi="Times New Roman"/>
                <w:spacing w:val="-3"/>
                <w:lang w:val="en-US"/>
              </w:rPr>
              <w:t xml:space="preserve"> (C mol</w:t>
            </w:r>
            <w:r w:rsidRPr="005C3FE9">
              <w:rPr>
                <w:rFonts w:ascii="Times New Roman" w:hAnsi="Times New Roman"/>
                <w:spacing w:val="-3"/>
                <w:vertAlign w:val="superscript"/>
                <w:lang w:val="en-US"/>
              </w:rPr>
              <w:t>-1</w:t>
            </w:r>
            <w:r w:rsidRPr="005C3FE9">
              <w:rPr>
                <w:rFonts w:ascii="Times New Roman" w:hAnsi="Times New Roman"/>
                <w:spacing w:val="-3"/>
                <w:lang w:val="en-US"/>
              </w:rPr>
              <w:t>)</w:t>
            </w:r>
          </w:p>
        </w:tc>
        <w:tc>
          <w:tcPr>
            <w:tcW w:w="6370" w:type="dxa"/>
          </w:tcPr>
          <w:p w14:paraId="044C760F"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Faraday constant</w:t>
            </w:r>
          </w:p>
        </w:tc>
      </w:tr>
      <w:tr w:rsidR="005C3FE9" w:rsidRPr="005C3FE9" w14:paraId="2D2CB4F8" w14:textId="77777777" w:rsidTr="008A73C2">
        <w:tc>
          <w:tcPr>
            <w:tcW w:w="2700" w:type="dxa"/>
          </w:tcPr>
          <w:p w14:paraId="039FD20F"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g</m:t>
              </m:r>
            </m:oMath>
            <w:r w:rsidRPr="005C3FE9">
              <w:rPr>
                <w:rFonts w:ascii="Times New Roman" w:hAnsi="Times New Roman"/>
                <w:spacing w:val="-3"/>
                <w:lang w:val="en-US"/>
              </w:rPr>
              <w:t xml:space="preserve"> </w:t>
            </w:r>
          </w:p>
        </w:tc>
        <w:tc>
          <w:tcPr>
            <w:tcW w:w="6370" w:type="dxa"/>
          </w:tcPr>
          <w:p w14:paraId="254A445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inequality constraint function</w:t>
            </w:r>
          </w:p>
        </w:tc>
      </w:tr>
      <w:tr w:rsidR="005C3FE9" w:rsidRPr="005C3FE9" w14:paraId="4CC6B0B7" w14:textId="77777777" w:rsidTr="008A73C2">
        <w:tc>
          <w:tcPr>
            <w:tcW w:w="2700" w:type="dxa"/>
          </w:tcPr>
          <w:p w14:paraId="27274F22" w14:textId="77777777" w:rsidR="005C3FE9" w:rsidRPr="005C3FE9" w:rsidRDefault="005C3FE9" w:rsidP="008A73C2">
            <w:pPr>
              <w:tabs>
                <w:tab w:val="center" w:pos="4819"/>
              </w:tabs>
              <w:suppressAutoHyphens/>
              <w:spacing w:line="240" w:lineRule="auto"/>
              <w:ind w:firstLine="0"/>
              <w:rPr>
                <w:spacing w:val="-3"/>
                <w:lang w:val="en-US"/>
              </w:rPr>
            </w:pPr>
            <m:oMath>
              <m:r>
                <w:rPr>
                  <w:rFonts w:ascii="Cambria Math" w:eastAsia="Times New Roman" w:hAnsi="Cambria Math"/>
                  <w:lang w:val="en-GB" w:eastAsia="it-IT"/>
                </w:rPr>
                <m:t>GPD</m:t>
              </m:r>
            </m:oMath>
            <w:r w:rsidRPr="005C3FE9">
              <w:rPr>
                <w:rFonts w:ascii="Times New Roman" w:hAnsi="Times New Roman"/>
                <w:spacing w:val="-3"/>
                <w:lang w:val="en-US"/>
              </w:rPr>
              <w:t xml:space="preserve"> (W m</w:t>
            </w:r>
            <w:r w:rsidRPr="005C3FE9">
              <w:rPr>
                <w:rFonts w:ascii="Times New Roman" w:hAnsi="Times New Roman"/>
                <w:spacing w:val="-3"/>
                <w:vertAlign w:val="superscript"/>
                <w:lang w:val="en-US"/>
              </w:rPr>
              <w:t>-2</w:t>
            </w:r>
            <w:r w:rsidRPr="005C3FE9">
              <w:rPr>
                <w:rFonts w:ascii="Times New Roman" w:hAnsi="Times New Roman"/>
                <w:spacing w:val="-3"/>
                <w:lang w:val="en-US"/>
              </w:rPr>
              <w:t>)</w:t>
            </w:r>
          </w:p>
        </w:tc>
        <w:tc>
          <w:tcPr>
            <w:tcW w:w="6370" w:type="dxa"/>
          </w:tcPr>
          <w:p w14:paraId="2A13984E" w14:textId="77777777" w:rsidR="005C3FE9" w:rsidRPr="005C3FE9" w:rsidRDefault="005C3FE9" w:rsidP="008A73C2">
            <w:pPr>
              <w:tabs>
                <w:tab w:val="center" w:pos="4819"/>
              </w:tabs>
              <w:suppressAutoHyphens/>
              <w:spacing w:line="240" w:lineRule="auto"/>
              <w:ind w:firstLine="0"/>
              <w:rPr>
                <w:spacing w:val="-3"/>
                <w:lang w:val="en-US"/>
              </w:rPr>
            </w:pPr>
            <w:r w:rsidRPr="005C3FE9">
              <w:rPr>
                <w:rFonts w:ascii="Times New Roman" w:hAnsi="Times New Roman"/>
                <w:spacing w:val="-3"/>
                <w:lang w:val="en-US"/>
              </w:rPr>
              <w:t>Gross Power Density</w:t>
            </w:r>
          </w:p>
        </w:tc>
      </w:tr>
      <w:tr w:rsidR="005C3FE9" w:rsidRPr="005C3FE9" w14:paraId="44642F3C" w14:textId="77777777" w:rsidTr="008A73C2">
        <w:tc>
          <w:tcPr>
            <w:tcW w:w="2700" w:type="dxa"/>
          </w:tcPr>
          <w:p w14:paraId="7D76482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h</m:t>
              </m:r>
            </m:oMath>
            <w:r w:rsidRPr="005C3FE9">
              <w:rPr>
                <w:rFonts w:ascii="Times New Roman" w:hAnsi="Times New Roman"/>
                <w:spacing w:val="-3"/>
                <w:lang w:val="en-US"/>
              </w:rPr>
              <w:t xml:space="preserve"> </w:t>
            </w:r>
          </w:p>
        </w:tc>
        <w:tc>
          <w:tcPr>
            <w:tcW w:w="6370" w:type="dxa"/>
          </w:tcPr>
          <w:p w14:paraId="3DBADAAF"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equality constraint function</w:t>
            </w:r>
          </w:p>
        </w:tc>
      </w:tr>
      <w:tr w:rsidR="005C3FE9" w:rsidRPr="005C3FE9" w14:paraId="607EAAA6" w14:textId="77777777" w:rsidTr="008A73C2">
        <w:tc>
          <w:tcPr>
            <w:tcW w:w="2700" w:type="dxa"/>
          </w:tcPr>
          <w:p w14:paraId="5274EB7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eastAsia="Times New Roman" w:hAnsi="Cambria Math"/>
                  <w:lang w:val="en-GB" w:eastAsia="it-IT"/>
                </w:rPr>
                <m:t>i</m:t>
              </m:r>
            </m:oMath>
            <w:r w:rsidRPr="005C3FE9">
              <w:rPr>
                <w:rFonts w:ascii="Times New Roman" w:hAnsi="Times New Roman"/>
                <w:spacing w:val="-3"/>
                <w:lang w:val="en-US"/>
              </w:rPr>
              <w:t xml:space="preserve"> (A m</w:t>
            </w:r>
            <w:r w:rsidRPr="005C3FE9">
              <w:rPr>
                <w:rFonts w:ascii="Times New Roman" w:hAnsi="Times New Roman"/>
                <w:spacing w:val="-3"/>
                <w:vertAlign w:val="superscript"/>
                <w:lang w:val="en-US"/>
              </w:rPr>
              <w:t>-2</w:t>
            </w:r>
            <w:r w:rsidRPr="005C3FE9">
              <w:rPr>
                <w:rFonts w:ascii="Times New Roman" w:hAnsi="Times New Roman"/>
                <w:spacing w:val="-3"/>
                <w:lang w:val="en-US"/>
              </w:rPr>
              <w:t>)</w:t>
            </w:r>
          </w:p>
        </w:tc>
        <w:tc>
          <w:tcPr>
            <w:tcW w:w="6370" w:type="dxa"/>
          </w:tcPr>
          <w:p w14:paraId="6A79DF7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current density</w:t>
            </w:r>
          </w:p>
        </w:tc>
      </w:tr>
      <w:tr w:rsidR="005C3FE9" w:rsidRPr="005C3FE9" w14:paraId="0A17C208" w14:textId="77777777" w:rsidTr="008A73C2">
        <w:tc>
          <w:tcPr>
            <w:tcW w:w="2700" w:type="dxa"/>
          </w:tcPr>
          <w:p w14:paraId="76659B0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L</m:t>
              </m:r>
            </m:oMath>
            <w:r w:rsidRPr="005C3FE9">
              <w:rPr>
                <w:rFonts w:ascii="Times New Roman" w:hAnsi="Times New Roman"/>
                <w:spacing w:val="-3"/>
                <w:lang w:val="en-US"/>
              </w:rPr>
              <w:t xml:space="preserve"> (m)</w:t>
            </w:r>
          </w:p>
        </w:tc>
        <w:tc>
          <w:tcPr>
            <w:tcW w:w="6370" w:type="dxa"/>
          </w:tcPr>
          <w:p w14:paraId="32F8B3D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spacer length</w:t>
            </w:r>
          </w:p>
        </w:tc>
      </w:tr>
      <w:tr w:rsidR="005C3FE9" w:rsidRPr="005C3FE9" w14:paraId="51CD5D1E" w14:textId="77777777" w:rsidTr="008A73C2">
        <w:tc>
          <w:tcPr>
            <w:tcW w:w="2700" w:type="dxa"/>
          </w:tcPr>
          <w:p w14:paraId="4C7B639A" w14:textId="77777777" w:rsidR="005C3FE9" w:rsidRPr="005C3FE9" w:rsidRDefault="00000000" w:rsidP="008A73C2">
            <w:pPr>
              <w:tabs>
                <w:tab w:val="center" w:pos="4819"/>
              </w:tabs>
              <w:suppressAutoHyphens/>
              <w:spacing w:line="240" w:lineRule="auto"/>
              <w:ind w:firstLine="0"/>
              <w:rPr>
                <w:rFonts w:ascii="Times New Roman" w:hAnsi="Times New Roman"/>
                <w:spacing w:val="-3"/>
                <w:lang w:val="en-US"/>
              </w:rPr>
            </w:pPr>
            <m:oMath>
              <m:sSub>
                <m:sSubPr>
                  <m:ctrlPr>
                    <w:rPr>
                      <w:rFonts w:ascii="Cambria Math" w:hAnsi="Cambria Math"/>
                      <w:spacing w:val="-3"/>
                      <w:lang w:val="en-US"/>
                    </w:rPr>
                  </m:ctrlPr>
                </m:sSubPr>
                <m:e>
                  <m:r>
                    <w:rPr>
                      <w:rFonts w:ascii="Cambria Math" w:hAnsi="Cambria Math"/>
                      <w:spacing w:val="-3"/>
                      <w:lang w:val="en-US"/>
                    </w:rPr>
                    <m:t>L</m:t>
                  </m:r>
                </m:e>
                <m:sub>
                  <m:r>
                    <w:rPr>
                      <w:rFonts w:ascii="Cambria Math" w:hAnsi="Cambria Math"/>
                      <w:spacing w:val="-3"/>
                      <w:lang w:val="en-US"/>
                    </w:rPr>
                    <m:t>p</m:t>
                  </m:r>
                </m:sub>
              </m:sSub>
            </m:oMath>
            <w:r w:rsidR="005C3FE9" w:rsidRPr="005C3FE9">
              <w:rPr>
                <w:rFonts w:ascii="Times New Roman" w:hAnsi="Times New Roman"/>
                <w:spacing w:val="-3"/>
                <w:lang w:val="en-US"/>
              </w:rPr>
              <w:t xml:space="preserve"> (ml m</w:t>
            </w:r>
            <w:r w:rsidR="005C3FE9" w:rsidRPr="005C3FE9">
              <w:rPr>
                <w:rFonts w:ascii="Times New Roman" w:hAnsi="Times New Roman"/>
                <w:spacing w:val="-3"/>
                <w:vertAlign w:val="superscript"/>
                <w:lang w:val="en-US"/>
              </w:rPr>
              <w:t>-2</w:t>
            </w:r>
            <w:r w:rsidR="005C3FE9" w:rsidRPr="005C3FE9">
              <w:rPr>
                <w:rFonts w:ascii="Times New Roman" w:hAnsi="Times New Roman"/>
                <w:spacing w:val="-3"/>
                <w:lang w:val="en-US"/>
              </w:rPr>
              <w:t xml:space="preserve"> h</w:t>
            </w:r>
            <w:r w:rsidR="005C3FE9" w:rsidRPr="005C3FE9">
              <w:rPr>
                <w:rFonts w:ascii="Times New Roman" w:hAnsi="Times New Roman"/>
                <w:spacing w:val="-3"/>
                <w:vertAlign w:val="superscript"/>
                <w:lang w:val="en-US"/>
              </w:rPr>
              <w:t>-1</w:t>
            </w:r>
            <w:r w:rsidR="005C3FE9" w:rsidRPr="005C3FE9">
              <w:rPr>
                <w:rFonts w:ascii="Times New Roman" w:hAnsi="Times New Roman"/>
                <w:spacing w:val="-3"/>
                <w:lang w:val="en-US"/>
              </w:rPr>
              <w:t xml:space="preserve"> bar)</w:t>
            </w:r>
          </w:p>
        </w:tc>
        <w:tc>
          <w:tcPr>
            <w:tcW w:w="6370" w:type="dxa"/>
          </w:tcPr>
          <w:p w14:paraId="34A8FBB7"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osmotic permeability</w:t>
            </w:r>
          </w:p>
        </w:tc>
      </w:tr>
      <w:tr w:rsidR="005C3FE9" w:rsidRPr="005C3FE9" w14:paraId="542564B5" w14:textId="77777777" w:rsidTr="008A73C2">
        <w:tc>
          <w:tcPr>
            <w:tcW w:w="2700" w:type="dxa"/>
          </w:tcPr>
          <w:p w14:paraId="4E7A263C"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N</m:t>
              </m:r>
            </m:oMath>
            <w:r w:rsidRPr="005C3FE9">
              <w:rPr>
                <w:rFonts w:ascii="Times New Roman" w:hAnsi="Times New Roman"/>
                <w:spacing w:val="-3"/>
                <w:lang w:val="en-US"/>
              </w:rPr>
              <w:t xml:space="preserve"> (-)</w:t>
            </w:r>
          </w:p>
        </w:tc>
        <w:tc>
          <w:tcPr>
            <w:tcW w:w="6370" w:type="dxa"/>
          </w:tcPr>
          <w:p w14:paraId="3F19999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number of triplets</w:t>
            </w:r>
          </w:p>
        </w:tc>
      </w:tr>
      <w:tr w:rsidR="005C3FE9" w:rsidRPr="005C3FE9" w14:paraId="18A1AB5E" w14:textId="77777777" w:rsidTr="008A73C2">
        <w:tc>
          <w:tcPr>
            <w:tcW w:w="2700" w:type="dxa"/>
          </w:tcPr>
          <w:p w14:paraId="39955875" w14:textId="77777777" w:rsidR="005C3FE9" w:rsidRPr="005C3FE9" w:rsidRDefault="00000000" w:rsidP="008A73C2">
            <w:pPr>
              <w:tabs>
                <w:tab w:val="center" w:pos="4819"/>
              </w:tabs>
              <w:suppressAutoHyphens/>
              <w:spacing w:line="240" w:lineRule="auto"/>
              <w:ind w:firstLine="0"/>
              <w:rPr>
                <w:rFonts w:ascii="Times New Roman" w:hAnsi="Times New Roman"/>
                <w:spacing w:val="-3"/>
                <w:lang w:val="en-US"/>
              </w:rPr>
            </w:pPr>
            <m:oMath>
              <m:sSub>
                <m:sSubPr>
                  <m:ctrlPr>
                    <w:rPr>
                      <w:rFonts w:ascii="Cambria Math" w:hAnsi="Cambria Math"/>
                      <w:i/>
                      <w:spacing w:val="-3"/>
                      <w:lang w:val="en-US"/>
                    </w:rPr>
                  </m:ctrlPr>
                </m:sSubPr>
                <m:e>
                  <m:r>
                    <w:rPr>
                      <w:rFonts w:ascii="Cambria Math" w:hAnsi="Cambria Math"/>
                      <w:spacing w:val="-3"/>
                      <w:lang w:val="en-US"/>
                    </w:rPr>
                    <m:t>N</m:t>
                  </m:r>
                </m:e>
                <m:sub>
                  <m:r>
                    <w:rPr>
                      <w:rFonts w:ascii="Cambria Math" w:hAnsi="Cambria Math"/>
                      <w:spacing w:val="-3"/>
                      <w:lang w:val="en-US"/>
                    </w:rPr>
                    <m:t>holes</m:t>
                  </m:r>
                </m:sub>
              </m:sSub>
            </m:oMath>
            <w:r w:rsidR="005C3FE9" w:rsidRPr="005C3FE9">
              <w:rPr>
                <w:rFonts w:ascii="Times New Roman" w:hAnsi="Times New Roman"/>
                <w:spacing w:val="-3"/>
                <w:lang w:val="en-US"/>
              </w:rPr>
              <w:t xml:space="preserve"> (-)</w:t>
            </w:r>
          </w:p>
        </w:tc>
        <w:tc>
          <w:tcPr>
            <w:tcW w:w="6370" w:type="dxa"/>
          </w:tcPr>
          <w:p w14:paraId="316F5F24"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number of spacer holes</w:t>
            </w:r>
          </w:p>
        </w:tc>
      </w:tr>
      <w:tr w:rsidR="005C3FE9" w:rsidRPr="00DE3837" w14:paraId="28CC5029" w14:textId="77777777" w:rsidTr="008A73C2">
        <w:tc>
          <w:tcPr>
            <w:tcW w:w="2700" w:type="dxa"/>
          </w:tcPr>
          <w:p w14:paraId="0D37ECF9" w14:textId="77777777" w:rsidR="005C3FE9" w:rsidRPr="005C3FE9" w:rsidRDefault="00000000" w:rsidP="008A73C2">
            <w:pPr>
              <w:tabs>
                <w:tab w:val="center" w:pos="4819"/>
              </w:tabs>
              <w:suppressAutoHyphens/>
              <w:spacing w:line="240" w:lineRule="auto"/>
              <w:ind w:firstLine="0"/>
              <w:rPr>
                <w:spacing w:val="-3"/>
                <w:lang w:val="en-US"/>
              </w:rPr>
            </w:pPr>
            <m:oMath>
              <m:sSub>
                <m:sSubPr>
                  <m:ctrlPr>
                    <w:rPr>
                      <w:rFonts w:ascii="Cambria Math" w:hAnsi="Cambria Math"/>
                      <w:i/>
                      <w:spacing w:val="-3"/>
                      <w:lang w:val="en-US"/>
                    </w:rPr>
                  </m:ctrlPr>
                </m:sSubPr>
                <m:e>
                  <m:r>
                    <w:rPr>
                      <w:rFonts w:ascii="Cambria Math" w:hAnsi="Cambria Math"/>
                      <w:spacing w:val="-3"/>
                      <w:lang w:val="en-US"/>
                    </w:rPr>
                    <m:t>NED</m:t>
                  </m:r>
                </m:e>
                <m:sub>
                  <m:r>
                    <w:rPr>
                      <w:rFonts w:ascii="Cambria Math" w:hAnsi="Cambria Math"/>
                      <w:spacing w:val="-3"/>
                      <w:lang w:val="en-US"/>
                    </w:rPr>
                    <m:t>v,th</m:t>
                  </m:r>
                </m:sub>
              </m:sSub>
            </m:oMath>
            <w:r w:rsidR="005C3FE9" w:rsidRPr="005C3FE9">
              <w:rPr>
                <w:rFonts w:ascii="Times New Roman" w:hAnsi="Times New Roman"/>
                <w:spacing w:val="-3"/>
                <w:lang w:val="en-US"/>
              </w:rPr>
              <w:t xml:space="preserve"> (kWh kg</w:t>
            </w:r>
            <w:r w:rsidR="005C3FE9" w:rsidRPr="005C3FE9">
              <w:rPr>
                <w:rFonts w:ascii="Times New Roman" w:hAnsi="Times New Roman"/>
                <w:spacing w:val="-3"/>
                <w:vertAlign w:val="superscript"/>
                <w:lang w:val="en-US"/>
              </w:rPr>
              <w:t>-1</w:t>
            </w:r>
            <w:r w:rsidR="005C3FE9" w:rsidRPr="005C3FE9">
              <w:rPr>
                <w:rFonts w:ascii="Times New Roman" w:hAnsi="Times New Roman"/>
                <w:spacing w:val="-3"/>
                <w:lang w:val="en-US"/>
              </w:rPr>
              <w:t>)</w:t>
            </w:r>
          </w:p>
        </w:tc>
        <w:tc>
          <w:tcPr>
            <w:tcW w:w="6370" w:type="dxa"/>
          </w:tcPr>
          <w:p w14:paraId="358ACC4C"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theoretical net discharge energy density</w:t>
            </w:r>
          </w:p>
        </w:tc>
      </w:tr>
      <w:tr w:rsidR="005C3FE9" w:rsidRPr="00DE3837" w14:paraId="4CDEF9B4" w14:textId="77777777" w:rsidTr="008A73C2">
        <w:tc>
          <w:tcPr>
            <w:tcW w:w="2700" w:type="dxa"/>
          </w:tcPr>
          <w:p w14:paraId="412BF27C" w14:textId="77777777" w:rsidR="005C3FE9" w:rsidRPr="005C3FE9" w:rsidRDefault="00000000" w:rsidP="008A73C2">
            <w:pPr>
              <w:tabs>
                <w:tab w:val="center" w:pos="4819"/>
              </w:tabs>
              <w:suppressAutoHyphens/>
              <w:spacing w:line="240" w:lineRule="auto"/>
              <w:ind w:firstLine="0"/>
              <w:rPr>
                <w:spacing w:val="-3"/>
                <w:lang w:val="en-US"/>
              </w:rPr>
            </w:pPr>
            <m:oMath>
              <m:sSub>
                <m:sSubPr>
                  <m:ctrlPr>
                    <w:rPr>
                      <w:rFonts w:ascii="Cambria Math" w:hAnsi="Cambria Math"/>
                      <w:i/>
                      <w:spacing w:val="-3"/>
                      <w:lang w:val="en-US"/>
                    </w:rPr>
                  </m:ctrlPr>
                </m:sSubPr>
                <m:e>
                  <m:r>
                    <w:rPr>
                      <w:rFonts w:ascii="Cambria Math" w:hAnsi="Cambria Math"/>
                      <w:spacing w:val="-3"/>
                      <w:lang w:val="en-US"/>
                    </w:rPr>
                    <m:t>NED</m:t>
                  </m:r>
                </m:e>
                <m:sub>
                  <m:r>
                    <w:rPr>
                      <w:rFonts w:ascii="Cambria Math" w:hAnsi="Cambria Math"/>
                      <w:spacing w:val="-3"/>
                      <w:lang w:val="en-US"/>
                    </w:rPr>
                    <m:t>v</m:t>
                  </m:r>
                </m:sub>
              </m:sSub>
            </m:oMath>
            <w:r w:rsidR="005C3FE9" w:rsidRPr="005C3FE9">
              <w:rPr>
                <w:rFonts w:ascii="Times New Roman" w:hAnsi="Times New Roman"/>
                <w:spacing w:val="-3"/>
                <w:lang w:val="en-US"/>
              </w:rPr>
              <w:t xml:space="preserve"> (kWh kg</w:t>
            </w:r>
            <w:r w:rsidR="005C3FE9" w:rsidRPr="005C3FE9">
              <w:rPr>
                <w:rFonts w:ascii="Times New Roman" w:hAnsi="Times New Roman"/>
                <w:spacing w:val="-3"/>
                <w:vertAlign w:val="superscript"/>
                <w:lang w:val="en-US"/>
              </w:rPr>
              <w:t>-1</w:t>
            </w:r>
            <w:r w:rsidR="005C3FE9" w:rsidRPr="005C3FE9">
              <w:rPr>
                <w:rFonts w:ascii="Times New Roman" w:hAnsi="Times New Roman"/>
                <w:spacing w:val="-3"/>
                <w:lang w:val="en-US"/>
              </w:rPr>
              <w:t>)</w:t>
            </w:r>
          </w:p>
        </w:tc>
        <w:tc>
          <w:tcPr>
            <w:tcW w:w="6370" w:type="dxa"/>
          </w:tcPr>
          <w:p w14:paraId="4E0264B9"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actual net discharge energy density</w:t>
            </w:r>
          </w:p>
        </w:tc>
      </w:tr>
      <w:tr w:rsidR="005C3FE9" w:rsidRPr="005C3FE9" w14:paraId="2F272153" w14:textId="77777777" w:rsidTr="008A73C2">
        <w:tc>
          <w:tcPr>
            <w:tcW w:w="2700" w:type="dxa"/>
          </w:tcPr>
          <w:p w14:paraId="211E48D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NPD</m:t>
              </m:r>
            </m:oMath>
            <w:r w:rsidRPr="005C3FE9">
              <w:rPr>
                <w:rFonts w:ascii="Times New Roman" w:hAnsi="Times New Roman"/>
                <w:spacing w:val="-3"/>
                <w:lang w:val="en-US"/>
              </w:rPr>
              <w:t xml:space="preserve"> (W m</w:t>
            </w:r>
            <w:r w:rsidRPr="005C3FE9">
              <w:rPr>
                <w:rFonts w:ascii="Times New Roman" w:hAnsi="Times New Roman"/>
                <w:spacing w:val="-3"/>
                <w:vertAlign w:val="superscript"/>
                <w:lang w:val="en-US"/>
              </w:rPr>
              <w:t>-2</w:t>
            </w:r>
            <w:r w:rsidRPr="005C3FE9">
              <w:rPr>
                <w:rFonts w:ascii="Times New Roman" w:hAnsi="Times New Roman"/>
                <w:spacing w:val="-3"/>
                <w:lang w:val="en-US"/>
              </w:rPr>
              <w:t>)</w:t>
            </w:r>
          </w:p>
        </w:tc>
        <w:tc>
          <w:tcPr>
            <w:tcW w:w="6370" w:type="dxa"/>
          </w:tcPr>
          <w:p w14:paraId="21DCD01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Net Power Density</w:t>
            </w:r>
          </w:p>
        </w:tc>
      </w:tr>
      <w:tr w:rsidR="00B05520" w:rsidRPr="00DE3837" w14:paraId="2E446DFE" w14:textId="77777777" w:rsidTr="008A73C2">
        <w:tc>
          <w:tcPr>
            <w:tcW w:w="2700" w:type="dxa"/>
          </w:tcPr>
          <w:p w14:paraId="5C58A37C" w14:textId="4A0CC9BF" w:rsidR="00B05520" w:rsidRDefault="00B05520" w:rsidP="008A73C2">
            <w:pPr>
              <w:tabs>
                <w:tab w:val="center" w:pos="4819"/>
              </w:tabs>
              <w:suppressAutoHyphens/>
              <w:spacing w:line="240" w:lineRule="auto"/>
              <w:ind w:firstLine="0"/>
              <w:rPr>
                <w:spacing w:val="-3"/>
                <w:lang w:val="en-US"/>
              </w:rPr>
            </w:pPr>
            <m:oMath>
              <m:r>
                <w:rPr>
                  <w:rFonts w:ascii="Cambria Math" w:hAnsi="Cambria Math"/>
                  <w:spacing w:val="-3"/>
                  <w:lang w:val="en-US"/>
                </w:rPr>
                <m:t>PDUV</m:t>
              </m:r>
            </m:oMath>
            <w:r w:rsidRPr="00B05520">
              <w:rPr>
                <w:rFonts w:ascii="Times New Roman" w:hAnsi="Times New Roman"/>
                <w:spacing w:val="-3"/>
                <w:lang w:val="en-US"/>
              </w:rPr>
              <w:t xml:space="preserve"> (</w:t>
            </w:r>
            <w:r>
              <w:rPr>
                <w:rFonts w:ascii="Times New Roman" w:hAnsi="Times New Roman"/>
                <w:spacing w:val="-3"/>
                <w:lang w:val="en-US"/>
              </w:rPr>
              <w:t>W L</w:t>
            </w:r>
            <w:r w:rsidRPr="00B05520">
              <w:rPr>
                <w:rFonts w:ascii="Times New Roman" w:hAnsi="Times New Roman"/>
                <w:spacing w:val="-3"/>
                <w:vertAlign w:val="superscript"/>
                <w:lang w:val="en-US"/>
              </w:rPr>
              <w:t>-1</w:t>
            </w:r>
            <w:r w:rsidRPr="00B05520">
              <w:rPr>
                <w:rFonts w:ascii="Times New Roman" w:hAnsi="Times New Roman"/>
                <w:spacing w:val="-3"/>
                <w:lang w:val="en-US"/>
              </w:rPr>
              <w:t>)</w:t>
            </w:r>
          </w:p>
        </w:tc>
        <w:tc>
          <w:tcPr>
            <w:tcW w:w="6370" w:type="dxa"/>
          </w:tcPr>
          <w:p w14:paraId="4F84A1EA" w14:textId="5739C1D8" w:rsidR="00B05520" w:rsidRPr="00B05520" w:rsidRDefault="00B05520" w:rsidP="008A73C2">
            <w:pPr>
              <w:tabs>
                <w:tab w:val="center" w:pos="4819"/>
              </w:tabs>
              <w:suppressAutoHyphens/>
              <w:spacing w:line="240" w:lineRule="auto"/>
              <w:ind w:firstLine="0"/>
              <w:rPr>
                <w:rFonts w:ascii="Times New Roman" w:hAnsi="Times New Roman"/>
                <w:spacing w:val="-3"/>
                <w:lang w:val="en-US"/>
              </w:rPr>
            </w:pPr>
            <w:r w:rsidRPr="00B05520">
              <w:rPr>
                <w:rFonts w:ascii="Times New Roman" w:hAnsi="Times New Roman"/>
                <w:spacing w:val="-3"/>
                <w:lang w:val="en-US"/>
              </w:rPr>
              <w:t>Power density per unit volume</w:t>
            </w:r>
          </w:p>
        </w:tc>
      </w:tr>
      <w:tr w:rsidR="005C3FE9" w:rsidRPr="005C3FE9" w14:paraId="19BC3EE1" w14:textId="77777777" w:rsidTr="008A73C2">
        <w:tc>
          <w:tcPr>
            <w:tcW w:w="2700" w:type="dxa"/>
          </w:tcPr>
          <w:p w14:paraId="0B363E6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PPD</m:t>
              </m:r>
            </m:oMath>
            <w:r w:rsidRPr="005C3FE9">
              <w:rPr>
                <w:rFonts w:ascii="Times New Roman" w:hAnsi="Times New Roman"/>
                <w:spacing w:val="-3"/>
                <w:lang w:val="en-US"/>
              </w:rPr>
              <w:t xml:space="preserve"> (W m</w:t>
            </w:r>
            <w:r w:rsidRPr="005C3FE9">
              <w:rPr>
                <w:rFonts w:ascii="Times New Roman" w:hAnsi="Times New Roman"/>
                <w:spacing w:val="-3"/>
                <w:vertAlign w:val="superscript"/>
                <w:lang w:val="en-US"/>
              </w:rPr>
              <w:t>-2</w:t>
            </w:r>
            <w:r w:rsidRPr="005C3FE9">
              <w:rPr>
                <w:rFonts w:ascii="Times New Roman" w:hAnsi="Times New Roman"/>
                <w:spacing w:val="-3"/>
                <w:lang w:val="en-US"/>
              </w:rPr>
              <w:t>)</w:t>
            </w:r>
          </w:p>
        </w:tc>
        <w:tc>
          <w:tcPr>
            <w:tcW w:w="6370" w:type="dxa"/>
          </w:tcPr>
          <w:p w14:paraId="3B03BED2"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pumping power density</w:t>
            </w:r>
          </w:p>
        </w:tc>
      </w:tr>
      <w:tr w:rsidR="005C3FE9" w:rsidRPr="005C3FE9" w14:paraId="537227E9" w14:textId="77777777" w:rsidTr="008A73C2">
        <w:tc>
          <w:tcPr>
            <w:tcW w:w="2700" w:type="dxa"/>
          </w:tcPr>
          <w:p w14:paraId="65C5073E"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R</m:t>
              </m:r>
            </m:oMath>
            <w:r w:rsidRPr="005C3FE9">
              <w:rPr>
                <w:rFonts w:ascii="Times New Roman" w:hAnsi="Times New Roman"/>
                <w:spacing w:val="-3"/>
                <w:lang w:val="en-US"/>
              </w:rPr>
              <w:t xml:space="preserve"> (</w:t>
            </w:r>
            <w:r w:rsidRPr="005C3FE9">
              <w:rPr>
                <w:rFonts w:ascii="Times New Roman" w:hAnsi="Times New Roman"/>
                <w:lang w:val="en-GB"/>
              </w:rPr>
              <w:t>Ω cm</w:t>
            </w:r>
            <w:r w:rsidRPr="005C3FE9">
              <w:rPr>
                <w:rFonts w:ascii="Times New Roman" w:hAnsi="Times New Roman"/>
                <w:vertAlign w:val="superscript"/>
                <w:lang w:val="en-GB"/>
              </w:rPr>
              <w:t>2</w:t>
            </w:r>
            <w:r w:rsidRPr="005C3FE9">
              <w:rPr>
                <w:rFonts w:ascii="Times New Roman" w:hAnsi="Times New Roman"/>
                <w:spacing w:val="-3"/>
                <w:lang w:val="en-US"/>
              </w:rPr>
              <w:t>)</w:t>
            </w:r>
          </w:p>
        </w:tc>
        <w:tc>
          <w:tcPr>
            <w:tcW w:w="6370" w:type="dxa"/>
          </w:tcPr>
          <w:p w14:paraId="52B3B6A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generic areal resistance</w:t>
            </w:r>
          </w:p>
        </w:tc>
      </w:tr>
      <w:tr w:rsidR="005C3FE9" w:rsidRPr="005C3FE9" w14:paraId="45A67F6B" w14:textId="77777777" w:rsidTr="008A73C2">
        <w:tc>
          <w:tcPr>
            <w:tcW w:w="2700" w:type="dxa"/>
          </w:tcPr>
          <w:p w14:paraId="5D720549"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RTE</m:t>
              </m:r>
            </m:oMath>
            <w:r w:rsidRPr="005C3FE9">
              <w:rPr>
                <w:rFonts w:ascii="Times New Roman" w:hAnsi="Times New Roman"/>
                <w:spacing w:val="-3"/>
                <w:lang w:val="en-US"/>
              </w:rPr>
              <w:t xml:space="preserve"> (-)</w:t>
            </w:r>
          </w:p>
        </w:tc>
        <w:tc>
          <w:tcPr>
            <w:tcW w:w="6370" w:type="dxa"/>
          </w:tcPr>
          <w:p w14:paraId="7A41B41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Gross Round Trip Efficiency</w:t>
            </w:r>
          </w:p>
        </w:tc>
      </w:tr>
      <w:tr w:rsidR="005C3FE9" w:rsidRPr="005C3FE9" w14:paraId="1A3BC894" w14:textId="77777777" w:rsidTr="008A73C2">
        <w:tc>
          <w:tcPr>
            <w:tcW w:w="2700" w:type="dxa"/>
          </w:tcPr>
          <w:p w14:paraId="1F72F408" w14:textId="77777777" w:rsidR="005C3FE9" w:rsidRPr="005C3FE9" w:rsidRDefault="00000000" w:rsidP="008A73C2">
            <w:pPr>
              <w:tabs>
                <w:tab w:val="center" w:pos="4819"/>
              </w:tabs>
              <w:suppressAutoHyphens/>
              <w:spacing w:line="240" w:lineRule="auto"/>
              <w:ind w:firstLine="0"/>
              <w:rPr>
                <w:rFonts w:ascii="Times New Roman" w:hAnsi="Times New Roman"/>
                <w:spacing w:val="-3"/>
                <w:lang w:val="en-US"/>
              </w:rPr>
            </w:pPr>
            <m:oMath>
              <m:sSub>
                <m:sSubPr>
                  <m:ctrlPr>
                    <w:rPr>
                      <w:rFonts w:ascii="Cambria Math" w:hAnsi="Cambria Math"/>
                      <w:i/>
                      <w:spacing w:val="-3"/>
                      <w:lang w:val="en-US"/>
                    </w:rPr>
                  </m:ctrlPr>
                </m:sSubPr>
                <m:e>
                  <m:r>
                    <w:rPr>
                      <w:rFonts w:ascii="Cambria Math" w:hAnsi="Cambria Math"/>
                      <w:spacing w:val="-3"/>
                      <w:lang w:val="en-US"/>
                    </w:rPr>
                    <m:t>RTE</m:t>
                  </m:r>
                </m:e>
                <m:sub>
                  <m:r>
                    <w:rPr>
                      <w:rFonts w:ascii="Cambria Math" w:hAnsi="Cambria Math"/>
                      <w:spacing w:val="-3"/>
                      <w:lang w:val="en-US"/>
                    </w:rPr>
                    <m:t>net</m:t>
                  </m:r>
                </m:sub>
              </m:sSub>
            </m:oMath>
            <w:r w:rsidR="005C3FE9" w:rsidRPr="005C3FE9">
              <w:rPr>
                <w:rFonts w:ascii="Times New Roman" w:hAnsi="Times New Roman"/>
                <w:spacing w:val="-3"/>
                <w:lang w:val="en-US"/>
              </w:rPr>
              <w:t xml:space="preserve"> (-)</w:t>
            </w:r>
          </w:p>
        </w:tc>
        <w:tc>
          <w:tcPr>
            <w:tcW w:w="6370" w:type="dxa"/>
          </w:tcPr>
          <w:p w14:paraId="18088750"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Net Round Trip Efficiency</w:t>
            </w:r>
          </w:p>
        </w:tc>
      </w:tr>
      <w:tr w:rsidR="005C3FE9" w:rsidRPr="005C3FE9" w14:paraId="4C783894" w14:textId="77777777" w:rsidTr="008A73C2">
        <w:tc>
          <w:tcPr>
            <w:tcW w:w="2700" w:type="dxa"/>
          </w:tcPr>
          <w:p w14:paraId="028A984E"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t</m:t>
              </m:r>
            </m:oMath>
            <w:r w:rsidRPr="005C3FE9">
              <w:rPr>
                <w:rFonts w:ascii="Times New Roman" w:hAnsi="Times New Roman"/>
                <w:spacing w:val="-3"/>
                <w:lang w:val="en-US"/>
              </w:rPr>
              <w:t xml:space="preserve"> (s)</w:t>
            </w:r>
          </w:p>
        </w:tc>
        <w:tc>
          <w:tcPr>
            <w:tcW w:w="6370" w:type="dxa"/>
          </w:tcPr>
          <w:p w14:paraId="1A01A734"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time</w:t>
            </w:r>
          </w:p>
        </w:tc>
      </w:tr>
      <w:tr w:rsidR="005C3FE9" w:rsidRPr="005C3FE9" w14:paraId="11461009" w14:textId="77777777" w:rsidTr="008A73C2">
        <w:tc>
          <w:tcPr>
            <w:tcW w:w="2700" w:type="dxa"/>
          </w:tcPr>
          <w:p w14:paraId="3B1F6992" w14:textId="77777777" w:rsidR="005C3FE9" w:rsidRPr="005C3FE9" w:rsidRDefault="00000000" w:rsidP="008A73C2">
            <w:pPr>
              <w:tabs>
                <w:tab w:val="center" w:pos="4819"/>
              </w:tabs>
              <w:suppressAutoHyphens/>
              <w:spacing w:line="240" w:lineRule="auto"/>
              <w:ind w:firstLine="0"/>
              <w:rPr>
                <w:rFonts w:ascii="Times New Roman" w:hAnsi="Times New Roman"/>
                <w:spacing w:val="-3"/>
                <w:lang w:val="en-US"/>
              </w:rPr>
            </w:pPr>
            <m:oMath>
              <m:sSub>
                <m:sSubPr>
                  <m:ctrlPr>
                    <w:rPr>
                      <w:rFonts w:ascii="Cambria Math" w:hAnsi="Cambria Math"/>
                      <w:i/>
                      <w:spacing w:val="-3"/>
                      <w:lang w:val="en-US"/>
                    </w:rPr>
                  </m:ctrlPr>
                </m:sSubPr>
                <m:e>
                  <m:r>
                    <w:rPr>
                      <w:rFonts w:ascii="Cambria Math" w:hAnsi="Cambria Math"/>
                      <w:spacing w:val="-3"/>
                      <w:lang w:val="en-US"/>
                    </w:rPr>
                    <m:t>u</m:t>
                  </m:r>
                </m:e>
                <m:sub>
                  <m:r>
                    <w:rPr>
                      <w:rFonts w:ascii="Cambria Math" w:hAnsi="Cambria Math"/>
                      <w:spacing w:val="-3"/>
                      <w:lang w:val="en-US"/>
                    </w:rPr>
                    <m:t>ch</m:t>
                  </m:r>
                </m:sub>
              </m:sSub>
            </m:oMath>
            <w:r w:rsidR="005C3FE9" w:rsidRPr="005C3FE9">
              <w:rPr>
                <w:rFonts w:ascii="Times New Roman" w:hAnsi="Times New Roman"/>
                <w:spacing w:val="-3"/>
                <w:lang w:val="en-US"/>
              </w:rPr>
              <w:t xml:space="preserve"> (cm s</w:t>
            </w:r>
            <w:r w:rsidR="005C3FE9" w:rsidRPr="005C3FE9">
              <w:rPr>
                <w:rFonts w:ascii="Times New Roman" w:hAnsi="Times New Roman"/>
                <w:spacing w:val="-3"/>
                <w:vertAlign w:val="superscript"/>
                <w:lang w:val="en-US"/>
              </w:rPr>
              <w:t>-1</w:t>
            </w:r>
            <w:r w:rsidR="005C3FE9" w:rsidRPr="005C3FE9">
              <w:rPr>
                <w:rFonts w:ascii="Times New Roman" w:hAnsi="Times New Roman"/>
                <w:spacing w:val="-3"/>
                <w:lang w:val="en-US"/>
              </w:rPr>
              <w:t>)</w:t>
            </w:r>
          </w:p>
        </w:tc>
        <w:tc>
          <w:tcPr>
            <w:tcW w:w="6370" w:type="dxa"/>
          </w:tcPr>
          <w:p w14:paraId="3F21DDC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mean channel flow velocity</w:t>
            </w:r>
          </w:p>
        </w:tc>
      </w:tr>
      <w:tr w:rsidR="005C3FE9" w:rsidRPr="005C3FE9" w14:paraId="17180E0F" w14:textId="77777777" w:rsidTr="008A73C2">
        <w:tc>
          <w:tcPr>
            <w:tcW w:w="2700" w:type="dxa"/>
          </w:tcPr>
          <w:p w14:paraId="47E1DC9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V</m:t>
              </m:r>
            </m:oMath>
            <w:r w:rsidRPr="005C3FE9">
              <w:rPr>
                <w:rFonts w:ascii="Times New Roman" w:hAnsi="Times New Roman"/>
                <w:spacing w:val="-3"/>
                <w:lang w:val="en-US"/>
              </w:rPr>
              <w:t xml:space="preserve"> (m</w:t>
            </w:r>
            <w:r w:rsidRPr="005C3FE9">
              <w:rPr>
                <w:rFonts w:ascii="Times New Roman" w:hAnsi="Times New Roman"/>
                <w:spacing w:val="-3"/>
                <w:vertAlign w:val="superscript"/>
                <w:lang w:val="en-US"/>
              </w:rPr>
              <w:t>3</w:t>
            </w:r>
            <w:r w:rsidRPr="005C3FE9">
              <w:rPr>
                <w:rFonts w:ascii="Times New Roman" w:hAnsi="Times New Roman"/>
                <w:spacing w:val="-3"/>
                <w:lang w:val="en-US"/>
              </w:rPr>
              <w:t>)</w:t>
            </w:r>
          </w:p>
        </w:tc>
        <w:tc>
          <w:tcPr>
            <w:tcW w:w="6370" w:type="dxa"/>
          </w:tcPr>
          <w:p w14:paraId="3ED89D5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generic volume</w:t>
            </w:r>
          </w:p>
        </w:tc>
      </w:tr>
      <w:tr w:rsidR="005C3FE9" w:rsidRPr="00DE3837" w14:paraId="3F971004" w14:textId="77777777" w:rsidTr="008A73C2">
        <w:tc>
          <w:tcPr>
            <w:tcW w:w="2700" w:type="dxa"/>
          </w:tcPr>
          <w:p w14:paraId="10E022EE" w14:textId="77777777" w:rsidR="005C3FE9" w:rsidRPr="005C3FE9" w:rsidRDefault="00000000" w:rsidP="008A73C2">
            <w:pPr>
              <w:tabs>
                <w:tab w:val="center" w:pos="4819"/>
              </w:tabs>
              <w:suppressAutoHyphens/>
              <w:spacing w:line="240" w:lineRule="auto"/>
              <w:ind w:firstLine="0"/>
              <w:rPr>
                <w:rFonts w:ascii="Times New Roman" w:hAnsi="Times New Roman"/>
                <w:spacing w:val="-3"/>
                <w:lang w:val="en-US"/>
              </w:rPr>
            </w:pPr>
            <m:oMath>
              <m:sSub>
                <m:sSubPr>
                  <m:ctrlPr>
                    <w:rPr>
                      <w:rFonts w:ascii="Cambria Math" w:hAnsi="Cambria Math"/>
                      <w:i/>
                      <w:noProof/>
                      <w:lang w:val="en-US"/>
                    </w:rPr>
                  </m:ctrlPr>
                </m:sSubPr>
                <m:e>
                  <m:r>
                    <w:rPr>
                      <w:rFonts w:ascii="Cambria Math" w:hAnsi="Cambria Math"/>
                      <w:noProof/>
                      <w:lang w:val="en-US"/>
                    </w:rPr>
                    <m:t>X</m:t>
                  </m:r>
                </m:e>
                <m:sub>
                  <m:r>
                    <w:rPr>
                      <w:rFonts w:ascii="Cambria Math" w:hAnsi="Cambria Math"/>
                      <w:noProof/>
                      <w:lang w:val="en-US"/>
                    </w:rPr>
                    <m:t>m</m:t>
                  </m:r>
                </m:sub>
              </m:sSub>
            </m:oMath>
            <w:r w:rsidR="005C3FE9" w:rsidRPr="005C3FE9">
              <w:rPr>
                <w:rFonts w:ascii="Times New Roman" w:hAnsi="Times New Roman"/>
                <w:spacing w:val="-3"/>
                <w:lang w:val="en-US"/>
              </w:rPr>
              <w:t xml:space="preserve"> (mol m</w:t>
            </w:r>
            <w:r w:rsidR="005C3FE9" w:rsidRPr="005C3FE9">
              <w:rPr>
                <w:rFonts w:ascii="Times New Roman" w:hAnsi="Times New Roman"/>
                <w:spacing w:val="-3"/>
                <w:vertAlign w:val="superscript"/>
                <w:lang w:val="en-US"/>
              </w:rPr>
              <w:t>-3</w:t>
            </w:r>
            <w:r w:rsidR="005C3FE9" w:rsidRPr="005C3FE9">
              <w:rPr>
                <w:rFonts w:ascii="Times New Roman" w:hAnsi="Times New Roman"/>
                <w:spacing w:val="-3"/>
                <w:lang w:val="en-US"/>
              </w:rPr>
              <w:t>)</w:t>
            </w:r>
          </w:p>
        </w:tc>
        <w:tc>
          <w:tcPr>
            <w:tcW w:w="6370" w:type="dxa"/>
          </w:tcPr>
          <w:p w14:paraId="01A8B0E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fixed charge density in the membrane</w:t>
            </w:r>
          </w:p>
        </w:tc>
      </w:tr>
      <w:tr w:rsidR="005C3FE9" w:rsidRPr="00DE3837" w14:paraId="65BCC129" w14:textId="77777777" w:rsidTr="008A73C2">
        <w:tc>
          <w:tcPr>
            <w:tcW w:w="2700" w:type="dxa"/>
          </w:tcPr>
          <w:p w14:paraId="214E4698"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x</m:t>
              </m:r>
            </m:oMath>
            <w:r w:rsidRPr="005C3FE9">
              <w:rPr>
                <w:rFonts w:ascii="Times New Roman" w:hAnsi="Times New Roman"/>
                <w:spacing w:val="-3"/>
                <w:lang w:val="en-US"/>
              </w:rPr>
              <w:t xml:space="preserve"> </w:t>
            </w:r>
          </w:p>
        </w:tc>
        <w:tc>
          <w:tcPr>
            <w:tcW w:w="6370" w:type="dxa"/>
          </w:tcPr>
          <w:p w14:paraId="52F6EBB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vector of the decision variables</w:t>
            </w:r>
          </w:p>
        </w:tc>
      </w:tr>
    </w:tbl>
    <w:p w14:paraId="154B3643" w14:textId="77777777" w:rsidR="005C3FE9" w:rsidRPr="005C3FE9" w:rsidRDefault="005C3FE9" w:rsidP="005C3FE9">
      <w:pPr>
        <w:tabs>
          <w:tab w:val="center" w:pos="4819"/>
        </w:tabs>
        <w:suppressAutoHyphens/>
        <w:spacing w:line="240" w:lineRule="auto"/>
        <w:rPr>
          <w:i/>
          <w:spacing w:val="-3"/>
          <w:u w:val="single"/>
          <w:lang w:val="en-US"/>
        </w:rPr>
      </w:pPr>
    </w:p>
    <w:p w14:paraId="016D5F31" w14:textId="77777777" w:rsidR="005C3FE9" w:rsidRPr="005C3FE9" w:rsidRDefault="005C3FE9" w:rsidP="005C3FE9">
      <w:pPr>
        <w:tabs>
          <w:tab w:val="center" w:pos="4819"/>
        </w:tabs>
        <w:suppressAutoHyphens/>
        <w:spacing w:line="240" w:lineRule="auto"/>
        <w:rPr>
          <w:i/>
          <w:spacing w:val="-3"/>
          <w:u w:val="single"/>
        </w:rPr>
      </w:pPr>
      <w:proofErr w:type="spellStart"/>
      <w:r w:rsidRPr="005C3FE9">
        <w:rPr>
          <w:i/>
          <w:spacing w:val="-3"/>
          <w:u w:val="single"/>
        </w:rPr>
        <w:t>Greek</w:t>
      </w:r>
      <w:proofErr w:type="spellEnd"/>
      <w:r w:rsidRPr="005C3FE9">
        <w:rPr>
          <w:i/>
          <w:spacing w:val="-3"/>
          <w:u w:val="single"/>
        </w:rPr>
        <w:t xml:space="preserve"> </w:t>
      </w:r>
      <w:proofErr w:type="spellStart"/>
      <w:r w:rsidRPr="005C3FE9">
        <w:rPr>
          <w:i/>
          <w:spacing w:val="-3"/>
          <w:u w:val="single"/>
        </w:rPr>
        <w:t>letters</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7152"/>
      </w:tblGrid>
      <w:tr w:rsidR="005C3FE9" w:rsidRPr="005C3FE9" w14:paraId="5AB87345" w14:textId="77777777" w:rsidTr="008A73C2">
        <w:tc>
          <w:tcPr>
            <w:tcW w:w="1918" w:type="dxa"/>
          </w:tcPr>
          <w:p w14:paraId="5BE98CC7" w14:textId="77777777" w:rsidR="005C3FE9" w:rsidRPr="005C3FE9" w:rsidRDefault="005C3FE9" w:rsidP="008A73C2">
            <w:pPr>
              <w:tabs>
                <w:tab w:val="center" w:pos="4819"/>
              </w:tabs>
              <w:suppressAutoHyphens/>
              <w:spacing w:line="240" w:lineRule="auto"/>
              <w:ind w:firstLine="0"/>
              <w:rPr>
                <w:rFonts w:ascii="Times New Roman" w:hAnsi="Times New Roman"/>
                <w:spacing w:val="-3"/>
              </w:rPr>
            </w:pPr>
            <w:r w:rsidRPr="005C3FE9">
              <w:rPr>
                <w:rFonts w:ascii="Times New Roman" w:hAnsi="Times New Roman"/>
                <w:spacing w:val="-3"/>
                <w:lang w:val="en-US"/>
              </w:rPr>
              <w:t>ε (-)</w:t>
            </w:r>
          </w:p>
        </w:tc>
        <w:tc>
          <w:tcPr>
            <w:tcW w:w="7152" w:type="dxa"/>
          </w:tcPr>
          <w:p w14:paraId="29CA8E0E"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constraints vector</w:t>
            </w:r>
          </w:p>
        </w:tc>
      </w:tr>
    </w:tbl>
    <w:p w14:paraId="712B0324" w14:textId="77777777" w:rsidR="005C3FE9" w:rsidRPr="005C3FE9" w:rsidRDefault="005C3FE9" w:rsidP="005C3FE9">
      <w:pPr>
        <w:tabs>
          <w:tab w:val="center" w:pos="4819"/>
        </w:tabs>
        <w:suppressAutoHyphens/>
        <w:spacing w:line="240" w:lineRule="auto"/>
        <w:rPr>
          <w:i/>
          <w:spacing w:val="-3"/>
          <w:u w:val="single"/>
          <w:lang w:val="en-US"/>
        </w:rPr>
      </w:pPr>
    </w:p>
    <w:p w14:paraId="1A247D8F" w14:textId="77777777" w:rsidR="005C3FE9" w:rsidRPr="005C3FE9" w:rsidRDefault="005C3FE9" w:rsidP="005C3FE9">
      <w:pPr>
        <w:tabs>
          <w:tab w:val="center" w:pos="4819"/>
        </w:tabs>
        <w:suppressAutoHyphens/>
        <w:spacing w:line="240" w:lineRule="auto"/>
        <w:rPr>
          <w:i/>
          <w:spacing w:val="-3"/>
          <w:u w:val="single"/>
        </w:rPr>
      </w:pPr>
      <w:proofErr w:type="spellStart"/>
      <w:r w:rsidRPr="005C3FE9">
        <w:rPr>
          <w:i/>
          <w:spacing w:val="-3"/>
          <w:u w:val="single"/>
        </w:rPr>
        <w:t>Subscripts</w:t>
      </w:r>
      <w:proofErr w:type="spellEnd"/>
      <w:r w:rsidRPr="005C3FE9">
        <w:rPr>
          <w:i/>
          <w:spacing w:val="-3"/>
          <w:u w:val="single"/>
        </w:rPr>
        <w:t>/</w:t>
      </w:r>
      <w:proofErr w:type="spellStart"/>
      <w:r w:rsidRPr="005C3FE9">
        <w:rPr>
          <w:i/>
          <w:spacing w:val="-3"/>
          <w:u w:val="single"/>
        </w:rPr>
        <w:t>superscripts</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7152"/>
      </w:tblGrid>
      <w:tr w:rsidR="005C3FE9" w:rsidRPr="005C3FE9" w14:paraId="61653C74" w14:textId="77777777" w:rsidTr="008A73C2">
        <w:tc>
          <w:tcPr>
            <w:tcW w:w="1918" w:type="dxa"/>
          </w:tcPr>
          <w:p w14:paraId="04F185A2" w14:textId="77777777" w:rsidR="005C3FE9" w:rsidRPr="005C3FE9" w:rsidRDefault="005C3FE9" w:rsidP="008A73C2">
            <w:pPr>
              <w:tabs>
                <w:tab w:val="center" w:pos="4819"/>
              </w:tabs>
              <w:suppressAutoHyphens/>
              <w:spacing w:line="240" w:lineRule="auto"/>
              <w:ind w:firstLine="0"/>
              <w:rPr>
                <w:rFonts w:ascii="Times New Roman" w:hAnsi="Times New Roman"/>
                <w:spacing w:val="-3"/>
              </w:rPr>
            </w:pPr>
            <m:oMath>
              <m:r>
                <w:rPr>
                  <w:rFonts w:ascii="Cambria Math" w:hAnsi="Cambria Math"/>
                  <w:spacing w:val="-3"/>
                  <w:lang w:val="en-US"/>
                </w:rPr>
                <m:t>a</m:t>
              </m:r>
            </m:oMath>
            <w:r w:rsidRPr="005C3FE9">
              <w:rPr>
                <w:rFonts w:ascii="Times New Roman" w:hAnsi="Times New Roman"/>
                <w:spacing w:val="-3"/>
                <w:lang w:val="en-US"/>
              </w:rPr>
              <w:t xml:space="preserve"> </w:t>
            </w:r>
          </w:p>
        </w:tc>
        <w:tc>
          <w:tcPr>
            <w:tcW w:w="7152" w:type="dxa"/>
          </w:tcPr>
          <w:p w14:paraId="40A0518C"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 xml:space="preserve">acid </w:t>
            </w:r>
          </w:p>
        </w:tc>
      </w:tr>
      <w:tr w:rsidR="005C3FE9" w:rsidRPr="005C3FE9" w14:paraId="7C266DE6" w14:textId="77777777" w:rsidTr="008A73C2">
        <w:tc>
          <w:tcPr>
            <w:tcW w:w="1918" w:type="dxa"/>
          </w:tcPr>
          <w:p w14:paraId="03CD0AC2"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b</m:t>
              </m:r>
            </m:oMath>
            <w:r w:rsidRPr="005C3FE9">
              <w:rPr>
                <w:rFonts w:ascii="Times New Roman" w:hAnsi="Times New Roman"/>
                <w:spacing w:val="-3"/>
                <w:lang w:val="en-US"/>
              </w:rPr>
              <w:t xml:space="preserve"> </w:t>
            </w:r>
          </w:p>
        </w:tc>
        <w:tc>
          <w:tcPr>
            <w:tcW w:w="7152" w:type="dxa"/>
          </w:tcPr>
          <w:p w14:paraId="6C22551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base</w:t>
            </w:r>
          </w:p>
        </w:tc>
      </w:tr>
      <w:tr w:rsidR="005C3FE9" w:rsidRPr="005C3FE9" w14:paraId="6EFA0B90" w14:textId="77777777" w:rsidTr="008A73C2">
        <w:tc>
          <w:tcPr>
            <w:tcW w:w="1918" w:type="dxa"/>
          </w:tcPr>
          <w:p w14:paraId="69531327"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bl</m:t>
              </m:r>
            </m:oMath>
            <w:r w:rsidRPr="005C3FE9">
              <w:rPr>
                <w:rFonts w:ascii="Times New Roman" w:hAnsi="Times New Roman"/>
                <w:spacing w:val="-3"/>
                <w:lang w:val="en-US"/>
              </w:rPr>
              <w:t xml:space="preserve"> </w:t>
            </w:r>
          </w:p>
        </w:tc>
        <w:tc>
          <w:tcPr>
            <w:tcW w:w="7152" w:type="dxa"/>
          </w:tcPr>
          <w:p w14:paraId="3312B01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blank</w:t>
            </w:r>
          </w:p>
        </w:tc>
      </w:tr>
      <w:tr w:rsidR="005C3FE9" w:rsidRPr="005C3FE9" w14:paraId="18D904DB" w14:textId="77777777" w:rsidTr="008A73C2">
        <w:tc>
          <w:tcPr>
            <w:tcW w:w="1918" w:type="dxa"/>
          </w:tcPr>
          <w:p w14:paraId="099A8FC6"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c</m:t>
              </m:r>
            </m:oMath>
            <w:r w:rsidRPr="005C3FE9">
              <w:rPr>
                <w:rFonts w:ascii="Times New Roman" w:hAnsi="Times New Roman"/>
                <w:spacing w:val="-3"/>
                <w:lang w:val="en-US"/>
              </w:rPr>
              <w:t xml:space="preserve"> </w:t>
            </w:r>
          </w:p>
        </w:tc>
        <w:tc>
          <w:tcPr>
            <w:tcW w:w="7152" w:type="dxa"/>
          </w:tcPr>
          <w:p w14:paraId="098A472B"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 xml:space="preserve">charge </w:t>
            </w:r>
          </w:p>
        </w:tc>
      </w:tr>
      <w:tr w:rsidR="005C3FE9" w:rsidRPr="005C3FE9" w14:paraId="702B3C41" w14:textId="77777777" w:rsidTr="008A73C2">
        <w:tc>
          <w:tcPr>
            <w:tcW w:w="1918" w:type="dxa"/>
          </w:tcPr>
          <w:p w14:paraId="589BFCEE" w14:textId="77777777" w:rsidR="005C3FE9" w:rsidRPr="005C3FE9" w:rsidRDefault="005C3FE9" w:rsidP="008A73C2">
            <w:pPr>
              <w:tabs>
                <w:tab w:val="center" w:pos="4819"/>
              </w:tabs>
              <w:suppressAutoHyphens/>
              <w:spacing w:line="240" w:lineRule="auto"/>
              <w:ind w:firstLine="0"/>
              <w:rPr>
                <w:rFonts w:ascii="Times New Roman" w:hAnsi="Times New Roman"/>
                <w:spacing w:val="-3"/>
              </w:rPr>
            </w:pPr>
            <m:oMath>
              <m:r>
                <w:rPr>
                  <w:rFonts w:ascii="Cambria Math" w:hAnsi="Cambria Math"/>
                  <w:spacing w:val="-3"/>
                  <w:lang w:val="en-US"/>
                </w:rPr>
                <m:t>d</m:t>
              </m:r>
            </m:oMath>
            <w:r w:rsidRPr="005C3FE9">
              <w:rPr>
                <w:rFonts w:ascii="Times New Roman" w:hAnsi="Times New Roman"/>
                <w:spacing w:val="-3"/>
                <w:lang w:val="en-US"/>
              </w:rPr>
              <w:t xml:space="preserve"> </w:t>
            </w:r>
          </w:p>
        </w:tc>
        <w:tc>
          <w:tcPr>
            <w:tcW w:w="7152" w:type="dxa"/>
          </w:tcPr>
          <w:p w14:paraId="73431937"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 xml:space="preserve">discharge </w:t>
            </w:r>
          </w:p>
        </w:tc>
      </w:tr>
      <w:tr w:rsidR="005C3FE9" w:rsidRPr="005C3FE9" w14:paraId="20D0FF3C" w14:textId="77777777" w:rsidTr="008A73C2">
        <w:tc>
          <w:tcPr>
            <w:tcW w:w="1918" w:type="dxa"/>
          </w:tcPr>
          <w:p w14:paraId="45B36B6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in</m:t>
              </m:r>
            </m:oMath>
            <w:r w:rsidRPr="005C3FE9">
              <w:rPr>
                <w:rFonts w:ascii="Times New Roman" w:hAnsi="Times New Roman"/>
                <w:spacing w:val="-3"/>
                <w:lang w:val="en-US"/>
              </w:rPr>
              <w:t xml:space="preserve"> </w:t>
            </w:r>
          </w:p>
        </w:tc>
        <w:tc>
          <w:tcPr>
            <w:tcW w:w="7152" w:type="dxa"/>
          </w:tcPr>
          <w:p w14:paraId="0F2BDD2F"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Inlet or initial</w:t>
            </w:r>
          </w:p>
        </w:tc>
      </w:tr>
      <w:tr w:rsidR="005C3FE9" w:rsidRPr="005C3FE9" w14:paraId="2F48C2D9" w14:textId="77777777" w:rsidTr="008A73C2">
        <w:tc>
          <w:tcPr>
            <w:tcW w:w="1918" w:type="dxa"/>
          </w:tcPr>
          <w:p w14:paraId="0CDC6C41"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m</m:t>
              </m:r>
            </m:oMath>
            <w:r w:rsidRPr="005C3FE9">
              <w:rPr>
                <w:rFonts w:ascii="Times New Roman" w:hAnsi="Times New Roman"/>
                <w:spacing w:val="-3"/>
                <w:lang w:val="en-US"/>
              </w:rPr>
              <w:t xml:space="preserve"> </w:t>
            </w:r>
          </w:p>
        </w:tc>
        <w:tc>
          <w:tcPr>
            <w:tcW w:w="7152" w:type="dxa"/>
          </w:tcPr>
          <w:p w14:paraId="7F31A9B7"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membrane phase</w:t>
            </w:r>
          </w:p>
        </w:tc>
      </w:tr>
      <w:tr w:rsidR="005C3FE9" w:rsidRPr="005C3FE9" w14:paraId="0EE76DC4" w14:textId="77777777" w:rsidTr="008A73C2">
        <w:tc>
          <w:tcPr>
            <w:tcW w:w="1918" w:type="dxa"/>
          </w:tcPr>
          <w:p w14:paraId="1567D1EE" w14:textId="77777777" w:rsidR="005C3FE9" w:rsidRPr="005C3FE9" w:rsidRDefault="005C3FE9" w:rsidP="008A73C2">
            <w:pPr>
              <w:tabs>
                <w:tab w:val="center" w:pos="4819"/>
              </w:tabs>
              <w:suppressAutoHyphens/>
              <w:spacing w:line="240" w:lineRule="auto"/>
              <w:ind w:firstLine="0"/>
              <w:rPr>
                <w:rFonts w:ascii="Times New Roman" w:hAnsi="Times New Roman"/>
                <w:spacing w:val="-3"/>
              </w:rPr>
            </w:pPr>
            <m:oMath>
              <m:r>
                <w:rPr>
                  <w:rFonts w:ascii="Cambria Math" w:hAnsi="Cambria Math"/>
                  <w:spacing w:val="-3"/>
                  <w:lang w:val="en-US"/>
                </w:rPr>
                <m:t>s</m:t>
              </m:r>
            </m:oMath>
            <w:r w:rsidRPr="005C3FE9">
              <w:rPr>
                <w:rFonts w:ascii="Times New Roman" w:hAnsi="Times New Roman"/>
                <w:spacing w:val="-3"/>
                <w:lang w:val="en-US"/>
              </w:rPr>
              <w:t xml:space="preserve"> </w:t>
            </w:r>
          </w:p>
        </w:tc>
        <w:tc>
          <w:tcPr>
            <w:tcW w:w="7152" w:type="dxa"/>
          </w:tcPr>
          <w:p w14:paraId="4AED5BCC"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 xml:space="preserve">salt </w:t>
            </w:r>
          </w:p>
        </w:tc>
      </w:tr>
      <w:tr w:rsidR="005C3FE9" w:rsidRPr="005C3FE9" w14:paraId="6E9256A8" w14:textId="77777777" w:rsidTr="008A73C2">
        <w:tc>
          <w:tcPr>
            <w:tcW w:w="1918" w:type="dxa"/>
          </w:tcPr>
          <w:p w14:paraId="5F6AA4B5"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t</m:t>
              </m:r>
            </m:oMath>
            <w:r w:rsidRPr="005C3FE9">
              <w:rPr>
                <w:rFonts w:ascii="Times New Roman" w:hAnsi="Times New Roman"/>
                <w:spacing w:val="-3"/>
                <w:lang w:val="en-US"/>
              </w:rPr>
              <w:t xml:space="preserve"> </w:t>
            </w:r>
          </w:p>
        </w:tc>
        <w:tc>
          <w:tcPr>
            <w:tcW w:w="7152" w:type="dxa"/>
          </w:tcPr>
          <w:p w14:paraId="193DAFEA"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tank</w:t>
            </w:r>
          </w:p>
        </w:tc>
      </w:tr>
      <w:tr w:rsidR="005C3FE9" w:rsidRPr="005C3FE9" w14:paraId="1A513EBD" w14:textId="77777777" w:rsidTr="008A73C2">
        <w:tc>
          <w:tcPr>
            <w:tcW w:w="1918" w:type="dxa"/>
          </w:tcPr>
          <w:p w14:paraId="7F13632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m:oMath>
              <m:r>
                <w:rPr>
                  <w:rFonts w:ascii="Cambria Math" w:hAnsi="Cambria Math"/>
                  <w:spacing w:val="-3"/>
                  <w:lang w:val="en-US"/>
                </w:rPr>
                <m:t>target</m:t>
              </m:r>
            </m:oMath>
            <w:r w:rsidRPr="005C3FE9">
              <w:rPr>
                <w:rFonts w:ascii="Times New Roman" w:hAnsi="Times New Roman"/>
                <w:spacing w:val="-3"/>
                <w:lang w:val="en-US"/>
              </w:rPr>
              <w:t xml:space="preserve"> </w:t>
            </w:r>
          </w:p>
        </w:tc>
        <w:tc>
          <w:tcPr>
            <w:tcW w:w="7152" w:type="dxa"/>
          </w:tcPr>
          <w:p w14:paraId="25CF3C83" w14:textId="77777777" w:rsidR="005C3FE9" w:rsidRPr="005C3FE9" w:rsidRDefault="005C3FE9" w:rsidP="008A73C2">
            <w:pPr>
              <w:tabs>
                <w:tab w:val="center" w:pos="4819"/>
              </w:tabs>
              <w:suppressAutoHyphens/>
              <w:spacing w:line="240" w:lineRule="auto"/>
              <w:ind w:firstLine="0"/>
              <w:rPr>
                <w:rFonts w:ascii="Times New Roman" w:hAnsi="Times New Roman"/>
                <w:spacing w:val="-3"/>
                <w:lang w:val="en-US"/>
              </w:rPr>
            </w:pPr>
            <w:r w:rsidRPr="005C3FE9">
              <w:rPr>
                <w:rFonts w:ascii="Times New Roman" w:hAnsi="Times New Roman"/>
                <w:spacing w:val="-3"/>
                <w:lang w:val="en-US"/>
              </w:rPr>
              <w:t>target concentration</w:t>
            </w:r>
          </w:p>
        </w:tc>
      </w:tr>
    </w:tbl>
    <w:p w14:paraId="39E0A7A3" w14:textId="77777777" w:rsidR="005C3FE9" w:rsidRPr="005C3FE9" w:rsidRDefault="005C3FE9" w:rsidP="005C3FE9">
      <w:pPr>
        <w:tabs>
          <w:tab w:val="center" w:pos="4819"/>
        </w:tabs>
        <w:suppressAutoHyphens/>
        <w:spacing w:line="240" w:lineRule="auto"/>
        <w:rPr>
          <w:i/>
          <w:spacing w:val="-3"/>
          <w:u w:val="single"/>
        </w:rPr>
      </w:pPr>
      <w:proofErr w:type="spellStart"/>
      <w:r w:rsidRPr="005C3FE9">
        <w:rPr>
          <w:i/>
          <w:spacing w:val="-3"/>
          <w:u w:val="single"/>
        </w:rPr>
        <w:t>Acronyms</w:t>
      </w:r>
      <w:proofErr w:type="spellEnd"/>
      <w:r w:rsidRPr="005C3FE9">
        <w:rPr>
          <w:i/>
          <w:spacing w:val="-3"/>
          <w:u w:val="single"/>
        </w:rPr>
        <w:t>/</w:t>
      </w:r>
      <w:proofErr w:type="spellStart"/>
      <w:r w:rsidRPr="005C3FE9">
        <w:rPr>
          <w:i/>
          <w:spacing w:val="-3"/>
          <w:u w:val="single"/>
        </w:rPr>
        <w:t>abbreviations</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7152"/>
      </w:tblGrid>
      <w:tr w:rsidR="005C3FE9" w:rsidRPr="00715ED8" w14:paraId="444B4AB3" w14:textId="77777777" w:rsidTr="008A73C2">
        <w:tc>
          <w:tcPr>
            <w:tcW w:w="1918" w:type="dxa"/>
          </w:tcPr>
          <w:p w14:paraId="7A8BDCEC"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AB-FB</w:t>
            </w:r>
          </w:p>
        </w:tc>
        <w:tc>
          <w:tcPr>
            <w:tcW w:w="7152" w:type="dxa"/>
          </w:tcPr>
          <w:p w14:paraId="62A7393A"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Acid-Base Flow Battery</w:t>
            </w:r>
          </w:p>
        </w:tc>
      </w:tr>
      <w:tr w:rsidR="005C3FE9" w:rsidRPr="00715ED8" w14:paraId="698BA059" w14:textId="77777777" w:rsidTr="008A73C2">
        <w:tc>
          <w:tcPr>
            <w:tcW w:w="1918" w:type="dxa"/>
          </w:tcPr>
          <w:p w14:paraId="177D8CB2"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AEL</w:t>
            </w:r>
          </w:p>
        </w:tc>
        <w:tc>
          <w:tcPr>
            <w:tcW w:w="7152" w:type="dxa"/>
          </w:tcPr>
          <w:p w14:paraId="468B5012"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Anion-Exchange Layer</w:t>
            </w:r>
          </w:p>
        </w:tc>
      </w:tr>
      <w:tr w:rsidR="005C3FE9" w:rsidRPr="00715ED8" w14:paraId="16D2AC3E" w14:textId="77777777" w:rsidTr="008A73C2">
        <w:tc>
          <w:tcPr>
            <w:tcW w:w="1918" w:type="dxa"/>
          </w:tcPr>
          <w:p w14:paraId="2C93600F"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AEM</w:t>
            </w:r>
          </w:p>
        </w:tc>
        <w:tc>
          <w:tcPr>
            <w:tcW w:w="7152" w:type="dxa"/>
          </w:tcPr>
          <w:p w14:paraId="2CD8DE3E"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Anion-Exchange Membrane</w:t>
            </w:r>
          </w:p>
        </w:tc>
      </w:tr>
      <w:tr w:rsidR="005C3FE9" w:rsidRPr="00715ED8" w14:paraId="6F34E5E7" w14:textId="77777777" w:rsidTr="008A73C2">
        <w:tc>
          <w:tcPr>
            <w:tcW w:w="1918" w:type="dxa"/>
          </w:tcPr>
          <w:p w14:paraId="2B269773"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BMED</w:t>
            </w:r>
          </w:p>
        </w:tc>
        <w:tc>
          <w:tcPr>
            <w:tcW w:w="7152" w:type="dxa"/>
          </w:tcPr>
          <w:p w14:paraId="028CD0DA"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 xml:space="preserve">Bipolar Membrane </w:t>
            </w:r>
            <w:proofErr w:type="spellStart"/>
            <w:r w:rsidRPr="00715ED8">
              <w:rPr>
                <w:rFonts w:ascii="Times New Roman" w:hAnsi="Times New Roman"/>
                <w:spacing w:val="-3"/>
                <w:lang w:val="en-US"/>
              </w:rPr>
              <w:t>ElectroDialysis</w:t>
            </w:r>
            <w:proofErr w:type="spellEnd"/>
          </w:p>
        </w:tc>
      </w:tr>
      <w:tr w:rsidR="005C3FE9" w:rsidRPr="00715ED8" w14:paraId="26021589" w14:textId="77777777" w:rsidTr="008A73C2">
        <w:tc>
          <w:tcPr>
            <w:tcW w:w="1918" w:type="dxa"/>
          </w:tcPr>
          <w:p w14:paraId="5B64BD4A"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BMRED</w:t>
            </w:r>
          </w:p>
        </w:tc>
        <w:tc>
          <w:tcPr>
            <w:tcW w:w="7152" w:type="dxa"/>
          </w:tcPr>
          <w:p w14:paraId="42BE9FB7"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 xml:space="preserve">Bipolar Membrane Reverse </w:t>
            </w:r>
            <w:proofErr w:type="spellStart"/>
            <w:r w:rsidRPr="00715ED8">
              <w:rPr>
                <w:rFonts w:ascii="Times New Roman" w:hAnsi="Times New Roman"/>
                <w:spacing w:val="-3"/>
                <w:lang w:val="en-US"/>
              </w:rPr>
              <w:t>ElectroDialysis</w:t>
            </w:r>
            <w:proofErr w:type="spellEnd"/>
          </w:p>
        </w:tc>
      </w:tr>
      <w:tr w:rsidR="005C3FE9" w:rsidRPr="00715ED8" w14:paraId="4BAC8B41" w14:textId="77777777" w:rsidTr="008A73C2">
        <w:tc>
          <w:tcPr>
            <w:tcW w:w="1918" w:type="dxa"/>
          </w:tcPr>
          <w:p w14:paraId="3900EB62"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BPM</w:t>
            </w:r>
          </w:p>
        </w:tc>
        <w:tc>
          <w:tcPr>
            <w:tcW w:w="7152" w:type="dxa"/>
          </w:tcPr>
          <w:p w14:paraId="7352D46F"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Bipolar Membrane</w:t>
            </w:r>
          </w:p>
        </w:tc>
      </w:tr>
      <w:tr w:rsidR="00715ED8" w:rsidRPr="00715ED8" w14:paraId="76B726C8" w14:textId="77777777" w:rsidTr="008A73C2">
        <w:tc>
          <w:tcPr>
            <w:tcW w:w="1918" w:type="dxa"/>
          </w:tcPr>
          <w:p w14:paraId="4A0B1897" w14:textId="2BF5086F" w:rsidR="00715ED8" w:rsidRPr="00715ED8" w:rsidRDefault="00715ED8"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CAES</w:t>
            </w:r>
          </w:p>
        </w:tc>
        <w:tc>
          <w:tcPr>
            <w:tcW w:w="7152" w:type="dxa"/>
          </w:tcPr>
          <w:p w14:paraId="26BB3398" w14:textId="5656B5CE"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Compressed-Air Energy Storage</w:t>
            </w:r>
          </w:p>
        </w:tc>
      </w:tr>
      <w:tr w:rsidR="005C3FE9" w:rsidRPr="00715ED8" w14:paraId="05AF5453" w14:textId="77777777" w:rsidTr="008A73C2">
        <w:tc>
          <w:tcPr>
            <w:tcW w:w="1918" w:type="dxa"/>
          </w:tcPr>
          <w:p w14:paraId="356709DE"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CEL</w:t>
            </w:r>
          </w:p>
        </w:tc>
        <w:tc>
          <w:tcPr>
            <w:tcW w:w="7152" w:type="dxa"/>
          </w:tcPr>
          <w:p w14:paraId="4CF2478A"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Cation-Exchange Layer</w:t>
            </w:r>
          </w:p>
        </w:tc>
      </w:tr>
      <w:tr w:rsidR="005C3FE9" w:rsidRPr="00715ED8" w14:paraId="3605061D" w14:textId="77777777" w:rsidTr="008A73C2">
        <w:tc>
          <w:tcPr>
            <w:tcW w:w="1918" w:type="dxa"/>
          </w:tcPr>
          <w:p w14:paraId="3242A9CD"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CEM</w:t>
            </w:r>
          </w:p>
        </w:tc>
        <w:tc>
          <w:tcPr>
            <w:tcW w:w="7152" w:type="dxa"/>
          </w:tcPr>
          <w:p w14:paraId="4278F969"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Cation-Exchange Membrane</w:t>
            </w:r>
          </w:p>
        </w:tc>
      </w:tr>
      <w:tr w:rsidR="00715ED8" w:rsidRPr="00715ED8" w14:paraId="74FDEC6F" w14:textId="77777777" w:rsidTr="008A73C2">
        <w:tc>
          <w:tcPr>
            <w:tcW w:w="1918" w:type="dxa"/>
          </w:tcPr>
          <w:p w14:paraId="407FB4C4" w14:textId="6326ACDC" w:rsidR="00715ED8" w:rsidRPr="00715ED8" w:rsidRDefault="00715ED8"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DLC</w:t>
            </w:r>
          </w:p>
        </w:tc>
        <w:tc>
          <w:tcPr>
            <w:tcW w:w="7152" w:type="dxa"/>
          </w:tcPr>
          <w:p w14:paraId="7E469638" w14:textId="63DECD44"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Double Layers Capacitor</w:t>
            </w:r>
          </w:p>
        </w:tc>
      </w:tr>
      <w:tr w:rsidR="005C3FE9" w:rsidRPr="00715ED8" w14:paraId="5C2EF557" w14:textId="77777777" w:rsidTr="008A73C2">
        <w:tc>
          <w:tcPr>
            <w:tcW w:w="1918" w:type="dxa"/>
          </w:tcPr>
          <w:p w14:paraId="79C85F9F"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ED</w:t>
            </w:r>
          </w:p>
        </w:tc>
        <w:tc>
          <w:tcPr>
            <w:tcW w:w="7152" w:type="dxa"/>
          </w:tcPr>
          <w:p w14:paraId="170955D8"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proofErr w:type="spellStart"/>
            <w:r w:rsidRPr="00715ED8">
              <w:rPr>
                <w:rFonts w:ascii="Times New Roman" w:hAnsi="Times New Roman"/>
                <w:spacing w:val="-3"/>
              </w:rPr>
              <w:t>ElectroDialysis</w:t>
            </w:r>
            <w:proofErr w:type="spellEnd"/>
          </w:p>
        </w:tc>
      </w:tr>
      <w:tr w:rsidR="00715ED8" w:rsidRPr="00715ED8" w14:paraId="32E05C6B" w14:textId="77777777" w:rsidTr="008A73C2">
        <w:tc>
          <w:tcPr>
            <w:tcW w:w="1918" w:type="dxa"/>
          </w:tcPr>
          <w:p w14:paraId="6214E2D6" w14:textId="1F626F9F" w:rsidR="00715ED8" w:rsidRPr="00715ED8" w:rsidRDefault="00715ED8"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FES</w:t>
            </w:r>
          </w:p>
        </w:tc>
        <w:tc>
          <w:tcPr>
            <w:tcW w:w="7152" w:type="dxa"/>
          </w:tcPr>
          <w:p w14:paraId="564F14DE" w14:textId="5BB3A46A" w:rsidR="00715ED8" w:rsidRPr="00715ED8" w:rsidRDefault="00715ED8" w:rsidP="008A73C2">
            <w:pPr>
              <w:tabs>
                <w:tab w:val="center" w:pos="4819"/>
              </w:tabs>
              <w:suppressAutoHyphens/>
              <w:spacing w:line="240" w:lineRule="auto"/>
              <w:ind w:firstLine="0"/>
              <w:rPr>
                <w:rFonts w:ascii="Times New Roman" w:hAnsi="Times New Roman"/>
                <w:spacing w:val="-3"/>
              </w:rPr>
            </w:pPr>
            <w:proofErr w:type="spellStart"/>
            <w:r w:rsidRPr="00715ED8">
              <w:rPr>
                <w:rFonts w:ascii="Times New Roman" w:hAnsi="Times New Roman"/>
                <w:spacing w:val="-3"/>
              </w:rPr>
              <w:t>Flywheel</w:t>
            </w:r>
            <w:proofErr w:type="spellEnd"/>
            <w:r w:rsidRPr="00715ED8">
              <w:rPr>
                <w:rFonts w:ascii="Times New Roman" w:hAnsi="Times New Roman"/>
                <w:spacing w:val="-3"/>
              </w:rPr>
              <w:t xml:space="preserve"> Energy Storage</w:t>
            </w:r>
          </w:p>
        </w:tc>
      </w:tr>
      <w:tr w:rsidR="005C3FE9" w:rsidRPr="00715ED8" w14:paraId="4FE510D1" w14:textId="77777777" w:rsidTr="008A73C2">
        <w:tc>
          <w:tcPr>
            <w:tcW w:w="1918" w:type="dxa"/>
          </w:tcPr>
          <w:p w14:paraId="1086FB73"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GA</w:t>
            </w:r>
          </w:p>
        </w:tc>
        <w:tc>
          <w:tcPr>
            <w:tcW w:w="7152" w:type="dxa"/>
          </w:tcPr>
          <w:p w14:paraId="25693363"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proofErr w:type="spellStart"/>
            <w:r w:rsidRPr="00715ED8">
              <w:rPr>
                <w:rFonts w:ascii="Times New Roman" w:hAnsi="Times New Roman"/>
                <w:spacing w:val="-3"/>
              </w:rPr>
              <w:t>Genetic</w:t>
            </w:r>
            <w:proofErr w:type="spellEnd"/>
            <w:r w:rsidRPr="00715ED8">
              <w:rPr>
                <w:rFonts w:ascii="Times New Roman" w:hAnsi="Times New Roman"/>
                <w:spacing w:val="-3"/>
              </w:rPr>
              <w:t xml:space="preserve"> </w:t>
            </w:r>
            <w:proofErr w:type="spellStart"/>
            <w:r w:rsidRPr="00715ED8">
              <w:rPr>
                <w:rFonts w:ascii="Times New Roman" w:hAnsi="Times New Roman"/>
                <w:spacing w:val="-3"/>
              </w:rPr>
              <w:t>Algorithm</w:t>
            </w:r>
            <w:proofErr w:type="spellEnd"/>
          </w:p>
        </w:tc>
      </w:tr>
      <w:tr w:rsidR="006000CC" w:rsidRPr="00715ED8" w14:paraId="0B8EEFA7" w14:textId="77777777" w:rsidTr="008A73C2">
        <w:tc>
          <w:tcPr>
            <w:tcW w:w="1918" w:type="dxa"/>
          </w:tcPr>
          <w:p w14:paraId="1FFB63E5" w14:textId="624D0D43" w:rsidR="006000CC" w:rsidRPr="00715ED8" w:rsidRDefault="006000CC" w:rsidP="006000CC">
            <w:pPr>
              <w:tabs>
                <w:tab w:val="center" w:pos="4819"/>
              </w:tabs>
              <w:suppressAutoHyphens/>
              <w:spacing w:line="240" w:lineRule="auto"/>
              <w:ind w:firstLine="0"/>
              <w:rPr>
                <w:spacing w:val="-3"/>
              </w:rPr>
            </w:pPr>
            <w:r w:rsidRPr="00715ED8">
              <w:rPr>
                <w:rFonts w:ascii="Times New Roman" w:hAnsi="Times New Roman"/>
                <w:spacing w:val="-3"/>
              </w:rPr>
              <w:t>GD</w:t>
            </w:r>
            <w:r>
              <w:rPr>
                <w:rFonts w:ascii="Times New Roman" w:hAnsi="Times New Roman"/>
                <w:spacing w:val="-3"/>
              </w:rPr>
              <w:t>P</w:t>
            </w:r>
          </w:p>
        </w:tc>
        <w:tc>
          <w:tcPr>
            <w:tcW w:w="7152" w:type="dxa"/>
          </w:tcPr>
          <w:p w14:paraId="0A341825" w14:textId="47ED8F21" w:rsidR="006000CC" w:rsidRPr="00715ED8" w:rsidRDefault="006000CC" w:rsidP="006000CC">
            <w:pPr>
              <w:tabs>
                <w:tab w:val="center" w:pos="4819"/>
              </w:tabs>
              <w:suppressAutoHyphens/>
              <w:spacing w:line="240" w:lineRule="auto"/>
              <w:ind w:firstLine="0"/>
              <w:rPr>
                <w:spacing w:val="-3"/>
              </w:rPr>
            </w:pPr>
            <w:r w:rsidRPr="00715ED8">
              <w:rPr>
                <w:rFonts w:ascii="Times New Roman" w:hAnsi="Times New Roman"/>
                <w:spacing w:val="-3"/>
              </w:rPr>
              <w:t xml:space="preserve">Gross </w:t>
            </w:r>
            <w:proofErr w:type="spellStart"/>
            <w:r>
              <w:rPr>
                <w:rFonts w:ascii="Times New Roman" w:hAnsi="Times New Roman"/>
                <w:spacing w:val="-3"/>
              </w:rPr>
              <w:t>Domestic</w:t>
            </w:r>
            <w:proofErr w:type="spellEnd"/>
            <w:r>
              <w:rPr>
                <w:rFonts w:ascii="Times New Roman" w:hAnsi="Times New Roman"/>
                <w:spacing w:val="-3"/>
              </w:rPr>
              <w:t xml:space="preserve"> Product</w:t>
            </w:r>
          </w:p>
        </w:tc>
      </w:tr>
      <w:tr w:rsidR="005C3FE9" w:rsidRPr="00715ED8" w14:paraId="441F66D2" w14:textId="77777777" w:rsidTr="008A73C2">
        <w:tc>
          <w:tcPr>
            <w:tcW w:w="1918" w:type="dxa"/>
          </w:tcPr>
          <w:p w14:paraId="21C2F014"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GPD</w:t>
            </w:r>
          </w:p>
        </w:tc>
        <w:tc>
          <w:tcPr>
            <w:tcW w:w="7152" w:type="dxa"/>
          </w:tcPr>
          <w:p w14:paraId="4E80F40D"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 xml:space="preserve">Gross Power </w:t>
            </w:r>
            <w:proofErr w:type="spellStart"/>
            <w:r w:rsidRPr="00715ED8">
              <w:rPr>
                <w:rFonts w:ascii="Times New Roman" w:hAnsi="Times New Roman"/>
                <w:spacing w:val="-3"/>
              </w:rPr>
              <w:t>Density</w:t>
            </w:r>
            <w:proofErr w:type="spellEnd"/>
          </w:p>
        </w:tc>
      </w:tr>
      <w:tr w:rsidR="006000CC" w:rsidRPr="00715ED8" w14:paraId="3D0B940E" w14:textId="77777777" w:rsidTr="008A73C2">
        <w:tc>
          <w:tcPr>
            <w:tcW w:w="1918" w:type="dxa"/>
          </w:tcPr>
          <w:p w14:paraId="0C3EAB6D" w14:textId="203D5246" w:rsidR="006000CC" w:rsidRPr="00715ED8" w:rsidRDefault="006000CC" w:rsidP="006000CC">
            <w:pPr>
              <w:tabs>
                <w:tab w:val="center" w:pos="4819"/>
              </w:tabs>
              <w:suppressAutoHyphens/>
              <w:spacing w:line="240" w:lineRule="auto"/>
              <w:ind w:firstLine="0"/>
              <w:rPr>
                <w:spacing w:val="-3"/>
              </w:rPr>
            </w:pPr>
            <w:r w:rsidRPr="00715ED8">
              <w:rPr>
                <w:rFonts w:ascii="Times New Roman" w:hAnsi="Times New Roman"/>
                <w:spacing w:val="-3"/>
              </w:rPr>
              <w:t>G</w:t>
            </w:r>
            <w:r>
              <w:rPr>
                <w:rFonts w:ascii="Times New Roman" w:hAnsi="Times New Roman"/>
                <w:spacing w:val="-3"/>
              </w:rPr>
              <w:t>VA</w:t>
            </w:r>
          </w:p>
        </w:tc>
        <w:tc>
          <w:tcPr>
            <w:tcW w:w="7152" w:type="dxa"/>
          </w:tcPr>
          <w:p w14:paraId="5B4339C1" w14:textId="2C11E196" w:rsidR="006000CC" w:rsidRPr="00715ED8" w:rsidRDefault="006000CC" w:rsidP="006000CC">
            <w:pPr>
              <w:tabs>
                <w:tab w:val="center" w:pos="4819"/>
              </w:tabs>
              <w:suppressAutoHyphens/>
              <w:spacing w:line="240" w:lineRule="auto"/>
              <w:ind w:firstLine="0"/>
              <w:rPr>
                <w:spacing w:val="-3"/>
              </w:rPr>
            </w:pPr>
            <w:r w:rsidRPr="00715ED8">
              <w:rPr>
                <w:rFonts w:ascii="Times New Roman" w:hAnsi="Times New Roman"/>
                <w:spacing w:val="-3"/>
              </w:rPr>
              <w:t xml:space="preserve">Gross </w:t>
            </w:r>
            <w:r>
              <w:rPr>
                <w:rFonts w:ascii="Times New Roman" w:hAnsi="Times New Roman"/>
                <w:spacing w:val="-3"/>
              </w:rPr>
              <w:t xml:space="preserve">Value </w:t>
            </w:r>
            <w:proofErr w:type="spellStart"/>
            <w:r>
              <w:rPr>
                <w:rFonts w:ascii="Times New Roman" w:hAnsi="Times New Roman"/>
                <w:spacing w:val="-3"/>
              </w:rPr>
              <w:t>Added</w:t>
            </w:r>
            <w:proofErr w:type="spellEnd"/>
          </w:p>
        </w:tc>
      </w:tr>
      <w:tr w:rsidR="00715ED8" w:rsidRPr="00715ED8" w14:paraId="2DFC6D77" w14:textId="77777777" w:rsidTr="008A73C2">
        <w:tc>
          <w:tcPr>
            <w:tcW w:w="1918" w:type="dxa"/>
          </w:tcPr>
          <w:p w14:paraId="5F5786AD" w14:textId="52F162A2" w:rsidR="00715ED8" w:rsidRPr="00715ED8" w:rsidRDefault="00715ED8"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HFB</w:t>
            </w:r>
          </w:p>
        </w:tc>
        <w:tc>
          <w:tcPr>
            <w:tcW w:w="7152" w:type="dxa"/>
          </w:tcPr>
          <w:p w14:paraId="3BD67968" w14:textId="0D271164" w:rsidR="00715ED8" w:rsidRPr="00715ED8" w:rsidRDefault="00715ED8" w:rsidP="008A73C2">
            <w:pPr>
              <w:tabs>
                <w:tab w:val="center" w:pos="4819"/>
              </w:tabs>
              <w:suppressAutoHyphens/>
              <w:spacing w:line="240" w:lineRule="auto"/>
              <w:ind w:firstLine="0"/>
              <w:rPr>
                <w:rFonts w:ascii="Times New Roman" w:hAnsi="Times New Roman"/>
                <w:spacing w:val="-3"/>
              </w:rPr>
            </w:pPr>
            <w:proofErr w:type="spellStart"/>
            <w:r w:rsidRPr="00715ED8">
              <w:rPr>
                <w:rFonts w:ascii="Times New Roman" w:hAnsi="Times New Roman"/>
                <w:spacing w:val="-3"/>
              </w:rPr>
              <w:t>Hybrid</w:t>
            </w:r>
            <w:proofErr w:type="spellEnd"/>
            <w:r w:rsidRPr="00715ED8">
              <w:rPr>
                <w:rFonts w:ascii="Times New Roman" w:hAnsi="Times New Roman"/>
                <w:spacing w:val="-3"/>
              </w:rPr>
              <w:t xml:space="preserve"> Flow </w:t>
            </w:r>
            <w:proofErr w:type="spellStart"/>
            <w:r w:rsidRPr="00715ED8">
              <w:rPr>
                <w:rFonts w:ascii="Times New Roman" w:hAnsi="Times New Roman"/>
                <w:spacing w:val="-3"/>
              </w:rPr>
              <w:t>Battery</w:t>
            </w:r>
            <w:proofErr w:type="spellEnd"/>
          </w:p>
        </w:tc>
      </w:tr>
      <w:tr w:rsidR="005C3FE9" w:rsidRPr="00715ED8" w14:paraId="14AA340E" w14:textId="77777777" w:rsidTr="008A73C2">
        <w:tc>
          <w:tcPr>
            <w:tcW w:w="1918" w:type="dxa"/>
          </w:tcPr>
          <w:p w14:paraId="03B866CD"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MOGA</w:t>
            </w:r>
          </w:p>
        </w:tc>
        <w:tc>
          <w:tcPr>
            <w:tcW w:w="7152" w:type="dxa"/>
          </w:tcPr>
          <w:p w14:paraId="544C7826"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Multi-Objective Genetic Algorithm</w:t>
            </w:r>
          </w:p>
        </w:tc>
      </w:tr>
      <w:tr w:rsidR="005C3FE9" w:rsidRPr="00715ED8" w14:paraId="18A0723B" w14:textId="77777777" w:rsidTr="008A73C2">
        <w:tc>
          <w:tcPr>
            <w:tcW w:w="1918" w:type="dxa"/>
          </w:tcPr>
          <w:p w14:paraId="609BC64A"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NSGA-II</w:t>
            </w:r>
          </w:p>
        </w:tc>
        <w:tc>
          <w:tcPr>
            <w:tcW w:w="7152" w:type="dxa"/>
          </w:tcPr>
          <w:p w14:paraId="5312F07B" w14:textId="77777777" w:rsidR="005C3FE9" w:rsidRPr="00715ED8" w:rsidRDefault="005C3FE9" w:rsidP="008A73C2">
            <w:pPr>
              <w:tabs>
                <w:tab w:val="center" w:pos="4819"/>
              </w:tabs>
              <w:suppressAutoHyphens/>
              <w:spacing w:line="240" w:lineRule="auto"/>
              <w:ind w:firstLine="0"/>
              <w:rPr>
                <w:rFonts w:ascii="Times New Roman" w:hAnsi="Times New Roman"/>
                <w:spacing w:val="-3"/>
              </w:rPr>
            </w:pPr>
            <w:r w:rsidRPr="00715ED8">
              <w:rPr>
                <w:rFonts w:ascii="Times New Roman" w:hAnsi="Times New Roman"/>
                <w:spacing w:val="-3"/>
              </w:rPr>
              <w:t>Non-</w:t>
            </w:r>
            <w:proofErr w:type="spellStart"/>
            <w:r w:rsidRPr="00715ED8">
              <w:rPr>
                <w:rFonts w:ascii="Times New Roman" w:hAnsi="Times New Roman"/>
                <w:spacing w:val="-3"/>
              </w:rPr>
              <w:t>dominated</w:t>
            </w:r>
            <w:proofErr w:type="spellEnd"/>
            <w:r w:rsidRPr="00715ED8">
              <w:rPr>
                <w:rFonts w:ascii="Times New Roman" w:hAnsi="Times New Roman"/>
                <w:spacing w:val="-3"/>
              </w:rPr>
              <w:t xml:space="preserve"> </w:t>
            </w:r>
            <w:proofErr w:type="spellStart"/>
            <w:r w:rsidRPr="00715ED8">
              <w:rPr>
                <w:rFonts w:ascii="Times New Roman" w:hAnsi="Times New Roman"/>
                <w:spacing w:val="-3"/>
              </w:rPr>
              <w:t>Sorting</w:t>
            </w:r>
            <w:proofErr w:type="spellEnd"/>
            <w:r w:rsidRPr="00715ED8">
              <w:rPr>
                <w:rFonts w:ascii="Times New Roman" w:hAnsi="Times New Roman"/>
                <w:spacing w:val="-3"/>
              </w:rPr>
              <w:t xml:space="preserve"> </w:t>
            </w:r>
            <w:proofErr w:type="spellStart"/>
            <w:r w:rsidRPr="00715ED8">
              <w:rPr>
                <w:rFonts w:ascii="Times New Roman" w:hAnsi="Times New Roman"/>
                <w:spacing w:val="-3"/>
              </w:rPr>
              <w:t>Genetic</w:t>
            </w:r>
            <w:proofErr w:type="spellEnd"/>
            <w:r w:rsidRPr="00715ED8">
              <w:rPr>
                <w:rFonts w:ascii="Times New Roman" w:hAnsi="Times New Roman"/>
                <w:spacing w:val="-3"/>
              </w:rPr>
              <w:t xml:space="preserve"> </w:t>
            </w:r>
            <w:proofErr w:type="spellStart"/>
            <w:r w:rsidRPr="00715ED8">
              <w:rPr>
                <w:rFonts w:ascii="Times New Roman" w:hAnsi="Times New Roman"/>
                <w:spacing w:val="-3"/>
              </w:rPr>
              <w:t>Algorithm</w:t>
            </w:r>
            <w:proofErr w:type="spellEnd"/>
            <w:r w:rsidRPr="00715ED8">
              <w:rPr>
                <w:rFonts w:ascii="Times New Roman" w:hAnsi="Times New Roman"/>
                <w:spacing w:val="-3"/>
              </w:rPr>
              <w:t xml:space="preserve"> II</w:t>
            </w:r>
          </w:p>
        </w:tc>
      </w:tr>
      <w:tr w:rsidR="00715ED8" w:rsidRPr="00715ED8" w14:paraId="4265440B" w14:textId="77777777" w:rsidTr="008A73C2">
        <w:tc>
          <w:tcPr>
            <w:tcW w:w="1918" w:type="dxa"/>
          </w:tcPr>
          <w:p w14:paraId="102E51CD" w14:textId="42BAAC79"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PHS</w:t>
            </w:r>
          </w:p>
        </w:tc>
        <w:tc>
          <w:tcPr>
            <w:tcW w:w="7152" w:type="dxa"/>
          </w:tcPr>
          <w:p w14:paraId="5C04E22A" w14:textId="10225B7A"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 xml:space="preserve">Pumped Hydro Storage </w:t>
            </w:r>
          </w:p>
        </w:tc>
      </w:tr>
      <w:tr w:rsidR="005C3FE9" w:rsidRPr="00715ED8" w14:paraId="38DFF530" w14:textId="77777777" w:rsidTr="008A73C2">
        <w:tc>
          <w:tcPr>
            <w:tcW w:w="1918" w:type="dxa"/>
          </w:tcPr>
          <w:p w14:paraId="5E4B0937"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PSO</w:t>
            </w:r>
          </w:p>
        </w:tc>
        <w:tc>
          <w:tcPr>
            <w:tcW w:w="7152" w:type="dxa"/>
          </w:tcPr>
          <w:p w14:paraId="7FAD5D44" w14:textId="6BFEB1B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 xml:space="preserve">Particle Swarm </w:t>
            </w:r>
            <w:proofErr w:type="spellStart"/>
            <w:r w:rsidRPr="00715ED8">
              <w:rPr>
                <w:rFonts w:ascii="Times New Roman" w:hAnsi="Times New Roman"/>
                <w:spacing w:val="-3"/>
                <w:lang w:val="en-US"/>
              </w:rPr>
              <w:t>Optimi</w:t>
            </w:r>
            <w:r w:rsidR="008A0EAC">
              <w:rPr>
                <w:rFonts w:ascii="Times New Roman" w:hAnsi="Times New Roman"/>
                <w:spacing w:val="-3"/>
                <w:lang w:val="en-US"/>
              </w:rPr>
              <w:t>s</w:t>
            </w:r>
            <w:r w:rsidRPr="00715ED8">
              <w:rPr>
                <w:rFonts w:ascii="Times New Roman" w:hAnsi="Times New Roman"/>
                <w:spacing w:val="-3"/>
                <w:lang w:val="en-US"/>
              </w:rPr>
              <w:t>ation</w:t>
            </w:r>
            <w:proofErr w:type="spellEnd"/>
          </w:p>
        </w:tc>
      </w:tr>
      <w:tr w:rsidR="005C3FE9" w:rsidRPr="00715ED8" w14:paraId="783AA05B" w14:textId="77777777" w:rsidTr="008A73C2">
        <w:tc>
          <w:tcPr>
            <w:tcW w:w="1918" w:type="dxa"/>
          </w:tcPr>
          <w:p w14:paraId="02CDF31B"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RED</w:t>
            </w:r>
          </w:p>
        </w:tc>
        <w:tc>
          <w:tcPr>
            <w:tcW w:w="7152" w:type="dxa"/>
          </w:tcPr>
          <w:p w14:paraId="31F3FCEB"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 xml:space="preserve">Reverse </w:t>
            </w:r>
            <w:proofErr w:type="spellStart"/>
            <w:r w:rsidRPr="00715ED8">
              <w:rPr>
                <w:rFonts w:ascii="Times New Roman" w:hAnsi="Times New Roman"/>
                <w:spacing w:val="-3"/>
                <w:lang w:val="en-US"/>
              </w:rPr>
              <w:t>ElectroDialysis</w:t>
            </w:r>
            <w:proofErr w:type="spellEnd"/>
          </w:p>
        </w:tc>
      </w:tr>
      <w:tr w:rsidR="005C3FE9" w:rsidRPr="00715ED8" w14:paraId="5E9F828C" w14:textId="77777777" w:rsidTr="008A73C2">
        <w:tc>
          <w:tcPr>
            <w:tcW w:w="1918" w:type="dxa"/>
          </w:tcPr>
          <w:p w14:paraId="7C26C3DB"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RSM</w:t>
            </w:r>
          </w:p>
        </w:tc>
        <w:tc>
          <w:tcPr>
            <w:tcW w:w="7152" w:type="dxa"/>
          </w:tcPr>
          <w:p w14:paraId="7634B20D" w14:textId="77777777" w:rsidR="005C3FE9" w:rsidRPr="00715ED8" w:rsidRDefault="005C3FE9"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Response Surface Methodology</w:t>
            </w:r>
          </w:p>
        </w:tc>
      </w:tr>
      <w:tr w:rsidR="00715ED8" w:rsidRPr="00715ED8" w14:paraId="494D6E18" w14:textId="77777777" w:rsidTr="008A73C2">
        <w:tc>
          <w:tcPr>
            <w:tcW w:w="1918" w:type="dxa"/>
          </w:tcPr>
          <w:p w14:paraId="04557108" w14:textId="616E9419"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VRB</w:t>
            </w:r>
          </w:p>
        </w:tc>
        <w:tc>
          <w:tcPr>
            <w:tcW w:w="7152" w:type="dxa"/>
          </w:tcPr>
          <w:p w14:paraId="5CDDF002" w14:textId="3F6935B9" w:rsidR="00715ED8" w:rsidRPr="00715ED8" w:rsidRDefault="00715ED8" w:rsidP="008A73C2">
            <w:pPr>
              <w:tabs>
                <w:tab w:val="center" w:pos="4819"/>
              </w:tabs>
              <w:suppressAutoHyphens/>
              <w:spacing w:line="240" w:lineRule="auto"/>
              <w:ind w:firstLine="0"/>
              <w:rPr>
                <w:rFonts w:ascii="Times New Roman" w:hAnsi="Times New Roman"/>
                <w:spacing w:val="-3"/>
                <w:lang w:val="en-US"/>
              </w:rPr>
            </w:pPr>
            <w:r w:rsidRPr="00715ED8">
              <w:rPr>
                <w:rFonts w:ascii="Times New Roman" w:hAnsi="Times New Roman"/>
                <w:spacing w:val="-3"/>
                <w:lang w:val="en-US"/>
              </w:rPr>
              <w:t>Vanadium Redox Flow Battery</w:t>
            </w:r>
          </w:p>
        </w:tc>
      </w:tr>
    </w:tbl>
    <w:p w14:paraId="4BD45D1A" w14:textId="1ABA424B" w:rsidR="00B769F0" w:rsidRPr="005C3FE9" w:rsidRDefault="00407B5E" w:rsidP="00745861">
      <w:pPr>
        <w:pStyle w:val="Titolo1"/>
        <w:numPr>
          <w:ilvl w:val="0"/>
          <w:numId w:val="0"/>
        </w:numPr>
        <w:spacing w:beforeLines="120" w:before="288" w:afterLines="120" w:after="288" w:line="240" w:lineRule="auto"/>
      </w:pPr>
      <w:r w:rsidRPr="005C3FE9">
        <w:t>References</w:t>
      </w:r>
      <w:bookmarkEnd w:id="35"/>
    </w:p>
    <w:p w14:paraId="4B892CDB" w14:textId="7DD1E27D" w:rsidR="00FB5EC2" w:rsidRPr="00FB5EC2" w:rsidRDefault="009338A8" w:rsidP="00FB5EC2">
      <w:pPr>
        <w:widowControl w:val="0"/>
        <w:autoSpaceDE w:val="0"/>
        <w:autoSpaceDN w:val="0"/>
        <w:adjustRightInd w:val="0"/>
        <w:spacing w:line="240" w:lineRule="auto"/>
        <w:ind w:left="640" w:hanging="640"/>
        <w:rPr>
          <w:noProof/>
        </w:rPr>
      </w:pPr>
      <w:r w:rsidRPr="005C3FE9">
        <w:rPr>
          <w:noProof/>
          <w:lang w:val="en-US"/>
        </w:rPr>
        <w:fldChar w:fldCharType="begin" w:fldLock="1"/>
      </w:r>
      <w:r w:rsidRPr="005C3FE9">
        <w:rPr>
          <w:noProof/>
          <w:lang w:val="en-US"/>
        </w:rPr>
        <w:instrText xml:space="preserve">ADDIN Mendeley Bibliography CSL_BIBLIOGRAPHY </w:instrText>
      </w:r>
      <w:r w:rsidRPr="005C3FE9">
        <w:rPr>
          <w:noProof/>
          <w:lang w:val="en-US"/>
        </w:rPr>
        <w:fldChar w:fldCharType="separate"/>
      </w:r>
      <w:bookmarkStart w:id="36" w:name="_Hlk119092173"/>
      <w:r w:rsidR="00FB5EC2" w:rsidRPr="00FB5EC2">
        <w:rPr>
          <w:noProof/>
        </w:rPr>
        <w:t>[1]</w:t>
      </w:r>
      <w:r w:rsidR="00FB5EC2" w:rsidRPr="00FB5EC2">
        <w:rPr>
          <w:noProof/>
        </w:rPr>
        <w:tab/>
        <w:t>IEA, Global Energy Review 2021, 2021. (n.d.).</w:t>
      </w:r>
    </w:p>
    <w:p w14:paraId="688AA5D2"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w:t>
      </w:r>
      <w:r w:rsidRPr="00FB5EC2">
        <w:rPr>
          <w:noProof/>
        </w:rPr>
        <w:tab/>
        <w:t>A. Baldinelli, L. Barelli, G. Bidini, G. Discepoli, Economics of innovative high capacity-to-power energy storage technologies pointing at 100% renewable micro-grids, J. Energy Storage. 28 (2020) 101198. doi:10.1016/j.est.2020.101198.</w:t>
      </w:r>
    </w:p>
    <w:p w14:paraId="2A086872"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w:t>
      </w:r>
      <w:r w:rsidRPr="00FB5EC2">
        <w:rPr>
          <w:noProof/>
        </w:rPr>
        <w:tab/>
        <w:t>T. Xue, H.J. Fan, From aqueous Zn-ion battery to Zn-MnO2 flow battery: A brief story, J. Energy Chem. 54 (2021) 194–201. doi:10.1016/j.jechem.2020.05.056.</w:t>
      </w:r>
    </w:p>
    <w:p w14:paraId="1F9B9A42"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w:t>
      </w:r>
      <w:r w:rsidRPr="00FB5EC2">
        <w:rPr>
          <w:noProof/>
        </w:rPr>
        <w:tab/>
        <w:t>G. Nikiforidis, A. Belhcen, M. Anouti, A highly concentrated vanadium protic ionic liquid electrolyte for the vanadium redox flow battery, J. Energy Chem. 57 (2021) 238–246. doi:10.1016/j.jechem.2020.09.001.</w:t>
      </w:r>
    </w:p>
    <w:p w14:paraId="2F799C56"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lastRenderedPageBreak/>
        <w:t>[5]</w:t>
      </w:r>
      <w:r w:rsidRPr="00FB5EC2">
        <w:rPr>
          <w:noProof/>
        </w:rPr>
        <w:tab/>
        <w:t>X. Liu, T. Li, Z. Yuan, X. Li, Low-cost all-iron flow battery with high performance towards long-duration energy storage, J. Energy Chem. 73 (2022) 445–451. doi:10.1016/j.jechem.2022.06.041.</w:t>
      </w:r>
    </w:p>
    <w:p w14:paraId="676F5838"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6]</w:t>
      </w:r>
      <w:r w:rsidRPr="00FB5EC2">
        <w:rPr>
          <w:noProof/>
        </w:rPr>
        <w:tab/>
        <w:t>Z. Zhao, C. Zhang, X. Li, Opportunities and challenges of organic flow battery for electrochemical energy storage technology, J. Energy Chem. 67 (2022) 621–639. doi:10.1016/j.jechem.2021.10.037.</w:t>
      </w:r>
    </w:p>
    <w:p w14:paraId="35985966"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7]</w:t>
      </w:r>
      <w:r w:rsidRPr="00FB5EC2">
        <w:rPr>
          <w:noProof/>
        </w:rPr>
        <w:tab/>
        <w:t>W.J. van Egmond, M. Saakes, I. Noor, S. Porada, C.J.N. Buisman, H.V.M. Hamelers, Performance of an environmentally benign acid base flow battery at high energy density, Int. J. Energy Res. 42 (2018) 1524–1535. doi:10.1002/er.3941.</w:t>
      </w:r>
    </w:p>
    <w:p w14:paraId="30AA7DF7"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8]</w:t>
      </w:r>
      <w:r w:rsidRPr="00FB5EC2">
        <w:rPr>
          <w:noProof/>
        </w:rPr>
        <w:tab/>
        <w:t>A. Culcasi, L. Gurreri, A. Zaffora, A. Cosenza, A. Tamburini, G. Micale, On the modelling of an Acid/Base Flow Battery: An innovative electrical energy storage device based on pH and salinity gradients, Appl. Energy. 277 (2020) 115576. doi:10.1016/j.apenergy.2020.115576.</w:t>
      </w:r>
    </w:p>
    <w:p w14:paraId="17AF3364"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9]</w:t>
      </w:r>
      <w:r w:rsidRPr="00FB5EC2">
        <w:rPr>
          <w:noProof/>
        </w:rPr>
        <w:tab/>
        <w:t>R. Pärnamäe, S. Mareev, V. Nikonenko, S. Melnikov, N. Sheldeshov, V. Zabolotskii, H.V.M. Hamelers, M. Tedesco, Bipolar membranes: A review on principles, latest developments, and applications, J. Memb. Sci. (2020) 118538. doi:10.1016/j.memsci.2020.118538.</w:t>
      </w:r>
    </w:p>
    <w:p w14:paraId="375341D2"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0]</w:t>
      </w:r>
      <w:r w:rsidRPr="00FB5EC2">
        <w:rPr>
          <w:noProof/>
        </w:rPr>
        <w:tab/>
        <w:t>M. Herrero-Gonzalez, P. Diaz-Guridi, A. Dominguez-Ramos, A. Irabien, R. Ibañez, Highly concentrated HCl and NaOH from brines using electrodialysis with bipolar membranes, Sep. Purif. Technol. 242 (2020) 116785. doi:10.1016/j.seppur.2020.116785.</w:t>
      </w:r>
    </w:p>
    <w:p w14:paraId="1010DB80"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1]</w:t>
      </w:r>
      <w:r w:rsidRPr="00FB5EC2">
        <w:rPr>
          <w:noProof/>
        </w:rPr>
        <w:tab/>
        <w:t>A. Zaffora, A. Culcasi, L. Gurreri, A. Cosenza, A. Tamburini, M. Santamaria, G. Micale, Energy Harvesting by Waste Acid/Base Neutralization via Bipolar Membrane Reverse Electrodialysis, Energies. 13 (2020) 5510. doi:10.3390/en13205510.</w:t>
      </w:r>
    </w:p>
    <w:p w14:paraId="71C1788A"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2]</w:t>
      </w:r>
      <w:r w:rsidRPr="00FB5EC2">
        <w:rPr>
          <w:noProof/>
        </w:rPr>
        <w:tab/>
        <w:t>F. Sabatino, M. Gazzani, F. Gallucci, M. van Sint Annaland, Modeling, Optimization, and Techno-Economic Analysis of Bipolar Membrane Electrodialysis for Direct Air Capture Processes, Ind. Eng. Chem. Res. 61 (2022) 12668–12679. doi:10.1021/acs.iecr.2c00889.</w:t>
      </w:r>
    </w:p>
    <w:p w14:paraId="263A4B6F"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3]</w:t>
      </w:r>
      <w:r w:rsidRPr="00FB5EC2">
        <w:rPr>
          <w:noProof/>
        </w:rPr>
        <w:tab/>
        <w:t>N. Chindapan, S.S. Sablani, N. Chiewchan, S. Devahastin, Modeling and Optimization of Electrodialytic Desalination of Fish Sauce Using Artificial Neural Networks and Genetic Algorithm, Food Bioprocess Technol. 6 (2013) 2695–2707. doi:10.1007/s11947-012-0914-6.</w:t>
      </w:r>
    </w:p>
    <w:p w14:paraId="256C9A32"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4]</w:t>
      </w:r>
      <w:r w:rsidRPr="00FB5EC2">
        <w:rPr>
          <w:noProof/>
        </w:rPr>
        <w:tab/>
        <w:t>D.W. Bian, S.M. Watson, N.C. Wright, S.R. Shah, T. Buonassisi, D. Ramanujan, I.M. Peters, A.G. Winter, Optimization and design of a low-cost, village-scale, photovoltaic-powered, electrodialysis reversal desalination system for rural India, Desalination. 452 (2019) 265–278. doi:10.1016/j.desal.2018.09.004.</w:t>
      </w:r>
    </w:p>
    <w:p w14:paraId="526444D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5]</w:t>
      </w:r>
      <w:r w:rsidRPr="00FB5EC2">
        <w:rPr>
          <w:noProof/>
        </w:rPr>
        <w:tab/>
        <w:t>J. Kennedy, R. Eberhart, Particle swarm optimization, in: IEEE Int. Conf. Neural Networks - Conf. Proc., 1995. doi:10.4018/ijmfmp.2015010104.</w:t>
      </w:r>
    </w:p>
    <w:p w14:paraId="6BB182F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6]</w:t>
      </w:r>
      <w:r w:rsidRPr="00FB5EC2">
        <w:rPr>
          <w:noProof/>
        </w:rPr>
        <w:tab/>
        <w:t>N.C. Wright, S.R. Shah, S.E. Amrose, A.G. Winter, A robust model of brackish water electrodialysis desalination with experimental comparison at different size scales, Desalination. 443 (2018) 27–43. doi:10.1016/j.desal.2018.04.018.</w:t>
      </w:r>
    </w:p>
    <w:p w14:paraId="13F9DA3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7]</w:t>
      </w:r>
      <w:r w:rsidRPr="00FB5EC2">
        <w:rPr>
          <w:noProof/>
        </w:rPr>
        <w:tab/>
        <w:t>F. Guesmi, I. Louati, C. Hannachi, B. Hamrouni, Optimization of boron removal from water by electrodialysis using response surface methodology, Water Sci. Technol. 81 (2020) 293–300. doi:10.2166/wst.2020.105.</w:t>
      </w:r>
    </w:p>
    <w:p w14:paraId="7334D7A0"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8]</w:t>
      </w:r>
      <w:r w:rsidRPr="00FB5EC2">
        <w:rPr>
          <w:noProof/>
        </w:rPr>
        <w:tab/>
        <w:t>F.S. Rohman, N. Aziz, Optimization of batch electrodialysis for hydrochloric acid recovery using orthogonal collocation method, Desalination. (2011). doi:10.1016/j.desal.2011.02.025.</w:t>
      </w:r>
    </w:p>
    <w:p w14:paraId="4D41140E"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19]</w:t>
      </w:r>
      <w:r w:rsidRPr="00FB5EC2">
        <w:rPr>
          <w:noProof/>
        </w:rPr>
        <w:tab/>
        <w:t>F.S. Rohman, N. Aziz, Performance metrics analysis of dynamic multi-objective optimization for energy consumption and productivity improvement in batch electrodialysis, Chem. Eng. Commun. 208 (2021) 517–529. doi:10.1080/00986445.2019.1674817.</w:t>
      </w:r>
    </w:p>
    <w:p w14:paraId="54AB2B8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0]</w:t>
      </w:r>
      <w:r w:rsidRPr="00FB5EC2">
        <w:rPr>
          <w:noProof/>
        </w:rPr>
        <w:tab/>
        <w:t>J. Veerman, M. Saakes, S.J. Metz, G.J. Harmsen, Reverse electrodialysis: A validated process model for design and optimization, Chem. Eng. J. 166 (2011) 256–268. doi:10.1016/j.cej.2010.10.071.</w:t>
      </w:r>
    </w:p>
    <w:p w14:paraId="45B2076D"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1]</w:t>
      </w:r>
      <w:r w:rsidRPr="00FB5EC2">
        <w:rPr>
          <w:noProof/>
        </w:rPr>
        <w:tab/>
        <w:t xml:space="preserve">R. Long, B. Li, Z. Liu, W. Liu, Performance analysis of reverse electrodialysis stacks: Channel geometry and flow rate optimization, Energy. 158 (2018) 427–436. </w:t>
      </w:r>
      <w:r w:rsidRPr="00FB5EC2">
        <w:rPr>
          <w:noProof/>
        </w:rPr>
        <w:lastRenderedPageBreak/>
        <w:t>doi:10.1016/j.energy.2018.06.067.</w:t>
      </w:r>
    </w:p>
    <w:p w14:paraId="59D3C693"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2]</w:t>
      </w:r>
      <w:r w:rsidRPr="00FB5EC2">
        <w:rPr>
          <w:noProof/>
        </w:rPr>
        <w:tab/>
        <w:t>R. Long, B. Li, Z. Liu, W. Liu, Reverse electrodialysis: Modelling and performance analysis based on multi-objective optimization, Energy. 151 (2018) 1–10. doi:10.1016/j.energy.2018.03.003.</w:t>
      </w:r>
    </w:p>
    <w:p w14:paraId="2C75D76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3]</w:t>
      </w:r>
      <w:r w:rsidRPr="00FB5EC2">
        <w:rPr>
          <w:noProof/>
        </w:rPr>
        <w:tab/>
        <w:t>M. Ciofalo, M. La Cerva, M. Di Liberto, L. Gurreri, A. Cipollina, G. Micale, Optimization of net power density in Reverse Electrodialysis, Energy. 181 (2019) 576–588. doi:10.1016/j.energy.2019.05.183.</w:t>
      </w:r>
    </w:p>
    <w:p w14:paraId="3FD5A11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4]</w:t>
      </w:r>
      <w:r w:rsidRPr="00FB5EC2">
        <w:rPr>
          <w:noProof/>
        </w:rPr>
        <w:tab/>
        <w:t>M. La Cerva, M. Di Liberto, L. Gurreri, A. Tamburini, A. Cipollina, G. Micale, M. Ciofalo, Coupling CFD with a one-dimensional model to predict the performance of reverse electrodialysis stacks, J. Memb. Sci. 541 (2017) 595–610. doi:10.1016/j.memsci.2017.07.030.</w:t>
      </w:r>
    </w:p>
    <w:p w14:paraId="019220A4"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5]</w:t>
      </w:r>
      <w:r w:rsidRPr="00FB5EC2">
        <w:rPr>
          <w:noProof/>
        </w:rPr>
        <w:tab/>
        <w:t>P. Faghihi, A. Jalali, An artificial neural network‐based optimization of reverse electrodialysis power generating cells using CFD and genetic algorithm, Int. J. Energy Res. (2022). doi:10.1002/er.8379.</w:t>
      </w:r>
    </w:p>
    <w:p w14:paraId="5DFADDE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6]</w:t>
      </w:r>
      <w:r w:rsidRPr="00FB5EC2">
        <w:rPr>
          <w:noProof/>
        </w:rPr>
        <w:tab/>
        <w:t>A.T. Emrén, V.J.M. Holmström, Energy storage in a fuel cell with bipolar membranes burning acid and hydroxide, Energy. 8 (1983) 277–282. doi:10.1016/0360-5442(83)90103-2.</w:t>
      </w:r>
    </w:p>
    <w:p w14:paraId="7C20258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7]</w:t>
      </w:r>
      <w:r w:rsidRPr="00FB5EC2">
        <w:rPr>
          <w:noProof/>
        </w:rPr>
        <w:tab/>
        <w:t>J. Pretz, E. Staude, Reverse electrodialysis (RED) with bipolar membranes, an energy storage system, Berichte Der Bunsengesellschaft Für Phys. Chemie. 102 (1998) 676–685. doi:10.1002/bbpc.19981020412.</w:t>
      </w:r>
    </w:p>
    <w:p w14:paraId="784CE1AB"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8]</w:t>
      </w:r>
      <w:r w:rsidRPr="00FB5EC2">
        <w:rPr>
          <w:noProof/>
        </w:rPr>
        <w:tab/>
        <w:t>E.K. Zholkovskij, M.C. Müller, E. Staude, The storage battery with bipolar membranes, J. Memb. Sci. 141 (1998) 231–243. doi:10.1016/S0376-7388(97)00306-2.</w:t>
      </w:r>
    </w:p>
    <w:p w14:paraId="387A425A"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29]</w:t>
      </w:r>
      <w:r w:rsidRPr="00FB5EC2">
        <w:rPr>
          <w:noProof/>
        </w:rPr>
        <w:tab/>
        <w:t>J.H. Kim, J.H. Lee, S. Maurya, S.H. Shin, J.Y. Lee, I.S. Chang, S.H. Moon, Proof-of-concept experiments of an acid-base junction flow battery by reverse bipolar electrodialysis for an energy conversion system, Electrochem. Commun. 72 (2016) 157–161. doi:10.1016/j.elecom.2016.09.025.</w:t>
      </w:r>
    </w:p>
    <w:p w14:paraId="4550397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0]</w:t>
      </w:r>
      <w:r w:rsidRPr="00FB5EC2">
        <w:rPr>
          <w:noProof/>
        </w:rPr>
        <w:tab/>
        <w:t>J. Xia, G. Eigenberger, H. Strathmann, U. Nieken, Flow battery based on reverse electrodialysis with bipolar membranes: Single cell experiments, J. Memb. Sci. 565 (2018) 157–168. doi:10.1016/j.memsci.2018.07.073.</w:t>
      </w:r>
    </w:p>
    <w:p w14:paraId="31B91146"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1]</w:t>
      </w:r>
      <w:r w:rsidRPr="00FB5EC2">
        <w:rPr>
          <w:noProof/>
        </w:rPr>
        <w:tab/>
        <w:t>J. Xia, G. Eigenberger, H. Strathmann, U. Nieken, Acid-base flow battery, based on reverse electrodialysis with bi-polar membranes: Stack experiments, Processes. 8 (2020) 99. doi:10.3390/pr8010099.</w:t>
      </w:r>
    </w:p>
    <w:p w14:paraId="23D8871E"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2]</w:t>
      </w:r>
      <w:r w:rsidRPr="00FB5EC2">
        <w:rPr>
          <w:noProof/>
        </w:rPr>
        <w:tab/>
        <w:t>R. Pärnamäe, L. Gurreri, J. Post, W.J. van Egmond, A. Culcasi, M. Saakes, J. Cen, E. Goosen, A. Tamburini, D.A. Vermaas, M. Tedesco, The Acid–Base Flow Battery: Sustainable Energy Storage via Reversible Water Dissociation with Bipolar Membranes, Membranes (Basel). 10 (2020) 409. doi:10.3390/membranes10120409.</w:t>
      </w:r>
    </w:p>
    <w:p w14:paraId="44C457D3"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3]</w:t>
      </w:r>
      <w:r w:rsidRPr="00FB5EC2">
        <w:rPr>
          <w:noProof/>
        </w:rPr>
        <w:tab/>
        <w:t>A. Culcasi, L. Gurreri, A. Cipollina, A. Tamburini, G. Micale, A comprehensive multi-scale model for bipolar membrane electrodialysis (BMED), Chem. Eng. J. 437 (2022) 135317. doi:10.1016/j.cej.2022.135317.</w:t>
      </w:r>
    </w:p>
    <w:p w14:paraId="3B6A0FE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4]</w:t>
      </w:r>
      <w:r w:rsidRPr="00FB5EC2">
        <w:rPr>
          <w:noProof/>
        </w:rPr>
        <w:tab/>
        <w:t>A. Culcasi, L. Gurreri, G. Micale, A. Tamburini, Bipolar membrane reverse electrodialysis for the sustainable recovery of energy from pH gradients of industrial wastewater: Performance prediction by a validated process model, J. Environ. Manage. 287 (2021) 112319. doi:10.1016/j.jenvman.2021.112319.</w:t>
      </w:r>
    </w:p>
    <w:p w14:paraId="6EF0A0A6"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5]</w:t>
      </w:r>
      <w:r w:rsidRPr="00FB5EC2">
        <w:rPr>
          <w:noProof/>
        </w:rPr>
        <w:tab/>
        <w:t>Y. Cui, Z. Geng, Q. Zhu, Y. Han, Review: Multi-objective optimization methods and application in energy saving, Energy. 125 (2017) 681–704. doi:10.1016/j.energy.2017.02.174.</w:t>
      </w:r>
    </w:p>
    <w:p w14:paraId="2050060E"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6]</w:t>
      </w:r>
      <w:r w:rsidRPr="00FB5EC2">
        <w:rPr>
          <w:noProof/>
        </w:rPr>
        <w:tab/>
        <w:t>Y.Y. Haimes, L.S. Lasdon, D.A. Wismer, On a Bicriterion Formulation of the Problems of Integrated System Identification and System Optimization, IEEE Trans. Syst. Man. Cybern. SMC-1 (1971) 296–297. doi:10.1109/TSMC.1971.4308298.</w:t>
      </w:r>
    </w:p>
    <w:p w14:paraId="39050367"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7]</w:t>
      </w:r>
      <w:r w:rsidRPr="00FB5EC2">
        <w:rPr>
          <w:noProof/>
        </w:rPr>
        <w:tab/>
        <w:t>G.P. Rangaiah, A. Bonilla-Petriciolet, Multi-Objective Optimization in Chemical Engineering, John Wiley &amp; Sons Ltd, Oxford, UK, 2013. doi:10.1002/9781118341704.</w:t>
      </w:r>
    </w:p>
    <w:p w14:paraId="106068BA"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8]</w:t>
      </w:r>
      <w:r w:rsidRPr="00FB5EC2">
        <w:rPr>
          <w:noProof/>
        </w:rPr>
        <w:tab/>
        <w:t xml:space="preserve">A. Castillo, D.F. Gayme, Grid-scale energy storage applications in renewable energy </w:t>
      </w:r>
      <w:r w:rsidRPr="00FB5EC2">
        <w:rPr>
          <w:noProof/>
        </w:rPr>
        <w:lastRenderedPageBreak/>
        <w:t>integration: A survey, Energy Convers. Manag. 87 (2014) 885–894. doi:10.1016/j.enconman.2014.07.063.</w:t>
      </w:r>
    </w:p>
    <w:p w14:paraId="5D9E6708"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39]</w:t>
      </w:r>
      <w:r w:rsidRPr="00FB5EC2">
        <w:rPr>
          <w:noProof/>
        </w:rPr>
        <w:tab/>
        <w:t>G.J. May, A. Davidson, B. Monahov, Lead batteries for utility energy storage: A review, J. Energy Storage. (2018). doi:10.1016/j.est.2017.11.008.</w:t>
      </w:r>
    </w:p>
    <w:p w14:paraId="20E39857"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0]</w:t>
      </w:r>
      <w:r w:rsidRPr="00FB5EC2">
        <w:rPr>
          <w:noProof/>
        </w:rPr>
        <w:tab/>
        <w:t>E. Bullich-Massagué, F.-J. Cifuentes-García, I. Glenny-Crende, M. Cheah-Mañé, M. Aragüés-Peñalba, F. Díaz-González, O. Gomis-Bellmunt, A review of energy storage technologies for large scale photovoltaic power plants, Appl. Energy. 274 (2020) 115213. doi:10.1016/j.apenergy.2020.115213.</w:t>
      </w:r>
    </w:p>
    <w:p w14:paraId="565813CD"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1]</w:t>
      </w:r>
      <w:r w:rsidRPr="00FB5EC2">
        <w:rPr>
          <w:noProof/>
        </w:rPr>
        <w:tab/>
        <w:t>S. Koohi-Fayegh, M.A. Rosen, A review of energy storage types, applications and recent developments, J. Energy Storage. 27 (2020) 101047. doi:10.1016/j.est.2019.101047.</w:t>
      </w:r>
    </w:p>
    <w:p w14:paraId="0BFC8348"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2]</w:t>
      </w:r>
      <w:r w:rsidRPr="00FB5EC2">
        <w:rPr>
          <w:noProof/>
        </w:rPr>
        <w:tab/>
        <w:t>D.O. Akinyele, R.K. Rayudu, Review of energy storage technologies for sustainable power networks, Sustain. Energy Technol. Assessments. 8 (2014) 74–91. doi:10.1016/j.seta.2014.07.004.</w:t>
      </w:r>
    </w:p>
    <w:p w14:paraId="71451288"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3]</w:t>
      </w:r>
      <w:r w:rsidRPr="00FB5EC2">
        <w:rPr>
          <w:noProof/>
        </w:rPr>
        <w:tab/>
        <w:t>G.A. Blengini, C.E.L. Latunussa, U. Eynard, C. Torres de Matos, D. Wittmer, K. Georgitzikis, C. Pavel, S. Carrara, L. Mancini, M. Unguru, D. Blagoeva, F. Mathieux, D. Pennington, Study on the EU’s list of Critical Raw Materials (2020) Final Report, 2020. doi:10.2873/904613.</w:t>
      </w:r>
    </w:p>
    <w:p w14:paraId="01E4E026"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4]</w:t>
      </w:r>
      <w:r w:rsidRPr="00FB5EC2">
        <w:rPr>
          <w:noProof/>
        </w:rPr>
        <w:tab/>
        <w:t>G.A. Blengini, C. EL Latunussa, U. Eynard, Study on the Eu’s list of critical raw materials - Critical raw materials factsheets, 2020. doi:10.2873/11619.</w:t>
      </w:r>
    </w:p>
    <w:p w14:paraId="4477C548"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5]</w:t>
      </w:r>
      <w:r w:rsidRPr="00FB5EC2">
        <w:rPr>
          <w:noProof/>
        </w:rPr>
        <w:tab/>
        <w:t>K. Scott, RECYCLING | Nickel–Metal Hydride Batteries, in: Encycl. Electrochem. Power Sources, Elsevier B.V, 2009: pp. 199–208. doi:10.1016/B978-044452745-5.00401-9.</w:t>
      </w:r>
    </w:p>
    <w:p w14:paraId="41D82CD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6]</w:t>
      </w:r>
      <w:r w:rsidRPr="00FB5EC2">
        <w:rPr>
          <w:noProof/>
        </w:rPr>
        <w:tab/>
        <w:t>P. Chen, K. Zhang, D. Tang, W. Liu, F. Meng, Q. Huang, J. Liu, Recent Progress in Electrolytes for Zn–Air Batteries, Front. Chem. 8 (2020) 1–7. doi:10.3389/fchem.2020.00372.</w:t>
      </w:r>
    </w:p>
    <w:p w14:paraId="1D3CB16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7]</w:t>
      </w:r>
      <w:r w:rsidRPr="00FB5EC2">
        <w:rPr>
          <w:noProof/>
        </w:rPr>
        <w:tab/>
        <w:t>S.C. Johnson, F. Todd Davidson, J.D. Rhodes, J.L. Coleman, S.M. Bragg-Sitton, E.J. Dufek, M.E. Webber, Selecting favorable energy storage technologies for Nuclear power, Elsevier Inc., 2018. doi:10.1016/B978-0-12-813975-2.00005-3.</w:t>
      </w:r>
    </w:p>
    <w:p w14:paraId="3C6ECE4E"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8]</w:t>
      </w:r>
      <w:r w:rsidRPr="00FB5EC2">
        <w:rPr>
          <w:noProof/>
        </w:rPr>
        <w:tab/>
        <w:t>E. Lewicka, K. Guzik, K. Galos, On the Possibilities of Critical Raw Materials Production from the EU’s Primary Sources, Resources. 10 (2021) 50. doi:10.3390/resources10050050.</w:t>
      </w:r>
    </w:p>
    <w:p w14:paraId="01ED52EB"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49]</w:t>
      </w:r>
      <w:r w:rsidRPr="00FB5EC2">
        <w:rPr>
          <w:noProof/>
        </w:rPr>
        <w:tab/>
        <w:t>P. Viebahn, O. Soukup, S. Samadi, J. Teubler, K. Wiesen, M. Ritthoff, Assessing the need for critical minerals to shift the German energy system towards a high proportion of renewables, Renew. Sustain. Energy Rev. 49 (2015) 655–671. doi:10.1016/j.rser.2015.04.070.</w:t>
      </w:r>
    </w:p>
    <w:p w14:paraId="0892A6EA"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0]</w:t>
      </w:r>
      <w:r w:rsidRPr="00FB5EC2">
        <w:rPr>
          <w:noProof/>
        </w:rPr>
        <w:tab/>
        <w:t>E. Blumbergs, V. Serga, E. Platacis, M. Maiorov, A. Shishkin, Cadmium recovery from spent ni-cd batteries: A brief review, Metals (Basel). 11 (2021) 1–14. doi:10.3390/met11111714.</w:t>
      </w:r>
    </w:p>
    <w:p w14:paraId="7D1A128F"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1]</w:t>
      </w:r>
      <w:r w:rsidRPr="00FB5EC2">
        <w:rPr>
          <w:noProof/>
        </w:rPr>
        <w:tab/>
        <w:t>N. Chawla, M. Safa, Sodium Batteries: A Review on Sodium-Sulfur and Sodium-Air Batteries, Electronics. 8 (2019) 1201. doi:10.3390/electronics8101201.</w:t>
      </w:r>
    </w:p>
    <w:p w14:paraId="6C46E795"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2]</w:t>
      </w:r>
      <w:r w:rsidRPr="00FB5EC2">
        <w:rPr>
          <w:noProof/>
        </w:rPr>
        <w:tab/>
        <w:t>A. Van Zyl, Review of the zebra battery system development, Solid State Ionics. 86–88 (1996) 883–889. doi:10.1016/0167-2738(96)00200-7.</w:t>
      </w:r>
    </w:p>
    <w:p w14:paraId="772F228E"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3]</w:t>
      </w:r>
      <w:r w:rsidRPr="00FB5EC2">
        <w:rPr>
          <w:noProof/>
        </w:rPr>
        <w:tab/>
        <w:t>L. Gao, Z. Li, Y. Zou, S. Yin, P. Peng, Y. Shao, X. Liang, A High-Performance Aqueous Zinc-Bromine Static Battery, IScience. 23 (2020) 101348. doi:10.1016/j.isci.2020.101348.</w:t>
      </w:r>
    </w:p>
    <w:p w14:paraId="664DA349"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4]</w:t>
      </w:r>
      <w:r w:rsidRPr="00FB5EC2">
        <w:rPr>
          <w:noProof/>
        </w:rPr>
        <w:tab/>
        <w:t>M.M. Rahman, E. Gemechu, A.O. Oni, A. Kumar, Energy and environmental footprints of flywheels for utility-scale energy storage applications, E-Prime. 1 (2021) 100020. doi:10.1016/j.prime.2021.100020.</w:t>
      </w:r>
    </w:p>
    <w:p w14:paraId="4B7E118B" w14:textId="77777777" w:rsidR="00FB5EC2" w:rsidRPr="00FB5EC2" w:rsidRDefault="00FB5EC2" w:rsidP="00FB5EC2">
      <w:pPr>
        <w:widowControl w:val="0"/>
        <w:autoSpaceDE w:val="0"/>
        <w:autoSpaceDN w:val="0"/>
        <w:adjustRightInd w:val="0"/>
        <w:spacing w:line="240" w:lineRule="auto"/>
        <w:ind w:left="640" w:hanging="640"/>
        <w:rPr>
          <w:noProof/>
        </w:rPr>
      </w:pPr>
      <w:r w:rsidRPr="00FB5EC2">
        <w:rPr>
          <w:noProof/>
        </w:rPr>
        <w:t>[55]</w:t>
      </w:r>
      <w:r w:rsidRPr="00FB5EC2">
        <w:rPr>
          <w:noProof/>
        </w:rPr>
        <w:tab/>
        <w:t>D. Schrijvers, A. Hool, G.A. Blengini, W.Q. Chen, J. Dewulf, R. Eggert, L. van Ellen, R. Gauss, J. Goddin, K. Habib, C. Hagelüken, A. Hirohata, M. Hofmann-Amtenbrink, J. Kosmol, M. Le Gleuher, M. Grohol, A. Ku, M.H. Lee, G. Liu, K. Nansai, P. Nuss, D. Peck, A. Reller, G. Sonnemann, L. Tercero, A. Thorenz, P.A. Wäger, A review of methods and data to determine raw material criticality, Resour. Conserv. Recycl. 155 (2020) 104617. doi:10.1016/j.resconrec.2019.104617.</w:t>
      </w:r>
    </w:p>
    <w:bookmarkEnd w:id="36"/>
    <w:p w14:paraId="603FA748" w14:textId="26072F8B" w:rsidR="00082974" w:rsidRPr="006F4DDB" w:rsidRDefault="009338A8" w:rsidP="008264AC">
      <w:pPr>
        <w:widowControl w:val="0"/>
        <w:autoSpaceDE w:val="0"/>
        <w:autoSpaceDN w:val="0"/>
        <w:adjustRightInd w:val="0"/>
        <w:spacing w:line="240" w:lineRule="auto"/>
        <w:ind w:left="640" w:hanging="640"/>
        <w:rPr>
          <w:lang w:val="en-GB"/>
        </w:rPr>
      </w:pPr>
      <w:r w:rsidRPr="005C3FE9">
        <w:rPr>
          <w:noProof/>
          <w:lang w:val="en-US"/>
        </w:rPr>
        <w:fldChar w:fldCharType="end"/>
      </w:r>
    </w:p>
    <w:sectPr w:rsidR="00082974" w:rsidRPr="006F4DDB" w:rsidSect="00F64C32">
      <w:footerReference w:type="even" r:id="rId16"/>
      <w:footerReference w:type="default" r:id="rId17"/>
      <w:footnotePr>
        <w:numFmt w:val="chicago"/>
      </w:footnotePr>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B3C05" w14:textId="77777777" w:rsidR="00112EF9" w:rsidRDefault="00112EF9" w:rsidP="00414934">
      <w:r>
        <w:separator/>
      </w:r>
    </w:p>
    <w:p w14:paraId="0D6A7D09" w14:textId="77777777" w:rsidR="00112EF9" w:rsidRDefault="00112EF9" w:rsidP="00414934"/>
  </w:endnote>
  <w:endnote w:type="continuationSeparator" w:id="0">
    <w:p w14:paraId="719473AA" w14:textId="77777777" w:rsidR="00112EF9" w:rsidRDefault="00112EF9" w:rsidP="00414934">
      <w:r>
        <w:continuationSeparator/>
      </w:r>
    </w:p>
    <w:p w14:paraId="67263724" w14:textId="77777777" w:rsidR="00112EF9" w:rsidRDefault="00112EF9" w:rsidP="004149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762CB" w14:textId="77777777" w:rsidR="00833F0C" w:rsidRDefault="00833F0C" w:rsidP="00414934">
    <w:pPr>
      <w:pStyle w:val="Pidipagina"/>
      <w:rPr>
        <w:rStyle w:val="Numeropagina"/>
      </w:rPr>
    </w:pPr>
    <w:r>
      <w:rPr>
        <w:rStyle w:val="Numeropagina"/>
      </w:rPr>
      <w:fldChar w:fldCharType="begin"/>
    </w:r>
    <w:r>
      <w:rPr>
        <w:rStyle w:val="Numeropagina"/>
      </w:rPr>
      <w:instrText xml:space="preserve">PAGE  </w:instrText>
    </w:r>
    <w:r>
      <w:rPr>
        <w:rStyle w:val="Numeropagina"/>
      </w:rPr>
      <w:fldChar w:fldCharType="end"/>
    </w:r>
  </w:p>
  <w:p w14:paraId="5D25E115" w14:textId="77777777" w:rsidR="00833F0C" w:rsidRDefault="00833F0C" w:rsidP="00414934">
    <w:pPr>
      <w:pStyle w:val="Pidipagina"/>
    </w:pPr>
  </w:p>
  <w:p w14:paraId="4F31CA9E" w14:textId="77777777" w:rsidR="00833F0C" w:rsidRDefault="00833F0C" w:rsidP="004149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342704"/>
      <w:docPartObj>
        <w:docPartGallery w:val="Page Numbers (Bottom of Page)"/>
        <w:docPartUnique/>
      </w:docPartObj>
    </w:sdtPr>
    <w:sdtContent>
      <w:p w14:paraId="7B351BEC" w14:textId="45F519BF" w:rsidR="00833F0C" w:rsidRDefault="00833F0C">
        <w:pPr>
          <w:pStyle w:val="Pidipagina"/>
          <w:jc w:val="center"/>
        </w:pPr>
        <w:r>
          <w:fldChar w:fldCharType="begin"/>
        </w:r>
        <w:r>
          <w:instrText>PAGE   \* MERGEFORMAT</w:instrText>
        </w:r>
        <w:r>
          <w:fldChar w:fldCharType="separate"/>
        </w:r>
        <w:r w:rsidR="00741E55">
          <w:rPr>
            <w:noProof/>
          </w:rPr>
          <w:t>1</w:t>
        </w:r>
        <w:r>
          <w:fldChar w:fldCharType="end"/>
        </w:r>
      </w:p>
    </w:sdtContent>
  </w:sdt>
  <w:p w14:paraId="58631101" w14:textId="77777777" w:rsidR="00833F0C" w:rsidRDefault="00833F0C" w:rsidP="004149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0BC18" w14:textId="77777777" w:rsidR="00112EF9" w:rsidRDefault="00112EF9" w:rsidP="00414934">
      <w:r>
        <w:separator/>
      </w:r>
    </w:p>
    <w:p w14:paraId="77FCC706" w14:textId="77777777" w:rsidR="00112EF9" w:rsidRDefault="00112EF9" w:rsidP="00414934"/>
  </w:footnote>
  <w:footnote w:type="continuationSeparator" w:id="0">
    <w:p w14:paraId="48BB7BDF" w14:textId="77777777" w:rsidR="00112EF9" w:rsidRDefault="00112EF9" w:rsidP="00414934">
      <w:r>
        <w:continuationSeparator/>
      </w:r>
    </w:p>
    <w:p w14:paraId="5B8BF32D" w14:textId="77777777" w:rsidR="00112EF9" w:rsidRDefault="00112EF9" w:rsidP="0041493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2A2B33"/>
    <w:multiLevelType w:val="multilevel"/>
    <w:tmpl w:val="0410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 w15:restartNumberingAfterBreak="0">
    <w:nsid w:val="250A245F"/>
    <w:multiLevelType w:val="hybridMultilevel"/>
    <w:tmpl w:val="29E20A30"/>
    <w:lvl w:ilvl="0" w:tplc="1AF444CE">
      <w:start w:val="1"/>
      <w:numFmt w:val="decimal"/>
      <w:pStyle w:val="Referencesbody"/>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15:restartNumberingAfterBreak="0">
    <w:nsid w:val="792604AF"/>
    <w:multiLevelType w:val="hybridMultilevel"/>
    <w:tmpl w:val="B1F45F1C"/>
    <w:lvl w:ilvl="0" w:tplc="AAE6DF14">
      <w:start w:val="3"/>
      <w:numFmt w:val="bullet"/>
      <w:lvlText w:val="-"/>
      <w:lvlJc w:val="left"/>
      <w:pPr>
        <w:ind w:left="927" w:hanging="360"/>
      </w:pPr>
      <w:rPr>
        <w:rFonts w:ascii="Times New Roman" w:eastAsia="Times New Roman" w:hAnsi="Times New Roman" w:cs="Times New Roman" w:hint="default"/>
      </w:rPr>
    </w:lvl>
    <w:lvl w:ilvl="1" w:tplc="04100003" w:tentative="1">
      <w:start w:val="1"/>
      <w:numFmt w:val="bullet"/>
      <w:lvlText w:val="o"/>
      <w:lvlJc w:val="left"/>
      <w:pPr>
        <w:ind w:left="1647" w:hanging="360"/>
      </w:pPr>
      <w:rPr>
        <w:rFonts w:ascii="Courier New" w:hAnsi="Courier New" w:cs="Courier New" w:hint="default"/>
      </w:rPr>
    </w:lvl>
    <w:lvl w:ilvl="2" w:tplc="04100005" w:tentative="1">
      <w:start w:val="1"/>
      <w:numFmt w:val="bullet"/>
      <w:lvlText w:val=""/>
      <w:lvlJc w:val="left"/>
      <w:pPr>
        <w:ind w:left="2367" w:hanging="360"/>
      </w:pPr>
      <w:rPr>
        <w:rFonts w:ascii="Wingdings" w:hAnsi="Wingdings" w:hint="default"/>
      </w:rPr>
    </w:lvl>
    <w:lvl w:ilvl="3" w:tplc="04100001" w:tentative="1">
      <w:start w:val="1"/>
      <w:numFmt w:val="bullet"/>
      <w:lvlText w:val=""/>
      <w:lvlJc w:val="left"/>
      <w:pPr>
        <w:ind w:left="3087" w:hanging="360"/>
      </w:pPr>
      <w:rPr>
        <w:rFonts w:ascii="Symbol" w:hAnsi="Symbol" w:hint="default"/>
      </w:rPr>
    </w:lvl>
    <w:lvl w:ilvl="4" w:tplc="04100003" w:tentative="1">
      <w:start w:val="1"/>
      <w:numFmt w:val="bullet"/>
      <w:lvlText w:val="o"/>
      <w:lvlJc w:val="left"/>
      <w:pPr>
        <w:ind w:left="3807" w:hanging="360"/>
      </w:pPr>
      <w:rPr>
        <w:rFonts w:ascii="Courier New" w:hAnsi="Courier New" w:cs="Courier New" w:hint="default"/>
      </w:rPr>
    </w:lvl>
    <w:lvl w:ilvl="5" w:tplc="04100005" w:tentative="1">
      <w:start w:val="1"/>
      <w:numFmt w:val="bullet"/>
      <w:lvlText w:val=""/>
      <w:lvlJc w:val="left"/>
      <w:pPr>
        <w:ind w:left="4527" w:hanging="360"/>
      </w:pPr>
      <w:rPr>
        <w:rFonts w:ascii="Wingdings" w:hAnsi="Wingdings" w:hint="default"/>
      </w:rPr>
    </w:lvl>
    <w:lvl w:ilvl="6" w:tplc="04100001" w:tentative="1">
      <w:start w:val="1"/>
      <w:numFmt w:val="bullet"/>
      <w:lvlText w:val=""/>
      <w:lvlJc w:val="left"/>
      <w:pPr>
        <w:ind w:left="5247" w:hanging="360"/>
      </w:pPr>
      <w:rPr>
        <w:rFonts w:ascii="Symbol" w:hAnsi="Symbol" w:hint="default"/>
      </w:rPr>
    </w:lvl>
    <w:lvl w:ilvl="7" w:tplc="04100003" w:tentative="1">
      <w:start w:val="1"/>
      <w:numFmt w:val="bullet"/>
      <w:lvlText w:val="o"/>
      <w:lvlJc w:val="left"/>
      <w:pPr>
        <w:ind w:left="5967" w:hanging="360"/>
      </w:pPr>
      <w:rPr>
        <w:rFonts w:ascii="Courier New" w:hAnsi="Courier New" w:cs="Courier New" w:hint="default"/>
      </w:rPr>
    </w:lvl>
    <w:lvl w:ilvl="8" w:tplc="04100005" w:tentative="1">
      <w:start w:val="1"/>
      <w:numFmt w:val="bullet"/>
      <w:lvlText w:val=""/>
      <w:lvlJc w:val="left"/>
      <w:pPr>
        <w:ind w:left="6687" w:hanging="360"/>
      </w:pPr>
      <w:rPr>
        <w:rFonts w:ascii="Wingdings" w:hAnsi="Wingdings" w:hint="default"/>
      </w:rPr>
    </w:lvl>
  </w:abstractNum>
  <w:num w:numId="1" w16cid:durableId="670450703">
    <w:abstractNumId w:val="0"/>
  </w:num>
  <w:num w:numId="2" w16cid:durableId="542904018">
    <w:abstractNumId w:val="2"/>
  </w:num>
  <w:num w:numId="3" w16cid:durableId="1062676217">
    <w:abstractNumId w:val="1"/>
  </w:num>
  <w:num w:numId="4" w16cid:durableId="90494963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embedSystemFont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6"/>
  <w:hyphenationZone w:val="283"/>
  <w:drawingGridHorizontalSpacing w:val="181"/>
  <w:drawingGridVerticalSpacing w:val="181"/>
  <w:noPunctuationKerning/>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wNDOzMLMwNLawMDZX0lEKTi0uzszPAykwNqgFAHjxkX0tAAAA"/>
  </w:docVars>
  <w:rsids>
    <w:rsidRoot w:val="00DC0CEB"/>
    <w:rsid w:val="00000C38"/>
    <w:rsid w:val="00000DDB"/>
    <w:rsid w:val="00000E01"/>
    <w:rsid w:val="00000FF8"/>
    <w:rsid w:val="0000103B"/>
    <w:rsid w:val="00001429"/>
    <w:rsid w:val="000014B1"/>
    <w:rsid w:val="0000166B"/>
    <w:rsid w:val="00001832"/>
    <w:rsid w:val="000019E3"/>
    <w:rsid w:val="00001A08"/>
    <w:rsid w:val="00001ACC"/>
    <w:rsid w:val="00001C1B"/>
    <w:rsid w:val="00001F31"/>
    <w:rsid w:val="00002294"/>
    <w:rsid w:val="000023CA"/>
    <w:rsid w:val="000024D6"/>
    <w:rsid w:val="00002955"/>
    <w:rsid w:val="00002F5D"/>
    <w:rsid w:val="00003019"/>
    <w:rsid w:val="00003060"/>
    <w:rsid w:val="00003072"/>
    <w:rsid w:val="000036CA"/>
    <w:rsid w:val="00003A0E"/>
    <w:rsid w:val="00003A18"/>
    <w:rsid w:val="00003BD3"/>
    <w:rsid w:val="0000490E"/>
    <w:rsid w:val="00005236"/>
    <w:rsid w:val="00005759"/>
    <w:rsid w:val="00005BA0"/>
    <w:rsid w:val="00006113"/>
    <w:rsid w:val="000061A3"/>
    <w:rsid w:val="000069A6"/>
    <w:rsid w:val="00006D15"/>
    <w:rsid w:val="00006FD7"/>
    <w:rsid w:val="000073AA"/>
    <w:rsid w:val="00007B4A"/>
    <w:rsid w:val="00007B8A"/>
    <w:rsid w:val="00010067"/>
    <w:rsid w:val="0001054A"/>
    <w:rsid w:val="00010698"/>
    <w:rsid w:val="00010781"/>
    <w:rsid w:val="00010D1C"/>
    <w:rsid w:val="000113F2"/>
    <w:rsid w:val="00011571"/>
    <w:rsid w:val="000117E1"/>
    <w:rsid w:val="00011EB2"/>
    <w:rsid w:val="00011F89"/>
    <w:rsid w:val="00012889"/>
    <w:rsid w:val="00013018"/>
    <w:rsid w:val="000130FA"/>
    <w:rsid w:val="00013950"/>
    <w:rsid w:val="00013A0B"/>
    <w:rsid w:val="00013EED"/>
    <w:rsid w:val="00014121"/>
    <w:rsid w:val="000142E8"/>
    <w:rsid w:val="00014883"/>
    <w:rsid w:val="00014F0F"/>
    <w:rsid w:val="00015501"/>
    <w:rsid w:val="000155F9"/>
    <w:rsid w:val="00015631"/>
    <w:rsid w:val="0001642B"/>
    <w:rsid w:val="000164E9"/>
    <w:rsid w:val="00016EF0"/>
    <w:rsid w:val="00017215"/>
    <w:rsid w:val="000172F8"/>
    <w:rsid w:val="00017C5F"/>
    <w:rsid w:val="00017E24"/>
    <w:rsid w:val="0002011D"/>
    <w:rsid w:val="0002073D"/>
    <w:rsid w:val="00020DA5"/>
    <w:rsid w:val="00020E3D"/>
    <w:rsid w:val="00020FB0"/>
    <w:rsid w:val="0002106F"/>
    <w:rsid w:val="00021763"/>
    <w:rsid w:val="00021844"/>
    <w:rsid w:val="0002196B"/>
    <w:rsid w:val="00022656"/>
    <w:rsid w:val="00023720"/>
    <w:rsid w:val="000239C1"/>
    <w:rsid w:val="00023A10"/>
    <w:rsid w:val="00023AE7"/>
    <w:rsid w:val="00023B7A"/>
    <w:rsid w:val="00023D5B"/>
    <w:rsid w:val="00023F25"/>
    <w:rsid w:val="00024219"/>
    <w:rsid w:val="000243F9"/>
    <w:rsid w:val="00024801"/>
    <w:rsid w:val="00024E05"/>
    <w:rsid w:val="00025A3B"/>
    <w:rsid w:val="00025D8D"/>
    <w:rsid w:val="00025FC2"/>
    <w:rsid w:val="0002679B"/>
    <w:rsid w:val="00027251"/>
    <w:rsid w:val="000277E8"/>
    <w:rsid w:val="0002784D"/>
    <w:rsid w:val="000278B9"/>
    <w:rsid w:val="00027A28"/>
    <w:rsid w:val="0003004F"/>
    <w:rsid w:val="0003061C"/>
    <w:rsid w:val="0003071D"/>
    <w:rsid w:val="00030CA6"/>
    <w:rsid w:val="00030E27"/>
    <w:rsid w:val="00030F00"/>
    <w:rsid w:val="00031428"/>
    <w:rsid w:val="00031646"/>
    <w:rsid w:val="00031828"/>
    <w:rsid w:val="00031C65"/>
    <w:rsid w:val="000324B9"/>
    <w:rsid w:val="0003256B"/>
    <w:rsid w:val="00032A86"/>
    <w:rsid w:val="00032AF1"/>
    <w:rsid w:val="00032B6F"/>
    <w:rsid w:val="0003300E"/>
    <w:rsid w:val="000331BE"/>
    <w:rsid w:val="0003340B"/>
    <w:rsid w:val="00033B53"/>
    <w:rsid w:val="00033EE8"/>
    <w:rsid w:val="00033FF3"/>
    <w:rsid w:val="000347B8"/>
    <w:rsid w:val="00034A73"/>
    <w:rsid w:val="00034FA9"/>
    <w:rsid w:val="0003532B"/>
    <w:rsid w:val="00035838"/>
    <w:rsid w:val="00035EEB"/>
    <w:rsid w:val="00035F20"/>
    <w:rsid w:val="00035FBC"/>
    <w:rsid w:val="000367F7"/>
    <w:rsid w:val="00036A3A"/>
    <w:rsid w:val="00036BCD"/>
    <w:rsid w:val="00036F07"/>
    <w:rsid w:val="000371BF"/>
    <w:rsid w:val="0003734C"/>
    <w:rsid w:val="000379D9"/>
    <w:rsid w:val="00037D22"/>
    <w:rsid w:val="00037E17"/>
    <w:rsid w:val="00037EA9"/>
    <w:rsid w:val="00037FC2"/>
    <w:rsid w:val="00041050"/>
    <w:rsid w:val="00041169"/>
    <w:rsid w:val="000413E6"/>
    <w:rsid w:val="00041D0A"/>
    <w:rsid w:val="00041F95"/>
    <w:rsid w:val="00042139"/>
    <w:rsid w:val="000422E8"/>
    <w:rsid w:val="00042808"/>
    <w:rsid w:val="000429EA"/>
    <w:rsid w:val="00042AA5"/>
    <w:rsid w:val="00042D6A"/>
    <w:rsid w:val="00042F06"/>
    <w:rsid w:val="000433B4"/>
    <w:rsid w:val="00043598"/>
    <w:rsid w:val="000435AC"/>
    <w:rsid w:val="00043A90"/>
    <w:rsid w:val="0004419C"/>
    <w:rsid w:val="00044C4D"/>
    <w:rsid w:val="00044F5B"/>
    <w:rsid w:val="00044FFF"/>
    <w:rsid w:val="00045679"/>
    <w:rsid w:val="00045CE2"/>
    <w:rsid w:val="00045D53"/>
    <w:rsid w:val="00045D95"/>
    <w:rsid w:val="000462D2"/>
    <w:rsid w:val="000472E9"/>
    <w:rsid w:val="000473E7"/>
    <w:rsid w:val="00047B1B"/>
    <w:rsid w:val="00050A84"/>
    <w:rsid w:val="00050CCB"/>
    <w:rsid w:val="000511F6"/>
    <w:rsid w:val="00051381"/>
    <w:rsid w:val="0005169F"/>
    <w:rsid w:val="00051C54"/>
    <w:rsid w:val="00051DFE"/>
    <w:rsid w:val="00051E75"/>
    <w:rsid w:val="00052690"/>
    <w:rsid w:val="00052691"/>
    <w:rsid w:val="00052850"/>
    <w:rsid w:val="00052B84"/>
    <w:rsid w:val="0005362A"/>
    <w:rsid w:val="00053682"/>
    <w:rsid w:val="0005376E"/>
    <w:rsid w:val="000537BD"/>
    <w:rsid w:val="00053A6C"/>
    <w:rsid w:val="00053B1E"/>
    <w:rsid w:val="00053CB8"/>
    <w:rsid w:val="00053DDD"/>
    <w:rsid w:val="0005452A"/>
    <w:rsid w:val="000546CC"/>
    <w:rsid w:val="00054E9E"/>
    <w:rsid w:val="00055131"/>
    <w:rsid w:val="00055732"/>
    <w:rsid w:val="000557AA"/>
    <w:rsid w:val="0005639F"/>
    <w:rsid w:val="0005689A"/>
    <w:rsid w:val="00056EDD"/>
    <w:rsid w:val="000572A0"/>
    <w:rsid w:val="000575FF"/>
    <w:rsid w:val="000576A1"/>
    <w:rsid w:val="00057909"/>
    <w:rsid w:val="00057D06"/>
    <w:rsid w:val="00060447"/>
    <w:rsid w:val="0006075F"/>
    <w:rsid w:val="000608AB"/>
    <w:rsid w:val="00060A92"/>
    <w:rsid w:val="00060D02"/>
    <w:rsid w:val="000610FA"/>
    <w:rsid w:val="00061220"/>
    <w:rsid w:val="0006144D"/>
    <w:rsid w:val="00061516"/>
    <w:rsid w:val="000616F8"/>
    <w:rsid w:val="000617A0"/>
    <w:rsid w:val="000619E1"/>
    <w:rsid w:val="00061C11"/>
    <w:rsid w:val="000625AF"/>
    <w:rsid w:val="00062AFD"/>
    <w:rsid w:val="00062C4D"/>
    <w:rsid w:val="00063444"/>
    <w:rsid w:val="00063A1C"/>
    <w:rsid w:val="00063A65"/>
    <w:rsid w:val="000642C6"/>
    <w:rsid w:val="000647B2"/>
    <w:rsid w:val="00064B79"/>
    <w:rsid w:val="00065028"/>
    <w:rsid w:val="00065202"/>
    <w:rsid w:val="00065615"/>
    <w:rsid w:val="00065BB1"/>
    <w:rsid w:val="00065C51"/>
    <w:rsid w:val="00065F83"/>
    <w:rsid w:val="0006616D"/>
    <w:rsid w:val="00066279"/>
    <w:rsid w:val="00066859"/>
    <w:rsid w:val="00066966"/>
    <w:rsid w:val="0006701C"/>
    <w:rsid w:val="000676C7"/>
    <w:rsid w:val="000678CF"/>
    <w:rsid w:val="00067DA9"/>
    <w:rsid w:val="00067F2E"/>
    <w:rsid w:val="00070110"/>
    <w:rsid w:val="000708F2"/>
    <w:rsid w:val="00070968"/>
    <w:rsid w:val="00070C07"/>
    <w:rsid w:val="00070C15"/>
    <w:rsid w:val="0007122C"/>
    <w:rsid w:val="0007129F"/>
    <w:rsid w:val="000712CB"/>
    <w:rsid w:val="00071312"/>
    <w:rsid w:val="000713ED"/>
    <w:rsid w:val="00071861"/>
    <w:rsid w:val="0007213E"/>
    <w:rsid w:val="0007221C"/>
    <w:rsid w:val="00072376"/>
    <w:rsid w:val="000725F5"/>
    <w:rsid w:val="00072CA0"/>
    <w:rsid w:val="0007302A"/>
    <w:rsid w:val="00073113"/>
    <w:rsid w:val="00073439"/>
    <w:rsid w:val="000735FC"/>
    <w:rsid w:val="00073A0B"/>
    <w:rsid w:val="00074B4C"/>
    <w:rsid w:val="00074D4D"/>
    <w:rsid w:val="00074DE4"/>
    <w:rsid w:val="0007546B"/>
    <w:rsid w:val="000758E7"/>
    <w:rsid w:val="0007649E"/>
    <w:rsid w:val="00076B60"/>
    <w:rsid w:val="00076C6E"/>
    <w:rsid w:val="00076DA9"/>
    <w:rsid w:val="00077307"/>
    <w:rsid w:val="000775C0"/>
    <w:rsid w:val="000778F8"/>
    <w:rsid w:val="000800E9"/>
    <w:rsid w:val="00080211"/>
    <w:rsid w:val="000803BE"/>
    <w:rsid w:val="00080C88"/>
    <w:rsid w:val="00080D29"/>
    <w:rsid w:val="00080E88"/>
    <w:rsid w:val="00081496"/>
    <w:rsid w:val="000818E3"/>
    <w:rsid w:val="00081BA3"/>
    <w:rsid w:val="00082974"/>
    <w:rsid w:val="00082AA0"/>
    <w:rsid w:val="00082BB3"/>
    <w:rsid w:val="00082D16"/>
    <w:rsid w:val="00082ED9"/>
    <w:rsid w:val="0008319A"/>
    <w:rsid w:val="00083437"/>
    <w:rsid w:val="00083A9A"/>
    <w:rsid w:val="00084061"/>
    <w:rsid w:val="0008434B"/>
    <w:rsid w:val="0008434D"/>
    <w:rsid w:val="000844FC"/>
    <w:rsid w:val="00084B7C"/>
    <w:rsid w:val="00084D8C"/>
    <w:rsid w:val="00084D8E"/>
    <w:rsid w:val="00085051"/>
    <w:rsid w:val="00085499"/>
    <w:rsid w:val="000859EC"/>
    <w:rsid w:val="00085AA9"/>
    <w:rsid w:val="000860F4"/>
    <w:rsid w:val="00086504"/>
    <w:rsid w:val="0008690F"/>
    <w:rsid w:val="00086ACD"/>
    <w:rsid w:val="00086B76"/>
    <w:rsid w:val="00086F29"/>
    <w:rsid w:val="00087185"/>
    <w:rsid w:val="00087347"/>
    <w:rsid w:val="000874BC"/>
    <w:rsid w:val="00087687"/>
    <w:rsid w:val="00090408"/>
    <w:rsid w:val="00090465"/>
    <w:rsid w:val="000914C0"/>
    <w:rsid w:val="00091614"/>
    <w:rsid w:val="000916EE"/>
    <w:rsid w:val="000919FF"/>
    <w:rsid w:val="00091A28"/>
    <w:rsid w:val="00092F75"/>
    <w:rsid w:val="000930CE"/>
    <w:rsid w:val="00093530"/>
    <w:rsid w:val="00093925"/>
    <w:rsid w:val="00093DB8"/>
    <w:rsid w:val="00094326"/>
    <w:rsid w:val="00094444"/>
    <w:rsid w:val="000944AF"/>
    <w:rsid w:val="0009452C"/>
    <w:rsid w:val="00094614"/>
    <w:rsid w:val="00094BBC"/>
    <w:rsid w:val="00094FA3"/>
    <w:rsid w:val="00095AFA"/>
    <w:rsid w:val="00096487"/>
    <w:rsid w:val="000965A6"/>
    <w:rsid w:val="00096C07"/>
    <w:rsid w:val="000974CA"/>
    <w:rsid w:val="00097830"/>
    <w:rsid w:val="00097D65"/>
    <w:rsid w:val="00097E5A"/>
    <w:rsid w:val="00097FC4"/>
    <w:rsid w:val="000A023C"/>
    <w:rsid w:val="000A0A5E"/>
    <w:rsid w:val="000A0E26"/>
    <w:rsid w:val="000A1071"/>
    <w:rsid w:val="000A15F5"/>
    <w:rsid w:val="000A1BFC"/>
    <w:rsid w:val="000A1DAA"/>
    <w:rsid w:val="000A2E89"/>
    <w:rsid w:val="000A3463"/>
    <w:rsid w:val="000A39E1"/>
    <w:rsid w:val="000A3DDC"/>
    <w:rsid w:val="000A44AF"/>
    <w:rsid w:val="000A4D54"/>
    <w:rsid w:val="000A5605"/>
    <w:rsid w:val="000A596F"/>
    <w:rsid w:val="000A5B08"/>
    <w:rsid w:val="000A609E"/>
    <w:rsid w:val="000A719A"/>
    <w:rsid w:val="000A7665"/>
    <w:rsid w:val="000A78A8"/>
    <w:rsid w:val="000A796D"/>
    <w:rsid w:val="000A7CAE"/>
    <w:rsid w:val="000B003B"/>
    <w:rsid w:val="000B015B"/>
    <w:rsid w:val="000B1018"/>
    <w:rsid w:val="000B118B"/>
    <w:rsid w:val="000B1420"/>
    <w:rsid w:val="000B1D43"/>
    <w:rsid w:val="000B1DA5"/>
    <w:rsid w:val="000B21EB"/>
    <w:rsid w:val="000B2830"/>
    <w:rsid w:val="000B287C"/>
    <w:rsid w:val="000B296E"/>
    <w:rsid w:val="000B2B51"/>
    <w:rsid w:val="000B3279"/>
    <w:rsid w:val="000B32DF"/>
    <w:rsid w:val="000B3BCD"/>
    <w:rsid w:val="000B414D"/>
    <w:rsid w:val="000B42B6"/>
    <w:rsid w:val="000B4360"/>
    <w:rsid w:val="000B43A9"/>
    <w:rsid w:val="000B46B0"/>
    <w:rsid w:val="000B492D"/>
    <w:rsid w:val="000B552E"/>
    <w:rsid w:val="000B56D0"/>
    <w:rsid w:val="000B58D9"/>
    <w:rsid w:val="000B613A"/>
    <w:rsid w:val="000B683F"/>
    <w:rsid w:val="000B72B6"/>
    <w:rsid w:val="000B73EB"/>
    <w:rsid w:val="000B7406"/>
    <w:rsid w:val="000B7D92"/>
    <w:rsid w:val="000C015B"/>
    <w:rsid w:val="000C017D"/>
    <w:rsid w:val="000C09E5"/>
    <w:rsid w:val="000C0B07"/>
    <w:rsid w:val="000C0E5A"/>
    <w:rsid w:val="000C0F40"/>
    <w:rsid w:val="000C126A"/>
    <w:rsid w:val="000C12B9"/>
    <w:rsid w:val="000C1E64"/>
    <w:rsid w:val="000C275F"/>
    <w:rsid w:val="000C31F1"/>
    <w:rsid w:val="000C39D8"/>
    <w:rsid w:val="000C420D"/>
    <w:rsid w:val="000C458D"/>
    <w:rsid w:val="000C4736"/>
    <w:rsid w:val="000C4FCE"/>
    <w:rsid w:val="000C57CC"/>
    <w:rsid w:val="000C57F1"/>
    <w:rsid w:val="000C5E7F"/>
    <w:rsid w:val="000C5EF6"/>
    <w:rsid w:val="000C61F4"/>
    <w:rsid w:val="000C6577"/>
    <w:rsid w:val="000C67DC"/>
    <w:rsid w:val="000C6A48"/>
    <w:rsid w:val="000C6F4A"/>
    <w:rsid w:val="000C716E"/>
    <w:rsid w:val="000C76E6"/>
    <w:rsid w:val="000C771B"/>
    <w:rsid w:val="000C7D28"/>
    <w:rsid w:val="000C7F64"/>
    <w:rsid w:val="000D010A"/>
    <w:rsid w:val="000D092B"/>
    <w:rsid w:val="000D0980"/>
    <w:rsid w:val="000D09EF"/>
    <w:rsid w:val="000D0B57"/>
    <w:rsid w:val="000D0F75"/>
    <w:rsid w:val="000D100D"/>
    <w:rsid w:val="000D101F"/>
    <w:rsid w:val="000D18FB"/>
    <w:rsid w:val="000D196F"/>
    <w:rsid w:val="000D2251"/>
    <w:rsid w:val="000D2CE2"/>
    <w:rsid w:val="000D3342"/>
    <w:rsid w:val="000D34B0"/>
    <w:rsid w:val="000D3583"/>
    <w:rsid w:val="000D362D"/>
    <w:rsid w:val="000D390E"/>
    <w:rsid w:val="000D3F0D"/>
    <w:rsid w:val="000D3F3B"/>
    <w:rsid w:val="000D4B03"/>
    <w:rsid w:val="000D4D03"/>
    <w:rsid w:val="000D5113"/>
    <w:rsid w:val="000D5249"/>
    <w:rsid w:val="000D5386"/>
    <w:rsid w:val="000D584F"/>
    <w:rsid w:val="000D5C71"/>
    <w:rsid w:val="000D6752"/>
    <w:rsid w:val="000D68DD"/>
    <w:rsid w:val="000D70B4"/>
    <w:rsid w:val="000D7675"/>
    <w:rsid w:val="000D7932"/>
    <w:rsid w:val="000D7E3A"/>
    <w:rsid w:val="000E002E"/>
    <w:rsid w:val="000E0250"/>
    <w:rsid w:val="000E0324"/>
    <w:rsid w:val="000E0DA3"/>
    <w:rsid w:val="000E0DF4"/>
    <w:rsid w:val="000E1149"/>
    <w:rsid w:val="000E158D"/>
    <w:rsid w:val="000E173F"/>
    <w:rsid w:val="000E17F3"/>
    <w:rsid w:val="000E1B50"/>
    <w:rsid w:val="000E1F44"/>
    <w:rsid w:val="000E218B"/>
    <w:rsid w:val="000E291A"/>
    <w:rsid w:val="000E36B3"/>
    <w:rsid w:val="000E3D5C"/>
    <w:rsid w:val="000E3E80"/>
    <w:rsid w:val="000E45B5"/>
    <w:rsid w:val="000E46FA"/>
    <w:rsid w:val="000E487B"/>
    <w:rsid w:val="000E49C4"/>
    <w:rsid w:val="000E4B54"/>
    <w:rsid w:val="000E4C2E"/>
    <w:rsid w:val="000E5051"/>
    <w:rsid w:val="000E519E"/>
    <w:rsid w:val="000E51D2"/>
    <w:rsid w:val="000E58E7"/>
    <w:rsid w:val="000E5A7E"/>
    <w:rsid w:val="000E5BCD"/>
    <w:rsid w:val="000E5EA2"/>
    <w:rsid w:val="000E5F0E"/>
    <w:rsid w:val="000E6067"/>
    <w:rsid w:val="000E60D4"/>
    <w:rsid w:val="000E6C62"/>
    <w:rsid w:val="000E6EF8"/>
    <w:rsid w:val="000E708F"/>
    <w:rsid w:val="000E7D5D"/>
    <w:rsid w:val="000E7E7F"/>
    <w:rsid w:val="000E7F51"/>
    <w:rsid w:val="000F04E0"/>
    <w:rsid w:val="000F0B2A"/>
    <w:rsid w:val="000F0D39"/>
    <w:rsid w:val="000F0DCF"/>
    <w:rsid w:val="000F0E57"/>
    <w:rsid w:val="000F10ED"/>
    <w:rsid w:val="000F171B"/>
    <w:rsid w:val="000F175D"/>
    <w:rsid w:val="000F1A13"/>
    <w:rsid w:val="000F1E36"/>
    <w:rsid w:val="000F23E0"/>
    <w:rsid w:val="000F2474"/>
    <w:rsid w:val="000F2B4C"/>
    <w:rsid w:val="000F2BD1"/>
    <w:rsid w:val="000F2C83"/>
    <w:rsid w:val="000F2DB4"/>
    <w:rsid w:val="000F2DC8"/>
    <w:rsid w:val="000F3019"/>
    <w:rsid w:val="000F3046"/>
    <w:rsid w:val="000F3550"/>
    <w:rsid w:val="000F3993"/>
    <w:rsid w:val="000F3BB1"/>
    <w:rsid w:val="000F4C24"/>
    <w:rsid w:val="000F4FC5"/>
    <w:rsid w:val="000F5628"/>
    <w:rsid w:val="000F5716"/>
    <w:rsid w:val="000F600D"/>
    <w:rsid w:val="000F67A4"/>
    <w:rsid w:val="000F6B85"/>
    <w:rsid w:val="000F6E21"/>
    <w:rsid w:val="000F6E33"/>
    <w:rsid w:val="000F7466"/>
    <w:rsid w:val="000F7A5A"/>
    <w:rsid w:val="000F7C96"/>
    <w:rsid w:val="000F7D65"/>
    <w:rsid w:val="000F7F8B"/>
    <w:rsid w:val="00100527"/>
    <w:rsid w:val="00100A58"/>
    <w:rsid w:val="00100DE4"/>
    <w:rsid w:val="00100E9C"/>
    <w:rsid w:val="00101922"/>
    <w:rsid w:val="00101F04"/>
    <w:rsid w:val="00102360"/>
    <w:rsid w:val="001026E4"/>
    <w:rsid w:val="001034AA"/>
    <w:rsid w:val="00103711"/>
    <w:rsid w:val="0010397F"/>
    <w:rsid w:val="0010398E"/>
    <w:rsid w:val="00103D41"/>
    <w:rsid w:val="0010436D"/>
    <w:rsid w:val="00104581"/>
    <w:rsid w:val="001049AD"/>
    <w:rsid w:val="00104CEC"/>
    <w:rsid w:val="00105743"/>
    <w:rsid w:val="00105F37"/>
    <w:rsid w:val="00106138"/>
    <w:rsid w:val="00106241"/>
    <w:rsid w:val="001066F2"/>
    <w:rsid w:val="00106C6E"/>
    <w:rsid w:val="001072A6"/>
    <w:rsid w:val="00107C41"/>
    <w:rsid w:val="00110373"/>
    <w:rsid w:val="00110602"/>
    <w:rsid w:val="001107D5"/>
    <w:rsid w:val="00110851"/>
    <w:rsid w:val="00110FC5"/>
    <w:rsid w:val="001110CC"/>
    <w:rsid w:val="001113FD"/>
    <w:rsid w:val="00111698"/>
    <w:rsid w:val="00111859"/>
    <w:rsid w:val="00111B69"/>
    <w:rsid w:val="00111DB9"/>
    <w:rsid w:val="0011206B"/>
    <w:rsid w:val="00112EF9"/>
    <w:rsid w:val="00112F7B"/>
    <w:rsid w:val="001132B5"/>
    <w:rsid w:val="001137CF"/>
    <w:rsid w:val="001138EE"/>
    <w:rsid w:val="0011421E"/>
    <w:rsid w:val="00114405"/>
    <w:rsid w:val="001145A1"/>
    <w:rsid w:val="00114612"/>
    <w:rsid w:val="00114913"/>
    <w:rsid w:val="00114A98"/>
    <w:rsid w:val="00114B8E"/>
    <w:rsid w:val="0011543A"/>
    <w:rsid w:val="0011559F"/>
    <w:rsid w:val="00115E65"/>
    <w:rsid w:val="00115F8E"/>
    <w:rsid w:val="0011641D"/>
    <w:rsid w:val="00116804"/>
    <w:rsid w:val="0011722E"/>
    <w:rsid w:val="0011759F"/>
    <w:rsid w:val="0011767D"/>
    <w:rsid w:val="00117766"/>
    <w:rsid w:val="00117D01"/>
    <w:rsid w:val="00117DA2"/>
    <w:rsid w:val="00117E75"/>
    <w:rsid w:val="0012030A"/>
    <w:rsid w:val="001203A7"/>
    <w:rsid w:val="00120718"/>
    <w:rsid w:val="00120C38"/>
    <w:rsid w:val="0012121D"/>
    <w:rsid w:val="001213E4"/>
    <w:rsid w:val="00121AF3"/>
    <w:rsid w:val="00121E64"/>
    <w:rsid w:val="00122553"/>
    <w:rsid w:val="0012270E"/>
    <w:rsid w:val="00122ABE"/>
    <w:rsid w:val="00122D6A"/>
    <w:rsid w:val="001230E5"/>
    <w:rsid w:val="00123704"/>
    <w:rsid w:val="001239D1"/>
    <w:rsid w:val="00123FDA"/>
    <w:rsid w:val="00124635"/>
    <w:rsid w:val="0012472B"/>
    <w:rsid w:val="0012508A"/>
    <w:rsid w:val="00125472"/>
    <w:rsid w:val="00125574"/>
    <w:rsid w:val="001256D2"/>
    <w:rsid w:val="00125A45"/>
    <w:rsid w:val="00125E8F"/>
    <w:rsid w:val="0012659A"/>
    <w:rsid w:val="00126DFD"/>
    <w:rsid w:val="00127044"/>
    <w:rsid w:val="00127594"/>
    <w:rsid w:val="001275E9"/>
    <w:rsid w:val="00127761"/>
    <w:rsid w:val="00127C4B"/>
    <w:rsid w:val="00127C53"/>
    <w:rsid w:val="00130061"/>
    <w:rsid w:val="00130192"/>
    <w:rsid w:val="0013071E"/>
    <w:rsid w:val="001307B2"/>
    <w:rsid w:val="00130B00"/>
    <w:rsid w:val="00130E77"/>
    <w:rsid w:val="001316C2"/>
    <w:rsid w:val="00131A55"/>
    <w:rsid w:val="00131AD9"/>
    <w:rsid w:val="00131B72"/>
    <w:rsid w:val="00131C9F"/>
    <w:rsid w:val="00131D32"/>
    <w:rsid w:val="00131E92"/>
    <w:rsid w:val="0013228E"/>
    <w:rsid w:val="00132757"/>
    <w:rsid w:val="0013299F"/>
    <w:rsid w:val="00132A3B"/>
    <w:rsid w:val="00132E8D"/>
    <w:rsid w:val="00133316"/>
    <w:rsid w:val="0013351F"/>
    <w:rsid w:val="00133DAC"/>
    <w:rsid w:val="00133E9F"/>
    <w:rsid w:val="0013448F"/>
    <w:rsid w:val="001349C8"/>
    <w:rsid w:val="00134A3C"/>
    <w:rsid w:val="00134A4C"/>
    <w:rsid w:val="00134B85"/>
    <w:rsid w:val="00134FF7"/>
    <w:rsid w:val="00135238"/>
    <w:rsid w:val="0013581A"/>
    <w:rsid w:val="001359BC"/>
    <w:rsid w:val="0013607D"/>
    <w:rsid w:val="001365D7"/>
    <w:rsid w:val="00136A1F"/>
    <w:rsid w:val="00136AA6"/>
    <w:rsid w:val="0013701A"/>
    <w:rsid w:val="00137540"/>
    <w:rsid w:val="001375C5"/>
    <w:rsid w:val="0013763B"/>
    <w:rsid w:val="001377A2"/>
    <w:rsid w:val="00137C66"/>
    <w:rsid w:val="00137E09"/>
    <w:rsid w:val="00140214"/>
    <w:rsid w:val="001404F8"/>
    <w:rsid w:val="00142490"/>
    <w:rsid w:val="00142719"/>
    <w:rsid w:val="001428B2"/>
    <w:rsid w:val="00142FE1"/>
    <w:rsid w:val="001436F5"/>
    <w:rsid w:val="00144671"/>
    <w:rsid w:val="00144B78"/>
    <w:rsid w:val="0014586B"/>
    <w:rsid w:val="00145E09"/>
    <w:rsid w:val="00145FD7"/>
    <w:rsid w:val="00146019"/>
    <w:rsid w:val="0014605E"/>
    <w:rsid w:val="00146D70"/>
    <w:rsid w:val="001472F6"/>
    <w:rsid w:val="00147920"/>
    <w:rsid w:val="001479A6"/>
    <w:rsid w:val="00147ADF"/>
    <w:rsid w:val="00147B40"/>
    <w:rsid w:val="00147E19"/>
    <w:rsid w:val="00150965"/>
    <w:rsid w:val="001509C5"/>
    <w:rsid w:val="00150CD8"/>
    <w:rsid w:val="001515AF"/>
    <w:rsid w:val="00152164"/>
    <w:rsid w:val="001522DE"/>
    <w:rsid w:val="00152561"/>
    <w:rsid w:val="00152ED9"/>
    <w:rsid w:val="001539BA"/>
    <w:rsid w:val="00153E13"/>
    <w:rsid w:val="00154AFE"/>
    <w:rsid w:val="00154D4C"/>
    <w:rsid w:val="00155774"/>
    <w:rsid w:val="001557A9"/>
    <w:rsid w:val="00156415"/>
    <w:rsid w:val="001564FF"/>
    <w:rsid w:val="00156642"/>
    <w:rsid w:val="0015693A"/>
    <w:rsid w:val="001569E1"/>
    <w:rsid w:val="00157136"/>
    <w:rsid w:val="00157286"/>
    <w:rsid w:val="001573AB"/>
    <w:rsid w:val="001573BE"/>
    <w:rsid w:val="00157508"/>
    <w:rsid w:val="00160234"/>
    <w:rsid w:val="00160552"/>
    <w:rsid w:val="001608F3"/>
    <w:rsid w:val="00160E49"/>
    <w:rsid w:val="00160F44"/>
    <w:rsid w:val="00160F9F"/>
    <w:rsid w:val="001619CB"/>
    <w:rsid w:val="001620A0"/>
    <w:rsid w:val="00162283"/>
    <w:rsid w:val="001622EC"/>
    <w:rsid w:val="001625DC"/>
    <w:rsid w:val="00162827"/>
    <w:rsid w:val="00162C70"/>
    <w:rsid w:val="0016335E"/>
    <w:rsid w:val="00163BAD"/>
    <w:rsid w:val="00163D71"/>
    <w:rsid w:val="00163E62"/>
    <w:rsid w:val="001647B9"/>
    <w:rsid w:val="001648BE"/>
    <w:rsid w:val="001658EB"/>
    <w:rsid w:val="00165E3D"/>
    <w:rsid w:val="00165E68"/>
    <w:rsid w:val="00166704"/>
    <w:rsid w:val="0016671E"/>
    <w:rsid w:val="00166C8B"/>
    <w:rsid w:val="00166CB4"/>
    <w:rsid w:val="001672EA"/>
    <w:rsid w:val="001674B1"/>
    <w:rsid w:val="001674D3"/>
    <w:rsid w:val="001675DE"/>
    <w:rsid w:val="00167B5F"/>
    <w:rsid w:val="00167C3C"/>
    <w:rsid w:val="00170469"/>
    <w:rsid w:val="001705F4"/>
    <w:rsid w:val="00170794"/>
    <w:rsid w:val="001709E9"/>
    <w:rsid w:val="00170F64"/>
    <w:rsid w:val="00171058"/>
    <w:rsid w:val="001712E7"/>
    <w:rsid w:val="0017145D"/>
    <w:rsid w:val="00171C36"/>
    <w:rsid w:val="00171DAE"/>
    <w:rsid w:val="00171E01"/>
    <w:rsid w:val="00171E39"/>
    <w:rsid w:val="00172024"/>
    <w:rsid w:val="00172069"/>
    <w:rsid w:val="001720BD"/>
    <w:rsid w:val="0017249F"/>
    <w:rsid w:val="001724BD"/>
    <w:rsid w:val="00172602"/>
    <w:rsid w:val="00172C65"/>
    <w:rsid w:val="00172D31"/>
    <w:rsid w:val="00172EA1"/>
    <w:rsid w:val="001734E4"/>
    <w:rsid w:val="00173997"/>
    <w:rsid w:val="00173C01"/>
    <w:rsid w:val="00173E28"/>
    <w:rsid w:val="0017424F"/>
    <w:rsid w:val="00174A91"/>
    <w:rsid w:val="00174B78"/>
    <w:rsid w:val="00174D06"/>
    <w:rsid w:val="00174D95"/>
    <w:rsid w:val="001759CB"/>
    <w:rsid w:val="00175A83"/>
    <w:rsid w:val="00175BA1"/>
    <w:rsid w:val="00175CA0"/>
    <w:rsid w:val="00175DC6"/>
    <w:rsid w:val="00175DE6"/>
    <w:rsid w:val="00175ECE"/>
    <w:rsid w:val="00175F03"/>
    <w:rsid w:val="00175F83"/>
    <w:rsid w:val="00175FAD"/>
    <w:rsid w:val="00176295"/>
    <w:rsid w:val="001762E5"/>
    <w:rsid w:val="00176D5E"/>
    <w:rsid w:val="00177280"/>
    <w:rsid w:val="0017748C"/>
    <w:rsid w:val="0017752B"/>
    <w:rsid w:val="00177B1D"/>
    <w:rsid w:val="00177CD8"/>
    <w:rsid w:val="00180032"/>
    <w:rsid w:val="001800DE"/>
    <w:rsid w:val="00180455"/>
    <w:rsid w:val="00180711"/>
    <w:rsid w:val="0018074E"/>
    <w:rsid w:val="001808D7"/>
    <w:rsid w:val="00180EC6"/>
    <w:rsid w:val="001810C9"/>
    <w:rsid w:val="00181130"/>
    <w:rsid w:val="001811AE"/>
    <w:rsid w:val="001812D7"/>
    <w:rsid w:val="001815DF"/>
    <w:rsid w:val="00181986"/>
    <w:rsid w:val="001827C6"/>
    <w:rsid w:val="001827E8"/>
    <w:rsid w:val="001828B9"/>
    <w:rsid w:val="00182911"/>
    <w:rsid w:val="0018340B"/>
    <w:rsid w:val="00183630"/>
    <w:rsid w:val="001836CA"/>
    <w:rsid w:val="00184403"/>
    <w:rsid w:val="00184439"/>
    <w:rsid w:val="00184741"/>
    <w:rsid w:val="00184E13"/>
    <w:rsid w:val="00184FF5"/>
    <w:rsid w:val="00185785"/>
    <w:rsid w:val="00185787"/>
    <w:rsid w:val="00185D8F"/>
    <w:rsid w:val="0018639C"/>
    <w:rsid w:val="001868B1"/>
    <w:rsid w:val="00186951"/>
    <w:rsid w:val="001869DE"/>
    <w:rsid w:val="00186D30"/>
    <w:rsid w:val="00186D79"/>
    <w:rsid w:val="001870C4"/>
    <w:rsid w:val="00187142"/>
    <w:rsid w:val="00190317"/>
    <w:rsid w:val="00190793"/>
    <w:rsid w:val="00190865"/>
    <w:rsid w:val="00190A29"/>
    <w:rsid w:val="00190EC2"/>
    <w:rsid w:val="00191786"/>
    <w:rsid w:val="00191853"/>
    <w:rsid w:val="00191975"/>
    <w:rsid w:val="00192509"/>
    <w:rsid w:val="00192794"/>
    <w:rsid w:val="00192883"/>
    <w:rsid w:val="00192966"/>
    <w:rsid w:val="00193AF3"/>
    <w:rsid w:val="00193DA0"/>
    <w:rsid w:val="001947E9"/>
    <w:rsid w:val="00194944"/>
    <w:rsid w:val="00194CED"/>
    <w:rsid w:val="001954F0"/>
    <w:rsid w:val="0019579D"/>
    <w:rsid w:val="00195CE4"/>
    <w:rsid w:val="00195D7F"/>
    <w:rsid w:val="00196197"/>
    <w:rsid w:val="0019623A"/>
    <w:rsid w:val="001962E3"/>
    <w:rsid w:val="00196BA9"/>
    <w:rsid w:val="0019780C"/>
    <w:rsid w:val="00197DDD"/>
    <w:rsid w:val="001A1426"/>
    <w:rsid w:val="001A15C9"/>
    <w:rsid w:val="001A1661"/>
    <w:rsid w:val="001A1715"/>
    <w:rsid w:val="001A18C3"/>
    <w:rsid w:val="001A1930"/>
    <w:rsid w:val="001A1AE2"/>
    <w:rsid w:val="001A1F44"/>
    <w:rsid w:val="001A2083"/>
    <w:rsid w:val="001A2172"/>
    <w:rsid w:val="001A2214"/>
    <w:rsid w:val="001A2544"/>
    <w:rsid w:val="001A25BF"/>
    <w:rsid w:val="001A2C0D"/>
    <w:rsid w:val="001A316B"/>
    <w:rsid w:val="001A3389"/>
    <w:rsid w:val="001A343C"/>
    <w:rsid w:val="001A3B14"/>
    <w:rsid w:val="001A3C8B"/>
    <w:rsid w:val="001A4295"/>
    <w:rsid w:val="001A4347"/>
    <w:rsid w:val="001A4427"/>
    <w:rsid w:val="001A4785"/>
    <w:rsid w:val="001A4A14"/>
    <w:rsid w:val="001A4D79"/>
    <w:rsid w:val="001A5123"/>
    <w:rsid w:val="001A57CD"/>
    <w:rsid w:val="001A5854"/>
    <w:rsid w:val="001A5AF7"/>
    <w:rsid w:val="001A5C08"/>
    <w:rsid w:val="001A63C3"/>
    <w:rsid w:val="001A68A7"/>
    <w:rsid w:val="001A6B83"/>
    <w:rsid w:val="001A703C"/>
    <w:rsid w:val="001A7131"/>
    <w:rsid w:val="001A7289"/>
    <w:rsid w:val="001A796F"/>
    <w:rsid w:val="001A7F20"/>
    <w:rsid w:val="001B0397"/>
    <w:rsid w:val="001B089D"/>
    <w:rsid w:val="001B1551"/>
    <w:rsid w:val="001B2129"/>
    <w:rsid w:val="001B224C"/>
    <w:rsid w:val="001B2376"/>
    <w:rsid w:val="001B2925"/>
    <w:rsid w:val="001B2989"/>
    <w:rsid w:val="001B3013"/>
    <w:rsid w:val="001B38AC"/>
    <w:rsid w:val="001B4556"/>
    <w:rsid w:val="001B490D"/>
    <w:rsid w:val="001B5745"/>
    <w:rsid w:val="001B5B30"/>
    <w:rsid w:val="001B5B5D"/>
    <w:rsid w:val="001B5C2F"/>
    <w:rsid w:val="001B5E10"/>
    <w:rsid w:val="001B6144"/>
    <w:rsid w:val="001B685A"/>
    <w:rsid w:val="001B744A"/>
    <w:rsid w:val="001B76F6"/>
    <w:rsid w:val="001B79B5"/>
    <w:rsid w:val="001B7CA4"/>
    <w:rsid w:val="001C0192"/>
    <w:rsid w:val="001C04ED"/>
    <w:rsid w:val="001C0500"/>
    <w:rsid w:val="001C06B4"/>
    <w:rsid w:val="001C06EA"/>
    <w:rsid w:val="001C0965"/>
    <w:rsid w:val="001C0F95"/>
    <w:rsid w:val="001C0F9D"/>
    <w:rsid w:val="001C0FFC"/>
    <w:rsid w:val="001C1080"/>
    <w:rsid w:val="001C16D4"/>
    <w:rsid w:val="001C1949"/>
    <w:rsid w:val="001C1ED7"/>
    <w:rsid w:val="001C2334"/>
    <w:rsid w:val="001C23D7"/>
    <w:rsid w:val="001C2930"/>
    <w:rsid w:val="001C3679"/>
    <w:rsid w:val="001C3790"/>
    <w:rsid w:val="001C3A4B"/>
    <w:rsid w:val="001C3B11"/>
    <w:rsid w:val="001C3CBB"/>
    <w:rsid w:val="001C3FAE"/>
    <w:rsid w:val="001C483A"/>
    <w:rsid w:val="001C49B8"/>
    <w:rsid w:val="001C4A75"/>
    <w:rsid w:val="001C57BB"/>
    <w:rsid w:val="001C5FFE"/>
    <w:rsid w:val="001C6176"/>
    <w:rsid w:val="001C6251"/>
    <w:rsid w:val="001C6481"/>
    <w:rsid w:val="001C65A9"/>
    <w:rsid w:val="001C6B6B"/>
    <w:rsid w:val="001C6DEB"/>
    <w:rsid w:val="001C7543"/>
    <w:rsid w:val="001C765E"/>
    <w:rsid w:val="001C7896"/>
    <w:rsid w:val="001D00F9"/>
    <w:rsid w:val="001D0704"/>
    <w:rsid w:val="001D0761"/>
    <w:rsid w:val="001D07D5"/>
    <w:rsid w:val="001D0B69"/>
    <w:rsid w:val="001D0C38"/>
    <w:rsid w:val="001D0F40"/>
    <w:rsid w:val="001D164D"/>
    <w:rsid w:val="001D23E4"/>
    <w:rsid w:val="001D2476"/>
    <w:rsid w:val="001D372C"/>
    <w:rsid w:val="001D3AAB"/>
    <w:rsid w:val="001D3BFE"/>
    <w:rsid w:val="001D431F"/>
    <w:rsid w:val="001D4BAD"/>
    <w:rsid w:val="001D4C3C"/>
    <w:rsid w:val="001D4EC9"/>
    <w:rsid w:val="001D575A"/>
    <w:rsid w:val="001D5F9A"/>
    <w:rsid w:val="001D60C1"/>
    <w:rsid w:val="001D618C"/>
    <w:rsid w:val="001D65C7"/>
    <w:rsid w:val="001D66C0"/>
    <w:rsid w:val="001D69EC"/>
    <w:rsid w:val="001D6A2F"/>
    <w:rsid w:val="001D6D71"/>
    <w:rsid w:val="001D73C7"/>
    <w:rsid w:val="001D73D7"/>
    <w:rsid w:val="001D7466"/>
    <w:rsid w:val="001D76F3"/>
    <w:rsid w:val="001D792D"/>
    <w:rsid w:val="001D7BE5"/>
    <w:rsid w:val="001D7F16"/>
    <w:rsid w:val="001D7F38"/>
    <w:rsid w:val="001E009D"/>
    <w:rsid w:val="001E01CF"/>
    <w:rsid w:val="001E08B9"/>
    <w:rsid w:val="001E0918"/>
    <w:rsid w:val="001E1099"/>
    <w:rsid w:val="001E1F77"/>
    <w:rsid w:val="001E258B"/>
    <w:rsid w:val="001E26C7"/>
    <w:rsid w:val="001E2841"/>
    <w:rsid w:val="001E2AA9"/>
    <w:rsid w:val="001E2AAB"/>
    <w:rsid w:val="001E2C95"/>
    <w:rsid w:val="001E3A40"/>
    <w:rsid w:val="001E4B76"/>
    <w:rsid w:val="001E60F0"/>
    <w:rsid w:val="001E6243"/>
    <w:rsid w:val="001E6463"/>
    <w:rsid w:val="001E6CB2"/>
    <w:rsid w:val="001E6D19"/>
    <w:rsid w:val="001E7045"/>
    <w:rsid w:val="001E7199"/>
    <w:rsid w:val="001E726D"/>
    <w:rsid w:val="001E76C1"/>
    <w:rsid w:val="001E7791"/>
    <w:rsid w:val="001E7D93"/>
    <w:rsid w:val="001E7FE8"/>
    <w:rsid w:val="001F08D8"/>
    <w:rsid w:val="001F0928"/>
    <w:rsid w:val="001F0DA6"/>
    <w:rsid w:val="001F1178"/>
    <w:rsid w:val="001F13D4"/>
    <w:rsid w:val="001F1716"/>
    <w:rsid w:val="001F18FC"/>
    <w:rsid w:val="001F1BAF"/>
    <w:rsid w:val="001F1C67"/>
    <w:rsid w:val="001F1E62"/>
    <w:rsid w:val="001F1EC1"/>
    <w:rsid w:val="001F224A"/>
    <w:rsid w:val="001F2703"/>
    <w:rsid w:val="001F2796"/>
    <w:rsid w:val="001F2FE0"/>
    <w:rsid w:val="001F365C"/>
    <w:rsid w:val="001F37E3"/>
    <w:rsid w:val="001F38F5"/>
    <w:rsid w:val="001F3954"/>
    <w:rsid w:val="001F3966"/>
    <w:rsid w:val="001F3987"/>
    <w:rsid w:val="001F3F0F"/>
    <w:rsid w:val="001F45E7"/>
    <w:rsid w:val="001F4721"/>
    <w:rsid w:val="001F4921"/>
    <w:rsid w:val="001F496C"/>
    <w:rsid w:val="001F4FDD"/>
    <w:rsid w:val="001F5945"/>
    <w:rsid w:val="001F5A42"/>
    <w:rsid w:val="001F6094"/>
    <w:rsid w:val="001F64C6"/>
    <w:rsid w:val="001F6611"/>
    <w:rsid w:val="001F6B99"/>
    <w:rsid w:val="001F6BB1"/>
    <w:rsid w:val="001F6DAE"/>
    <w:rsid w:val="001F6E2C"/>
    <w:rsid w:val="001F7F4A"/>
    <w:rsid w:val="00200231"/>
    <w:rsid w:val="002007C9"/>
    <w:rsid w:val="00201209"/>
    <w:rsid w:val="00201705"/>
    <w:rsid w:val="00201DCB"/>
    <w:rsid w:val="00201DEB"/>
    <w:rsid w:val="00201EB2"/>
    <w:rsid w:val="0020206E"/>
    <w:rsid w:val="0020219F"/>
    <w:rsid w:val="002025DD"/>
    <w:rsid w:val="002026B2"/>
    <w:rsid w:val="002028A1"/>
    <w:rsid w:val="0020372B"/>
    <w:rsid w:val="00203D58"/>
    <w:rsid w:val="0020425E"/>
    <w:rsid w:val="0020434E"/>
    <w:rsid w:val="0020442F"/>
    <w:rsid w:val="00204582"/>
    <w:rsid w:val="00204E12"/>
    <w:rsid w:val="00204F5B"/>
    <w:rsid w:val="00204FFE"/>
    <w:rsid w:val="002053DE"/>
    <w:rsid w:val="00205C83"/>
    <w:rsid w:val="00205CCE"/>
    <w:rsid w:val="002061D9"/>
    <w:rsid w:val="0020641A"/>
    <w:rsid w:val="00206576"/>
    <w:rsid w:val="00206593"/>
    <w:rsid w:val="00206B06"/>
    <w:rsid w:val="0020702A"/>
    <w:rsid w:val="00207178"/>
    <w:rsid w:val="002101DE"/>
    <w:rsid w:val="00211220"/>
    <w:rsid w:val="0021123F"/>
    <w:rsid w:val="002114CC"/>
    <w:rsid w:val="0021179E"/>
    <w:rsid w:val="00211F74"/>
    <w:rsid w:val="00211FB9"/>
    <w:rsid w:val="0021218C"/>
    <w:rsid w:val="002123DD"/>
    <w:rsid w:val="0021260A"/>
    <w:rsid w:val="00212ADA"/>
    <w:rsid w:val="00212B70"/>
    <w:rsid w:val="00212E0D"/>
    <w:rsid w:val="002130C9"/>
    <w:rsid w:val="00213356"/>
    <w:rsid w:val="002137B9"/>
    <w:rsid w:val="002138D0"/>
    <w:rsid w:val="002138D3"/>
    <w:rsid w:val="00213985"/>
    <w:rsid w:val="00213C12"/>
    <w:rsid w:val="00213C70"/>
    <w:rsid w:val="00213FE1"/>
    <w:rsid w:val="0021400C"/>
    <w:rsid w:val="002146DA"/>
    <w:rsid w:val="00214893"/>
    <w:rsid w:val="00214DA8"/>
    <w:rsid w:val="00214DC5"/>
    <w:rsid w:val="00215F5A"/>
    <w:rsid w:val="00215F73"/>
    <w:rsid w:val="00216450"/>
    <w:rsid w:val="0021666D"/>
    <w:rsid w:val="002169B9"/>
    <w:rsid w:val="002169C2"/>
    <w:rsid w:val="00216B8F"/>
    <w:rsid w:val="00216D89"/>
    <w:rsid w:val="0021728F"/>
    <w:rsid w:val="0021752E"/>
    <w:rsid w:val="0021765A"/>
    <w:rsid w:val="002178E5"/>
    <w:rsid w:val="00217965"/>
    <w:rsid w:val="00217BCA"/>
    <w:rsid w:val="0022016D"/>
    <w:rsid w:val="00220791"/>
    <w:rsid w:val="002208A2"/>
    <w:rsid w:val="00220F64"/>
    <w:rsid w:val="00221006"/>
    <w:rsid w:val="00221028"/>
    <w:rsid w:val="00221373"/>
    <w:rsid w:val="00221C13"/>
    <w:rsid w:val="0022224A"/>
    <w:rsid w:val="002227AC"/>
    <w:rsid w:val="002229E3"/>
    <w:rsid w:val="00222AAE"/>
    <w:rsid w:val="0022307D"/>
    <w:rsid w:val="0022321F"/>
    <w:rsid w:val="00223613"/>
    <w:rsid w:val="00223616"/>
    <w:rsid w:val="002236D4"/>
    <w:rsid w:val="00223808"/>
    <w:rsid w:val="002238CC"/>
    <w:rsid w:val="00223BE7"/>
    <w:rsid w:val="00224187"/>
    <w:rsid w:val="002243A5"/>
    <w:rsid w:val="002245E7"/>
    <w:rsid w:val="00224601"/>
    <w:rsid w:val="00224B7F"/>
    <w:rsid w:val="00224C4C"/>
    <w:rsid w:val="00224EEE"/>
    <w:rsid w:val="0022537E"/>
    <w:rsid w:val="002256AF"/>
    <w:rsid w:val="00225CA7"/>
    <w:rsid w:val="00225CEB"/>
    <w:rsid w:val="00225F00"/>
    <w:rsid w:val="00227098"/>
    <w:rsid w:val="002270AA"/>
    <w:rsid w:val="002271C7"/>
    <w:rsid w:val="0022755C"/>
    <w:rsid w:val="002277DD"/>
    <w:rsid w:val="00227C6F"/>
    <w:rsid w:val="00227EFE"/>
    <w:rsid w:val="00227FFE"/>
    <w:rsid w:val="00230216"/>
    <w:rsid w:val="0023044B"/>
    <w:rsid w:val="00231168"/>
    <w:rsid w:val="0023132E"/>
    <w:rsid w:val="00231740"/>
    <w:rsid w:val="002318A9"/>
    <w:rsid w:val="00231A1F"/>
    <w:rsid w:val="00231CA8"/>
    <w:rsid w:val="00232028"/>
    <w:rsid w:val="002327C2"/>
    <w:rsid w:val="00232E6D"/>
    <w:rsid w:val="00232EBA"/>
    <w:rsid w:val="00233436"/>
    <w:rsid w:val="0023352C"/>
    <w:rsid w:val="00233677"/>
    <w:rsid w:val="0023382B"/>
    <w:rsid w:val="00233A57"/>
    <w:rsid w:val="00234142"/>
    <w:rsid w:val="0023427A"/>
    <w:rsid w:val="0023441D"/>
    <w:rsid w:val="002348FA"/>
    <w:rsid w:val="00234B05"/>
    <w:rsid w:val="00234C7A"/>
    <w:rsid w:val="00234FE1"/>
    <w:rsid w:val="0023537E"/>
    <w:rsid w:val="00235BB4"/>
    <w:rsid w:val="00235BF6"/>
    <w:rsid w:val="00236413"/>
    <w:rsid w:val="002364F6"/>
    <w:rsid w:val="00236576"/>
    <w:rsid w:val="00236B16"/>
    <w:rsid w:val="00236C97"/>
    <w:rsid w:val="00236E1B"/>
    <w:rsid w:val="00236E44"/>
    <w:rsid w:val="00237006"/>
    <w:rsid w:val="002371A2"/>
    <w:rsid w:val="00237908"/>
    <w:rsid w:val="00237C1B"/>
    <w:rsid w:val="00237D73"/>
    <w:rsid w:val="0024009E"/>
    <w:rsid w:val="002400DB"/>
    <w:rsid w:val="0024018F"/>
    <w:rsid w:val="00240242"/>
    <w:rsid w:val="00240D98"/>
    <w:rsid w:val="0024103D"/>
    <w:rsid w:val="00241099"/>
    <w:rsid w:val="00241AC8"/>
    <w:rsid w:val="00241CCA"/>
    <w:rsid w:val="00241D54"/>
    <w:rsid w:val="00241E6F"/>
    <w:rsid w:val="00242E77"/>
    <w:rsid w:val="00243315"/>
    <w:rsid w:val="00243427"/>
    <w:rsid w:val="00243EA7"/>
    <w:rsid w:val="00244016"/>
    <w:rsid w:val="0024435F"/>
    <w:rsid w:val="0024441D"/>
    <w:rsid w:val="00244767"/>
    <w:rsid w:val="002447E2"/>
    <w:rsid w:val="00244BAF"/>
    <w:rsid w:val="0024519F"/>
    <w:rsid w:val="0024554C"/>
    <w:rsid w:val="0024558A"/>
    <w:rsid w:val="0024568B"/>
    <w:rsid w:val="00245767"/>
    <w:rsid w:val="00245961"/>
    <w:rsid w:val="00245A3A"/>
    <w:rsid w:val="00245C57"/>
    <w:rsid w:val="00245FAF"/>
    <w:rsid w:val="00246188"/>
    <w:rsid w:val="00246425"/>
    <w:rsid w:val="00246613"/>
    <w:rsid w:val="00246652"/>
    <w:rsid w:val="002466C5"/>
    <w:rsid w:val="00246A32"/>
    <w:rsid w:val="00246AF1"/>
    <w:rsid w:val="00246C0C"/>
    <w:rsid w:val="00246FE0"/>
    <w:rsid w:val="00247129"/>
    <w:rsid w:val="002476B2"/>
    <w:rsid w:val="00247BE4"/>
    <w:rsid w:val="00250074"/>
    <w:rsid w:val="002501C6"/>
    <w:rsid w:val="00250296"/>
    <w:rsid w:val="00250E62"/>
    <w:rsid w:val="0025188F"/>
    <w:rsid w:val="00251B5C"/>
    <w:rsid w:val="00252043"/>
    <w:rsid w:val="002523D1"/>
    <w:rsid w:val="00252483"/>
    <w:rsid w:val="00252902"/>
    <w:rsid w:val="00252E6F"/>
    <w:rsid w:val="00252FF5"/>
    <w:rsid w:val="0025301B"/>
    <w:rsid w:val="002530E1"/>
    <w:rsid w:val="002533DB"/>
    <w:rsid w:val="002536AF"/>
    <w:rsid w:val="00253A81"/>
    <w:rsid w:val="00253ED8"/>
    <w:rsid w:val="00254532"/>
    <w:rsid w:val="0025481A"/>
    <w:rsid w:val="0025511A"/>
    <w:rsid w:val="0025543B"/>
    <w:rsid w:val="0025568A"/>
    <w:rsid w:val="002558CB"/>
    <w:rsid w:val="0025591F"/>
    <w:rsid w:val="00255AD2"/>
    <w:rsid w:val="00256204"/>
    <w:rsid w:val="00256601"/>
    <w:rsid w:val="00257257"/>
    <w:rsid w:val="0025725F"/>
    <w:rsid w:val="002575C1"/>
    <w:rsid w:val="00257692"/>
    <w:rsid w:val="0025775D"/>
    <w:rsid w:val="00257B63"/>
    <w:rsid w:val="00257CB0"/>
    <w:rsid w:val="00260214"/>
    <w:rsid w:val="0026045C"/>
    <w:rsid w:val="00260491"/>
    <w:rsid w:val="002606AE"/>
    <w:rsid w:val="00260792"/>
    <w:rsid w:val="002607BC"/>
    <w:rsid w:val="0026083E"/>
    <w:rsid w:val="00260913"/>
    <w:rsid w:val="00260DD4"/>
    <w:rsid w:val="0026114D"/>
    <w:rsid w:val="00261616"/>
    <w:rsid w:val="00261A9E"/>
    <w:rsid w:val="00261BDF"/>
    <w:rsid w:val="002626E1"/>
    <w:rsid w:val="00262F6E"/>
    <w:rsid w:val="00263967"/>
    <w:rsid w:val="00263B64"/>
    <w:rsid w:val="00263FC2"/>
    <w:rsid w:val="002648E5"/>
    <w:rsid w:val="00264927"/>
    <w:rsid w:val="00264FAD"/>
    <w:rsid w:val="002652F8"/>
    <w:rsid w:val="0026557A"/>
    <w:rsid w:val="00265981"/>
    <w:rsid w:val="00266116"/>
    <w:rsid w:val="00266214"/>
    <w:rsid w:val="00266CDD"/>
    <w:rsid w:val="0026727E"/>
    <w:rsid w:val="00267AFC"/>
    <w:rsid w:val="00267E47"/>
    <w:rsid w:val="002707EA"/>
    <w:rsid w:val="00271815"/>
    <w:rsid w:val="00271A07"/>
    <w:rsid w:val="00271EBD"/>
    <w:rsid w:val="0027238A"/>
    <w:rsid w:val="00272948"/>
    <w:rsid w:val="00272B5A"/>
    <w:rsid w:val="00272F38"/>
    <w:rsid w:val="00272FA3"/>
    <w:rsid w:val="00273DC7"/>
    <w:rsid w:val="00273EA7"/>
    <w:rsid w:val="00274817"/>
    <w:rsid w:val="002750EF"/>
    <w:rsid w:val="00275337"/>
    <w:rsid w:val="002756C1"/>
    <w:rsid w:val="002756EB"/>
    <w:rsid w:val="0027578E"/>
    <w:rsid w:val="0027587D"/>
    <w:rsid w:val="00275A30"/>
    <w:rsid w:val="00275D88"/>
    <w:rsid w:val="00276236"/>
    <w:rsid w:val="002763B7"/>
    <w:rsid w:val="00276F82"/>
    <w:rsid w:val="00277685"/>
    <w:rsid w:val="002776DD"/>
    <w:rsid w:val="00277934"/>
    <w:rsid w:val="0027799F"/>
    <w:rsid w:val="00280700"/>
    <w:rsid w:val="002815C3"/>
    <w:rsid w:val="00281719"/>
    <w:rsid w:val="00281D8C"/>
    <w:rsid w:val="00281EC7"/>
    <w:rsid w:val="00282640"/>
    <w:rsid w:val="002826F1"/>
    <w:rsid w:val="0028289F"/>
    <w:rsid w:val="00283D2C"/>
    <w:rsid w:val="00283E6B"/>
    <w:rsid w:val="0028414F"/>
    <w:rsid w:val="00284312"/>
    <w:rsid w:val="00284316"/>
    <w:rsid w:val="0028442F"/>
    <w:rsid w:val="00284530"/>
    <w:rsid w:val="00284F97"/>
    <w:rsid w:val="00285D39"/>
    <w:rsid w:val="00285F75"/>
    <w:rsid w:val="00285F87"/>
    <w:rsid w:val="00286839"/>
    <w:rsid w:val="00286D00"/>
    <w:rsid w:val="00286D0F"/>
    <w:rsid w:val="00286F26"/>
    <w:rsid w:val="00286F70"/>
    <w:rsid w:val="0028706B"/>
    <w:rsid w:val="0028737D"/>
    <w:rsid w:val="00287502"/>
    <w:rsid w:val="00287C58"/>
    <w:rsid w:val="00287DF3"/>
    <w:rsid w:val="00290362"/>
    <w:rsid w:val="002903F5"/>
    <w:rsid w:val="002908BE"/>
    <w:rsid w:val="00290979"/>
    <w:rsid w:val="00290BE6"/>
    <w:rsid w:val="00290D64"/>
    <w:rsid w:val="00290D91"/>
    <w:rsid w:val="0029106A"/>
    <w:rsid w:val="00291233"/>
    <w:rsid w:val="00291412"/>
    <w:rsid w:val="0029188E"/>
    <w:rsid w:val="00291CAD"/>
    <w:rsid w:val="0029205E"/>
    <w:rsid w:val="00292077"/>
    <w:rsid w:val="00292D6C"/>
    <w:rsid w:val="00292D7A"/>
    <w:rsid w:val="00292D91"/>
    <w:rsid w:val="00292EA9"/>
    <w:rsid w:val="00293310"/>
    <w:rsid w:val="00293AF5"/>
    <w:rsid w:val="00293B69"/>
    <w:rsid w:val="00293F8F"/>
    <w:rsid w:val="002944F4"/>
    <w:rsid w:val="00294780"/>
    <w:rsid w:val="0029501C"/>
    <w:rsid w:val="00295250"/>
    <w:rsid w:val="002953E7"/>
    <w:rsid w:val="00295F63"/>
    <w:rsid w:val="00295F85"/>
    <w:rsid w:val="00296CDB"/>
    <w:rsid w:val="0029703D"/>
    <w:rsid w:val="00297071"/>
    <w:rsid w:val="002971D5"/>
    <w:rsid w:val="00297943"/>
    <w:rsid w:val="00297B5C"/>
    <w:rsid w:val="00297FE9"/>
    <w:rsid w:val="002A084D"/>
    <w:rsid w:val="002A0962"/>
    <w:rsid w:val="002A0AB2"/>
    <w:rsid w:val="002A0B01"/>
    <w:rsid w:val="002A0B1C"/>
    <w:rsid w:val="002A0BDE"/>
    <w:rsid w:val="002A14DC"/>
    <w:rsid w:val="002A1678"/>
    <w:rsid w:val="002A18A6"/>
    <w:rsid w:val="002A19CD"/>
    <w:rsid w:val="002A1AF3"/>
    <w:rsid w:val="002A1C22"/>
    <w:rsid w:val="002A2356"/>
    <w:rsid w:val="002A259D"/>
    <w:rsid w:val="002A2820"/>
    <w:rsid w:val="002A2B44"/>
    <w:rsid w:val="002A2E9A"/>
    <w:rsid w:val="002A2F14"/>
    <w:rsid w:val="002A31B0"/>
    <w:rsid w:val="002A41FC"/>
    <w:rsid w:val="002A430C"/>
    <w:rsid w:val="002A43A8"/>
    <w:rsid w:val="002A5127"/>
    <w:rsid w:val="002A5FA1"/>
    <w:rsid w:val="002A6066"/>
    <w:rsid w:val="002A65C9"/>
    <w:rsid w:val="002A6613"/>
    <w:rsid w:val="002A668F"/>
    <w:rsid w:val="002A753F"/>
    <w:rsid w:val="002A7F3B"/>
    <w:rsid w:val="002B0278"/>
    <w:rsid w:val="002B05B4"/>
    <w:rsid w:val="002B07C8"/>
    <w:rsid w:val="002B0826"/>
    <w:rsid w:val="002B0A4A"/>
    <w:rsid w:val="002B0C2A"/>
    <w:rsid w:val="002B1F64"/>
    <w:rsid w:val="002B21A5"/>
    <w:rsid w:val="002B2BFE"/>
    <w:rsid w:val="002B2CF9"/>
    <w:rsid w:val="002B302E"/>
    <w:rsid w:val="002B3211"/>
    <w:rsid w:val="002B38D1"/>
    <w:rsid w:val="002B3AF0"/>
    <w:rsid w:val="002B3BCE"/>
    <w:rsid w:val="002B3D5B"/>
    <w:rsid w:val="002B4120"/>
    <w:rsid w:val="002B41AF"/>
    <w:rsid w:val="002B4407"/>
    <w:rsid w:val="002B4914"/>
    <w:rsid w:val="002B4B5C"/>
    <w:rsid w:val="002B4E2F"/>
    <w:rsid w:val="002B506E"/>
    <w:rsid w:val="002B5836"/>
    <w:rsid w:val="002B5B7E"/>
    <w:rsid w:val="002B5D3C"/>
    <w:rsid w:val="002B6340"/>
    <w:rsid w:val="002B6B39"/>
    <w:rsid w:val="002B6D39"/>
    <w:rsid w:val="002B71CA"/>
    <w:rsid w:val="002B767E"/>
    <w:rsid w:val="002B77A3"/>
    <w:rsid w:val="002B786B"/>
    <w:rsid w:val="002B79B6"/>
    <w:rsid w:val="002B7F80"/>
    <w:rsid w:val="002B7F8C"/>
    <w:rsid w:val="002C0825"/>
    <w:rsid w:val="002C0A58"/>
    <w:rsid w:val="002C0FC9"/>
    <w:rsid w:val="002C1C52"/>
    <w:rsid w:val="002C238D"/>
    <w:rsid w:val="002C2805"/>
    <w:rsid w:val="002C2995"/>
    <w:rsid w:val="002C2E8A"/>
    <w:rsid w:val="002C32A8"/>
    <w:rsid w:val="002C36C1"/>
    <w:rsid w:val="002C4296"/>
    <w:rsid w:val="002C43F8"/>
    <w:rsid w:val="002C47EE"/>
    <w:rsid w:val="002C4C29"/>
    <w:rsid w:val="002C4DDE"/>
    <w:rsid w:val="002C573E"/>
    <w:rsid w:val="002C5BCD"/>
    <w:rsid w:val="002C5BF0"/>
    <w:rsid w:val="002C5FB6"/>
    <w:rsid w:val="002C6179"/>
    <w:rsid w:val="002C6C92"/>
    <w:rsid w:val="002C7032"/>
    <w:rsid w:val="002C70AE"/>
    <w:rsid w:val="002C742A"/>
    <w:rsid w:val="002C7A27"/>
    <w:rsid w:val="002C7C27"/>
    <w:rsid w:val="002D0042"/>
    <w:rsid w:val="002D01B3"/>
    <w:rsid w:val="002D0317"/>
    <w:rsid w:val="002D0380"/>
    <w:rsid w:val="002D0859"/>
    <w:rsid w:val="002D13F2"/>
    <w:rsid w:val="002D164C"/>
    <w:rsid w:val="002D1732"/>
    <w:rsid w:val="002D176A"/>
    <w:rsid w:val="002D188E"/>
    <w:rsid w:val="002D20EB"/>
    <w:rsid w:val="002D269C"/>
    <w:rsid w:val="002D2AF2"/>
    <w:rsid w:val="002D2DA6"/>
    <w:rsid w:val="002D3767"/>
    <w:rsid w:val="002D3E81"/>
    <w:rsid w:val="002D41BF"/>
    <w:rsid w:val="002D4266"/>
    <w:rsid w:val="002D432C"/>
    <w:rsid w:val="002D5220"/>
    <w:rsid w:val="002D524B"/>
    <w:rsid w:val="002D5366"/>
    <w:rsid w:val="002D55DF"/>
    <w:rsid w:val="002D650E"/>
    <w:rsid w:val="002D6C0B"/>
    <w:rsid w:val="002D6D19"/>
    <w:rsid w:val="002D6D5D"/>
    <w:rsid w:val="002D6DF2"/>
    <w:rsid w:val="002D6E36"/>
    <w:rsid w:val="002D72D3"/>
    <w:rsid w:val="002D75ED"/>
    <w:rsid w:val="002D7D2D"/>
    <w:rsid w:val="002E0170"/>
    <w:rsid w:val="002E04E6"/>
    <w:rsid w:val="002E0890"/>
    <w:rsid w:val="002E12AA"/>
    <w:rsid w:val="002E1443"/>
    <w:rsid w:val="002E1816"/>
    <w:rsid w:val="002E1C9B"/>
    <w:rsid w:val="002E1D3F"/>
    <w:rsid w:val="002E1E43"/>
    <w:rsid w:val="002E2234"/>
    <w:rsid w:val="002E223C"/>
    <w:rsid w:val="002E2255"/>
    <w:rsid w:val="002E2E87"/>
    <w:rsid w:val="002E3014"/>
    <w:rsid w:val="002E3251"/>
    <w:rsid w:val="002E328F"/>
    <w:rsid w:val="002E34A6"/>
    <w:rsid w:val="002E378D"/>
    <w:rsid w:val="002E3AC8"/>
    <w:rsid w:val="002E3FDD"/>
    <w:rsid w:val="002E4409"/>
    <w:rsid w:val="002E45A0"/>
    <w:rsid w:val="002E49AB"/>
    <w:rsid w:val="002E5281"/>
    <w:rsid w:val="002E5319"/>
    <w:rsid w:val="002E53F3"/>
    <w:rsid w:val="002E5486"/>
    <w:rsid w:val="002E55B7"/>
    <w:rsid w:val="002E59FA"/>
    <w:rsid w:val="002E5BAE"/>
    <w:rsid w:val="002E5EBA"/>
    <w:rsid w:val="002E5F1D"/>
    <w:rsid w:val="002E647C"/>
    <w:rsid w:val="002E6508"/>
    <w:rsid w:val="002E675E"/>
    <w:rsid w:val="002E68AB"/>
    <w:rsid w:val="002E6944"/>
    <w:rsid w:val="002E6D2D"/>
    <w:rsid w:val="002E6DC9"/>
    <w:rsid w:val="002E7237"/>
    <w:rsid w:val="002E75E1"/>
    <w:rsid w:val="002E78A9"/>
    <w:rsid w:val="002E7977"/>
    <w:rsid w:val="002E79BA"/>
    <w:rsid w:val="002E7AC4"/>
    <w:rsid w:val="002E7AF4"/>
    <w:rsid w:val="002E7C97"/>
    <w:rsid w:val="002F02A2"/>
    <w:rsid w:val="002F0719"/>
    <w:rsid w:val="002F0AB2"/>
    <w:rsid w:val="002F1682"/>
    <w:rsid w:val="002F1ACD"/>
    <w:rsid w:val="002F1C99"/>
    <w:rsid w:val="002F1CAB"/>
    <w:rsid w:val="002F2155"/>
    <w:rsid w:val="002F244B"/>
    <w:rsid w:val="002F2462"/>
    <w:rsid w:val="002F2997"/>
    <w:rsid w:val="002F2FF8"/>
    <w:rsid w:val="002F302F"/>
    <w:rsid w:val="002F3295"/>
    <w:rsid w:val="002F34A3"/>
    <w:rsid w:val="002F3563"/>
    <w:rsid w:val="002F366A"/>
    <w:rsid w:val="002F369C"/>
    <w:rsid w:val="002F386A"/>
    <w:rsid w:val="002F3A58"/>
    <w:rsid w:val="002F44AF"/>
    <w:rsid w:val="002F45C8"/>
    <w:rsid w:val="002F45EE"/>
    <w:rsid w:val="002F48DE"/>
    <w:rsid w:val="002F4AA0"/>
    <w:rsid w:val="002F4FF0"/>
    <w:rsid w:val="002F537C"/>
    <w:rsid w:val="002F56F6"/>
    <w:rsid w:val="002F5771"/>
    <w:rsid w:val="002F5A88"/>
    <w:rsid w:val="002F5C13"/>
    <w:rsid w:val="002F5D85"/>
    <w:rsid w:val="002F61E9"/>
    <w:rsid w:val="002F6628"/>
    <w:rsid w:val="002F68FE"/>
    <w:rsid w:val="002F6F56"/>
    <w:rsid w:val="002F6FC8"/>
    <w:rsid w:val="002F7155"/>
    <w:rsid w:val="002F7F7A"/>
    <w:rsid w:val="00300BE4"/>
    <w:rsid w:val="00300E5C"/>
    <w:rsid w:val="00300F93"/>
    <w:rsid w:val="00301111"/>
    <w:rsid w:val="003011D7"/>
    <w:rsid w:val="003014C1"/>
    <w:rsid w:val="003014FB"/>
    <w:rsid w:val="00301919"/>
    <w:rsid w:val="00301AEC"/>
    <w:rsid w:val="0030248C"/>
    <w:rsid w:val="00303596"/>
    <w:rsid w:val="00303AC0"/>
    <w:rsid w:val="00303B8C"/>
    <w:rsid w:val="00303F57"/>
    <w:rsid w:val="0030412E"/>
    <w:rsid w:val="003048C9"/>
    <w:rsid w:val="00305167"/>
    <w:rsid w:val="003054DF"/>
    <w:rsid w:val="00305864"/>
    <w:rsid w:val="00305CF1"/>
    <w:rsid w:val="00305EF9"/>
    <w:rsid w:val="003065CC"/>
    <w:rsid w:val="00306EFB"/>
    <w:rsid w:val="003070AF"/>
    <w:rsid w:val="003076CA"/>
    <w:rsid w:val="00307A02"/>
    <w:rsid w:val="00307D64"/>
    <w:rsid w:val="00310058"/>
    <w:rsid w:val="003100FC"/>
    <w:rsid w:val="003101A8"/>
    <w:rsid w:val="00310356"/>
    <w:rsid w:val="00310602"/>
    <w:rsid w:val="003106DA"/>
    <w:rsid w:val="00310C76"/>
    <w:rsid w:val="0031119F"/>
    <w:rsid w:val="003112B1"/>
    <w:rsid w:val="003113D8"/>
    <w:rsid w:val="003113FD"/>
    <w:rsid w:val="003114AD"/>
    <w:rsid w:val="0031164B"/>
    <w:rsid w:val="00312324"/>
    <w:rsid w:val="00312342"/>
    <w:rsid w:val="0031285F"/>
    <w:rsid w:val="003128D3"/>
    <w:rsid w:val="00312B11"/>
    <w:rsid w:val="00312DD0"/>
    <w:rsid w:val="003133CA"/>
    <w:rsid w:val="0031389C"/>
    <w:rsid w:val="00313E14"/>
    <w:rsid w:val="00313F69"/>
    <w:rsid w:val="00314987"/>
    <w:rsid w:val="003155C2"/>
    <w:rsid w:val="00315F7D"/>
    <w:rsid w:val="00316286"/>
    <w:rsid w:val="003170DE"/>
    <w:rsid w:val="0031712B"/>
    <w:rsid w:val="003171A7"/>
    <w:rsid w:val="003174C5"/>
    <w:rsid w:val="00317699"/>
    <w:rsid w:val="00317750"/>
    <w:rsid w:val="00317823"/>
    <w:rsid w:val="00320820"/>
    <w:rsid w:val="003218C3"/>
    <w:rsid w:val="003219FC"/>
    <w:rsid w:val="00321D98"/>
    <w:rsid w:val="00322176"/>
    <w:rsid w:val="0032221B"/>
    <w:rsid w:val="0032254D"/>
    <w:rsid w:val="003226B3"/>
    <w:rsid w:val="00322FE3"/>
    <w:rsid w:val="0032330B"/>
    <w:rsid w:val="0032348C"/>
    <w:rsid w:val="0032349D"/>
    <w:rsid w:val="003234AD"/>
    <w:rsid w:val="0032362F"/>
    <w:rsid w:val="003242B6"/>
    <w:rsid w:val="00324AE7"/>
    <w:rsid w:val="003252E0"/>
    <w:rsid w:val="003254CE"/>
    <w:rsid w:val="00325778"/>
    <w:rsid w:val="00325809"/>
    <w:rsid w:val="0032585C"/>
    <w:rsid w:val="0032595D"/>
    <w:rsid w:val="00325C9A"/>
    <w:rsid w:val="00325D1E"/>
    <w:rsid w:val="00326242"/>
    <w:rsid w:val="00326587"/>
    <w:rsid w:val="003269A0"/>
    <w:rsid w:val="00326E5A"/>
    <w:rsid w:val="0032710E"/>
    <w:rsid w:val="003272FD"/>
    <w:rsid w:val="003277ED"/>
    <w:rsid w:val="003279D4"/>
    <w:rsid w:val="00327FF0"/>
    <w:rsid w:val="00330184"/>
    <w:rsid w:val="00330210"/>
    <w:rsid w:val="003304D9"/>
    <w:rsid w:val="00330CBE"/>
    <w:rsid w:val="00331006"/>
    <w:rsid w:val="00331516"/>
    <w:rsid w:val="00331810"/>
    <w:rsid w:val="00331A25"/>
    <w:rsid w:val="00332135"/>
    <w:rsid w:val="00332161"/>
    <w:rsid w:val="00332C4E"/>
    <w:rsid w:val="00332CF0"/>
    <w:rsid w:val="0033378D"/>
    <w:rsid w:val="00333920"/>
    <w:rsid w:val="003340E8"/>
    <w:rsid w:val="003342B6"/>
    <w:rsid w:val="00334307"/>
    <w:rsid w:val="003346F5"/>
    <w:rsid w:val="00334D17"/>
    <w:rsid w:val="00334D1C"/>
    <w:rsid w:val="0033511C"/>
    <w:rsid w:val="003352E4"/>
    <w:rsid w:val="003353FA"/>
    <w:rsid w:val="003362FF"/>
    <w:rsid w:val="00336701"/>
    <w:rsid w:val="00336DB2"/>
    <w:rsid w:val="00336F34"/>
    <w:rsid w:val="003378A8"/>
    <w:rsid w:val="003378F7"/>
    <w:rsid w:val="00337A2F"/>
    <w:rsid w:val="00340033"/>
    <w:rsid w:val="003403D6"/>
    <w:rsid w:val="003408BB"/>
    <w:rsid w:val="00340918"/>
    <w:rsid w:val="003409C6"/>
    <w:rsid w:val="00340DAE"/>
    <w:rsid w:val="00341678"/>
    <w:rsid w:val="00341A97"/>
    <w:rsid w:val="00341B6D"/>
    <w:rsid w:val="00341D61"/>
    <w:rsid w:val="0034217C"/>
    <w:rsid w:val="00342239"/>
    <w:rsid w:val="003423BE"/>
    <w:rsid w:val="00342B45"/>
    <w:rsid w:val="00342BA4"/>
    <w:rsid w:val="00343327"/>
    <w:rsid w:val="0034399A"/>
    <w:rsid w:val="00343B12"/>
    <w:rsid w:val="00343D26"/>
    <w:rsid w:val="00344008"/>
    <w:rsid w:val="00344010"/>
    <w:rsid w:val="00344218"/>
    <w:rsid w:val="0034439D"/>
    <w:rsid w:val="00344719"/>
    <w:rsid w:val="00344A6C"/>
    <w:rsid w:val="00344FF6"/>
    <w:rsid w:val="003450DA"/>
    <w:rsid w:val="003458F0"/>
    <w:rsid w:val="00345A50"/>
    <w:rsid w:val="0034601A"/>
    <w:rsid w:val="00346071"/>
    <w:rsid w:val="00346390"/>
    <w:rsid w:val="0034740B"/>
    <w:rsid w:val="003474E4"/>
    <w:rsid w:val="00347ACB"/>
    <w:rsid w:val="00347B8C"/>
    <w:rsid w:val="0035004F"/>
    <w:rsid w:val="00351DA3"/>
    <w:rsid w:val="00351FBE"/>
    <w:rsid w:val="0035208B"/>
    <w:rsid w:val="00353AB9"/>
    <w:rsid w:val="00353BA8"/>
    <w:rsid w:val="0035426B"/>
    <w:rsid w:val="00354F27"/>
    <w:rsid w:val="003552A1"/>
    <w:rsid w:val="00355396"/>
    <w:rsid w:val="003554B5"/>
    <w:rsid w:val="00355E9F"/>
    <w:rsid w:val="00356149"/>
    <w:rsid w:val="0035620F"/>
    <w:rsid w:val="003562BE"/>
    <w:rsid w:val="003565C0"/>
    <w:rsid w:val="0035674D"/>
    <w:rsid w:val="003568DD"/>
    <w:rsid w:val="00356BD9"/>
    <w:rsid w:val="00356EC5"/>
    <w:rsid w:val="00356FD4"/>
    <w:rsid w:val="003572D0"/>
    <w:rsid w:val="00357968"/>
    <w:rsid w:val="003606C9"/>
    <w:rsid w:val="00361106"/>
    <w:rsid w:val="0036140A"/>
    <w:rsid w:val="0036174E"/>
    <w:rsid w:val="0036198C"/>
    <w:rsid w:val="003619BD"/>
    <w:rsid w:val="00361CF6"/>
    <w:rsid w:val="00361DB8"/>
    <w:rsid w:val="00361EC6"/>
    <w:rsid w:val="00361F45"/>
    <w:rsid w:val="00361F61"/>
    <w:rsid w:val="00361FAC"/>
    <w:rsid w:val="0036213D"/>
    <w:rsid w:val="00362266"/>
    <w:rsid w:val="0036266C"/>
    <w:rsid w:val="00362B45"/>
    <w:rsid w:val="0036344A"/>
    <w:rsid w:val="00363FFC"/>
    <w:rsid w:val="00364213"/>
    <w:rsid w:val="0036486C"/>
    <w:rsid w:val="00364953"/>
    <w:rsid w:val="00364D1D"/>
    <w:rsid w:val="00364F52"/>
    <w:rsid w:val="00365B8C"/>
    <w:rsid w:val="0036605E"/>
    <w:rsid w:val="003662F4"/>
    <w:rsid w:val="0036630C"/>
    <w:rsid w:val="003664CD"/>
    <w:rsid w:val="0036656D"/>
    <w:rsid w:val="003670A6"/>
    <w:rsid w:val="00367115"/>
    <w:rsid w:val="00367237"/>
    <w:rsid w:val="00367427"/>
    <w:rsid w:val="003677BE"/>
    <w:rsid w:val="00367A03"/>
    <w:rsid w:val="00367F02"/>
    <w:rsid w:val="0037011B"/>
    <w:rsid w:val="00370D94"/>
    <w:rsid w:val="003712D7"/>
    <w:rsid w:val="00371412"/>
    <w:rsid w:val="003716DC"/>
    <w:rsid w:val="0037178F"/>
    <w:rsid w:val="00371A39"/>
    <w:rsid w:val="00371AEA"/>
    <w:rsid w:val="003723F1"/>
    <w:rsid w:val="00372966"/>
    <w:rsid w:val="00372984"/>
    <w:rsid w:val="00372B58"/>
    <w:rsid w:val="00372F6E"/>
    <w:rsid w:val="00373011"/>
    <w:rsid w:val="003739F2"/>
    <w:rsid w:val="00373EC4"/>
    <w:rsid w:val="0037404F"/>
    <w:rsid w:val="0037465F"/>
    <w:rsid w:val="00374753"/>
    <w:rsid w:val="00374E3B"/>
    <w:rsid w:val="00374E7D"/>
    <w:rsid w:val="00375395"/>
    <w:rsid w:val="00375524"/>
    <w:rsid w:val="00376201"/>
    <w:rsid w:val="00376D61"/>
    <w:rsid w:val="00376DAD"/>
    <w:rsid w:val="003770C2"/>
    <w:rsid w:val="00377443"/>
    <w:rsid w:val="003774D0"/>
    <w:rsid w:val="00377D39"/>
    <w:rsid w:val="00377F1D"/>
    <w:rsid w:val="00380400"/>
    <w:rsid w:val="00380482"/>
    <w:rsid w:val="00380784"/>
    <w:rsid w:val="00380D5C"/>
    <w:rsid w:val="00380E34"/>
    <w:rsid w:val="0038173F"/>
    <w:rsid w:val="00381792"/>
    <w:rsid w:val="003818FC"/>
    <w:rsid w:val="00381AA6"/>
    <w:rsid w:val="00381F9D"/>
    <w:rsid w:val="00382CDB"/>
    <w:rsid w:val="00382EC6"/>
    <w:rsid w:val="00383033"/>
    <w:rsid w:val="003839F1"/>
    <w:rsid w:val="00383C1F"/>
    <w:rsid w:val="0038453A"/>
    <w:rsid w:val="00384A29"/>
    <w:rsid w:val="00384D71"/>
    <w:rsid w:val="00384F10"/>
    <w:rsid w:val="003855B7"/>
    <w:rsid w:val="0038575A"/>
    <w:rsid w:val="00385772"/>
    <w:rsid w:val="003858A3"/>
    <w:rsid w:val="003858B7"/>
    <w:rsid w:val="00385B5D"/>
    <w:rsid w:val="00385DDC"/>
    <w:rsid w:val="0038631B"/>
    <w:rsid w:val="003869D8"/>
    <w:rsid w:val="00386A4A"/>
    <w:rsid w:val="00386CD0"/>
    <w:rsid w:val="00386CDE"/>
    <w:rsid w:val="00386FA1"/>
    <w:rsid w:val="00387858"/>
    <w:rsid w:val="00387872"/>
    <w:rsid w:val="00387C35"/>
    <w:rsid w:val="00387C7A"/>
    <w:rsid w:val="003901D8"/>
    <w:rsid w:val="0039046E"/>
    <w:rsid w:val="00390A84"/>
    <w:rsid w:val="00390CB1"/>
    <w:rsid w:val="00390DA3"/>
    <w:rsid w:val="00391052"/>
    <w:rsid w:val="00391357"/>
    <w:rsid w:val="003913EF"/>
    <w:rsid w:val="00391821"/>
    <w:rsid w:val="00391E24"/>
    <w:rsid w:val="003927D8"/>
    <w:rsid w:val="00392961"/>
    <w:rsid w:val="00392C7B"/>
    <w:rsid w:val="00392D5D"/>
    <w:rsid w:val="00392FC5"/>
    <w:rsid w:val="00393169"/>
    <w:rsid w:val="00393223"/>
    <w:rsid w:val="00393492"/>
    <w:rsid w:val="003934BE"/>
    <w:rsid w:val="003939F2"/>
    <w:rsid w:val="00393D42"/>
    <w:rsid w:val="00393D47"/>
    <w:rsid w:val="00394110"/>
    <w:rsid w:val="0039424D"/>
    <w:rsid w:val="00394323"/>
    <w:rsid w:val="00394852"/>
    <w:rsid w:val="0039495A"/>
    <w:rsid w:val="00394B1B"/>
    <w:rsid w:val="00394C54"/>
    <w:rsid w:val="00394F16"/>
    <w:rsid w:val="00394FCF"/>
    <w:rsid w:val="0039528F"/>
    <w:rsid w:val="003954E8"/>
    <w:rsid w:val="003957FF"/>
    <w:rsid w:val="00395A3D"/>
    <w:rsid w:val="00395F29"/>
    <w:rsid w:val="00396002"/>
    <w:rsid w:val="003960AD"/>
    <w:rsid w:val="00396562"/>
    <w:rsid w:val="00396728"/>
    <w:rsid w:val="003967A6"/>
    <w:rsid w:val="00396B05"/>
    <w:rsid w:val="00396F32"/>
    <w:rsid w:val="003974E6"/>
    <w:rsid w:val="00397EA1"/>
    <w:rsid w:val="003A008E"/>
    <w:rsid w:val="003A0409"/>
    <w:rsid w:val="003A0BC1"/>
    <w:rsid w:val="003A0EE7"/>
    <w:rsid w:val="003A10E2"/>
    <w:rsid w:val="003A13FA"/>
    <w:rsid w:val="003A1A76"/>
    <w:rsid w:val="003A20D4"/>
    <w:rsid w:val="003A212D"/>
    <w:rsid w:val="003A2275"/>
    <w:rsid w:val="003A270B"/>
    <w:rsid w:val="003A2755"/>
    <w:rsid w:val="003A2DCD"/>
    <w:rsid w:val="003A3281"/>
    <w:rsid w:val="003A38D3"/>
    <w:rsid w:val="003A39A7"/>
    <w:rsid w:val="003A3AEA"/>
    <w:rsid w:val="003A3D22"/>
    <w:rsid w:val="003A4C44"/>
    <w:rsid w:val="003A4CA9"/>
    <w:rsid w:val="003A4E0C"/>
    <w:rsid w:val="003A52EC"/>
    <w:rsid w:val="003A5449"/>
    <w:rsid w:val="003A56CF"/>
    <w:rsid w:val="003A587F"/>
    <w:rsid w:val="003A5D73"/>
    <w:rsid w:val="003A5F83"/>
    <w:rsid w:val="003A606C"/>
    <w:rsid w:val="003A6470"/>
    <w:rsid w:val="003A656C"/>
    <w:rsid w:val="003A6606"/>
    <w:rsid w:val="003A6879"/>
    <w:rsid w:val="003A69EC"/>
    <w:rsid w:val="003A6C64"/>
    <w:rsid w:val="003A732C"/>
    <w:rsid w:val="003A73FC"/>
    <w:rsid w:val="003A750E"/>
    <w:rsid w:val="003A79E4"/>
    <w:rsid w:val="003A7D3F"/>
    <w:rsid w:val="003A7E2D"/>
    <w:rsid w:val="003B03F0"/>
    <w:rsid w:val="003B0626"/>
    <w:rsid w:val="003B0751"/>
    <w:rsid w:val="003B075B"/>
    <w:rsid w:val="003B0A3B"/>
    <w:rsid w:val="003B11F5"/>
    <w:rsid w:val="003B131A"/>
    <w:rsid w:val="003B1A74"/>
    <w:rsid w:val="003B1B36"/>
    <w:rsid w:val="003B20D1"/>
    <w:rsid w:val="003B225C"/>
    <w:rsid w:val="003B291C"/>
    <w:rsid w:val="003B29D7"/>
    <w:rsid w:val="003B2DE6"/>
    <w:rsid w:val="003B3373"/>
    <w:rsid w:val="003B398A"/>
    <w:rsid w:val="003B43E5"/>
    <w:rsid w:val="003B4466"/>
    <w:rsid w:val="003B46B6"/>
    <w:rsid w:val="003B47B4"/>
    <w:rsid w:val="003B48FD"/>
    <w:rsid w:val="003B4F32"/>
    <w:rsid w:val="003B4FD4"/>
    <w:rsid w:val="003B5364"/>
    <w:rsid w:val="003B5FEC"/>
    <w:rsid w:val="003B606C"/>
    <w:rsid w:val="003B6400"/>
    <w:rsid w:val="003B6CBC"/>
    <w:rsid w:val="003B6D8C"/>
    <w:rsid w:val="003B716C"/>
    <w:rsid w:val="003B71F1"/>
    <w:rsid w:val="003B75D0"/>
    <w:rsid w:val="003B762E"/>
    <w:rsid w:val="003C000C"/>
    <w:rsid w:val="003C05AD"/>
    <w:rsid w:val="003C0778"/>
    <w:rsid w:val="003C08F4"/>
    <w:rsid w:val="003C0C39"/>
    <w:rsid w:val="003C0C47"/>
    <w:rsid w:val="003C12FD"/>
    <w:rsid w:val="003C1831"/>
    <w:rsid w:val="003C1BAB"/>
    <w:rsid w:val="003C1D7A"/>
    <w:rsid w:val="003C21D0"/>
    <w:rsid w:val="003C22ED"/>
    <w:rsid w:val="003C29A4"/>
    <w:rsid w:val="003C2FC8"/>
    <w:rsid w:val="003C3916"/>
    <w:rsid w:val="003C3945"/>
    <w:rsid w:val="003C3E3F"/>
    <w:rsid w:val="003C3EA4"/>
    <w:rsid w:val="003C4171"/>
    <w:rsid w:val="003C4806"/>
    <w:rsid w:val="003C6253"/>
    <w:rsid w:val="003C62F4"/>
    <w:rsid w:val="003C63BD"/>
    <w:rsid w:val="003C664B"/>
    <w:rsid w:val="003C69F6"/>
    <w:rsid w:val="003C7187"/>
    <w:rsid w:val="003C7450"/>
    <w:rsid w:val="003C78B3"/>
    <w:rsid w:val="003C7998"/>
    <w:rsid w:val="003D02D9"/>
    <w:rsid w:val="003D030B"/>
    <w:rsid w:val="003D06E9"/>
    <w:rsid w:val="003D1957"/>
    <w:rsid w:val="003D251A"/>
    <w:rsid w:val="003D26DE"/>
    <w:rsid w:val="003D2B89"/>
    <w:rsid w:val="003D33E4"/>
    <w:rsid w:val="003D3653"/>
    <w:rsid w:val="003D386C"/>
    <w:rsid w:val="003D39D1"/>
    <w:rsid w:val="003D3B16"/>
    <w:rsid w:val="003D3EB1"/>
    <w:rsid w:val="003D440F"/>
    <w:rsid w:val="003D45FE"/>
    <w:rsid w:val="003D4A89"/>
    <w:rsid w:val="003D4FF6"/>
    <w:rsid w:val="003D513B"/>
    <w:rsid w:val="003D51B5"/>
    <w:rsid w:val="003D54DE"/>
    <w:rsid w:val="003D5C2D"/>
    <w:rsid w:val="003D5DBC"/>
    <w:rsid w:val="003D649F"/>
    <w:rsid w:val="003D6967"/>
    <w:rsid w:val="003D6BB7"/>
    <w:rsid w:val="003D6F42"/>
    <w:rsid w:val="003D6FF5"/>
    <w:rsid w:val="003D74BF"/>
    <w:rsid w:val="003D75A9"/>
    <w:rsid w:val="003D76D1"/>
    <w:rsid w:val="003D795B"/>
    <w:rsid w:val="003D79F7"/>
    <w:rsid w:val="003D7C8B"/>
    <w:rsid w:val="003D7CAA"/>
    <w:rsid w:val="003E0454"/>
    <w:rsid w:val="003E0503"/>
    <w:rsid w:val="003E09A7"/>
    <w:rsid w:val="003E0B6E"/>
    <w:rsid w:val="003E0E67"/>
    <w:rsid w:val="003E0E69"/>
    <w:rsid w:val="003E1357"/>
    <w:rsid w:val="003E1B8E"/>
    <w:rsid w:val="003E1F75"/>
    <w:rsid w:val="003E21BB"/>
    <w:rsid w:val="003E33D8"/>
    <w:rsid w:val="003E3529"/>
    <w:rsid w:val="003E36CC"/>
    <w:rsid w:val="003E399D"/>
    <w:rsid w:val="003E3E30"/>
    <w:rsid w:val="003E40ED"/>
    <w:rsid w:val="003E4668"/>
    <w:rsid w:val="003E4B1E"/>
    <w:rsid w:val="003E4DFF"/>
    <w:rsid w:val="003E5014"/>
    <w:rsid w:val="003E51B6"/>
    <w:rsid w:val="003E5891"/>
    <w:rsid w:val="003E5B51"/>
    <w:rsid w:val="003E5CA4"/>
    <w:rsid w:val="003E5F6E"/>
    <w:rsid w:val="003E603B"/>
    <w:rsid w:val="003E633D"/>
    <w:rsid w:val="003E7247"/>
    <w:rsid w:val="003E749F"/>
    <w:rsid w:val="003E7619"/>
    <w:rsid w:val="003E7AB3"/>
    <w:rsid w:val="003F0A98"/>
    <w:rsid w:val="003F0D5B"/>
    <w:rsid w:val="003F0EFE"/>
    <w:rsid w:val="003F129C"/>
    <w:rsid w:val="003F130B"/>
    <w:rsid w:val="003F1401"/>
    <w:rsid w:val="003F1662"/>
    <w:rsid w:val="003F1739"/>
    <w:rsid w:val="003F1D03"/>
    <w:rsid w:val="003F25ED"/>
    <w:rsid w:val="003F2F4A"/>
    <w:rsid w:val="003F3411"/>
    <w:rsid w:val="003F35B8"/>
    <w:rsid w:val="003F35E4"/>
    <w:rsid w:val="003F371A"/>
    <w:rsid w:val="003F3929"/>
    <w:rsid w:val="003F3AB2"/>
    <w:rsid w:val="003F4022"/>
    <w:rsid w:val="003F4437"/>
    <w:rsid w:val="003F44F4"/>
    <w:rsid w:val="003F4620"/>
    <w:rsid w:val="003F47B5"/>
    <w:rsid w:val="003F4A99"/>
    <w:rsid w:val="003F4EAA"/>
    <w:rsid w:val="003F5028"/>
    <w:rsid w:val="003F580D"/>
    <w:rsid w:val="003F5CF2"/>
    <w:rsid w:val="003F668B"/>
    <w:rsid w:val="003F6C30"/>
    <w:rsid w:val="003F75BD"/>
    <w:rsid w:val="003F75D9"/>
    <w:rsid w:val="003F771B"/>
    <w:rsid w:val="003F78D7"/>
    <w:rsid w:val="003F79FA"/>
    <w:rsid w:val="003F7A73"/>
    <w:rsid w:val="003F7ABA"/>
    <w:rsid w:val="003F7C0F"/>
    <w:rsid w:val="00400FCC"/>
    <w:rsid w:val="004010D3"/>
    <w:rsid w:val="004018D6"/>
    <w:rsid w:val="00401999"/>
    <w:rsid w:val="004021E2"/>
    <w:rsid w:val="0040318F"/>
    <w:rsid w:val="00403223"/>
    <w:rsid w:val="0040355D"/>
    <w:rsid w:val="0040359B"/>
    <w:rsid w:val="004036D5"/>
    <w:rsid w:val="00403BF5"/>
    <w:rsid w:val="00403F9B"/>
    <w:rsid w:val="00404104"/>
    <w:rsid w:val="004043DB"/>
    <w:rsid w:val="00404847"/>
    <w:rsid w:val="00405335"/>
    <w:rsid w:val="0040558E"/>
    <w:rsid w:val="00405FF3"/>
    <w:rsid w:val="00406787"/>
    <w:rsid w:val="004067B7"/>
    <w:rsid w:val="0040694C"/>
    <w:rsid w:val="00406D9B"/>
    <w:rsid w:val="00406F94"/>
    <w:rsid w:val="00407224"/>
    <w:rsid w:val="00407B48"/>
    <w:rsid w:val="00407B5E"/>
    <w:rsid w:val="00407F46"/>
    <w:rsid w:val="00410715"/>
    <w:rsid w:val="00410774"/>
    <w:rsid w:val="004108E5"/>
    <w:rsid w:val="00410960"/>
    <w:rsid w:val="00411264"/>
    <w:rsid w:val="004112A6"/>
    <w:rsid w:val="004112F6"/>
    <w:rsid w:val="0041155D"/>
    <w:rsid w:val="00411581"/>
    <w:rsid w:val="00411C57"/>
    <w:rsid w:val="00412C23"/>
    <w:rsid w:val="004132E0"/>
    <w:rsid w:val="00413A9B"/>
    <w:rsid w:val="00413D3E"/>
    <w:rsid w:val="00413EA4"/>
    <w:rsid w:val="00414080"/>
    <w:rsid w:val="004140F7"/>
    <w:rsid w:val="00414934"/>
    <w:rsid w:val="0041537B"/>
    <w:rsid w:val="004156CD"/>
    <w:rsid w:val="004165D1"/>
    <w:rsid w:val="004167C8"/>
    <w:rsid w:val="00416E98"/>
    <w:rsid w:val="004170F1"/>
    <w:rsid w:val="0041757A"/>
    <w:rsid w:val="00417AAB"/>
    <w:rsid w:val="00417D5F"/>
    <w:rsid w:val="00417D7E"/>
    <w:rsid w:val="00420E33"/>
    <w:rsid w:val="00421402"/>
    <w:rsid w:val="004215C2"/>
    <w:rsid w:val="004222FF"/>
    <w:rsid w:val="00422466"/>
    <w:rsid w:val="00422AE7"/>
    <w:rsid w:val="00422C34"/>
    <w:rsid w:val="00422DAB"/>
    <w:rsid w:val="00422DF8"/>
    <w:rsid w:val="00423AAD"/>
    <w:rsid w:val="00423B5A"/>
    <w:rsid w:val="004243F6"/>
    <w:rsid w:val="00424C6F"/>
    <w:rsid w:val="00424CED"/>
    <w:rsid w:val="00424F51"/>
    <w:rsid w:val="00424FAE"/>
    <w:rsid w:val="004253D5"/>
    <w:rsid w:val="00425925"/>
    <w:rsid w:val="0042592C"/>
    <w:rsid w:val="00425C92"/>
    <w:rsid w:val="00425D11"/>
    <w:rsid w:val="00425D2F"/>
    <w:rsid w:val="00426286"/>
    <w:rsid w:val="004262AA"/>
    <w:rsid w:val="00426336"/>
    <w:rsid w:val="004265E8"/>
    <w:rsid w:val="00426706"/>
    <w:rsid w:val="004268BC"/>
    <w:rsid w:val="00426A30"/>
    <w:rsid w:val="00426A5D"/>
    <w:rsid w:val="00426ECE"/>
    <w:rsid w:val="00427051"/>
    <w:rsid w:val="00427159"/>
    <w:rsid w:val="00427A08"/>
    <w:rsid w:val="00427DF1"/>
    <w:rsid w:val="00427E1C"/>
    <w:rsid w:val="0043006B"/>
    <w:rsid w:val="004301DF"/>
    <w:rsid w:val="00430962"/>
    <w:rsid w:val="00430C62"/>
    <w:rsid w:val="00430CD9"/>
    <w:rsid w:val="00430F7B"/>
    <w:rsid w:val="00431756"/>
    <w:rsid w:val="00431760"/>
    <w:rsid w:val="004319C3"/>
    <w:rsid w:val="00431E89"/>
    <w:rsid w:val="00432043"/>
    <w:rsid w:val="0043206C"/>
    <w:rsid w:val="00432361"/>
    <w:rsid w:val="00432481"/>
    <w:rsid w:val="00432536"/>
    <w:rsid w:val="004325FA"/>
    <w:rsid w:val="004326BE"/>
    <w:rsid w:val="004326C8"/>
    <w:rsid w:val="00432BEC"/>
    <w:rsid w:val="00432C86"/>
    <w:rsid w:val="00433013"/>
    <w:rsid w:val="004337B6"/>
    <w:rsid w:val="004337E7"/>
    <w:rsid w:val="0043396B"/>
    <w:rsid w:val="00433D3E"/>
    <w:rsid w:val="00434597"/>
    <w:rsid w:val="0043484D"/>
    <w:rsid w:val="00434B92"/>
    <w:rsid w:val="00434BCE"/>
    <w:rsid w:val="00434C87"/>
    <w:rsid w:val="00435404"/>
    <w:rsid w:val="004359F9"/>
    <w:rsid w:val="00435A48"/>
    <w:rsid w:val="00435C8F"/>
    <w:rsid w:val="00435D3B"/>
    <w:rsid w:val="00436174"/>
    <w:rsid w:val="004361AF"/>
    <w:rsid w:val="0043629D"/>
    <w:rsid w:val="00436556"/>
    <w:rsid w:val="004372C7"/>
    <w:rsid w:val="00437390"/>
    <w:rsid w:val="00437529"/>
    <w:rsid w:val="00437797"/>
    <w:rsid w:val="00437980"/>
    <w:rsid w:val="00437986"/>
    <w:rsid w:val="00437DFA"/>
    <w:rsid w:val="0044009E"/>
    <w:rsid w:val="00440360"/>
    <w:rsid w:val="0044064E"/>
    <w:rsid w:val="0044066A"/>
    <w:rsid w:val="004406BC"/>
    <w:rsid w:val="0044077A"/>
    <w:rsid w:val="00440CAB"/>
    <w:rsid w:val="00440CE9"/>
    <w:rsid w:val="00441537"/>
    <w:rsid w:val="00441B45"/>
    <w:rsid w:val="004425B5"/>
    <w:rsid w:val="00442644"/>
    <w:rsid w:val="004427D0"/>
    <w:rsid w:val="00442A9C"/>
    <w:rsid w:val="00442AED"/>
    <w:rsid w:val="00442B9C"/>
    <w:rsid w:val="00442E5E"/>
    <w:rsid w:val="00443B67"/>
    <w:rsid w:val="0044407A"/>
    <w:rsid w:val="00444186"/>
    <w:rsid w:val="004441E8"/>
    <w:rsid w:val="0044427B"/>
    <w:rsid w:val="0044428F"/>
    <w:rsid w:val="00444494"/>
    <w:rsid w:val="0044462F"/>
    <w:rsid w:val="00444C46"/>
    <w:rsid w:val="00444DB7"/>
    <w:rsid w:val="00444FE3"/>
    <w:rsid w:val="00445936"/>
    <w:rsid w:val="004459C6"/>
    <w:rsid w:val="00445CA3"/>
    <w:rsid w:val="00445FD1"/>
    <w:rsid w:val="0044602E"/>
    <w:rsid w:val="0044604C"/>
    <w:rsid w:val="00446322"/>
    <w:rsid w:val="00446396"/>
    <w:rsid w:val="0044650B"/>
    <w:rsid w:val="0044654F"/>
    <w:rsid w:val="00446592"/>
    <w:rsid w:val="0044668A"/>
    <w:rsid w:val="00446B18"/>
    <w:rsid w:val="00446EEE"/>
    <w:rsid w:val="00447239"/>
    <w:rsid w:val="0044755F"/>
    <w:rsid w:val="004479FD"/>
    <w:rsid w:val="00447CB9"/>
    <w:rsid w:val="00450080"/>
    <w:rsid w:val="0045025F"/>
    <w:rsid w:val="00450AB6"/>
    <w:rsid w:val="00450EF4"/>
    <w:rsid w:val="004519FD"/>
    <w:rsid w:val="00451E7A"/>
    <w:rsid w:val="00451FC7"/>
    <w:rsid w:val="004522CC"/>
    <w:rsid w:val="00452AF9"/>
    <w:rsid w:val="00452F34"/>
    <w:rsid w:val="0045387E"/>
    <w:rsid w:val="00453B30"/>
    <w:rsid w:val="00454039"/>
    <w:rsid w:val="004541CC"/>
    <w:rsid w:val="004541DB"/>
    <w:rsid w:val="00454470"/>
    <w:rsid w:val="0045493D"/>
    <w:rsid w:val="00454976"/>
    <w:rsid w:val="00454998"/>
    <w:rsid w:val="00455A4D"/>
    <w:rsid w:val="00455E0D"/>
    <w:rsid w:val="004561EB"/>
    <w:rsid w:val="00456AB4"/>
    <w:rsid w:val="00456B4A"/>
    <w:rsid w:val="00456FD9"/>
    <w:rsid w:val="004573E9"/>
    <w:rsid w:val="00457A8F"/>
    <w:rsid w:val="00457E09"/>
    <w:rsid w:val="004600E7"/>
    <w:rsid w:val="00460296"/>
    <w:rsid w:val="004602AE"/>
    <w:rsid w:val="0046071C"/>
    <w:rsid w:val="0046073F"/>
    <w:rsid w:val="00461192"/>
    <w:rsid w:val="004612E7"/>
    <w:rsid w:val="004615A6"/>
    <w:rsid w:val="0046161E"/>
    <w:rsid w:val="0046168B"/>
    <w:rsid w:val="004621CE"/>
    <w:rsid w:val="004622DE"/>
    <w:rsid w:val="004624B3"/>
    <w:rsid w:val="00462D8C"/>
    <w:rsid w:val="00462EE5"/>
    <w:rsid w:val="004632D5"/>
    <w:rsid w:val="00463600"/>
    <w:rsid w:val="0046373B"/>
    <w:rsid w:val="004639FC"/>
    <w:rsid w:val="00463E52"/>
    <w:rsid w:val="004644C9"/>
    <w:rsid w:val="00464A63"/>
    <w:rsid w:val="00464BC3"/>
    <w:rsid w:val="004651DC"/>
    <w:rsid w:val="00465613"/>
    <w:rsid w:val="00465C3D"/>
    <w:rsid w:val="004666AE"/>
    <w:rsid w:val="004666D6"/>
    <w:rsid w:val="00467404"/>
    <w:rsid w:val="004675D4"/>
    <w:rsid w:val="0046792D"/>
    <w:rsid w:val="0046797A"/>
    <w:rsid w:val="00467C50"/>
    <w:rsid w:val="00467E44"/>
    <w:rsid w:val="004701A6"/>
    <w:rsid w:val="0047023C"/>
    <w:rsid w:val="00470526"/>
    <w:rsid w:val="00470605"/>
    <w:rsid w:val="00471D6D"/>
    <w:rsid w:val="004725F7"/>
    <w:rsid w:val="00472BA4"/>
    <w:rsid w:val="0047331B"/>
    <w:rsid w:val="004734E8"/>
    <w:rsid w:val="0047357D"/>
    <w:rsid w:val="0047432C"/>
    <w:rsid w:val="004745CB"/>
    <w:rsid w:val="00474D2D"/>
    <w:rsid w:val="00475B28"/>
    <w:rsid w:val="00475D9F"/>
    <w:rsid w:val="00475F0A"/>
    <w:rsid w:val="00476C5A"/>
    <w:rsid w:val="00476EF3"/>
    <w:rsid w:val="0047759D"/>
    <w:rsid w:val="0047772A"/>
    <w:rsid w:val="004801EB"/>
    <w:rsid w:val="004804C9"/>
    <w:rsid w:val="00480524"/>
    <w:rsid w:val="00480A2F"/>
    <w:rsid w:val="00480CB6"/>
    <w:rsid w:val="00481007"/>
    <w:rsid w:val="004815B3"/>
    <w:rsid w:val="00481CD8"/>
    <w:rsid w:val="00481F7F"/>
    <w:rsid w:val="0048211B"/>
    <w:rsid w:val="00482FEC"/>
    <w:rsid w:val="00483E54"/>
    <w:rsid w:val="00484506"/>
    <w:rsid w:val="00484E00"/>
    <w:rsid w:val="00484F4C"/>
    <w:rsid w:val="004850CC"/>
    <w:rsid w:val="004855F0"/>
    <w:rsid w:val="00485B76"/>
    <w:rsid w:val="00486311"/>
    <w:rsid w:val="0048670F"/>
    <w:rsid w:val="00486743"/>
    <w:rsid w:val="004868FA"/>
    <w:rsid w:val="00486D1D"/>
    <w:rsid w:val="00486D64"/>
    <w:rsid w:val="00486F0D"/>
    <w:rsid w:val="004871DE"/>
    <w:rsid w:val="00487D32"/>
    <w:rsid w:val="00487FD8"/>
    <w:rsid w:val="00487FFB"/>
    <w:rsid w:val="00490194"/>
    <w:rsid w:val="00490516"/>
    <w:rsid w:val="00490968"/>
    <w:rsid w:val="00490F40"/>
    <w:rsid w:val="00490FD0"/>
    <w:rsid w:val="004913D4"/>
    <w:rsid w:val="00491ACD"/>
    <w:rsid w:val="00492B64"/>
    <w:rsid w:val="00492C39"/>
    <w:rsid w:val="00492CC4"/>
    <w:rsid w:val="00492CE1"/>
    <w:rsid w:val="0049399A"/>
    <w:rsid w:val="00494512"/>
    <w:rsid w:val="00494A0F"/>
    <w:rsid w:val="00494C6E"/>
    <w:rsid w:val="00494D98"/>
    <w:rsid w:val="00495433"/>
    <w:rsid w:val="004959C9"/>
    <w:rsid w:val="00495CCA"/>
    <w:rsid w:val="004965AE"/>
    <w:rsid w:val="00496824"/>
    <w:rsid w:val="00496A1F"/>
    <w:rsid w:val="00496A5E"/>
    <w:rsid w:val="00496C7A"/>
    <w:rsid w:val="00496C7C"/>
    <w:rsid w:val="00497118"/>
    <w:rsid w:val="004972E5"/>
    <w:rsid w:val="004972EB"/>
    <w:rsid w:val="0049777A"/>
    <w:rsid w:val="004977A7"/>
    <w:rsid w:val="00497ADA"/>
    <w:rsid w:val="004A0094"/>
    <w:rsid w:val="004A0358"/>
    <w:rsid w:val="004A0AF7"/>
    <w:rsid w:val="004A0E63"/>
    <w:rsid w:val="004A1060"/>
    <w:rsid w:val="004A1CC6"/>
    <w:rsid w:val="004A1E17"/>
    <w:rsid w:val="004A1FEE"/>
    <w:rsid w:val="004A2458"/>
    <w:rsid w:val="004A2539"/>
    <w:rsid w:val="004A3002"/>
    <w:rsid w:val="004A30E6"/>
    <w:rsid w:val="004A38FB"/>
    <w:rsid w:val="004A3E46"/>
    <w:rsid w:val="004A41E6"/>
    <w:rsid w:val="004A444C"/>
    <w:rsid w:val="004A4C5E"/>
    <w:rsid w:val="004A4CC3"/>
    <w:rsid w:val="004A4D34"/>
    <w:rsid w:val="004A4E83"/>
    <w:rsid w:val="004A52EF"/>
    <w:rsid w:val="004A534E"/>
    <w:rsid w:val="004A573B"/>
    <w:rsid w:val="004A5910"/>
    <w:rsid w:val="004A5EF0"/>
    <w:rsid w:val="004A6044"/>
    <w:rsid w:val="004A61DB"/>
    <w:rsid w:val="004A63D8"/>
    <w:rsid w:val="004A7E2D"/>
    <w:rsid w:val="004A7F03"/>
    <w:rsid w:val="004B01C0"/>
    <w:rsid w:val="004B091F"/>
    <w:rsid w:val="004B1051"/>
    <w:rsid w:val="004B14D4"/>
    <w:rsid w:val="004B17B8"/>
    <w:rsid w:val="004B1FD4"/>
    <w:rsid w:val="004B20E7"/>
    <w:rsid w:val="004B216F"/>
    <w:rsid w:val="004B248C"/>
    <w:rsid w:val="004B2543"/>
    <w:rsid w:val="004B2756"/>
    <w:rsid w:val="004B2957"/>
    <w:rsid w:val="004B2A0A"/>
    <w:rsid w:val="004B2DBA"/>
    <w:rsid w:val="004B2FA6"/>
    <w:rsid w:val="004B3371"/>
    <w:rsid w:val="004B368E"/>
    <w:rsid w:val="004B37EF"/>
    <w:rsid w:val="004B3BC5"/>
    <w:rsid w:val="004B3ED9"/>
    <w:rsid w:val="004B4284"/>
    <w:rsid w:val="004B4387"/>
    <w:rsid w:val="004B459D"/>
    <w:rsid w:val="004B49CE"/>
    <w:rsid w:val="004B4E2F"/>
    <w:rsid w:val="004B553A"/>
    <w:rsid w:val="004B567A"/>
    <w:rsid w:val="004B5688"/>
    <w:rsid w:val="004B5A0B"/>
    <w:rsid w:val="004B5A16"/>
    <w:rsid w:val="004B5CE1"/>
    <w:rsid w:val="004B6EDA"/>
    <w:rsid w:val="004B6F8E"/>
    <w:rsid w:val="004B722F"/>
    <w:rsid w:val="004B7358"/>
    <w:rsid w:val="004B7881"/>
    <w:rsid w:val="004C007B"/>
    <w:rsid w:val="004C0855"/>
    <w:rsid w:val="004C092A"/>
    <w:rsid w:val="004C1BD1"/>
    <w:rsid w:val="004C27F1"/>
    <w:rsid w:val="004C28F1"/>
    <w:rsid w:val="004C2B8F"/>
    <w:rsid w:val="004C30EF"/>
    <w:rsid w:val="004C337B"/>
    <w:rsid w:val="004C36F5"/>
    <w:rsid w:val="004C3766"/>
    <w:rsid w:val="004C3A9A"/>
    <w:rsid w:val="004C3DFB"/>
    <w:rsid w:val="004C4542"/>
    <w:rsid w:val="004C4828"/>
    <w:rsid w:val="004C4AA4"/>
    <w:rsid w:val="004C4BE2"/>
    <w:rsid w:val="004C502F"/>
    <w:rsid w:val="004C51CE"/>
    <w:rsid w:val="004C5966"/>
    <w:rsid w:val="004C5AD1"/>
    <w:rsid w:val="004C5D2E"/>
    <w:rsid w:val="004C5D33"/>
    <w:rsid w:val="004C6159"/>
    <w:rsid w:val="004C641B"/>
    <w:rsid w:val="004C6436"/>
    <w:rsid w:val="004C6706"/>
    <w:rsid w:val="004C6ECF"/>
    <w:rsid w:val="004C76C9"/>
    <w:rsid w:val="004C7711"/>
    <w:rsid w:val="004C79BD"/>
    <w:rsid w:val="004D009E"/>
    <w:rsid w:val="004D0DA2"/>
    <w:rsid w:val="004D10A5"/>
    <w:rsid w:val="004D123C"/>
    <w:rsid w:val="004D169F"/>
    <w:rsid w:val="004D234E"/>
    <w:rsid w:val="004D2598"/>
    <w:rsid w:val="004D298F"/>
    <w:rsid w:val="004D32FB"/>
    <w:rsid w:val="004D335C"/>
    <w:rsid w:val="004D3494"/>
    <w:rsid w:val="004D3561"/>
    <w:rsid w:val="004D3B3C"/>
    <w:rsid w:val="004D3B65"/>
    <w:rsid w:val="004D3BF9"/>
    <w:rsid w:val="004D3EE0"/>
    <w:rsid w:val="004D4B63"/>
    <w:rsid w:val="004D4C83"/>
    <w:rsid w:val="004D4E8F"/>
    <w:rsid w:val="004D50DF"/>
    <w:rsid w:val="004D5AA1"/>
    <w:rsid w:val="004D5B9A"/>
    <w:rsid w:val="004D5F0F"/>
    <w:rsid w:val="004D666D"/>
    <w:rsid w:val="004D6675"/>
    <w:rsid w:val="004D6786"/>
    <w:rsid w:val="004D6A27"/>
    <w:rsid w:val="004D6EA5"/>
    <w:rsid w:val="004D7026"/>
    <w:rsid w:val="004D7545"/>
    <w:rsid w:val="004D76E0"/>
    <w:rsid w:val="004D7CED"/>
    <w:rsid w:val="004D7DDD"/>
    <w:rsid w:val="004E0625"/>
    <w:rsid w:val="004E07D8"/>
    <w:rsid w:val="004E07EC"/>
    <w:rsid w:val="004E0875"/>
    <w:rsid w:val="004E0D6A"/>
    <w:rsid w:val="004E0E1E"/>
    <w:rsid w:val="004E1707"/>
    <w:rsid w:val="004E17B6"/>
    <w:rsid w:val="004E21B1"/>
    <w:rsid w:val="004E23C1"/>
    <w:rsid w:val="004E26C1"/>
    <w:rsid w:val="004E2D4A"/>
    <w:rsid w:val="004E3028"/>
    <w:rsid w:val="004E3374"/>
    <w:rsid w:val="004E3D01"/>
    <w:rsid w:val="004E3DD8"/>
    <w:rsid w:val="004E4037"/>
    <w:rsid w:val="004E4212"/>
    <w:rsid w:val="004E4291"/>
    <w:rsid w:val="004E42CC"/>
    <w:rsid w:val="004E475C"/>
    <w:rsid w:val="004E5228"/>
    <w:rsid w:val="004E5861"/>
    <w:rsid w:val="004E5C46"/>
    <w:rsid w:val="004E62AD"/>
    <w:rsid w:val="004E6522"/>
    <w:rsid w:val="004E6537"/>
    <w:rsid w:val="004E6928"/>
    <w:rsid w:val="004E6AC4"/>
    <w:rsid w:val="004E6E7F"/>
    <w:rsid w:val="004E6F9D"/>
    <w:rsid w:val="004E7156"/>
    <w:rsid w:val="004E73A6"/>
    <w:rsid w:val="004E73F1"/>
    <w:rsid w:val="004E76B5"/>
    <w:rsid w:val="004E7C9F"/>
    <w:rsid w:val="004F025B"/>
    <w:rsid w:val="004F09C8"/>
    <w:rsid w:val="004F0DEE"/>
    <w:rsid w:val="004F0E33"/>
    <w:rsid w:val="004F1A84"/>
    <w:rsid w:val="004F1A94"/>
    <w:rsid w:val="004F1B42"/>
    <w:rsid w:val="004F1CE4"/>
    <w:rsid w:val="004F1D9E"/>
    <w:rsid w:val="004F1ED2"/>
    <w:rsid w:val="004F2057"/>
    <w:rsid w:val="004F2118"/>
    <w:rsid w:val="004F21ED"/>
    <w:rsid w:val="004F2ABB"/>
    <w:rsid w:val="004F2DCD"/>
    <w:rsid w:val="004F37AD"/>
    <w:rsid w:val="004F3C54"/>
    <w:rsid w:val="004F3DAD"/>
    <w:rsid w:val="004F3FAC"/>
    <w:rsid w:val="004F44D6"/>
    <w:rsid w:val="004F4518"/>
    <w:rsid w:val="004F4F42"/>
    <w:rsid w:val="004F5105"/>
    <w:rsid w:val="004F519F"/>
    <w:rsid w:val="004F555D"/>
    <w:rsid w:val="004F5626"/>
    <w:rsid w:val="004F5B5A"/>
    <w:rsid w:val="004F5C17"/>
    <w:rsid w:val="004F5D48"/>
    <w:rsid w:val="004F5F98"/>
    <w:rsid w:val="004F6079"/>
    <w:rsid w:val="004F6226"/>
    <w:rsid w:val="004F6484"/>
    <w:rsid w:val="004F6859"/>
    <w:rsid w:val="004F6E4E"/>
    <w:rsid w:val="004F7165"/>
    <w:rsid w:val="004F791E"/>
    <w:rsid w:val="004F7D81"/>
    <w:rsid w:val="00500232"/>
    <w:rsid w:val="005003BA"/>
    <w:rsid w:val="0050068C"/>
    <w:rsid w:val="0050115D"/>
    <w:rsid w:val="0050121D"/>
    <w:rsid w:val="00501D13"/>
    <w:rsid w:val="00501FCC"/>
    <w:rsid w:val="00502441"/>
    <w:rsid w:val="00502469"/>
    <w:rsid w:val="005028FA"/>
    <w:rsid w:val="00502CF5"/>
    <w:rsid w:val="005030D3"/>
    <w:rsid w:val="0050325F"/>
    <w:rsid w:val="0050360B"/>
    <w:rsid w:val="005038D6"/>
    <w:rsid w:val="00503EBA"/>
    <w:rsid w:val="0050403C"/>
    <w:rsid w:val="005041D2"/>
    <w:rsid w:val="0050442F"/>
    <w:rsid w:val="005049C9"/>
    <w:rsid w:val="00504A8E"/>
    <w:rsid w:val="00504E09"/>
    <w:rsid w:val="00504E93"/>
    <w:rsid w:val="005051D0"/>
    <w:rsid w:val="005052C8"/>
    <w:rsid w:val="005052E8"/>
    <w:rsid w:val="0050556A"/>
    <w:rsid w:val="005062AB"/>
    <w:rsid w:val="0050630F"/>
    <w:rsid w:val="00506467"/>
    <w:rsid w:val="00506D36"/>
    <w:rsid w:val="00507078"/>
    <w:rsid w:val="00507346"/>
    <w:rsid w:val="0050791C"/>
    <w:rsid w:val="00507B28"/>
    <w:rsid w:val="00507BD0"/>
    <w:rsid w:val="00507D39"/>
    <w:rsid w:val="00507D47"/>
    <w:rsid w:val="005104B4"/>
    <w:rsid w:val="0051086A"/>
    <w:rsid w:val="005109F7"/>
    <w:rsid w:val="00510DBD"/>
    <w:rsid w:val="0051137D"/>
    <w:rsid w:val="0051141B"/>
    <w:rsid w:val="005114B3"/>
    <w:rsid w:val="00511627"/>
    <w:rsid w:val="0051209D"/>
    <w:rsid w:val="0051268E"/>
    <w:rsid w:val="005130C1"/>
    <w:rsid w:val="005139A8"/>
    <w:rsid w:val="00514155"/>
    <w:rsid w:val="005149E3"/>
    <w:rsid w:val="00514A4B"/>
    <w:rsid w:val="00515135"/>
    <w:rsid w:val="0051539F"/>
    <w:rsid w:val="00515613"/>
    <w:rsid w:val="00515824"/>
    <w:rsid w:val="00515899"/>
    <w:rsid w:val="00515C99"/>
    <w:rsid w:val="00515CBD"/>
    <w:rsid w:val="00515CCD"/>
    <w:rsid w:val="00515F40"/>
    <w:rsid w:val="0051690A"/>
    <w:rsid w:val="005173C6"/>
    <w:rsid w:val="00517FDB"/>
    <w:rsid w:val="00520345"/>
    <w:rsid w:val="00520432"/>
    <w:rsid w:val="00520443"/>
    <w:rsid w:val="0052073D"/>
    <w:rsid w:val="00520845"/>
    <w:rsid w:val="00520F32"/>
    <w:rsid w:val="00521878"/>
    <w:rsid w:val="00521E12"/>
    <w:rsid w:val="00521FEC"/>
    <w:rsid w:val="00522717"/>
    <w:rsid w:val="005227F6"/>
    <w:rsid w:val="005229AA"/>
    <w:rsid w:val="00522D92"/>
    <w:rsid w:val="00522FDA"/>
    <w:rsid w:val="005233A7"/>
    <w:rsid w:val="00523D84"/>
    <w:rsid w:val="0052482C"/>
    <w:rsid w:val="00524DBC"/>
    <w:rsid w:val="00524E50"/>
    <w:rsid w:val="00524FC8"/>
    <w:rsid w:val="00524FF6"/>
    <w:rsid w:val="00525110"/>
    <w:rsid w:val="0052546C"/>
    <w:rsid w:val="00525E40"/>
    <w:rsid w:val="005261CA"/>
    <w:rsid w:val="00526690"/>
    <w:rsid w:val="005268ED"/>
    <w:rsid w:val="00527983"/>
    <w:rsid w:val="00530172"/>
    <w:rsid w:val="005304E4"/>
    <w:rsid w:val="00530504"/>
    <w:rsid w:val="00530BAC"/>
    <w:rsid w:val="00530C3E"/>
    <w:rsid w:val="0053138E"/>
    <w:rsid w:val="00531957"/>
    <w:rsid w:val="0053244F"/>
    <w:rsid w:val="005328E6"/>
    <w:rsid w:val="0053299A"/>
    <w:rsid w:val="00532C44"/>
    <w:rsid w:val="005335F6"/>
    <w:rsid w:val="0053398E"/>
    <w:rsid w:val="00533B3E"/>
    <w:rsid w:val="00533B71"/>
    <w:rsid w:val="00533C95"/>
    <w:rsid w:val="005352F5"/>
    <w:rsid w:val="00535300"/>
    <w:rsid w:val="005353CF"/>
    <w:rsid w:val="00535F92"/>
    <w:rsid w:val="005361B9"/>
    <w:rsid w:val="00536800"/>
    <w:rsid w:val="00536D50"/>
    <w:rsid w:val="00536D5A"/>
    <w:rsid w:val="00536D7B"/>
    <w:rsid w:val="00537016"/>
    <w:rsid w:val="00537379"/>
    <w:rsid w:val="005374A0"/>
    <w:rsid w:val="00537CB0"/>
    <w:rsid w:val="0054066D"/>
    <w:rsid w:val="00540C2C"/>
    <w:rsid w:val="00540CBC"/>
    <w:rsid w:val="00540DC1"/>
    <w:rsid w:val="00540FF0"/>
    <w:rsid w:val="00541402"/>
    <w:rsid w:val="0054143A"/>
    <w:rsid w:val="00541597"/>
    <w:rsid w:val="0054191F"/>
    <w:rsid w:val="00541963"/>
    <w:rsid w:val="005419D4"/>
    <w:rsid w:val="00541A47"/>
    <w:rsid w:val="00541F3B"/>
    <w:rsid w:val="00541F65"/>
    <w:rsid w:val="005422ED"/>
    <w:rsid w:val="00542585"/>
    <w:rsid w:val="00542D94"/>
    <w:rsid w:val="0054302E"/>
    <w:rsid w:val="005433C1"/>
    <w:rsid w:val="005437E7"/>
    <w:rsid w:val="005439CF"/>
    <w:rsid w:val="005440BB"/>
    <w:rsid w:val="0054458C"/>
    <w:rsid w:val="00544817"/>
    <w:rsid w:val="00544C48"/>
    <w:rsid w:val="0054511C"/>
    <w:rsid w:val="005451C9"/>
    <w:rsid w:val="00545370"/>
    <w:rsid w:val="00545A6A"/>
    <w:rsid w:val="00545D1C"/>
    <w:rsid w:val="00545EF3"/>
    <w:rsid w:val="0054655F"/>
    <w:rsid w:val="00546613"/>
    <w:rsid w:val="005466C9"/>
    <w:rsid w:val="0055028F"/>
    <w:rsid w:val="005502FD"/>
    <w:rsid w:val="0055057B"/>
    <w:rsid w:val="005505D5"/>
    <w:rsid w:val="0055065A"/>
    <w:rsid w:val="00550796"/>
    <w:rsid w:val="00550AA3"/>
    <w:rsid w:val="00550B6C"/>
    <w:rsid w:val="005510A3"/>
    <w:rsid w:val="005512E7"/>
    <w:rsid w:val="0055177F"/>
    <w:rsid w:val="00551A34"/>
    <w:rsid w:val="00551AC6"/>
    <w:rsid w:val="00551D87"/>
    <w:rsid w:val="00552786"/>
    <w:rsid w:val="00552B2C"/>
    <w:rsid w:val="00552D60"/>
    <w:rsid w:val="00553785"/>
    <w:rsid w:val="00553A47"/>
    <w:rsid w:val="00553C11"/>
    <w:rsid w:val="005549A4"/>
    <w:rsid w:val="00554A0C"/>
    <w:rsid w:val="00554C3F"/>
    <w:rsid w:val="00554C47"/>
    <w:rsid w:val="00554C4F"/>
    <w:rsid w:val="00554C53"/>
    <w:rsid w:val="00554C75"/>
    <w:rsid w:val="00555078"/>
    <w:rsid w:val="0055510E"/>
    <w:rsid w:val="00555509"/>
    <w:rsid w:val="0055552C"/>
    <w:rsid w:val="00555DC9"/>
    <w:rsid w:val="005561A3"/>
    <w:rsid w:val="0055658A"/>
    <w:rsid w:val="005565ED"/>
    <w:rsid w:val="0055698E"/>
    <w:rsid w:val="00557289"/>
    <w:rsid w:val="00557975"/>
    <w:rsid w:val="00557B4B"/>
    <w:rsid w:val="00557CAF"/>
    <w:rsid w:val="00557D4D"/>
    <w:rsid w:val="00557F3F"/>
    <w:rsid w:val="00557FFC"/>
    <w:rsid w:val="005607CC"/>
    <w:rsid w:val="00560CDF"/>
    <w:rsid w:val="0056104B"/>
    <w:rsid w:val="005611E4"/>
    <w:rsid w:val="00561219"/>
    <w:rsid w:val="00561553"/>
    <w:rsid w:val="0056161E"/>
    <w:rsid w:val="00561965"/>
    <w:rsid w:val="00561DBE"/>
    <w:rsid w:val="00562353"/>
    <w:rsid w:val="00562369"/>
    <w:rsid w:val="00562395"/>
    <w:rsid w:val="0056290E"/>
    <w:rsid w:val="00563116"/>
    <w:rsid w:val="0056368E"/>
    <w:rsid w:val="00563F6F"/>
    <w:rsid w:val="005642F9"/>
    <w:rsid w:val="0056436C"/>
    <w:rsid w:val="00564478"/>
    <w:rsid w:val="00564543"/>
    <w:rsid w:val="0056464C"/>
    <w:rsid w:val="00564C2B"/>
    <w:rsid w:val="00565041"/>
    <w:rsid w:val="00565085"/>
    <w:rsid w:val="0056516A"/>
    <w:rsid w:val="0056537B"/>
    <w:rsid w:val="00565964"/>
    <w:rsid w:val="00565C08"/>
    <w:rsid w:val="0056600E"/>
    <w:rsid w:val="005664A6"/>
    <w:rsid w:val="0056674A"/>
    <w:rsid w:val="005669E8"/>
    <w:rsid w:val="0056713F"/>
    <w:rsid w:val="0056736C"/>
    <w:rsid w:val="0056743E"/>
    <w:rsid w:val="005679A7"/>
    <w:rsid w:val="00567A74"/>
    <w:rsid w:val="00567AED"/>
    <w:rsid w:val="00567E9E"/>
    <w:rsid w:val="0057068A"/>
    <w:rsid w:val="00570744"/>
    <w:rsid w:val="005707C6"/>
    <w:rsid w:val="0057093D"/>
    <w:rsid w:val="00570D3D"/>
    <w:rsid w:val="00570E30"/>
    <w:rsid w:val="005710F9"/>
    <w:rsid w:val="00571175"/>
    <w:rsid w:val="0057117E"/>
    <w:rsid w:val="00571CE8"/>
    <w:rsid w:val="0057253A"/>
    <w:rsid w:val="005728FD"/>
    <w:rsid w:val="00572956"/>
    <w:rsid w:val="005729EC"/>
    <w:rsid w:val="0057319E"/>
    <w:rsid w:val="00573204"/>
    <w:rsid w:val="00573248"/>
    <w:rsid w:val="0057366D"/>
    <w:rsid w:val="00573997"/>
    <w:rsid w:val="00573AD7"/>
    <w:rsid w:val="00573F08"/>
    <w:rsid w:val="00574501"/>
    <w:rsid w:val="00574F3F"/>
    <w:rsid w:val="00575B10"/>
    <w:rsid w:val="00576346"/>
    <w:rsid w:val="0057690C"/>
    <w:rsid w:val="00576A5A"/>
    <w:rsid w:val="00576C80"/>
    <w:rsid w:val="00576D8F"/>
    <w:rsid w:val="00576E7F"/>
    <w:rsid w:val="00577178"/>
    <w:rsid w:val="0057732B"/>
    <w:rsid w:val="00577709"/>
    <w:rsid w:val="0057790E"/>
    <w:rsid w:val="00577FA9"/>
    <w:rsid w:val="005801C3"/>
    <w:rsid w:val="00580405"/>
    <w:rsid w:val="00580487"/>
    <w:rsid w:val="005814E4"/>
    <w:rsid w:val="00581B8C"/>
    <w:rsid w:val="00581FFB"/>
    <w:rsid w:val="005824A6"/>
    <w:rsid w:val="00582921"/>
    <w:rsid w:val="00583047"/>
    <w:rsid w:val="0058304B"/>
    <w:rsid w:val="0058319E"/>
    <w:rsid w:val="00583609"/>
    <w:rsid w:val="00583BD0"/>
    <w:rsid w:val="00583CFE"/>
    <w:rsid w:val="00583DE9"/>
    <w:rsid w:val="00583E23"/>
    <w:rsid w:val="005841B5"/>
    <w:rsid w:val="00584751"/>
    <w:rsid w:val="00584A85"/>
    <w:rsid w:val="005850EE"/>
    <w:rsid w:val="005851F4"/>
    <w:rsid w:val="00585204"/>
    <w:rsid w:val="005853D2"/>
    <w:rsid w:val="00585418"/>
    <w:rsid w:val="00585E20"/>
    <w:rsid w:val="00586543"/>
    <w:rsid w:val="00586D62"/>
    <w:rsid w:val="0058774C"/>
    <w:rsid w:val="00587826"/>
    <w:rsid w:val="00587BBE"/>
    <w:rsid w:val="005905C7"/>
    <w:rsid w:val="005907F0"/>
    <w:rsid w:val="0059157F"/>
    <w:rsid w:val="00591C2D"/>
    <w:rsid w:val="00591C96"/>
    <w:rsid w:val="00592A88"/>
    <w:rsid w:val="00592D5B"/>
    <w:rsid w:val="00592FF6"/>
    <w:rsid w:val="00593833"/>
    <w:rsid w:val="00593DCA"/>
    <w:rsid w:val="00593ECC"/>
    <w:rsid w:val="00594B71"/>
    <w:rsid w:val="00594B74"/>
    <w:rsid w:val="00594F47"/>
    <w:rsid w:val="00595153"/>
    <w:rsid w:val="00595977"/>
    <w:rsid w:val="00595B57"/>
    <w:rsid w:val="00595CA4"/>
    <w:rsid w:val="0059600F"/>
    <w:rsid w:val="00596687"/>
    <w:rsid w:val="005970A8"/>
    <w:rsid w:val="00597C1E"/>
    <w:rsid w:val="00597FCD"/>
    <w:rsid w:val="005A0864"/>
    <w:rsid w:val="005A098B"/>
    <w:rsid w:val="005A0F74"/>
    <w:rsid w:val="005A15C6"/>
    <w:rsid w:val="005A1AAA"/>
    <w:rsid w:val="005A1B57"/>
    <w:rsid w:val="005A1DE5"/>
    <w:rsid w:val="005A227D"/>
    <w:rsid w:val="005A22F1"/>
    <w:rsid w:val="005A22F4"/>
    <w:rsid w:val="005A2938"/>
    <w:rsid w:val="005A2C9E"/>
    <w:rsid w:val="005A2FFE"/>
    <w:rsid w:val="005A32A2"/>
    <w:rsid w:val="005A335B"/>
    <w:rsid w:val="005A3B9E"/>
    <w:rsid w:val="005A4299"/>
    <w:rsid w:val="005A43F0"/>
    <w:rsid w:val="005A4912"/>
    <w:rsid w:val="005A4983"/>
    <w:rsid w:val="005A49F0"/>
    <w:rsid w:val="005A4C79"/>
    <w:rsid w:val="005A514A"/>
    <w:rsid w:val="005A51AD"/>
    <w:rsid w:val="005A524F"/>
    <w:rsid w:val="005A6873"/>
    <w:rsid w:val="005A6B5E"/>
    <w:rsid w:val="005A6C54"/>
    <w:rsid w:val="005A78DC"/>
    <w:rsid w:val="005A79A0"/>
    <w:rsid w:val="005A7D0B"/>
    <w:rsid w:val="005A7E3C"/>
    <w:rsid w:val="005A7F5B"/>
    <w:rsid w:val="005B01B4"/>
    <w:rsid w:val="005B08E2"/>
    <w:rsid w:val="005B0E0A"/>
    <w:rsid w:val="005B0E6C"/>
    <w:rsid w:val="005B1442"/>
    <w:rsid w:val="005B1480"/>
    <w:rsid w:val="005B15B7"/>
    <w:rsid w:val="005B1862"/>
    <w:rsid w:val="005B18B4"/>
    <w:rsid w:val="005B1E90"/>
    <w:rsid w:val="005B2067"/>
    <w:rsid w:val="005B22F6"/>
    <w:rsid w:val="005B28B9"/>
    <w:rsid w:val="005B2FA0"/>
    <w:rsid w:val="005B30AC"/>
    <w:rsid w:val="005B32F6"/>
    <w:rsid w:val="005B34BB"/>
    <w:rsid w:val="005B3556"/>
    <w:rsid w:val="005B385A"/>
    <w:rsid w:val="005B3AED"/>
    <w:rsid w:val="005B423F"/>
    <w:rsid w:val="005B4693"/>
    <w:rsid w:val="005B4B95"/>
    <w:rsid w:val="005B4D12"/>
    <w:rsid w:val="005B4D78"/>
    <w:rsid w:val="005B4F0E"/>
    <w:rsid w:val="005B5417"/>
    <w:rsid w:val="005B598D"/>
    <w:rsid w:val="005B6389"/>
    <w:rsid w:val="005B66FD"/>
    <w:rsid w:val="005B6985"/>
    <w:rsid w:val="005B6A17"/>
    <w:rsid w:val="005B6D77"/>
    <w:rsid w:val="005B7474"/>
    <w:rsid w:val="005B79F0"/>
    <w:rsid w:val="005B7AC3"/>
    <w:rsid w:val="005B7BF2"/>
    <w:rsid w:val="005B7E06"/>
    <w:rsid w:val="005C00D0"/>
    <w:rsid w:val="005C02F8"/>
    <w:rsid w:val="005C034D"/>
    <w:rsid w:val="005C0374"/>
    <w:rsid w:val="005C0639"/>
    <w:rsid w:val="005C0847"/>
    <w:rsid w:val="005C0F77"/>
    <w:rsid w:val="005C0FB1"/>
    <w:rsid w:val="005C10A4"/>
    <w:rsid w:val="005C189A"/>
    <w:rsid w:val="005C1B74"/>
    <w:rsid w:val="005C2A40"/>
    <w:rsid w:val="005C2EA0"/>
    <w:rsid w:val="005C3057"/>
    <w:rsid w:val="005C3311"/>
    <w:rsid w:val="005C3690"/>
    <w:rsid w:val="005C3F9B"/>
    <w:rsid w:val="005C3FE9"/>
    <w:rsid w:val="005C440A"/>
    <w:rsid w:val="005C452C"/>
    <w:rsid w:val="005C4CC3"/>
    <w:rsid w:val="005C4D07"/>
    <w:rsid w:val="005C5048"/>
    <w:rsid w:val="005C53D3"/>
    <w:rsid w:val="005C5819"/>
    <w:rsid w:val="005C58A5"/>
    <w:rsid w:val="005C5E36"/>
    <w:rsid w:val="005C60CA"/>
    <w:rsid w:val="005C6402"/>
    <w:rsid w:val="005C65E4"/>
    <w:rsid w:val="005C67F6"/>
    <w:rsid w:val="005C6D87"/>
    <w:rsid w:val="005C6E92"/>
    <w:rsid w:val="005C6FF0"/>
    <w:rsid w:val="005C7180"/>
    <w:rsid w:val="005C7BBB"/>
    <w:rsid w:val="005D0069"/>
    <w:rsid w:val="005D0121"/>
    <w:rsid w:val="005D0147"/>
    <w:rsid w:val="005D0DC7"/>
    <w:rsid w:val="005D0F36"/>
    <w:rsid w:val="005D0F80"/>
    <w:rsid w:val="005D1750"/>
    <w:rsid w:val="005D1A63"/>
    <w:rsid w:val="005D2793"/>
    <w:rsid w:val="005D2B46"/>
    <w:rsid w:val="005D2C54"/>
    <w:rsid w:val="005D3420"/>
    <w:rsid w:val="005D3F5F"/>
    <w:rsid w:val="005D4889"/>
    <w:rsid w:val="005D49EB"/>
    <w:rsid w:val="005D5205"/>
    <w:rsid w:val="005D52E7"/>
    <w:rsid w:val="005D5894"/>
    <w:rsid w:val="005D64BF"/>
    <w:rsid w:val="005D6C68"/>
    <w:rsid w:val="005D6CD6"/>
    <w:rsid w:val="005D6EEE"/>
    <w:rsid w:val="005D7024"/>
    <w:rsid w:val="005D704E"/>
    <w:rsid w:val="005D7144"/>
    <w:rsid w:val="005D7186"/>
    <w:rsid w:val="005D7955"/>
    <w:rsid w:val="005E08CF"/>
    <w:rsid w:val="005E0C16"/>
    <w:rsid w:val="005E0E70"/>
    <w:rsid w:val="005E187E"/>
    <w:rsid w:val="005E197F"/>
    <w:rsid w:val="005E1E12"/>
    <w:rsid w:val="005E2142"/>
    <w:rsid w:val="005E29C1"/>
    <w:rsid w:val="005E2C81"/>
    <w:rsid w:val="005E2E83"/>
    <w:rsid w:val="005E368A"/>
    <w:rsid w:val="005E39AF"/>
    <w:rsid w:val="005E39E9"/>
    <w:rsid w:val="005E45B9"/>
    <w:rsid w:val="005E51DE"/>
    <w:rsid w:val="005E5210"/>
    <w:rsid w:val="005E54EC"/>
    <w:rsid w:val="005E5981"/>
    <w:rsid w:val="005E5D17"/>
    <w:rsid w:val="005E6B2E"/>
    <w:rsid w:val="005E6D0B"/>
    <w:rsid w:val="005E7135"/>
    <w:rsid w:val="005E76D1"/>
    <w:rsid w:val="005E79D8"/>
    <w:rsid w:val="005E7CFE"/>
    <w:rsid w:val="005E7FA9"/>
    <w:rsid w:val="005F118F"/>
    <w:rsid w:val="005F11A3"/>
    <w:rsid w:val="005F124E"/>
    <w:rsid w:val="005F142A"/>
    <w:rsid w:val="005F1DF6"/>
    <w:rsid w:val="005F1FE9"/>
    <w:rsid w:val="005F227F"/>
    <w:rsid w:val="005F24B0"/>
    <w:rsid w:val="005F24B1"/>
    <w:rsid w:val="005F2602"/>
    <w:rsid w:val="005F2A50"/>
    <w:rsid w:val="005F303E"/>
    <w:rsid w:val="005F3069"/>
    <w:rsid w:val="005F3254"/>
    <w:rsid w:val="005F32B1"/>
    <w:rsid w:val="005F34EE"/>
    <w:rsid w:val="005F3603"/>
    <w:rsid w:val="005F3959"/>
    <w:rsid w:val="005F3D5D"/>
    <w:rsid w:val="005F3D8D"/>
    <w:rsid w:val="005F3F76"/>
    <w:rsid w:val="005F41CD"/>
    <w:rsid w:val="005F4463"/>
    <w:rsid w:val="005F4640"/>
    <w:rsid w:val="005F475B"/>
    <w:rsid w:val="005F4A0E"/>
    <w:rsid w:val="005F4A7A"/>
    <w:rsid w:val="005F4BF5"/>
    <w:rsid w:val="005F4FCD"/>
    <w:rsid w:val="005F4FE2"/>
    <w:rsid w:val="005F5D03"/>
    <w:rsid w:val="005F5D1A"/>
    <w:rsid w:val="005F665E"/>
    <w:rsid w:val="005F6D0C"/>
    <w:rsid w:val="005F6F91"/>
    <w:rsid w:val="005F7425"/>
    <w:rsid w:val="005F78B1"/>
    <w:rsid w:val="005F790C"/>
    <w:rsid w:val="005F7986"/>
    <w:rsid w:val="005F7BDC"/>
    <w:rsid w:val="005F7D25"/>
    <w:rsid w:val="006000CC"/>
    <w:rsid w:val="006001C9"/>
    <w:rsid w:val="006003B5"/>
    <w:rsid w:val="006005D5"/>
    <w:rsid w:val="006006FF"/>
    <w:rsid w:val="00600725"/>
    <w:rsid w:val="00600CCF"/>
    <w:rsid w:val="00601211"/>
    <w:rsid w:val="00601514"/>
    <w:rsid w:val="006019E7"/>
    <w:rsid w:val="00601AB8"/>
    <w:rsid w:val="00601F32"/>
    <w:rsid w:val="0060208D"/>
    <w:rsid w:val="00602780"/>
    <w:rsid w:val="00602C51"/>
    <w:rsid w:val="00602C91"/>
    <w:rsid w:val="00602D32"/>
    <w:rsid w:val="006033C7"/>
    <w:rsid w:val="006043BD"/>
    <w:rsid w:val="006043C1"/>
    <w:rsid w:val="0060440A"/>
    <w:rsid w:val="0060458A"/>
    <w:rsid w:val="006045C8"/>
    <w:rsid w:val="00604732"/>
    <w:rsid w:val="00604DD8"/>
    <w:rsid w:val="00604DEE"/>
    <w:rsid w:val="00606132"/>
    <w:rsid w:val="0060616E"/>
    <w:rsid w:val="00606181"/>
    <w:rsid w:val="006062F5"/>
    <w:rsid w:val="00606461"/>
    <w:rsid w:val="006066FA"/>
    <w:rsid w:val="006067F7"/>
    <w:rsid w:val="00606897"/>
    <w:rsid w:val="00607016"/>
    <w:rsid w:val="00607357"/>
    <w:rsid w:val="006078E3"/>
    <w:rsid w:val="00607AF5"/>
    <w:rsid w:val="00607D28"/>
    <w:rsid w:val="0061039A"/>
    <w:rsid w:val="0061048E"/>
    <w:rsid w:val="00610AAB"/>
    <w:rsid w:val="00610D3A"/>
    <w:rsid w:val="006112FD"/>
    <w:rsid w:val="006114CC"/>
    <w:rsid w:val="00611896"/>
    <w:rsid w:val="006119CF"/>
    <w:rsid w:val="00611C8B"/>
    <w:rsid w:val="00612238"/>
    <w:rsid w:val="0061253F"/>
    <w:rsid w:val="0061293B"/>
    <w:rsid w:val="006129FC"/>
    <w:rsid w:val="00612B77"/>
    <w:rsid w:val="00612BFF"/>
    <w:rsid w:val="00612E11"/>
    <w:rsid w:val="0061318A"/>
    <w:rsid w:val="0061335E"/>
    <w:rsid w:val="006133D3"/>
    <w:rsid w:val="00613D37"/>
    <w:rsid w:val="006146D4"/>
    <w:rsid w:val="006148D7"/>
    <w:rsid w:val="00615283"/>
    <w:rsid w:val="00615414"/>
    <w:rsid w:val="00615537"/>
    <w:rsid w:val="00615829"/>
    <w:rsid w:val="006165FE"/>
    <w:rsid w:val="0061697F"/>
    <w:rsid w:val="00616E0C"/>
    <w:rsid w:val="00616EB1"/>
    <w:rsid w:val="006171B0"/>
    <w:rsid w:val="006174D3"/>
    <w:rsid w:val="00617799"/>
    <w:rsid w:val="0061798A"/>
    <w:rsid w:val="00617A33"/>
    <w:rsid w:val="00617C7F"/>
    <w:rsid w:val="0062053A"/>
    <w:rsid w:val="00620F06"/>
    <w:rsid w:val="006215A6"/>
    <w:rsid w:val="00621769"/>
    <w:rsid w:val="00621924"/>
    <w:rsid w:val="00622680"/>
    <w:rsid w:val="00622B86"/>
    <w:rsid w:val="0062305D"/>
    <w:rsid w:val="00623808"/>
    <w:rsid w:val="00623851"/>
    <w:rsid w:val="00624356"/>
    <w:rsid w:val="00624C22"/>
    <w:rsid w:val="00624DB7"/>
    <w:rsid w:val="006255E9"/>
    <w:rsid w:val="0062581E"/>
    <w:rsid w:val="0062591D"/>
    <w:rsid w:val="00625B6A"/>
    <w:rsid w:val="00625B7D"/>
    <w:rsid w:val="0062628B"/>
    <w:rsid w:val="00626800"/>
    <w:rsid w:val="006268F5"/>
    <w:rsid w:val="0062708D"/>
    <w:rsid w:val="0062756D"/>
    <w:rsid w:val="00627D19"/>
    <w:rsid w:val="006303B0"/>
    <w:rsid w:val="006307EF"/>
    <w:rsid w:val="00630C3C"/>
    <w:rsid w:val="006311EB"/>
    <w:rsid w:val="00631350"/>
    <w:rsid w:val="0063143E"/>
    <w:rsid w:val="006314EB"/>
    <w:rsid w:val="006315EC"/>
    <w:rsid w:val="0063184E"/>
    <w:rsid w:val="00631B7E"/>
    <w:rsid w:val="006322E3"/>
    <w:rsid w:val="00632622"/>
    <w:rsid w:val="006330EF"/>
    <w:rsid w:val="00633299"/>
    <w:rsid w:val="0063345A"/>
    <w:rsid w:val="00633D23"/>
    <w:rsid w:val="00634013"/>
    <w:rsid w:val="0063438E"/>
    <w:rsid w:val="00634472"/>
    <w:rsid w:val="006344C7"/>
    <w:rsid w:val="006344E4"/>
    <w:rsid w:val="0063452F"/>
    <w:rsid w:val="00634709"/>
    <w:rsid w:val="00634915"/>
    <w:rsid w:val="00634970"/>
    <w:rsid w:val="00634E01"/>
    <w:rsid w:val="00635328"/>
    <w:rsid w:val="00635EA5"/>
    <w:rsid w:val="0063670F"/>
    <w:rsid w:val="00636765"/>
    <w:rsid w:val="0063689B"/>
    <w:rsid w:val="00636A14"/>
    <w:rsid w:val="00636A90"/>
    <w:rsid w:val="00636B3E"/>
    <w:rsid w:val="00637456"/>
    <w:rsid w:val="006378BB"/>
    <w:rsid w:val="006379B8"/>
    <w:rsid w:val="00637B70"/>
    <w:rsid w:val="00637BA2"/>
    <w:rsid w:val="00637C4A"/>
    <w:rsid w:val="006402D8"/>
    <w:rsid w:val="00640494"/>
    <w:rsid w:val="0064076D"/>
    <w:rsid w:val="00640A41"/>
    <w:rsid w:val="00640A48"/>
    <w:rsid w:val="00640E10"/>
    <w:rsid w:val="00641876"/>
    <w:rsid w:val="0064201B"/>
    <w:rsid w:val="006429A1"/>
    <w:rsid w:val="00642C88"/>
    <w:rsid w:val="00642DA8"/>
    <w:rsid w:val="00642DE4"/>
    <w:rsid w:val="00642E88"/>
    <w:rsid w:val="00643A75"/>
    <w:rsid w:val="00643F76"/>
    <w:rsid w:val="00644526"/>
    <w:rsid w:val="00644644"/>
    <w:rsid w:val="00644ADD"/>
    <w:rsid w:val="00644B48"/>
    <w:rsid w:val="00644E2D"/>
    <w:rsid w:val="00644E46"/>
    <w:rsid w:val="006459F1"/>
    <w:rsid w:val="006460BC"/>
    <w:rsid w:val="00646AA3"/>
    <w:rsid w:val="00646DCB"/>
    <w:rsid w:val="00647188"/>
    <w:rsid w:val="0064720D"/>
    <w:rsid w:val="006473E6"/>
    <w:rsid w:val="00647500"/>
    <w:rsid w:val="006477CD"/>
    <w:rsid w:val="00647ABD"/>
    <w:rsid w:val="006503F9"/>
    <w:rsid w:val="00650DE8"/>
    <w:rsid w:val="00650FE0"/>
    <w:rsid w:val="006510F1"/>
    <w:rsid w:val="0065129E"/>
    <w:rsid w:val="00651331"/>
    <w:rsid w:val="006517B7"/>
    <w:rsid w:val="006518E7"/>
    <w:rsid w:val="006519F5"/>
    <w:rsid w:val="00651A81"/>
    <w:rsid w:val="00651E5B"/>
    <w:rsid w:val="006522BC"/>
    <w:rsid w:val="00652393"/>
    <w:rsid w:val="006523D2"/>
    <w:rsid w:val="006528AE"/>
    <w:rsid w:val="00652B55"/>
    <w:rsid w:val="00653001"/>
    <w:rsid w:val="00653649"/>
    <w:rsid w:val="006538C1"/>
    <w:rsid w:val="00653B97"/>
    <w:rsid w:val="00654546"/>
    <w:rsid w:val="006545EA"/>
    <w:rsid w:val="0065460C"/>
    <w:rsid w:val="006549FE"/>
    <w:rsid w:val="00654B93"/>
    <w:rsid w:val="006554FF"/>
    <w:rsid w:val="006559D7"/>
    <w:rsid w:val="00655C2D"/>
    <w:rsid w:val="00655DE9"/>
    <w:rsid w:val="006564A5"/>
    <w:rsid w:val="00657C24"/>
    <w:rsid w:val="00657F65"/>
    <w:rsid w:val="00660044"/>
    <w:rsid w:val="00660668"/>
    <w:rsid w:val="00660859"/>
    <w:rsid w:val="00660B3F"/>
    <w:rsid w:val="00660BC7"/>
    <w:rsid w:val="00661121"/>
    <w:rsid w:val="006618DA"/>
    <w:rsid w:val="00661920"/>
    <w:rsid w:val="0066198D"/>
    <w:rsid w:val="006619FA"/>
    <w:rsid w:val="00661BEA"/>
    <w:rsid w:val="006621B1"/>
    <w:rsid w:val="00662441"/>
    <w:rsid w:val="0066245A"/>
    <w:rsid w:val="00662492"/>
    <w:rsid w:val="0066267B"/>
    <w:rsid w:val="00662ADB"/>
    <w:rsid w:val="00662B96"/>
    <w:rsid w:val="00663EF9"/>
    <w:rsid w:val="00664C70"/>
    <w:rsid w:val="00665080"/>
    <w:rsid w:val="0066521C"/>
    <w:rsid w:val="006656D2"/>
    <w:rsid w:val="0066590A"/>
    <w:rsid w:val="00665B07"/>
    <w:rsid w:val="006660B2"/>
    <w:rsid w:val="00666106"/>
    <w:rsid w:val="006665A3"/>
    <w:rsid w:val="00666646"/>
    <w:rsid w:val="00666A65"/>
    <w:rsid w:val="00666BCF"/>
    <w:rsid w:val="00666E57"/>
    <w:rsid w:val="00667240"/>
    <w:rsid w:val="00667353"/>
    <w:rsid w:val="0066736D"/>
    <w:rsid w:val="006679D4"/>
    <w:rsid w:val="00667B36"/>
    <w:rsid w:val="00667F81"/>
    <w:rsid w:val="00670107"/>
    <w:rsid w:val="00670619"/>
    <w:rsid w:val="0067063C"/>
    <w:rsid w:val="006709E2"/>
    <w:rsid w:val="00670D16"/>
    <w:rsid w:val="006712C0"/>
    <w:rsid w:val="006719DF"/>
    <w:rsid w:val="00672197"/>
    <w:rsid w:val="006721FC"/>
    <w:rsid w:val="006726FF"/>
    <w:rsid w:val="00672859"/>
    <w:rsid w:val="006728DD"/>
    <w:rsid w:val="00672DFF"/>
    <w:rsid w:val="00672EB5"/>
    <w:rsid w:val="00673077"/>
    <w:rsid w:val="00673574"/>
    <w:rsid w:val="0067383D"/>
    <w:rsid w:val="006740D8"/>
    <w:rsid w:val="006742C2"/>
    <w:rsid w:val="006742F3"/>
    <w:rsid w:val="00674566"/>
    <w:rsid w:val="00674FC1"/>
    <w:rsid w:val="006750C0"/>
    <w:rsid w:val="0067510F"/>
    <w:rsid w:val="006753B1"/>
    <w:rsid w:val="00675656"/>
    <w:rsid w:val="00675C22"/>
    <w:rsid w:val="006762A9"/>
    <w:rsid w:val="0067648D"/>
    <w:rsid w:val="00676B46"/>
    <w:rsid w:val="0067706A"/>
    <w:rsid w:val="00677191"/>
    <w:rsid w:val="0067770D"/>
    <w:rsid w:val="00677718"/>
    <w:rsid w:val="0067778B"/>
    <w:rsid w:val="00677E70"/>
    <w:rsid w:val="00680446"/>
    <w:rsid w:val="006805FA"/>
    <w:rsid w:val="00680BF1"/>
    <w:rsid w:val="00680C9C"/>
    <w:rsid w:val="00681075"/>
    <w:rsid w:val="0068151A"/>
    <w:rsid w:val="006815B2"/>
    <w:rsid w:val="00681706"/>
    <w:rsid w:val="00681C80"/>
    <w:rsid w:val="00682004"/>
    <w:rsid w:val="006822A4"/>
    <w:rsid w:val="0068263A"/>
    <w:rsid w:val="006833AB"/>
    <w:rsid w:val="006833CE"/>
    <w:rsid w:val="006836A0"/>
    <w:rsid w:val="0068376E"/>
    <w:rsid w:val="00683A3A"/>
    <w:rsid w:val="00683A78"/>
    <w:rsid w:val="00683CA5"/>
    <w:rsid w:val="006842D6"/>
    <w:rsid w:val="00684AFE"/>
    <w:rsid w:val="00684B02"/>
    <w:rsid w:val="0068509B"/>
    <w:rsid w:val="00685124"/>
    <w:rsid w:val="006854D4"/>
    <w:rsid w:val="00685C5E"/>
    <w:rsid w:val="00685FF1"/>
    <w:rsid w:val="00686050"/>
    <w:rsid w:val="006870CD"/>
    <w:rsid w:val="00687204"/>
    <w:rsid w:val="006874B2"/>
    <w:rsid w:val="0068768D"/>
    <w:rsid w:val="006877DF"/>
    <w:rsid w:val="0068780B"/>
    <w:rsid w:val="00687EEB"/>
    <w:rsid w:val="00687F2C"/>
    <w:rsid w:val="00687FBB"/>
    <w:rsid w:val="006900EA"/>
    <w:rsid w:val="00690276"/>
    <w:rsid w:val="00690B2E"/>
    <w:rsid w:val="00690B42"/>
    <w:rsid w:val="00690D32"/>
    <w:rsid w:val="0069114C"/>
    <w:rsid w:val="00691DAC"/>
    <w:rsid w:val="00692088"/>
    <w:rsid w:val="0069250B"/>
    <w:rsid w:val="00692E2F"/>
    <w:rsid w:val="00692FBF"/>
    <w:rsid w:val="00693288"/>
    <w:rsid w:val="0069329D"/>
    <w:rsid w:val="006933A6"/>
    <w:rsid w:val="00694472"/>
    <w:rsid w:val="00694819"/>
    <w:rsid w:val="00694A19"/>
    <w:rsid w:val="006952F9"/>
    <w:rsid w:val="006953E2"/>
    <w:rsid w:val="0069553A"/>
    <w:rsid w:val="00695A62"/>
    <w:rsid w:val="00695BAC"/>
    <w:rsid w:val="00695DB8"/>
    <w:rsid w:val="00695E11"/>
    <w:rsid w:val="00695E12"/>
    <w:rsid w:val="006961C0"/>
    <w:rsid w:val="0069675E"/>
    <w:rsid w:val="006967E4"/>
    <w:rsid w:val="00696B01"/>
    <w:rsid w:val="00696B29"/>
    <w:rsid w:val="00696D4D"/>
    <w:rsid w:val="00697121"/>
    <w:rsid w:val="00697282"/>
    <w:rsid w:val="006972B7"/>
    <w:rsid w:val="00697FC5"/>
    <w:rsid w:val="006A03BF"/>
    <w:rsid w:val="006A08EC"/>
    <w:rsid w:val="006A0D68"/>
    <w:rsid w:val="006A0E6F"/>
    <w:rsid w:val="006A13AC"/>
    <w:rsid w:val="006A13ED"/>
    <w:rsid w:val="006A2648"/>
    <w:rsid w:val="006A2E57"/>
    <w:rsid w:val="006A3305"/>
    <w:rsid w:val="006A3523"/>
    <w:rsid w:val="006A36BF"/>
    <w:rsid w:val="006A3AFC"/>
    <w:rsid w:val="006A3B4C"/>
    <w:rsid w:val="006A3FAB"/>
    <w:rsid w:val="006A4063"/>
    <w:rsid w:val="006A4591"/>
    <w:rsid w:val="006A46AC"/>
    <w:rsid w:val="006A47C7"/>
    <w:rsid w:val="006A4865"/>
    <w:rsid w:val="006A4967"/>
    <w:rsid w:val="006A4C9A"/>
    <w:rsid w:val="006A504F"/>
    <w:rsid w:val="006A533E"/>
    <w:rsid w:val="006A5430"/>
    <w:rsid w:val="006A6190"/>
    <w:rsid w:val="006A63BA"/>
    <w:rsid w:val="006A6625"/>
    <w:rsid w:val="006A69B7"/>
    <w:rsid w:val="006A69E4"/>
    <w:rsid w:val="006A6A15"/>
    <w:rsid w:val="006A7A5F"/>
    <w:rsid w:val="006A7F7E"/>
    <w:rsid w:val="006B0059"/>
    <w:rsid w:val="006B0083"/>
    <w:rsid w:val="006B02E1"/>
    <w:rsid w:val="006B0E64"/>
    <w:rsid w:val="006B129F"/>
    <w:rsid w:val="006B12F6"/>
    <w:rsid w:val="006B155E"/>
    <w:rsid w:val="006B1C0E"/>
    <w:rsid w:val="006B1CAB"/>
    <w:rsid w:val="006B2186"/>
    <w:rsid w:val="006B23C5"/>
    <w:rsid w:val="006B23C8"/>
    <w:rsid w:val="006B2459"/>
    <w:rsid w:val="006B25F6"/>
    <w:rsid w:val="006B2681"/>
    <w:rsid w:val="006B2E36"/>
    <w:rsid w:val="006B2E64"/>
    <w:rsid w:val="006B30CB"/>
    <w:rsid w:val="006B31EF"/>
    <w:rsid w:val="006B340F"/>
    <w:rsid w:val="006B3613"/>
    <w:rsid w:val="006B3718"/>
    <w:rsid w:val="006B3A8E"/>
    <w:rsid w:val="006B3B60"/>
    <w:rsid w:val="006B3CFF"/>
    <w:rsid w:val="006B3EFE"/>
    <w:rsid w:val="006B41ED"/>
    <w:rsid w:val="006B4614"/>
    <w:rsid w:val="006B48F0"/>
    <w:rsid w:val="006B49F4"/>
    <w:rsid w:val="006B4D37"/>
    <w:rsid w:val="006B5607"/>
    <w:rsid w:val="006B5B10"/>
    <w:rsid w:val="006B5C1E"/>
    <w:rsid w:val="006B6490"/>
    <w:rsid w:val="006B64A9"/>
    <w:rsid w:val="006B66EA"/>
    <w:rsid w:val="006B6A61"/>
    <w:rsid w:val="006B6CAC"/>
    <w:rsid w:val="006B728F"/>
    <w:rsid w:val="006C0714"/>
    <w:rsid w:val="006C071F"/>
    <w:rsid w:val="006C0979"/>
    <w:rsid w:val="006C0A5D"/>
    <w:rsid w:val="006C0C95"/>
    <w:rsid w:val="006C1263"/>
    <w:rsid w:val="006C126B"/>
    <w:rsid w:val="006C1E8F"/>
    <w:rsid w:val="006C1F06"/>
    <w:rsid w:val="006C1F99"/>
    <w:rsid w:val="006C205A"/>
    <w:rsid w:val="006C2076"/>
    <w:rsid w:val="006C241D"/>
    <w:rsid w:val="006C2460"/>
    <w:rsid w:val="006C3004"/>
    <w:rsid w:val="006C325C"/>
    <w:rsid w:val="006C3283"/>
    <w:rsid w:val="006C341C"/>
    <w:rsid w:val="006C3482"/>
    <w:rsid w:val="006C36A0"/>
    <w:rsid w:val="006C3C5A"/>
    <w:rsid w:val="006C4098"/>
    <w:rsid w:val="006C40C6"/>
    <w:rsid w:val="006C4120"/>
    <w:rsid w:val="006C427F"/>
    <w:rsid w:val="006C4315"/>
    <w:rsid w:val="006C4830"/>
    <w:rsid w:val="006C5B28"/>
    <w:rsid w:val="006C5C65"/>
    <w:rsid w:val="006C5D11"/>
    <w:rsid w:val="006C5DE3"/>
    <w:rsid w:val="006C5F9B"/>
    <w:rsid w:val="006C68F7"/>
    <w:rsid w:val="006C690E"/>
    <w:rsid w:val="006C6FD5"/>
    <w:rsid w:val="006C7002"/>
    <w:rsid w:val="006C7218"/>
    <w:rsid w:val="006C72B8"/>
    <w:rsid w:val="006C72F7"/>
    <w:rsid w:val="006C77B0"/>
    <w:rsid w:val="006C7AC1"/>
    <w:rsid w:val="006D029C"/>
    <w:rsid w:val="006D0424"/>
    <w:rsid w:val="006D0552"/>
    <w:rsid w:val="006D0682"/>
    <w:rsid w:val="006D0943"/>
    <w:rsid w:val="006D09EC"/>
    <w:rsid w:val="006D0F3A"/>
    <w:rsid w:val="006D1047"/>
    <w:rsid w:val="006D1445"/>
    <w:rsid w:val="006D148A"/>
    <w:rsid w:val="006D1D8A"/>
    <w:rsid w:val="006D2061"/>
    <w:rsid w:val="006D20BE"/>
    <w:rsid w:val="006D22D3"/>
    <w:rsid w:val="006D2A2A"/>
    <w:rsid w:val="006D2EC1"/>
    <w:rsid w:val="006D3133"/>
    <w:rsid w:val="006D3676"/>
    <w:rsid w:val="006D3F84"/>
    <w:rsid w:val="006D4002"/>
    <w:rsid w:val="006D4057"/>
    <w:rsid w:val="006D414B"/>
    <w:rsid w:val="006D4443"/>
    <w:rsid w:val="006D48B3"/>
    <w:rsid w:val="006D49A8"/>
    <w:rsid w:val="006D4A7F"/>
    <w:rsid w:val="006D4B6F"/>
    <w:rsid w:val="006D4DBD"/>
    <w:rsid w:val="006D5EA9"/>
    <w:rsid w:val="006D666D"/>
    <w:rsid w:val="006D69FA"/>
    <w:rsid w:val="006D6BD2"/>
    <w:rsid w:val="006D6C2E"/>
    <w:rsid w:val="006D7211"/>
    <w:rsid w:val="006D7394"/>
    <w:rsid w:val="006D7426"/>
    <w:rsid w:val="006D7475"/>
    <w:rsid w:val="006D74D0"/>
    <w:rsid w:val="006D78E3"/>
    <w:rsid w:val="006D7AAB"/>
    <w:rsid w:val="006E016F"/>
    <w:rsid w:val="006E05A2"/>
    <w:rsid w:val="006E0A75"/>
    <w:rsid w:val="006E0FDE"/>
    <w:rsid w:val="006E12A3"/>
    <w:rsid w:val="006E12D0"/>
    <w:rsid w:val="006E145B"/>
    <w:rsid w:val="006E15D3"/>
    <w:rsid w:val="006E1619"/>
    <w:rsid w:val="006E1A3E"/>
    <w:rsid w:val="006E1CF4"/>
    <w:rsid w:val="006E219C"/>
    <w:rsid w:val="006E24F5"/>
    <w:rsid w:val="006E2C86"/>
    <w:rsid w:val="006E2F42"/>
    <w:rsid w:val="006E2F51"/>
    <w:rsid w:val="006E313C"/>
    <w:rsid w:val="006E3494"/>
    <w:rsid w:val="006E3DD9"/>
    <w:rsid w:val="006E3FCB"/>
    <w:rsid w:val="006E40AD"/>
    <w:rsid w:val="006E4BF9"/>
    <w:rsid w:val="006E50FD"/>
    <w:rsid w:val="006E5190"/>
    <w:rsid w:val="006E51C3"/>
    <w:rsid w:val="006E5974"/>
    <w:rsid w:val="006E5D7C"/>
    <w:rsid w:val="006E63A4"/>
    <w:rsid w:val="006E6754"/>
    <w:rsid w:val="006E6917"/>
    <w:rsid w:val="006E6A00"/>
    <w:rsid w:val="006E6B86"/>
    <w:rsid w:val="006E6DFB"/>
    <w:rsid w:val="006E6FEF"/>
    <w:rsid w:val="006E70EC"/>
    <w:rsid w:val="006E721C"/>
    <w:rsid w:val="006E7290"/>
    <w:rsid w:val="006E777F"/>
    <w:rsid w:val="006E7A60"/>
    <w:rsid w:val="006E7DB7"/>
    <w:rsid w:val="006F00C1"/>
    <w:rsid w:val="006F0299"/>
    <w:rsid w:val="006F05F6"/>
    <w:rsid w:val="006F07AA"/>
    <w:rsid w:val="006F12CC"/>
    <w:rsid w:val="006F12EC"/>
    <w:rsid w:val="006F17D6"/>
    <w:rsid w:val="006F1814"/>
    <w:rsid w:val="006F19E2"/>
    <w:rsid w:val="006F1A12"/>
    <w:rsid w:val="006F2357"/>
    <w:rsid w:val="006F2F53"/>
    <w:rsid w:val="006F3183"/>
    <w:rsid w:val="006F3801"/>
    <w:rsid w:val="006F3A5D"/>
    <w:rsid w:val="006F3C5A"/>
    <w:rsid w:val="006F3D2B"/>
    <w:rsid w:val="006F4AEE"/>
    <w:rsid w:val="006F4DDB"/>
    <w:rsid w:val="006F515F"/>
    <w:rsid w:val="006F51B0"/>
    <w:rsid w:val="006F544E"/>
    <w:rsid w:val="006F5AFF"/>
    <w:rsid w:val="006F5FCB"/>
    <w:rsid w:val="006F631D"/>
    <w:rsid w:val="006F64C3"/>
    <w:rsid w:val="006F64E9"/>
    <w:rsid w:val="006F6653"/>
    <w:rsid w:val="006F66AB"/>
    <w:rsid w:val="006F67A9"/>
    <w:rsid w:val="006F6CDE"/>
    <w:rsid w:val="006F6F6F"/>
    <w:rsid w:val="006F7386"/>
    <w:rsid w:val="006F776A"/>
    <w:rsid w:val="00700124"/>
    <w:rsid w:val="0070019E"/>
    <w:rsid w:val="007007D6"/>
    <w:rsid w:val="00700993"/>
    <w:rsid w:val="007012AD"/>
    <w:rsid w:val="007017D8"/>
    <w:rsid w:val="0070197C"/>
    <w:rsid w:val="00701FA6"/>
    <w:rsid w:val="007022ED"/>
    <w:rsid w:val="0070254C"/>
    <w:rsid w:val="00702BF2"/>
    <w:rsid w:val="007031F2"/>
    <w:rsid w:val="00703797"/>
    <w:rsid w:val="007038BD"/>
    <w:rsid w:val="0070395D"/>
    <w:rsid w:val="00703A4E"/>
    <w:rsid w:val="00704143"/>
    <w:rsid w:val="007042D2"/>
    <w:rsid w:val="0070497C"/>
    <w:rsid w:val="00704E33"/>
    <w:rsid w:val="00704ED0"/>
    <w:rsid w:val="007051F3"/>
    <w:rsid w:val="0070522C"/>
    <w:rsid w:val="0070548E"/>
    <w:rsid w:val="00705491"/>
    <w:rsid w:val="00706302"/>
    <w:rsid w:val="00706A9B"/>
    <w:rsid w:val="00706B25"/>
    <w:rsid w:val="00706D35"/>
    <w:rsid w:val="0070701C"/>
    <w:rsid w:val="00707460"/>
    <w:rsid w:val="00707706"/>
    <w:rsid w:val="00707835"/>
    <w:rsid w:val="007079BF"/>
    <w:rsid w:val="00707B05"/>
    <w:rsid w:val="0071032E"/>
    <w:rsid w:val="007106A3"/>
    <w:rsid w:val="0071093F"/>
    <w:rsid w:val="00710A1D"/>
    <w:rsid w:val="007115AB"/>
    <w:rsid w:val="00711841"/>
    <w:rsid w:val="0071198C"/>
    <w:rsid w:val="00711D38"/>
    <w:rsid w:val="007120F9"/>
    <w:rsid w:val="0071248B"/>
    <w:rsid w:val="0071250F"/>
    <w:rsid w:val="00712774"/>
    <w:rsid w:val="007127A2"/>
    <w:rsid w:val="00712C28"/>
    <w:rsid w:val="00712C66"/>
    <w:rsid w:val="007138B1"/>
    <w:rsid w:val="00714477"/>
    <w:rsid w:val="00714667"/>
    <w:rsid w:val="00714844"/>
    <w:rsid w:val="0071495F"/>
    <w:rsid w:val="00714C2A"/>
    <w:rsid w:val="0071585F"/>
    <w:rsid w:val="00715A72"/>
    <w:rsid w:val="00715ED8"/>
    <w:rsid w:val="00715EF5"/>
    <w:rsid w:val="00716068"/>
    <w:rsid w:val="00716324"/>
    <w:rsid w:val="00716570"/>
    <w:rsid w:val="00716DCA"/>
    <w:rsid w:val="00717121"/>
    <w:rsid w:val="0071712B"/>
    <w:rsid w:val="00717411"/>
    <w:rsid w:val="00717DAE"/>
    <w:rsid w:val="00717E64"/>
    <w:rsid w:val="007201DE"/>
    <w:rsid w:val="00720592"/>
    <w:rsid w:val="00720EEE"/>
    <w:rsid w:val="007212F1"/>
    <w:rsid w:val="00721D68"/>
    <w:rsid w:val="00721D74"/>
    <w:rsid w:val="00721D90"/>
    <w:rsid w:val="00722085"/>
    <w:rsid w:val="007223EE"/>
    <w:rsid w:val="007226D4"/>
    <w:rsid w:val="0072293A"/>
    <w:rsid w:val="007232BD"/>
    <w:rsid w:val="007234EB"/>
    <w:rsid w:val="00723731"/>
    <w:rsid w:val="00723C6B"/>
    <w:rsid w:val="0072400F"/>
    <w:rsid w:val="00724DE2"/>
    <w:rsid w:val="00724EB6"/>
    <w:rsid w:val="00725119"/>
    <w:rsid w:val="0072552F"/>
    <w:rsid w:val="007257D1"/>
    <w:rsid w:val="00725889"/>
    <w:rsid w:val="00725AF6"/>
    <w:rsid w:val="00725B18"/>
    <w:rsid w:val="00725FE5"/>
    <w:rsid w:val="007264DA"/>
    <w:rsid w:val="00726776"/>
    <w:rsid w:val="007270E2"/>
    <w:rsid w:val="007270E6"/>
    <w:rsid w:val="007304B4"/>
    <w:rsid w:val="007304F5"/>
    <w:rsid w:val="0073069E"/>
    <w:rsid w:val="0073078D"/>
    <w:rsid w:val="00730854"/>
    <w:rsid w:val="00730CE0"/>
    <w:rsid w:val="0073112C"/>
    <w:rsid w:val="007316B3"/>
    <w:rsid w:val="00731C71"/>
    <w:rsid w:val="00731FA7"/>
    <w:rsid w:val="007322DD"/>
    <w:rsid w:val="007322EF"/>
    <w:rsid w:val="0073250F"/>
    <w:rsid w:val="007328B6"/>
    <w:rsid w:val="00732B11"/>
    <w:rsid w:val="00732F43"/>
    <w:rsid w:val="0073308D"/>
    <w:rsid w:val="007335E5"/>
    <w:rsid w:val="00733B91"/>
    <w:rsid w:val="00733E52"/>
    <w:rsid w:val="0073408E"/>
    <w:rsid w:val="007348F0"/>
    <w:rsid w:val="00734BB1"/>
    <w:rsid w:val="0073578B"/>
    <w:rsid w:val="007357FE"/>
    <w:rsid w:val="007369B0"/>
    <w:rsid w:val="00736A2E"/>
    <w:rsid w:val="00736BD6"/>
    <w:rsid w:val="00736C7C"/>
    <w:rsid w:val="00736E15"/>
    <w:rsid w:val="00736EF7"/>
    <w:rsid w:val="00736F9C"/>
    <w:rsid w:val="007372F6"/>
    <w:rsid w:val="007379FA"/>
    <w:rsid w:val="00737B6E"/>
    <w:rsid w:val="00737BCD"/>
    <w:rsid w:val="00740010"/>
    <w:rsid w:val="0074036E"/>
    <w:rsid w:val="0074037A"/>
    <w:rsid w:val="00740407"/>
    <w:rsid w:val="00740A15"/>
    <w:rsid w:val="00740B35"/>
    <w:rsid w:val="00740C3B"/>
    <w:rsid w:val="00740E50"/>
    <w:rsid w:val="00740E9D"/>
    <w:rsid w:val="00741174"/>
    <w:rsid w:val="007412D1"/>
    <w:rsid w:val="007412DA"/>
    <w:rsid w:val="007419F4"/>
    <w:rsid w:val="00741B2F"/>
    <w:rsid w:val="00741C1D"/>
    <w:rsid w:val="00741D8D"/>
    <w:rsid w:val="00741DA0"/>
    <w:rsid w:val="00741E3E"/>
    <w:rsid w:val="00741E55"/>
    <w:rsid w:val="00742091"/>
    <w:rsid w:val="007422EF"/>
    <w:rsid w:val="0074276E"/>
    <w:rsid w:val="00742DA8"/>
    <w:rsid w:val="007432D5"/>
    <w:rsid w:val="0074331B"/>
    <w:rsid w:val="00743528"/>
    <w:rsid w:val="0074396B"/>
    <w:rsid w:val="00743B09"/>
    <w:rsid w:val="00744584"/>
    <w:rsid w:val="007447EE"/>
    <w:rsid w:val="00744889"/>
    <w:rsid w:val="00744B76"/>
    <w:rsid w:val="00745861"/>
    <w:rsid w:val="00745949"/>
    <w:rsid w:val="00745B07"/>
    <w:rsid w:val="00745CC7"/>
    <w:rsid w:val="007461EB"/>
    <w:rsid w:val="0074668E"/>
    <w:rsid w:val="0074675F"/>
    <w:rsid w:val="00747196"/>
    <w:rsid w:val="00747317"/>
    <w:rsid w:val="007474C6"/>
    <w:rsid w:val="0074751D"/>
    <w:rsid w:val="0074776B"/>
    <w:rsid w:val="007478C4"/>
    <w:rsid w:val="00747946"/>
    <w:rsid w:val="00747D5B"/>
    <w:rsid w:val="00750488"/>
    <w:rsid w:val="007505E9"/>
    <w:rsid w:val="00750F2B"/>
    <w:rsid w:val="00750F6B"/>
    <w:rsid w:val="007510D3"/>
    <w:rsid w:val="00751276"/>
    <w:rsid w:val="00751A79"/>
    <w:rsid w:val="00751FA4"/>
    <w:rsid w:val="007524F6"/>
    <w:rsid w:val="00752B18"/>
    <w:rsid w:val="00752B2F"/>
    <w:rsid w:val="00754162"/>
    <w:rsid w:val="0075427C"/>
    <w:rsid w:val="0075449C"/>
    <w:rsid w:val="00754677"/>
    <w:rsid w:val="00754A6E"/>
    <w:rsid w:val="00754BE2"/>
    <w:rsid w:val="00754D4C"/>
    <w:rsid w:val="00754E46"/>
    <w:rsid w:val="00754F7B"/>
    <w:rsid w:val="00755075"/>
    <w:rsid w:val="00755307"/>
    <w:rsid w:val="007554AC"/>
    <w:rsid w:val="00755550"/>
    <w:rsid w:val="007556DE"/>
    <w:rsid w:val="00755B76"/>
    <w:rsid w:val="00756171"/>
    <w:rsid w:val="007569B6"/>
    <w:rsid w:val="0075714C"/>
    <w:rsid w:val="0075714F"/>
    <w:rsid w:val="007604C6"/>
    <w:rsid w:val="00760B0B"/>
    <w:rsid w:val="00760C9B"/>
    <w:rsid w:val="0076109D"/>
    <w:rsid w:val="0076149B"/>
    <w:rsid w:val="007616E7"/>
    <w:rsid w:val="00761C13"/>
    <w:rsid w:val="00761C4E"/>
    <w:rsid w:val="00761EDC"/>
    <w:rsid w:val="00761F5B"/>
    <w:rsid w:val="00762373"/>
    <w:rsid w:val="0076251A"/>
    <w:rsid w:val="0076274F"/>
    <w:rsid w:val="007630A1"/>
    <w:rsid w:val="00763122"/>
    <w:rsid w:val="00763643"/>
    <w:rsid w:val="0076385E"/>
    <w:rsid w:val="00764346"/>
    <w:rsid w:val="0076478A"/>
    <w:rsid w:val="00764E10"/>
    <w:rsid w:val="00764EB4"/>
    <w:rsid w:val="0076502A"/>
    <w:rsid w:val="00765183"/>
    <w:rsid w:val="007651DF"/>
    <w:rsid w:val="00765721"/>
    <w:rsid w:val="00765736"/>
    <w:rsid w:val="0076586A"/>
    <w:rsid w:val="007658ED"/>
    <w:rsid w:val="00765F93"/>
    <w:rsid w:val="00766358"/>
    <w:rsid w:val="007663C6"/>
    <w:rsid w:val="007663D0"/>
    <w:rsid w:val="00766423"/>
    <w:rsid w:val="0076650A"/>
    <w:rsid w:val="00766819"/>
    <w:rsid w:val="00766943"/>
    <w:rsid w:val="00766D06"/>
    <w:rsid w:val="00766DBE"/>
    <w:rsid w:val="0076702F"/>
    <w:rsid w:val="00767241"/>
    <w:rsid w:val="007672F3"/>
    <w:rsid w:val="0076745D"/>
    <w:rsid w:val="007678C9"/>
    <w:rsid w:val="00767B6F"/>
    <w:rsid w:val="007701AE"/>
    <w:rsid w:val="00770740"/>
    <w:rsid w:val="00770BF6"/>
    <w:rsid w:val="00770C06"/>
    <w:rsid w:val="00770D9D"/>
    <w:rsid w:val="00771001"/>
    <w:rsid w:val="00771052"/>
    <w:rsid w:val="007710BF"/>
    <w:rsid w:val="00771624"/>
    <w:rsid w:val="00771807"/>
    <w:rsid w:val="00771924"/>
    <w:rsid w:val="00771FED"/>
    <w:rsid w:val="0077242F"/>
    <w:rsid w:val="00772B2E"/>
    <w:rsid w:val="00772F80"/>
    <w:rsid w:val="00772FEC"/>
    <w:rsid w:val="00773326"/>
    <w:rsid w:val="00773437"/>
    <w:rsid w:val="00773462"/>
    <w:rsid w:val="00773AA7"/>
    <w:rsid w:val="00773BDB"/>
    <w:rsid w:val="00774285"/>
    <w:rsid w:val="00774975"/>
    <w:rsid w:val="0077514B"/>
    <w:rsid w:val="00775D7F"/>
    <w:rsid w:val="00775F05"/>
    <w:rsid w:val="0077635C"/>
    <w:rsid w:val="0077654E"/>
    <w:rsid w:val="00776C92"/>
    <w:rsid w:val="00776E61"/>
    <w:rsid w:val="0077758A"/>
    <w:rsid w:val="007809C7"/>
    <w:rsid w:val="0078155F"/>
    <w:rsid w:val="007818D8"/>
    <w:rsid w:val="00781B9D"/>
    <w:rsid w:val="00781E5B"/>
    <w:rsid w:val="007827AC"/>
    <w:rsid w:val="00782D0C"/>
    <w:rsid w:val="00782D8E"/>
    <w:rsid w:val="007830FA"/>
    <w:rsid w:val="007832DE"/>
    <w:rsid w:val="00783402"/>
    <w:rsid w:val="0078345D"/>
    <w:rsid w:val="007834D2"/>
    <w:rsid w:val="00783525"/>
    <w:rsid w:val="007835EC"/>
    <w:rsid w:val="00783A34"/>
    <w:rsid w:val="00783F9C"/>
    <w:rsid w:val="00783FA6"/>
    <w:rsid w:val="00784A05"/>
    <w:rsid w:val="00784B9E"/>
    <w:rsid w:val="00784EB5"/>
    <w:rsid w:val="00785079"/>
    <w:rsid w:val="00785107"/>
    <w:rsid w:val="0078526F"/>
    <w:rsid w:val="00785273"/>
    <w:rsid w:val="00785420"/>
    <w:rsid w:val="0078581A"/>
    <w:rsid w:val="00785979"/>
    <w:rsid w:val="00786897"/>
    <w:rsid w:val="00787127"/>
    <w:rsid w:val="00787B0E"/>
    <w:rsid w:val="00787F47"/>
    <w:rsid w:val="00790141"/>
    <w:rsid w:val="0079032C"/>
    <w:rsid w:val="007907E1"/>
    <w:rsid w:val="00791296"/>
    <w:rsid w:val="007913D5"/>
    <w:rsid w:val="00791DEE"/>
    <w:rsid w:val="00792936"/>
    <w:rsid w:val="00792988"/>
    <w:rsid w:val="00792AC9"/>
    <w:rsid w:val="00792AD3"/>
    <w:rsid w:val="00792E4A"/>
    <w:rsid w:val="00792FE3"/>
    <w:rsid w:val="00793230"/>
    <w:rsid w:val="00793266"/>
    <w:rsid w:val="007935E4"/>
    <w:rsid w:val="00793B71"/>
    <w:rsid w:val="00793B73"/>
    <w:rsid w:val="00793D34"/>
    <w:rsid w:val="00793E2B"/>
    <w:rsid w:val="00794231"/>
    <w:rsid w:val="00794465"/>
    <w:rsid w:val="0079450C"/>
    <w:rsid w:val="007949A9"/>
    <w:rsid w:val="00794DC0"/>
    <w:rsid w:val="00794E6B"/>
    <w:rsid w:val="0079507E"/>
    <w:rsid w:val="0079561F"/>
    <w:rsid w:val="0079590C"/>
    <w:rsid w:val="00795A54"/>
    <w:rsid w:val="00796546"/>
    <w:rsid w:val="007965C2"/>
    <w:rsid w:val="00796A7E"/>
    <w:rsid w:val="00796D01"/>
    <w:rsid w:val="00797495"/>
    <w:rsid w:val="00797679"/>
    <w:rsid w:val="007978E4"/>
    <w:rsid w:val="007A0060"/>
    <w:rsid w:val="007A0199"/>
    <w:rsid w:val="007A06F5"/>
    <w:rsid w:val="007A07FA"/>
    <w:rsid w:val="007A0D44"/>
    <w:rsid w:val="007A0DE4"/>
    <w:rsid w:val="007A106B"/>
    <w:rsid w:val="007A122A"/>
    <w:rsid w:val="007A13E6"/>
    <w:rsid w:val="007A1BBA"/>
    <w:rsid w:val="007A1E08"/>
    <w:rsid w:val="007A1E55"/>
    <w:rsid w:val="007A1FAC"/>
    <w:rsid w:val="007A24A1"/>
    <w:rsid w:val="007A2957"/>
    <w:rsid w:val="007A2AE2"/>
    <w:rsid w:val="007A2F71"/>
    <w:rsid w:val="007A3508"/>
    <w:rsid w:val="007A47A3"/>
    <w:rsid w:val="007A57EA"/>
    <w:rsid w:val="007A5979"/>
    <w:rsid w:val="007A5AFC"/>
    <w:rsid w:val="007A5F90"/>
    <w:rsid w:val="007A6373"/>
    <w:rsid w:val="007A6697"/>
    <w:rsid w:val="007A66B7"/>
    <w:rsid w:val="007A685E"/>
    <w:rsid w:val="007A68A8"/>
    <w:rsid w:val="007A7322"/>
    <w:rsid w:val="007A73A8"/>
    <w:rsid w:val="007A7464"/>
    <w:rsid w:val="007A751B"/>
    <w:rsid w:val="007A770C"/>
    <w:rsid w:val="007A7A39"/>
    <w:rsid w:val="007A7C80"/>
    <w:rsid w:val="007B00B7"/>
    <w:rsid w:val="007B026A"/>
    <w:rsid w:val="007B0464"/>
    <w:rsid w:val="007B068D"/>
    <w:rsid w:val="007B087E"/>
    <w:rsid w:val="007B0936"/>
    <w:rsid w:val="007B122A"/>
    <w:rsid w:val="007B1456"/>
    <w:rsid w:val="007B1770"/>
    <w:rsid w:val="007B18F2"/>
    <w:rsid w:val="007B1F48"/>
    <w:rsid w:val="007B2AAB"/>
    <w:rsid w:val="007B30D0"/>
    <w:rsid w:val="007B31F6"/>
    <w:rsid w:val="007B3281"/>
    <w:rsid w:val="007B369D"/>
    <w:rsid w:val="007B37CB"/>
    <w:rsid w:val="007B40AB"/>
    <w:rsid w:val="007B4449"/>
    <w:rsid w:val="007B4B13"/>
    <w:rsid w:val="007B4BE4"/>
    <w:rsid w:val="007B4BFC"/>
    <w:rsid w:val="007B502B"/>
    <w:rsid w:val="007B52EC"/>
    <w:rsid w:val="007B55AC"/>
    <w:rsid w:val="007B59C9"/>
    <w:rsid w:val="007B5CA1"/>
    <w:rsid w:val="007B5D4B"/>
    <w:rsid w:val="007B61F0"/>
    <w:rsid w:val="007B72B0"/>
    <w:rsid w:val="007B73C5"/>
    <w:rsid w:val="007B75E4"/>
    <w:rsid w:val="007B7A3A"/>
    <w:rsid w:val="007B7A8B"/>
    <w:rsid w:val="007B7EF6"/>
    <w:rsid w:val="007C00E5"/>
    <w:rsid w:val="007C0273"/>
    <w:rsid w:val="007C0D1B"/>
    <w:rsid w:val="007C0E06"/>
    <w:rsid w:val="007C0E83"/>
    <w:rsid w:val="007C1230"/>
    <w:rsid w:val="007C12BE"/>
    <w:rsid w:val="007C1380"/>
    <w:rsid w:val="007C1469"/>
    <w:rsid w:val="007C14BD"/>
    <w:rsid w:val="007C2894"/>
    <w:rsid w:val="007C291F"/>
    <w:rsid w:val="007C323A"/>
    <w:rsid w:val="007C3973"/>
    <w:rsid w:val="007C3A24"/>
    <w:rsid w:val="007C3B4B"/>
    <w:rsid w:val="007C46D8"/>
    <w:rsid w:val="007C49BE"/>
    <w:rsid w:val="007C4AA5"/>
    <w:rsid w:val="007C4F06"/>
    <w:rsid w:val="007C5011"/>
    <w:rsid w:val="007C585E"/>
    <w:rsid w:val="007C5F21"/>
    <w:rsid w:val="007C63FB"/>
    <w:rsid w:val="007C6575"/>
    <w:rsid w:val="007C6CA9"/>
    <w:rsid w:val="007C6FF6"/>
    <w:rsid w:val="007C7E2F"/>
    <w:rsid w:val="007D0355"/>
    <w:rsid w:val="007D0830"/>
    <w:rsid w:val="007D099A"/>
    <w:rsid w:val="007D0B60"/>
    <w:rsid w:val="007D0C12"/>
    <w:rsid w:val="007D0D2F"/>
    <w:rsid w:val="007D13D1"/>
    <w:rsid w:val="007D1A41"/>
    <w:rsid w:val="007D2E37"/>
    <w:rsid w:val="007D3405"/>
    <w:rsid w:val="007D341A"/>
    <w:rsid w:val="007D3896"/>
    <w:rsid w:val="007D3D53"/>
    <w:rsid w:val="007D3DE5"/>
    <w:rsid w:val="007D3E0D"/>
    <w:rsid w:val="007D401C"/>
    <w:rsid w:val="007D450F"/>
    <w:rsid w:val="007D45E5"/>
    <w:rsid w:val="007D464D"/>
    <w:rsid w:val="007D484A"/>
    <w:rsid w:val="007D4B27"/>
    <w:rsid w:val="007D4D8F"/>
    <w:rsid w:val="007D4E8F"/>
    <w:rsid w:val="007D50E2"/>
    <w:rsid w:val="007D54DF"/>
    <w:rsid w:val="007D5A54"/>
    <w:rsid w:val="007D5B34"/>
    <w:rsid w:val="007D6105"/>
    <w:rsid w:val="007D62CF"/>
    <w:rsid w:val="007D65A4"/>
    <w:rsid w:val="007D6B0A"/>
    <w:rsid w:val="007D6CD6"/>
    <w:rsid w:val="007D6D4A"/>
    <w:rsid w:val="007D6F69"/>
    <w:rsid w:val="007D765F"/>
    <w:rsid w:val="007D7D32"/>
    <w:rsid w:val="007D7DF7"/>
    <w:rsid w:val="007E011B"/>
    <w:rsid w:val="007E03A6"/>
    <w:rsid w:val="007E049E"/>
    <w:rsid w:val="007E0734"/>
    <w:rsid w:val="007E0BD2"/>
    <w:rsid w:val="007E0D97"/>
    <w:rsid w:val="007E176B"/>
    <w:rsid w:val="007E1805"/>
    <w:rsid w:val="007E1D63"/>
    <w:rsid w:val="007E1F4B"/>
    <w:rsid w:val="007E2951"/>
    <w:rsid w:val="007E295B"/>
    <w:rsid w:val="007E3505"/>
    <w:rsid w:val="007E37B6"/>
    <w:rsid w:val="007E3A9D"/>
    <w:rsid w:val="007E3DF2"/>
    <w:rsid w:val="007E4ABA"/>
    <w:rsid w:val="007E5559"/>
    <w:rsid w:val="007E5A24"/>
    <w:rsid w:val="007E5B62"/>
    <w:rsid w:val="007E5CF5"/>
    <w:rsid w:val="007E5ED6"/>
    <w:rsid w:val="007E64E0"/>
    <w:rsid w:val="007E682C"/>
    <w:rsid w:val="007E68F2"/>
    <w:rsid w:val="007E6D5D"/>
    <w:rsid w:val="007E72FB"/>
    <w:rsid w:val="007E738D"/>
    <w:rsid w:val="007E7966"/>
    <w:rsid w:val="007F0270"/>
    <w:rsid w:val="007F056A"/>
    <w:rsid w:val="007F08F5"/>
    <w:rsid w:val="007F0D13"/>
    <w:rsid w:val="007F117F"/>
    <w:rsid w:val="007F11A6"/>
    <w:rsid w:val="007F1672"/>
    <w:rsid w:val="007F1A6D"/>
    <w:rsid w:val="007F1E29"/>
    <w:rsid w:val="007F2112"/>
    <w:rsid w:val="007F21A2"/>
    <w:rsid w:val="007F23FF"/>
    <w:rsid w:val="007F29B9"/>
    <w:rsid w:val="007F2ACE"/>
    <w:rsid w:val="007F2DD6"/>
    <w:rsid w:val="007F30BC"/>
    <w:rsid w:val="007F33E3"/>
    <w:rsid w:val="007F3AE7"/>
    <w:rsid w:val="007F3B90"/>
    <w:rsid w:val="007F3E1C"/>
    <w:rsid w:val="007F4523"/>
    <w:rsid w:val="007F4CC3"/>
    <w:rsid w:val="007F4FAB"/>
    <w:rsid w:val="007F55B5"/>
    <w:rsid w:val="007F56D2"/>
    <w:rsid w:val="007F5832"/>
    <w:rsid w:val="007F5F0B"/>
    <w:rsid w:val="007F6345"/>
    <w:rsid w:val="007F653C"/>
    <w:rsid w:val="007F6AE4"/>
    <w:rsid w:val="007F6C14"/>
    <w:rsid w:val="007F73A3"/>
    <w:rsid w:val="007F7A03"/>
    <w:rsid w:val="007F7A0F"/>
    <w:rsid w:val="007F7ADB"/>
    <w:rsid w:val="007F7E92"/>
    <w:rsid w:val="007F7EDF"/>
    <w:rsid w:val="00800077"/>
    <w:rsid w:val="0080025C"/>
    <w:rsid w:val="008003ED"/>
    <w:rsid w:val="00800AFA"/>
    <w:rsid w:val="00800B03"/>
    <w:rsid w:val="00800CE7"/>
    <w:rsid w:val="008010D7"/>
    <w:rsid w:val="008019E6"/>
    <w:rsid w:val="00802206"/>
    <w:rsid w:val="00802231"/>
    <w:rsid w:val="00802483"/>
    <w:rsid w:val="00802A32"/>
    <w:rsid w:val="00802CA5"/>
    <w:rsid w:val="00803597"/>
    <w:rsid w:val="00803B28"/>
    <w:rsid w:val="00803FC7"/>
    <w:rsid w:val="00804853"/>
    <w:rsid w:val="008054BB"/>
    <w:rsid w:val="00805AAD"/>
    <w:rsid w:val="00805F08"/>
    <w:rsid w:val="00806272"/>
    <w:rsid w:val="0080633B"/>
    <w:rsid w:val="00806A57"/>
    <w:rsid w:val="00807157"/>
    <w:rsid w:val="008079A7"/>
    <w:rsid w:val="00807BED"/>
    <w:rsid w:val="00807DC6"/>
    <w:rsid w:val="008101FA"/>
    <w:rsid w:val="00810372"/>
    <w:rsid w:val="008106B3"/>
    <w:rsid w:val="00810776"/>
    <w:rsid w:val="008109A0"/>
    <w:rsid w:val="00810C37"/>
    <w:rsid w:val="00810C8D"/>
    <w:rsid w:val="00810CF6"/>
    <w:rsid w:val="0081173B"/>
    <w:rsid w:val="00811C73"/>
    <w:rsid w:val="00811F07"/>
    <w:rsid w:val="008123A2"/>
    <w:rsid w:val="00812755"/>
    <w:rsid w:val="00812776"/>
    <w:rsid w:val="008129C8"/>
    <w:rsid w:val="00812B0D"/>
    <w:rsid w:val="00812E6A"/>
    <w:rsid w:val="008130F0"/>
    <w:rsid w:val="00813426"/>
    <w:rsid w:val="008134C7"/>
    <w:rsid w:val="008139F9"/>
    <w:rsid w:val="00813C90"/>
    <w:rsid w:val="00813E05"/>
    <w:rsid w:val="008145F5"/>
    <w:rsid w:val="008146A6"/>
    <w:rsid w:val="00815571"/>
    <w:rsid w:val="00815C2D"/>
    <w:rsid w:val="00815FB0"/>
    <w:rsid w:val="008162B9"/>
    <w:rsid w:val="00816784"/>
    <w:rsid w:val="00816AE8"/>
    <w:rsid w:val="00816B0F"/>
    <w:rsid w:val="00816DC1"/>
    <w:rsid w:val="00816E19"/>
    <w:rsid w:val="00817913"/>
    <w:rsid w:val="00817DD5"/>
    <w:rsid w:val="00817E2B"/>
    <w:rsid w:val="00817EFE"/>
    <w:rsid w:val="00820232"/>
    <w:rsid w:val="0082047F"/>
    <w:rsid w:val="008205B9"/>
    <w:rsid w:val="00820870"/>
    <w:rsid w:val="00820A4D"/>
    <w:rsid w:val="008210FD"/>
    <w:rsid w:val="00821410"/>
    <w:rsid w:val="008214C1"/>
    <w:rsid w:val="00821521"/>
    <w:rsid w:val="0082153B"/>
    <w:rsid w:val="00821A73"/>
    <w:rsid w:val="00821B13"/>
    <w:rsid w:val="00821D5B"/>
    <w:rsid w:val="00821F85"/>
    <w:rsid w:val="00822CDB"/>
    <w:rsid w:val="008231C8"/>
    <w:rsid w:val="00823282"/>
    <w:rsid w:val="00823BE2"/>
    <w:rsid w:val="00823CB0"/>
    <w:rsid w:val="00823CE0"/>
    <w:rsid w:val="00824123"/>
    <w:rsid w:val="0082457D"/>
    <w:rsid w:val="0082491D"/>
    <w:rsid w:val="00824C92"/>
    <w:rsid w:val="00824CE9"/>
    <w:rsid w:val="00825585"/>
    <w:rsid w:val="00825FAC"/>
    <w:rsid w:val="00826267"/>
    <w:rsid w:val="008264AC"/>
    <w:rsid w:val="008264CF"/>
    <w:rsid w:val="008265E1"/>
    <w:rsid w:val="008270C5"/>
    <w:rsid w:val="00827969"/>
    <w:rsid w:val="00827EF4"/>
    <w:rsid w:val="0083004F"/>
    <w:rsid w:val="0083044B"/>
    <w:rsid w:val="008307EE"/>
    <w:rsid w:val="0083089E"/>
    <w:rsid w:val="008309C7"/>
    <w:rsid w:val="008311BF"/>
    <w:rsid w:val="0083178D"/>
    <w:rsid w:val="00831C17"/>
    <w:rsid w:val="00832D26"/>
    <w:rsid w:val="00832D60"/>
    <w:rsid w:val="00833401"/>
    <w:rsid w:val="00833DEA"/>
    <w:rsid w:val="00833F0C"/>
    <w:rsid w:val="00833FEB"/>
    <w:rsid w:val="008345D5"/>
    <w:rsid w:val="0083468F"/>
    <w:rsid w:val="0083497A"/>
    <w:rsid w:val="00834E64"/>
    <w:rsid w:val="0083543E"/>
    <w:rsid w:val="00835EBA"/>
    <w:rsid w:val="00835FAC"/>
    <w:rsid w:val="008366B4"/>
    <w:rsid w:val="00836D54"/>
    <w:rsid w:val="00836E71"/>
    <w:rsid w:val="00836F66"/>
    <w:rsid w:val="0083789B"/>
    <w:rsid w:val="00837CA2"/>
    <w:rsid w:val="00837D8E"/>
    <w:rsid w:val="00837E97"/>
    <w:rsid w:val="0084032A"/>
    <w:rsid w:val="0084036E"/>
    <w:rsid w:val="00840503"/>
    <w:rsid w:val="008405F3"/>
    <w:rsid w:val="00840DCE"/>
    <w:rsid w:val="00841218"/>
    <w:rsid w:val="0084146D"/>
    <w:rsid w:val="008415D9"/>
    <w:rsid w:val="008416D7"/>
    <w:rsid w:val="0084212F"/>
    <w:rsid w:val="0084240E"/>
    <w:rsid w:val="00842596"/>
    <w:rsid w:val="00842897"/>
    <w:rsid w:val="00842AF3"/>
    <w:rsid w:val="00843A53"/>
    <w:rsid w:val="00843BC3"/>
    <w:rsid w:val="00843CD4"/>
    <w:rsid w:val="00844114"/>
    <w:rsid w:val="0084417F"/>
    <w:rsid w:val="008447A8"/>
    <w:rsid w:val="00844DB3"/>
    <w:rsid w:val="00844EA0"/>
    <w:rsid w:val="00845932"/>
    <w:rsid w:val="00845CF8"/>
    <w:rsid w:val="00846085"/>
    <w:rsid w:val="00846290"/>
    <w:rsid w:val="008465D3"/>
    <w:rsid w:val="00846DBD"/>
    <w:rsid w:val="00847360"/>
    <w:rsid w:val="00847A18"/>
    <w:rsid w:val="00850663"/>
    <w:rsid w:val="008506CA"/>
    <w:rsid w:val="00850C48"/>
    <w:rsid w:val="00850F82"/>
    <w:rsid w:val="008513AB"/>
    <w:rsid w:val="00851C49"/>
    <w:rsid w:val="00851D3F"/>
    <w:rsid w:val="00851DC8"/>
    <w:rsid w:val="00852AE9"/>
    <w:rsid w:val="00852F2F"/>
    <w:rsid w:val="0085331D"/>
    <w:rsid w:val="00853580"/>
    <w:rsid w:val="00853703"/>
    <w:rsid w:val="00853904"/>
    <w:rsid w:val="00853D15"/>
    <w:rsid w:val="00854306"/>
    <w:rsid w:val="00854499"/>
    <w:rsid w:val="008544AB"/>
    <w:rsid w:val="00854C99"/>
    <w:rsid w:val="00854D3A"/>
    <w:rsid w:val="0085523C"/>
    <w:rsid w:val="0085559F"/>
    <w:rsid w:val="00855BEB"/>
    <w:rsid w:val="00855C29"/>
    <w:rsid w:val="00855D54"/>
    <w:rsid w:val="008561A4"/>
    <w:rsid w:val="00856239"/>
    <w:rsid w:val="008562F2"/>
    <w:rsid w:val="008564B9"/>
    <w:rsid w:val="008566ED"/>
    <w:rsid w:val="00856A34"/>
    <w:rsid w:val="00856AD7"/>
    <w:rsid w:val="00856C48"/>
    <w:rsid w:val="00856E61"/>
    <w:rsid w:val="00856F23"/>
    <w:rsid w:val="00856FD0"/>
    <w:rsid w:val="00857073"/>
    <w:rsid w:val="0085747C"/>
    <w:rsid w:val="00857907"/>
    <w:rsid w:val="0085799D"/>
    <w:rsid w:val="00857D01"/>
    <w:rsid w:val="00860312"/>
    <w:rsid w:val="0086077A"/>
    <w:rsid w:val="00860B34"/>
    <w:rsid w:val="0086177C"/>
    <w:rsid w:val="008617E2"/>
    <w:rsid w:val="008618A0"/>
    <w:rsid w:val="0086203E"/>
    <w:rsid w:val="00862317"/>
    <w:rsid w:val="008624DE"/>
    <w:rsid w:val="00862A81"/>
    <w:rsid w:val="00862CFE"/>
    <w:rsid w:val="00863AC9"/>
    <w:rsid w:val="00863EED"/>
    <w:rsid w:val="00863F07"/>
    <w:rsid w:val="0086455D"/>
    <w:rsid w:val="00864963"/>
    <w:rsid w:val="00864B86"/>
    <w:rsid w:val="00864BC6"/>
    <w:rsid w:val="00864BCF"/>
    <w:rsid w:val="00864D0F"/>
    <w:rsid w:val="00865496"/>
    <w:rsid w:val="00865542"/>
    <w:rsid w:val="00865702"/>
    <w:rsid w:val="008658CE"/>
    <w:rsid w:val="00865A32"/>
    <w:rsid w:val="00865BF4"/>
    <w:rsid w:val="00865C88"/>
    <w:rsid w:val="00865D35"/>
    <w:rsid w:val="00865EE4"/>
    <w:rsid w:val="0086639C"/>
    <w:rsid w:val="00866926"/>
    <w:rsid w:val="00866C82"/>
    <w:rsid w:val="00866D56"/>
    <w:rsid w:val="00867C5F"/>
    <w:rsid w:val="00867D41"/>
    <w:rsid w:val="00870E18"/>
    <w:rsid w:val="00870FA7"/>
    <w:rsid w:val="0087140C"/>
    <w:rsid w:val="00871A96"/>
    <w:rsid w:val="00871E59"/>
    <w:rsid w:val="00871EA8"/>
    <w:rsid w:val="0087271F"/>
    <w:rsid w:val="0087281D"/>
    <w:rsid w:val="00872D23"/>
    <w:rsid w:val="008733AF"/>
    <w:rsid w:val="00873589"/>
    <w:rsid w:val="00873949"/>
    <w:rsid w:val="00874225"/>
    <w:rsid w:val="0087445F"/>
    <w:rsid w:val="008745D4"/>
    <w:rsid w:val="008749ED"/>
    <w:rsid w:val="00874D21"/>
    <w:rsid w:val="00874D5F"/>
    <w:rsid w:val="00875167"/>
    <w:rsid w:val="00875574"/>
    <w:rsid w:val="008757A3"/>
    <w:rsid w:val="008757FE"/>
    <w:rsid w:val="00875BA1"/>
    <w:rsid w:val="00875C45"/>
    <w:rsid w:val="008760B9"/>
    <w:rsid w:val="00876857"/>
    <w:rsid w:val="00876F17"/>
    <w:rsid w:val="008775B1"/>
    <w:rsid w:val="00880068"/>
    <w:rsid w:val="00880257"/>
    <w:rsid w:val="008804CC"/>
    <w:rsid w:val="00880D93"/>
    <w:rsid w:val="00880D9F"/>
    <w:rsid w:val="00880F4F"/>
    <w:rsid w:val="0088144E"/>
    <w:rsid w:val="00881563"/>
    <w:rsid w:val="00881D96"/>
    <w:rsid w:val="00882300"/>
    <w:rsid w:val="008823C3"/>
    <w:rsid w:val="00882CE8"/>
    <w:rsid w:val="00882D8A"/>
    <w:rsid w:val="00882E1F"/>
    <w:rsid w:val="00882FBC"/>
    <w:rsid w:val="00884689"/>
    <w:rsid w:val="008850A4"/>
    <w:rsid w:val="008852C7"/>
    <w:rsid w:val="00885BDD"/>
    <w:rsid w:val="00885FCE"/>
    <w:rsid w:val="0088683C"/>
    <w:rsid w:val="008868D3"/>
    <w:rsid w:val="00886926"/>
    <w:rsid w:val="00886B77"/>
    <w:rsid w:val="00886C5D"/>
    <w:rsid w:val="00886E3E"/>
    <w:rsid w:val="00887682"/>
    <w:rsid w:val="008876F2"/>
    <w:rsid w:val="0088774B"/>
    <w:rsid w:val="00887BB2"/>
    <w:rsid w:val="00887CBE"/>
    <w:rsid w:val="00887FD5"/>
    <w:rsid w:val="00890100"/>
    <w:rsid w:val="00890317"/>
    <w:rsid w:val="008903A6"/>
    <w:rsid w:val="00890B11"/>
    <w:rsid w:val="00891168"/>
    <w:rsid w:val="008912F7"/>
    <w:rsid w:val="00891B5C"/>
    <w:rsid w:val="00891BC8"/>
    <w:rsid w:val="00891DC7"/>
    <w:rsid w:val="008920CB"/>
    <w:rsid w:val="0089231E"/>
    <w:rsid w:val="00892614"/>
    <w:rsid w:val="0089283C"/>
    <w:rsid w:val="00893164"/>
    <w:rsid w:val="00893A0C"/>
    <w:rsid w:val="00893FC8"/>
    <w:rsid w:val="008952B3"/>
    <w:rsid w:val="00895511"/>
    <w:rsid w:val="008955E0"/>
    <w:rsid w:val="00895E14"/>
    <w:rsid w:val="00895EC8"/>
    <w:rsid w:val="0089615A"/>
    <w:rsid w:val="008962E7"/>
    <w:rsid w:val="00896F27"/>
    <w:rsid w:val="008974B6"/>
    <w:rsid w:val="0089795D"/>
    <w:rsid w:val="00897BA6"/>
    <w:rsid w:val="00897E58"/>
    <w:rsid w:val="008A0678"/>
    <w:rsid w:val="008A0757"/>
    <w:rsid w:val="008A077C"/>
    <w:rsid w:val="008A0C17"/>
    <w:rsid w:val="008A0EAC"/>
    <w:rsid w:val="008A1165"/>
    <w:rsid w:val="008A13F6"/>
    <w:rsid w:val="008A17D7"/>
    <w:rsid w:val="008A1E21"/>
    <w:rsid w:val="008A1F15"/>
    <w:rsid w:val="008A2271"/>
    <w:rsid w:val="008A2F06"/>
    <w:rsid w:val="008A341A"/>
    <w:rsid w:val="008A3A7A"/>
    <w:rsid w:val="008A3CF6"/>
    <w:rsid w:val="008A3E5A"/>
    <w:rsid w:val="008A4247"/>
    <w:rsid w:val="008A4B62"/>
    <w:rsid w:val="008A5424"/>
    <w:rsid w:val="008A5CE3"/>
    <w:rsid w:val="008A5D31"/>
    <w:rsid w:val="008A6214"/>
    <w:rsid w:val="008A6279"/>
    <w:rsid w:val="008A668C"/>
    <w:rsid w:val="008A67E2"/>
    <w:rsid w:val="008A6B24"/>
    <w:rsid w:val="008A6F23"/>
    <w:rsid w:val="008A70C1"/>
    <w:rsid w:val="008A71C7"/>
    <w:rsid w:val="008A7619"/>
    <w:rsid w:val="008A7DF9"/>
    <w:rsid w:val="008B03E2"/>
    <w:rsid w:val="008B0C01"/>
    <w:rsid w:val="008B2306"/>
    <w:rsid w:val="008B26EE"/>
    <w:rsid w:val="008B2F24"/>
    <w:rsid w:val="008B323E"/>
    <w:rsid w:val="008B3464"/>
    <w:rsid w:val="008B346A"/>
    <w:rsid w:val="008B4102"/>
    <w:rsid w:val="008B45D7"/>
    <w:rsid w:val="008B4619"/>
    <w:rsid w:val="008B4730"/>
    <w:rsid w:val="008B4D25"/>
    <w:rsid w:val="008B4F4F"/>
    <w:rsid w:val="008B4FDB"/>
    <w:rsid w:val="008B52FB"/>
    <w:rsid w:val="008B5A20"/>
    <w:rsid w:val="008B5B39"/>
    <w:rsid w:val="008B60A2"/>
    <w:rsid w:val="008B659C"/>
    <w:rsid w:val="008B6D83"/>
    <w:rsid w:val="008B7CE9"/>
    <w:rsid w:val="008B7E70"/>
    <w:rsid w:val="008C0B1A"/>
    <w:rsid w:val="008C0E03"/>
    <w:rsid w:val="008C1014"/>
    <w:rsid w:val="008C1737"/>
    <w:rsid w:val="008C1C69"/>
    <w:rsid w:val="008C1E02"/>
    <w:rsid w:val="008C1F3A"/>
    <w:rsid w:val="008C1FBB"/>
    <w:rsid w:val="008C23B5"/>
    <w:rsid w:val="008C2589"/>
    <w:rsid w:val="008C2AC9"/>
    <w:rsid w:val="008C2B72"/>
    <w:rsid w:val="008C2E4B"/>
    <w:rsid w:val="008C349F"/>
    <w:rsid w:val="008C3CDB"/>
    <w:rsid w:val="008C3DF3"/>
    <w:rsid w:val="008C3E6C"/>
    <w:rsid w:val="008C406B"/>
    <w:rsid w:val="008C4698"/>
    <w:rsid w:val="008C46C7"/>
    <w:rsid w:val="008C480D"/>
    <w:rsid w:val="008C49F5"/>
    <w:rsid w:val="008C4A20"/>
    <w:rsid w:val="008C4A3A"/>
    <w:rsid w:val="008C4A9B"/>
    <w:rsid w:val="008C4DDE"/>
    <w:rsid w:val="008C5723"/>
    <w:rsid w:val="008C5A64"/>
    <w:rsid w:val="008C5FD8"/>
    <w:rsid w:val="008C60C8"/>
    <w:rsid w:val="008C611A"/>
    <w:rsid w:val="008C6A0E"/>
    <w:rsid w:val="008C6B33"/>
    <w:rsid w:val="008C6B59"/>
    <w:rsid w:val="008C6C64"/>
    <w:rsid w:val="008C7934"/>
    <w:rsid w:val="008C7D68"/>
    <w:rsid w:val="008C7FED"/>
    <w:rsid w:val="008D0077"/>
    <w:rsid w:val="008D007C"/>
    <w:rsid w:val="008D02DC"/>
    <w:rsid w:val="008D0BC5"/>
    <w:rsid w:val="008D1416"/>
    <w:rsid w:val="008D1A0F"/>
    <w:rsid w:val="008D1ACB"/>
    <w:rsid w:val="008D1B3B"/>
    <w:rsid w:val="008D1DB1"/>
    <w:rsid w:val="008D22E6"/>
    <w:rsid w:val="008D26EE"/>
    <w:rsid w:val="008D32B4"/>
    <w:rsid w:val="008D32CB"/>
    <w:rsid w:val="008D32D7"/>
    <w:rsid w:val="008D36B8"/>
    <w:rsid w:val="008D3F88"/>
    <w:rsid w:val="008D4466"/>
    <w:rsid w:val="008D453A"/>
    <w:rsid w:val="008D47B1"/>
    <w:rsid w:val="008D48A7"/>
    <w:rsid w:val="008D4AA4"/>
    <w:rsid w:val="008D52D5"/>
    <w:rsid w:val="008D5A49"/>
    <w:rsid w:val="008D5C9C"/>
    <w:rsid w:val="008D6124"/>
    <w:rsid w:val="008D6698"/>
    <w:rsid w:val="008D6A9B"/>
    <w:rsid w:val="008D6BF1"/>
    <w:rsid w:val="008D6C13"/>
    <w:rsid w:val="008D6C9C"/>
    <w:rsid w:val="008D6E54"/>
    <w:rsid w:val="008D6E63"/>
    <w:rsid w:val="008D6FF8"/>
    <w:rsid w:val="008D72F5"/>
    <w:rsid w:val="008D758A"/>
    <w:rsid w:val="008D788E"/>
    <w:rsid w:val="008D7A40"/>
    <w:rsid w:val="008D7AE6"/>
    <w:rsid w:val="008D7BC7"/>
    <w:rsid w:val="008D7E76"/>
    <w:rsid w:val="008E078C"/>
    <w:rsid w:val="008E11B2"/>
    <w:rsid w:val="008E1959"/>
    <w:rsid w:val="008E1C83"/>
    <w:rsid w:val="008E1FF3"/>
    <w:rsid w:val="008E2092"/>
    <w:rsid w:val="008E2191"/>
    <w:rsid w:val="008E22E9"/>
    <w:rsid w:val="008E2B25"/>
    <w:rsid w:val="008E2F38"/>
    <w:rsid w:val="008E4173"/>
    <w:rsid w:val="008E4239"/>
    <w:rsid w:val="008E444C"/>
    <w:rsid w:val="008E4C95"/>
    <w:rsid w:val="008E5EAB"/>
    <w:rsid w:val="008E6395"/>
    <w:rsid w:val="008E6574"/>
    <w:rsid w:val="008E66A6"/>
    <w:rsid w:val="008E6B43"/>
    <w:rsid w:val="008E7735"/>
    <w:rsid w:val="008E7FA6"/>
    <w:rsid w:val="008F0528"/>
    <w:rsid w:val="008F070A"/>
    <w:rsid w:val="008F1004"/>
    <w:rsid w:val="008F1150"/>
    <w:rsid w:val="008F1951"/>
    <w:rsid w:val="008F1C25"/>
    <w:rsid w:val="008F1EC0"/>
    <w:rsid w:val="008F26CF"/>
    <w:rsid w:val="008F27C1"/>
    <w:rsid w:val="008F29BA"/>
    <w:rsid w:val="008F348F"/>
    <w:rsid w:val="008F35FF"/>
    <w:rsid w:val="008F38F8"/>
    <w:rsid w:val="008F3BDE"/>
    <w:rsid w:val="008F3C40"/>
    <w:rsid w:val="008F4213"/>
    <w:rsid w:val="008F42EC"/>
    <w:rsid w:val="008F43F7"/>
    <w:rsid w:val="008F4532"/>
    <w:rsid w:val="008F46C9"/>
    <w:rsid w:val="008F508E"/>
    <w:rsid w:val="008F50BE"/>
    <w:rsid w:val="008F5A49"/>
    <w:rsid w:val="008F5B03"/>
    <w:rsid w:val="008F5C29"/>
    <w:rsid w:val="008F5C58"/>
    <w:rsid w:val="008F61E3"/>
    <w:rsid w:val="008F621B"/>
    <w:rsid w:val="008F6AAA"/>
    <w:rsid w:val="008F6ACB"/>
    <w:rsid w:val="008F75CC"/>
    <w:rsid w:val="008F7A1B"/>
    <w:rsid w:val="008F7DC8"/>
    <w:rsid w:val="00900578"/>
    <w:rsid w:val="00900634"/>
    <w:rsid w:val="00900A35"/>
    <w:rsid w:val="00900AE2"/>
    <w:rsid w:val="00900E08"/>
    <w:rsid w:val="0090112C"/>
    <w:rsid w:val="0090219A"/>
    <w:rsid w:val="00902B42"/>
    <w:rsid w:val="00903151"/>
    <w:rsid w:val="0090324F"/>
    <w:rsid w:val="00903797"/>
    <w:rsid w:val="0090407B"/>
    <w:rsid w:val="00904415"/>
    <w:rsid w:val="00904EB5"/>
    <w:rsid w:val="00905628"/>
    <w:rsid w:val="0090599C"/>
    <w:rsid w:val="00905C8E"/>
    <w:rsid w:val="009060B3"/>
    <w:rsid w:val="0090693C"/>
    <w:rsid w:val="00906B94"/>
    <w:rsid w:val="00906E3E"/>
    <w:rsid w:val="009074BF"/>
    <w:rsid w:val="00907941"/>
    <w:rsid w:val="00907AF5"/>
    <w:rsid w:val="00907BC5"/>
    <w:rsid w:val="00907C4F"/>
    <w:rsid w:val="00907DB9"/>
    <w:rsid w:val="009104B1"/>
    <w:rsid w:val="0091065F"/>
    <w:rsid w:val="009106E1"/>
    <w:rsid w:val="0091082D"/>
    <w:rsid w:val="00910938"/>
    <w:rsid w:val="00910EA4"/>
    <w:rsid w:val="00911044"/>
    <w:rsid w:val="0091114A"/>
    <w:rsid w:val="00911873"/>
    <w:rsid w:val="00911DEE"/>
    <w:rsid w:val="0091223B"/>
    <w:rsid w:val="0091255E"/>
    <w:rsid w:val="00912593"/>
    <w:rsid w:val="009128F1"/>
    <w:rsid w:val="00912BAB"/>
    <w:rsid w:val="00912CBB"/>
    <w:rsid w:val="0091393F"/>
    <w:rsid w:val="00913CF1"/>
    <w:rsid w:val="0091411B"/>
    <w:rsid w:val="009143C4"/>
    <w:rsid w:val="0091443F"/>
    <w:rsid w:val="00914852"/>
    <w:rsid w:val="00914893"/>
    <w:rsid w:val="009148A3"/>
    <w:rsid w:val="009149C3"/>
    <w:rsid w:val="00914F65"/>
    <w:rsid w:val="00914FC6"/>
    <w:rsid w:val="0091543C"/>
    <w:rsid w:val="00915BEF"/>
    <w:rsid w:val="00915DE4"/>
    <w:rsid w:val="00915E66"/>
    <w:rsid w:val="00916363"/>
    <w:rsid w:val="00916957"/>
    <w:rsid w:val="00916D97"/>
    <w:rsid w:val="009171FA"/>
    <w:rsid w:val="00917211"/>
    <w:rsid w:val="00917B39"/>
    <w:rsid w:val="00917E51"/>
    <w:rsid w:val="0092010A"/>
    <w:rsid w:val="009208E2"/>
    <w:rsid w:val="00920EE1"/>
    <w:rsid w:val="009216EC"/>
    <w:rsid w:val="009218F6"/>
    <w:rsid w:val="009219A8"/>
    <w:rsid w:val="00921BA5"/>
    <w:rsid w:val="00921C3F"/>
    <w:rsid w:val="00921E52"/>
    <w:rsid w:val="0092240A"/>
    <w:rsid w:val="00922672"/>
    <w:rsid w:val="00922CCC"/>
    <w:rsid w:val="00922D70"/>
    <w:rsid w:val="00922E5A"/>
    <w:rsid w:val="0092336D"/>
    <w:rsid w:val="009242BC"/>
    <w:rsid w:val="009242EF"/>
    <w:rsid w:val="00924373"/>
    <w:rsid w:val="009245F2"/>
    <w:rsid w:val="00924816"/>
    <w:rsid w:val="00924EA5"/>
    <w:rsid w:val="0092503A"/>
    <w:rsid w:val="009253C8"/>
    <w:rsid w:val="009256BF"/>
    <w:rsid w:val="009256DF"/>
    <w:rsid w:val="00925B7A"/>
    <w:rsid w:val="00925E88"/>
    <w:rsid w:val="00926479"/>
    <w:rsid w:val="00926527"/>
    <w:rsid w:val="00926BAF"/>
    <w:rsid w:val="00926DD8"/>
    <w:rsid w:val="0093038E"/>
    <w:rsid w:val="0093055D"/>
    <w:rsid w:val="009314AC"/>
    <w:rsid w:val="009318DB"/>
    <w:rsid w:val="00932776"/>
    <w:rsid w:val="009328F2"/>
    <w:rsid w:val="00932D7E"/>
    <w:rsid w:val="0093342A"/>
    <w:rsid w:val="00933508"/>
    <w:rsid w:val="009338A8"/>
    <w:rsid w:val="00933F1F"/>
    <w:rsid w:val="00934028"/>
    <w:rsid w:val="00934196"/>
    <w:rsid w:val="009346BC"/>
    <w:rsid w:val="00934C07"/>
    <w:rsid w:val="00934D70"/>
    <w:rsid w:val="00934F8E"/>
    <w:rsid w:val="00934FEB"/>
    <w:rsid w:val="0093531E"/>
    <w:rsid w:val="009359BF"/>
    <w:rsid w:val="00936193"/>
    <w:rsid w:val="00936430"/>
    <w:rsid w:val="00936A96"/>
    <w:rsid w:val="00936BA7"/>
    <w:rsid w:val="00936BF3"/>
    <w:rsid w:val="00937876"/>
    <w:rsid w:val="00937F49"/>
    <w:rsid w:val="0094001E"/>
    <w:rsid w:val="00940129"/>
    <w:rsid w:val="0094016E"/>
    <w:rsid w:val="009403B1"/>
    <w:rsid w:val="009404BC"/>
    <w:rsid w:val="0094053C"/>
    <w:rsid w:val="009410BB"/>
    <w:rsid w:val="009411DE"/>
    <w:rsid w:val="009413DB"/>
    <w:rsid w:val="009414F6"/>
    <w:rsid w:val="00941A8F"/>
    <w:rsid w:val="00941FF0"/>
    <w:rsid w:val="00942033"/>
    <w:rsid w:val="00942277"/>
    <w:rsid w:val="009425A2"/>
    <w:rsid w:val="00942B52"/>
    <w:rsid w:val="0094307A"/>
    <w:rsid w:val="009433ED"/>
    <w:rsid w:val="009436A3"/>
    <w:rsid w:val="0094370C"/>
    <w:rsid w:val="00943E65"/>
    <w:rsid w:val="00943EC2"/>
    <w:rsid w:val="00944555"/>
    <w:rsid w:val="00944907"/>
    <w:rsid w:val="009449BB"/>
    <w:rsid w:val="00944E2D"/>
    <w:rsid w:val="00944F00"/>
    <w:rsid w:val="00944F69"/>
    <w:rsid w:val="00945059"/>
    <w:rsid w:val="00945EB8"/>
    <w:rsid w:val="00946171"/>
    <w:rsid w:val="009463EB"/>
    <w:rsid w:val="00946492"/>
    <w:rsid w:val="00946554"/>
    <w:rsid w:val="00946A0F"/>
    <w:rsid w:val="00946BD5"/>
    <w:rsid w:val="00946CEF"/>
    <w:rsid w:val="00947B76"/>
    <w:rsid w:val="00950726"/>
    <w:rsid w:val="00950B16"/>
    <w:rsid w:val="00950BFE"/>
    <w:rsid w:val="00950E71"/>
    <w:rsid w:val="0095198B"/>
    <w:rsid w:val="00951ADD"/>
    <w:rsid w:val="00951ECB"/>
    <w:rsid w:val="00951F50"/>
    <w:rsid w:val="0095222B"/>
    <w:rsid w:val="009529D2"/>
    <w:rsid w:val="009537B3"/>
    <w:rsid w:val="009543D6"/>
    <w:rsid w:val="00954412"/>
    <w:rsid w:val="009546E6"/>
    <w:rsid w:val="00954739"/>
    <w:rsid w:val="00954797"/>
    <w:rsid w:val="00954C5E"/>
    <w:rsid w:val="00954C99"/>
    <w:rsid w:val="00955271"/>
    <w:rsid w:val="00955302"/>
    <w:rsid w:val="00955411"/>
    <w:rsid w:val="00955A2D"/>
    <w:rsid w:val="0095680C"/>
    <w:rsid w:val="00956A30"/>
    <w:rsid w:val="00956A98"/>
    <w:rsid w:val="00956F0F"/>
    <w:rsid w:val="00957470"/>
    <w:rsid w:val="009576B1"/>
    <w:rsid w:val="0095784D"/>
    <w:rsid w:val="00957CAB"/>
    <w:rsid w:val="009600DA"/>
    <w:rsid w:val="009614EB"/>
    <w:rsid w:val="009619DD"/>
    <w:rsid w:val="00961B74"/>
    <w:rsid w:val="00962157"/>
    <w:rsid w:val="00962D6D"/>
    <w:rsid w:val="00962DE6"/>
    <w:rsid w:val="0096356B"/>
    <w:rsid w:val="009636DE"/>
    <w:rsid w:val="0096394F"/>
    <w:rsid w:val="009639CE"/>
    <w:rsid w:val="00963B01"/>
    <w:rsid w:val="00963F7C"/>
    <w:rsid w:val="00964A2D"/>
    <w:rsid w:val="00964C9D"/>
    <w:rsid w:val="00964EEA"/>
    <w:rsid w:val="0096504C"/>
    <w:rsid w:val="0096549C"/>
    <w:rsid w:val="0096573D"/>
    <w:rsid w:val="009658A3"/>
    <w:rsid w:val="00966334"/>
    <w:rsid w:val="00966585"/>
    <w:rsid w:val="00966A58"/>
    <w:rsid w:val="00966BA5"/>
    <w:rsid w:val="0096700B"/>
    <w:rsid w:val="009670E6"/>
    <w:rsid w:val="009673F5"/>
    <w:rsid w:val="00967421"/>
    <w:rsid w:val="00967A2A"/>
    <w:rsid w:val="00967F47"/>
    <w:rsid w:val="00970135"/>
    <w:rsid w:val="0097030B"/>
    <w:rsid w:val="00970840"/>
    <w:rsid w:val="00970881"/>
    <w:rsid w:val="0097097D"/>
    <w:rsid w:val="009709C2"/>
    <w:rsid w:val="009709C9"/>
    <w:rsid w:val="00970C84"/>
    <w:rsid w:val="00971126"/>
    <w:rsid w:val="009711E1"/>
    <w:rsid w:val="00971A81"/>
    <w:rsid w:val="00971AFA"/>
    <w:rsid w:val="00971E36"/>
    <w:rsid w:val="0097229F"/>
    <w:rsid w:val="009722D9"/>
    <w:rsid w:val="0097316B"/>
    <w:rsid w:val="00973A1F"/>
    <w:rsid w:val="0097410F"/>
    <w:rsid w:val="00974182"/>
    <w:rsid w:val="00974199"/>
    <w:rsid w:val="00974276"/>
    <w:rsid w:val="009746B4"/>
    <w:rsid w:val="009746CE"/>
    <w:rsid w:val="00974A12"/>
    <w:rsid w:val="009751E0"/>
    <w:rsid w:val="009752C9"/>
    <w:rsid w:val="00975EC5"/>
    <w:rsid w:val="00976032"/>
    <w:rsid w:val="00976515"/>
    <w:rsid w:val="00976D0C"/>
    <w:rsid w:val="00976E38"/>
    <w:rsid w:val="009770CF"/>
    <w:rsid w:val="00977171"/>
    <w:rsid w:val="00977523"/>
    <w:rsid w:val="0097761B"/>
    <w:rsid w:val="00977B3A"/>
    <w:rsid w:val="00977E64"/>
    <w:rsid w:val="009800B0"/>
    <w:rsid w:val="00980598"/>
    <w:rsid w:val="00980B38"/>
    <w:rsid w:val="00980DF1"/>
    <w:rsid w:val="009811F1"/>
    <w:rsid w:val="00981867"/>
    <w:rsid w:val="00983517"/>
    <w:rsid w:val="00983AC9"/>
    <w:rsid w:val="00983C7E"/>
    <w:rsid w:val="00983CEF"/>
    <w:rsid w:val="00983E13"/>
    <w:rsid w:val="00984B6B"/>
    <w:rsid w:val="00984F09"/>
    <w:rsid w:val="009852A2"/>
    <w:rsid w:val="00985387"/>
    <w:rsid w:val="00985952"/>
    <w:rsid w:val="00986653"/>
    <w:rsid w:val="00986B5E"/>
    <w:rsid w:val="00986FF9"/>
    <w:rsid w:val="00987239"/>
    <w:rsid w:val="0098738E"/>
    <w:rsid w:val="009874B8"/>
    <w:rsid w:val="00987651"/>
    <w:rsid w:val="00987A67"/>
    <w:rsid w:val="009906C3"/>
    <w:rsid w:val="00990DCA"/>
    <w:rsid w:val="00990E5B"/>
    <w:rsid w:val="00990F74"/>
    <w:rsid w:val="00991400"/>
    <w:rsid w:val="0099149C"/>
    <w:rsid w:val="0099166E"/>
    <w:rsid w:val="009916E9"/>
    <w:rsid w:val="00991ACA"/>
    <w:rsid w:val="00991B6E"/>
    <w:rsid w:val="0099212E"/>
    <w:rsid w:val="00992914"/>
    <w:rsid w:val="00992C24"/>
    <w:rsid w:val="00992D48"/>
    <w:rsid w:val="00992F88"/>
    <w:rsid w:val="00992FD1"/>
    <w:rsid w:val="00993367"/>
    <w:rsid w:val="00993794"/>
    <w:rsid w:val="009937BA"/>
    <w:rsid w:val="00993B9D"/>
    <w:rsid w:val="00993BBF"/>
    <w:rsid w:val="00993EA7"/>
    <w:rsid w:val="00993EE8"/>
    <w:rsid w:val="00993FD8"/>
    <w:rsid w:val="00994445"/>
    <w:rsid w:val="00994555"/>
    <w:rsid w:val="0099476C"/>
    <w:rsid w:val="00994BBF"/>
    <w:rsid w:val="00994F91"/>
    <w:rsid w:val="00995370"/>
    <w:rsid w:val="009955EA"/>
    <w:rsid w:val="0099567A"/>
    <w:rsid w:val="009967EB"/>
    <w:rsid w:val="00996B4A"/>
    <w:rsid w:val="0099763A"/>
    <w:rsid w:val="00997665"/>
    <w:rsid w:val="0099773B"/>
    <w:rsid w:val="009977C6"/>
    <w:rsid w:val="00997BEA"/>
    <w:rsid w:val="00997EEA"/>
    <w:rsid w:val="00997EF5"/>
    <w:rsid w:val="009A0042"/>
    <w:rsid w:val="009A0100"/>
    <w:rsid w:val="009A0655"/>
    <w:rsid w:val="009A07E8"/>
    <w:rsid w:val="009A083D"/>
    <w:rsid w:val="009A138C"/>
    <w:rsid w:val="009A1631"/>
    <w:rsid w:val="009A190A"/>
    <w:rsid w:val="009A1969"/>
    <w:rsid w:val="009A19A3"/>
    <w:rsid w:val="009A1A5C"/>
    <w:rsid w:val="009A1BB4"/>
    <w:rsid w:val="009A2050"/>
    <w:rsid w:val="009A2A89"/>
    <w:rsid w:val="009A410E"/>
    <w:rsid w:val="009A41C5"/>
    <w:rsid w:val="009A4A04"/>
    <w:rsid w:val="009A4A2E"/>
    <w:rsid w:val="009A4AEF"/>
    <w:rsid w:val="009A4C02"/>
    <w:rsid w:val="009A4FFF"/>
    <w:rsid w:val="009A540E"/>
    <w:rsid w:val="009A5AEB"/>
    <w:rsid w:val="009A5B78"/>
    <w:rsid w:val="009A5BC0"/>
    <w:rsid w:val="009A5C47"/>
    <w:rsid w:val="009A6523"/>
    <w:rsid w:val="009A6CA0"/>
    <w:rsid w:val="009A7664"/>
    <w:rsid w:val="009A76C9"/>
    <w:rsid w:val="009A78C6"/>
    <w:rsid w:val="009A7EC7"/>
    <w:rsid w:val="009B0256"/>
    <w:rsid w:val="009B068E"/>
    <w:rsid w:val="009B0766"/>
    <w:rsid w:val="009B089C"/>
    <w:rsid w:val="009B08E5"/>
    <w:rsid w:val="009B0994"/>
    <w:rsid w:val="009B0EF1"/>
    <w:rsid w:val="009B16B4"/>
    <w:rsid w:val="009B1E09"/>
    <w:rsid w:val="009B29FC"/>
    <w:rsid w:val="009B3145"/>
    <w:rsid w:val="009B3454"/>
    <w:rsid w:val="009B39B3"/>
    <w:rsid w:val="009B3C5D"/>
    <w:rsid w:val="009B43F4"/>
    <w:rsid w:val="009B4896"/>
    <w:rsid w:val="009B48DC"/>
    <w:rsid w:val="009B4C1F"/>
    <w:rsid w:val="009B4C22"/>
    <w:rsid w:val="009B53DD"/>
    <w:rsid w:val="009B545A"/>
    <w:rsid w:val="009B5621"/>
    <w:rsid w:val="009B59F0"/>
    <w:rsid w:val="009B5B79"/>
    <w:rsid w:val="009B601F"/>
    <w:rsid w:val="009B66AD"/>
    <w:rsid w:val="009B6AA0"/>
    <w:rsid w:val="009B7088"/>
    <w:rsid w:val="009B7775"/>
    <w:rsid w:val="009B7845"/>
    <w:rsid w:val="009B7BF5"/>
    <w:rsid w:val="009B7C85"/>
    <w:rsid w:val="009C039D"/>
    <w:rsid w:val="009C067A"/>
    <w:rsid w:val="009C087C"/>
    <w:rsid w:val="009C0BC5"/>
    <w:rsid w:val="009C129B"/>
    <w:rsid w:val="009C21BE"/>
    <w:rsid w:val="009C2246"/>
    <w:rsid w:val="009C2378"/>
    <w:rsid w:val="009C244B"/>
    <w:rsid w:val="009C250D"/>
    <w:rsid w:val="009C277F"/>
    <w:rsid w:val="009C28D6"/>
    <w:rsid w:val="009C2C69"/>
    <w:rsid w:val="009C2C8A"/>
    <w:rsid w:val="009C2D8F"/>
    <w:rsid w:val="009C322A"/>
    <w:rsid w:val="009C32C4"/>
    <w:rsid w:val="009C379A"/>
    <w:rsid w:val="009C3FE1"/>
    <w:rsid w:val="009C4400"/>
    <w:rsid w:val="009C4604"/>
    <w:rsid w:val="009C4606"/>
    <w:rsid w:val="009C4784"/>
    <w:rsid w:val="009C47C4"/>
    <w:rsid w:val="009C49CB"/>
    <w:rsid w:val="009C4CB1"/>
    <w:rsid w:val="009C4D75"/>
    <w:rsid w:val="009C4E49"/>
    <w:rsid w:val="009C4F9B"/>
    <w:rsid w:val="009C558E"/>
    <w:rsid w:val="009C573C"/>
    <w:rsid w:val="009C5987"/>
    <w:rsid w:val="009C5DAA"/>
    <w:rsid w:val="009C5E52"/>
    <w:rsid w:val="009C6433"/>
    <w:rsid w:val="009C643B"/>
    <w:rsid w:val="009C6741"/>
    <w:rsid w:val="009C6B55"/>
    <w:rsid w:val="009C713F"/>
    <w:rsid w:val="009C7BA7"/>
    <w:rsid w:val="009D0115"/>
    <w:rsid w:val="009D0184"/>
    <w:rsid w:val="009D06D0"/>
    <w:rsid w:val="009D07AA"/>
    <w:rsid w:val="009D0A8D"/>
    <w:rsid w:val="009D0B05"/>
    <w:rsid w:val="009D0C35"/>
    <w:rsid w:val="009D16E9"/>
    <w:rsid w:val="009D1F61"/>
    <w:rsid w:val="009D20AD"/>
    <w:rsid w:val="009D2487"/>
    <w:rsid w:val="009D2665"/>
    <w:rsid w:val="009D26D1"/>
    <w:rsid w:val="009D2D67"/>
    <w:rsid w:val="009D2F9B"/>
    <w:rsid w:val="009D319A"/>
    <w:rsid w:val="009D355E"/>
    <w:rsid w:val="009D35D6"/>
    <w:rsid w:val="009D4136"/>
    <w:rsid w:val="009D4269"/>
    <w:rsid w:val="009D44C8"/>
    <w:rsid w:val="009D4698"/>
    <w:rsid w:val="009D4D05"/>
    <w:rsid w:val="009D4D10"/>
    <w:rsid w:val="009D515F"/>
    <w:rsid w:val="009D5400"/>
    <w:rsid w:val="009D574C"/>
    <w:rsid w:val="009D577F"/>
    <w:rsid w:val="009D5A15"/>
    <w:rsid w:val="009D6366"/>
    <w:rsid w:val="009D6604"/>
    <w:rsid w:val="009D66BE"/>
    <w:rsid w:val="009D672B"/>
    <w:rsid w:val="009D673F"/>
    <w:rsid w:val="009D6C04"/>
    <w:rsid w:val="009D6C4B"/>
    <w:rsid w:val="009D6F74"/>
    <w:rsid w:val="009D711A"/>
    <w:rsid w:val="009D734F"/>
    <w:rsid w:val="009D74EB"/>
    <w:rsid w:val="009D7741"/>
    <w:rsid w:val="009D77CC"/>
    <w:rsid w:val="009D7877"/>
    <w:rsid w:val="009D7891"/>
    <w:rsid w:val="009D78BC"/>
    <w:rsid w:val="009D793D"/>
    <w:rsid w:val="009D7996"/>
    <w:rsid w:val="009D7B8B"/>
    <w:rsid w:val="009D7EAF"/>
    <w:rsid w:val="009D7EF9"/>
    <w:rsid w:val="009E0A9C"/>
    <w:rsid w:val="009E10AF"/>
    <w:rsid w:val="009E1442"/>
    <w:rsid w:val="009E14AC"/>
    <w:rsid w:val="009E1D89"/>
    <w:rsid w:val="009E1E57"/>
    <w:rsid w:val="009E20E4"/>
    <w:rsid w:val="009E21F4"/>
    <w:rsid w:val="009E295E"/>
    <w:rsid w:val="009E2C36"/>
    <w:rsid w:val="009E2EDB"/>
    <w:rsid w:val="009E3145"/>
    <w:rsid w:val="009E3697"/>
    <w:rsid w:val="009E394E"/>
    <w:rsid w:val="009E3A8F"/>
    <w:rsid w:val="009E3CC1"/>
    <w:rsid w:val="009E4150"/>
    <w:rsid w:val="009E4797"/>
    <w:rsid w:val="009E48EA"/>
    <w:rsid w:val="009E4921"/>
    <w:rsid w:val="009E493F"/>
    <w:rsid w:val="009E50BA"/>
    <w:rsid w:val="009E518A"/>
    <w:rsid w:val="009E51B1"/>
    <w:rsid w:val="009E57EE"/>
    <w:rsid w:val="009E5FB1"/>
    <w:rsid w:val="009E63E5"/>
    <w:rsid w:val="009E6745"/>
    <w:rsid w:val="009E69CD"/>
    <w:rsid w:val="009E744C"/>
    <w:rsid w:val="009E763E"/>
    <w:rsid w:val="009E779E"/>
    <w:rsid w:val="009F03AA"/>
    <w:rsid w:val="009F0F8E"/>
    <w:rsid w:val="009F2061"/>
    <w:rsid w:val="009F20D0"/>
    <w:rsid w:val="009F215A"/>
    <w:rsid w:val="009F2EB8"/>
    <w:rsid w:val="009F348D"/>
    <w:rsid w:val="009F3491"/>
    <w:rsid w:val="009F39D2"/>
    <w:rsid w:val="009F42C2"/>
    <w:rsid w:val="009F4492"/>
    <w:rsid w:val="009F4C43"/>
    <w:rsid w:val="009F519B"/>
    <w:rsid w:val="009F5261"/>
    <w:rsid w:val="009F53AD"/>
    <w:rsid w:val="009F5632"/>
    <w:rsid w:val="009F5AEB"/>
    <w:rsid w:val="009F5E9B"/>
    <w:rsid w:val="009F632E"/>
    <w:rsid w:val="009F680F"/>
    <w:rsid w:val="009F693C"/>
    <w:rsid w:val="009F70EC"/>
    <w:rsid w:val="009F711A"/>
    <w:rsid w:val="009F73E2"/>
    <w:rsid w:val="009F7BB3"/>
    <w:rsid w:val="00A003CF"/>
    <w:rsid w:val="00A004C8"/>
    <w:rsid w:val="00A006DF"/>
    <w:rsid w:val="00A00BD2"/>
    <w:rsid w:val="00A01238"/>
    <w:rsid w:val="00A017B8"/>
    <w:rsid w:val="00A021A8"/>
    <w:rsid w:val="00A022E1"/>
    <w:rsid w:val="00A02326"/>
    <w:rsid w:val="00A02394"/>
    <w:rsid w:val="00A023A8"/>
    <w:rsid w:val="00A02B98"/>
    <w:rsid w:val="00A02D61"/>
    <w:rsid w:val="00A02F7C"/>
    <w:rsid w:val="00A03AE1"/>
    <w:rsid w:val="00A03B9F"/>
    <w:rsid w:val="00A0460C"/>
    <w:rsid w:val="00A05034"/>
    <w:rsid w:val="00A055DD"/>
    <w:rsid w:val="00A05790"/>
    <w:rsid w:val="00A06025"/>
    <w:rsid w:val="00A062DB"/>
    <w:rsid w:val="00A06319"/>
    <w:rsid w:val="00A0663B"/>
    <w:rsid w:val="00A06927"/>
    <w:rsid w:val="00A06B7E"/>
    <w:rsid w:val="00A070A9"/>
    <w:rsid w:val="00A073E5"/>
    <w:rsid w:val="00A07831"/>
    <w:rsid w:val="00A07D0F"/>
    <w:rsid w:val="00A07DAF"/>
    <w:rsid w:val="00A1019E"/>
    <w:rsid w:val="00A104C8"/>
    <w:rsid w:val="00A10672"/>
    <w:rsid w:val="00A11148"/>
    <w:rsid w:val="00A1118C"/>
    <w:rsid w:val="00A1138A"/>
    <w:rsid w:val="00A11778"/>
    <w:rsid w:val="00A1185B"/>
    <w:rsid w:val="00A11DF4"/>
    <w:rsid w:val="00A120AD"/>
    <w:rsid w:val="00A128BF"/>
    <w:rsid w:val="00A131B8"/>
    <w:rsid w:val="00A13364"/>
    <w:rsid w:val="00A1359A"/>
    <w:rsid w:val="00A1385C"/>
    <w:rsid w:val="00A13A75"/>
    <w:rsid w:val="00A13D03"/>
    <w:rsid w:val="00A141CB"/>
    <w:rsid w:val="00A14322"/>
    <w:rsid w:val="00A146DB"/>
    <w:rsid w:val="00A147CD"/>
    <w:rsid w:val="00A14D05"/>
    <w:rsid w:val="00A14EDD"/>
    <w:rsid w:val="00A14FF4"/>
    <w:rsid w:val="00A1560D"/>
    <w:rsid w:val="00A15A04"/>
    <w:rsid w:val="00A16420"/>
    <w:rsid w:val="00A171F9"/>
    <w:rsid w:val="00A17307"/>
    <w:rsid w:val="00A174FB"/>
    <w:rsid w:val="00A176E5"/>
    <w:rsid w:val="00A1771D"/>
    <w:rsid w:val="00A179A1"/>
    <w:rsid w:val="00A17D90"/>
    <w:rsid w:val="00A17E2C"/>
    <w:rsid w:val="00A20397"/>
    <w:rsid w:val="00A20400"/>
    <w:rsid w:val="00A206BA"/>
    <w:rsid w:val="00A21FE4"/>
    <w:rsid w:val="00A221CF"/>
    <w:rsid w:val="00A22576"/>
    <w:rsid w:val="00A226EE"/>
    <w:rsid w:val="00A22790"/>
    <w:rsid w:val="00A229B4"/>
    <w:rsid w:val="00A22D80"/>
    <w:rsid w:val="00A234CD"/>
    <w:rsid w:val="00A23548"/>
    <w:rsid w:val="00A23C4D"/>
    <w:rsid w:val="00A24367"/>
    <w:rsid w:val="00A2535E"/>
    <w:rsid w:val="00A256D6"/>
    <w:rsid w:val="00A25C41"/>
    <w:rsid w:val="00A25C9C"/>
    <w:rsid w:val="00A26329"/>
    <w:rsid w:val="00A264F7"/>
    <w:rsid w:val="00A26C3E"/>
    <w:rsid w:val="00A26C74"/>
    <w:rsid w:val="00A26E8C"/>
    <w:rsid w:val="00A26EE8"/>
    <w:rsid w:val="00A2742E"/>
    <w:rsid w:val="00A2758D"/>
    <w:rsid w:val="00A27646"/>
    <w:rsid w:val="00A27C52"/>
    <w:rsid w:val="00A27EEA"/>
    <w:rsid w:val="00A30913"/>
    <w:rsid w:val="00A30B01"/>
    <w:rsid w:val="00A30BDB"/>
    <w:rsid w:val="00A30FAD"/>
    <w:rsid w:val="00A31026"/>
    <w:rsid w:val="00A316AD"/>
    <w:rsid w:val="00A32418"/>
    <w:rsid w:val="00A32DDE"/>
    <w:rsid w:val="00A3308E"/>
    <w:rsid w:val="00A336C7"/>
    <w:rsid w:val="00A33CD8"/>
    <w:rsid w:val="00A33DF4"/>
    <w:rsid w:val="00A3417E"/>
    <w:rsid w:val="00A34604"/>
    <w:rsid w:val="00A35008"/>
    <w:rsid w:val="00A3502B"/>
    <w:rsid w:val="00A35213"/>
    <w:rsid w:val="00A358A9"/>
    <w:rsid w:val="00A364F1"/>
    <w:rsid w:val="00A3697A"/>
    <w:rsid w:val="00A36C1E"/>
    <w:rsid w:val="00A36E74"/>
    <w:rsid w:val="00A37B9D"/>
    <w:rsid w:val="00A37BDC"/>
    <w:rsid w:val="00A37CA7"/>
    <w:rsid w:val="00A4021F"/>
    <w:rsid w:val="00A405DA"/>
    <w:rsid w:val="00A40968"/>
    <w:rsid w:val="00A40D4D"/>
    <w:rsid w:val="00A40E8A"/>
    <w:rsid w:val="00A411D8"/>
    <w:rsid w:val="00A41A18"/>
    <w:rsid w:val="00A41BCE"/>
    <w:rsid w:val="00A42098"/>
    <w:rsid w:val="00A42171"/>
    <w:rsid w:val="00A425EB"/>
    <w:rsid w:val="00A42696"/>
    <w:rsid w:val="00A42E08"/>
    <w:rsid w:val="00A43357"/>
    <w:rsid w:val="00A43614"/>
    <w:rsid w:val="00A437B9"/>
    <w:rsid w:val="00A43836"/>
    <w:rsid w:val="00A438AB"/>
    <w:rsid w:val="00A43A46"/>
    <w:rsid w:val="00A43A62"/>
    <w:rsid w:val="00A43EC9"/>
    <w:rsid w:val="00A44180"/>
    <w:rsid w:val="00A44A76"/>
    <w:rsid w:val="00A4535F"/>
    <w:rsid w:val="00A45418"/>
    <w:rsid w:val="00A455CC"/>
    <w:rsid w:val="00A46418"/>
    <w:rsid w:val="00A464F5"/>
    <w:rsid w:val="00A4686F"/>
    <w:rsid w:val="00A46B61"/>
    <w:rsid w:val="00A46EB2"/>
    <w:rsid w:val="00A46F3C"/>
    <w:rsid w:val="00A47D50"/>
    <w:rsid w:val="00A47D98"/>
    <w:rsid w:val="00A50AC5"/>
    <w:rsid w:val="00A515ED"/>
    <w:rsid w:val="00A51BDE"/>
    <w:rsid w:val="00A521B2"/>
    <w:rsid w:val="00A52333"/>
    <w:rsid w:val="00A525A0"/>
    <w:rsid w:val="00A5276E"/>
    <w:rsid w:val="00A52C84"/>
    <w:rsid w:val="00A5343F"/>
    <w:rsid w:val="00A535E3"/>
    <w:rsid w:val="00A53F36"/>
    <w:rsid w:val="00A54291"/>
    <w:rsid w:val="00A5463F"/>
    <w:rsid w:val="00A5496E"/>
    <w:rsid w:val="00A54BCF"/>
    <w:rsid w:val="00A54C66"/>
    <w:rsid w:val="00A55588"/>
    <w:rsid w:val="00A5590D"/>
    <w:rsid w:val="00A55AAC"/>
    <w:rsid w:val="00A55E3A"/>
    <w:rsid w:val="00A55E95"/>
    <w:rsid w:val="00A56832"/>
    <w:rsid w:val="00A57214"/>
    <w:rsid w:val="00A57532"/>
    <w:rsid w:val="00A57753"/>
    <w:rsid w:val="00A57784"/>
    <w:rsid w:val="00A57D22"/>
    <w:rsid w:val="00A57D6E"/>
    <w:rsid w:val="00A57DA7"/>
    <w:rsid w:val="00A6036F"/>
    <w:rsid w:val="00A6054B"/>
    <w:rsid w:val="00A609F8"/>
    <w:rsid w:val="00A60D8C"/>
    <w:rsid w:val="00A6145C"/>
    <w:rsid w:val="00A61D72"/>
    <w:rsid w:val="00A62049"/>
    <w:rsid w:val="00A62A12"/>
    <w:rsid w:val="00A62B38"/>
    <w:rsid w:val="00A62F55"/>
    <w:rsid w:val="00A6341A"/>
    <w:rsid w:val="00A6397C"/>
    <w:rsid w:val="00A641AD"/>
    <w:rsid w:val="00A64356"/>
    <w:rsid w:val="00A6466F"/>
    <w:rsid w:val="00A6484C"/>
    <w:rsid w:val="00A64EBB"/>
    <w:rsid w:val="00A650A5"/>
    <w:rsid w:val="00A652D5"/>
    <w:rsid w:val="00A652F5"/>
    <w:rsid w:val="00A65E7C"/>
    <w:rsid w:val="00A662DF"/>
    <w:rsid w:val="00A66C4D"/>
    <w:rsid w:val="00A66D3B"/>
    <w:rsid w:val="00A66FAC"/>
    <w:rsid w:val="00A6715A"/>
    <w:rsid w:val="00A67330"/>
    <w:rsid w:val="00A67758"/>
    <w:rsid w:val="00A677A4"/>
    <w:rsid w:val="00A6781F"/>
    <w:rsid w:val="00A703F0"/>
    <w:rsid w:val="00A704CC"/>
    <w:rsid w:val="00A709BE"/>
    <w:rsid w:val="00A70C1B"/>
    <w:rsid w:val="00A70DA9"/>
    <w:rsid w:val="00A70DAD"/>
    <w:rsid w:val="00A71415"/>
    <w:rsid w:val="00A71A3D"/>
    <w:rsid w:val="00A71BC2"/>
    <w:rsid w:val="00A71D6C"/>
    <w:rsid w:val="00A7218C"/>
    <w:rsid w:val="00A72B74"/>
    <w:rsid w:val="00A72D8E"/>
    <w:rsid w:val="00A72E6F"/>
    <w:rsid w:val="00A72F99"/>
    <w:rsid w:val="00A731E0"/>
    <w:rsid w:val="00A731F7"/>
    <w:rsid w:val="00A73253"/>
    <w:rsid w:val="00A737D1"/>
    <w:rsid w:val="00A739B3"/>
    <w:rsid w:val="00A74162"/>
    <w:rsid w:val="00A745B6"/>
    <w:rsid w:val="00A746B3"/>
    <w:rsid w:val="00A7475B"/>
    <w:rsid w:val="00A748D4"/>
    <w:rsid w:val="00A74AE2"/>
    <w:rsid w:val="00A7591B"/>
    <w:rsid w:val="00A75CAA"/>
    <w:rsid w:val="00A75F1D"/>
    <w:rsid w:val="00A76374"/>
    <w:rsid w:val="00A76A06"/>
    <w:rsid w:val="00A76C60"/>
    <w:rsid w:val="00A76CB2"/>
    <w:rsid w:val="00A77427"/>
    <w:rsid w:val="00A779DB"/>
    <w:rsid w:val="00A77DBD"/>
    <w:rsid w:val="00A80ADE"/>
    <w:rsid w:val="00A80CB2"/>
    <w:rsid w:val="00A80F2D"/>
    <w:rsid w:val="00A81299"/>
    <w:rsid w:val="00A81321"/>
    <w:rsid w:val="00A81455"/>
    <w:rsid w:val="00A816A5"/>
    <w:rsid w:val="00A820E1"/>
    <w:rsid w:val="00A82513"/>
    <w:rsid w:val="00A8259E"/>
    <w:rsid w:val="00A826E3"/>
    <w:rsid w:val="00A82850"/>
    <w:rsid w:val="00A82A74"/>
    <w:rsid w:val="00A82B5A"/>
    <w:rsid w:val="00A82D8A"/>
    <w:rsid w:val="00A83015"/>
    <w:rsid w:val="00A832EE"/>
    <w:rsid w:val="00A83566"/>
    <w:rsid w:val="00A83B99"/>
    <w:rsid w:val="00A83D4A"/>
    <w:rsid w:val="00A83D7D"/>
    <w:rsid w:val="00A842BD"/>
    <w:rsid w:val="00A84302"/>
    <w:rsid w:val="00A84AE5"/>
    <w:rsid w:val="00A84BAB"/>
    <w:rsid w:val="00A84BD2"/>
    <w:rsid w:val="00A84E3C"/>
    <w:rsid w:val="00A85176"/>
    <w:rsid w:val="00A851D6"/>
    <w:rsid w:val="00A85374"/>
    <w:rsid w:val="00A8537C"/>
    <w:rsid w:val="00A853EF"/>
    <w:rsid w:val="00A854CA"/>
    <w:rsid w:val="00A8577E"/>
    <w:rsid w:val="00A85870"/>
    <w:rsid w:val="00A85CEF"/>
    <w:rsid w:val="00A86325"/>
    <w:rsid w:val="00A8651B"/>
    <w:rsid w:val="00A8654D"/>
    <w:rsid w:val="00A86EF3"/>
    <w:rsid w:val="00A870A8"/>
    <w:rsid w:val="00A870BD"/>
    <w:rsid w:val="00A87975"/>
    <w:rsid w:val="00A87B87"/>
    <w:rsid w:val="00A87D6A"/>
    <w:rsid w:val="00A9070F"/>
    <w:rsid w:val="00A9114E"/>
    <w:rsid w:val="00A91317"/>
    <w:rsid w:val="00A91329"/>
    <w:rsid w:val="00A91730"/>
    <w:rsid w:val="00A91EB1"/>
    <w:rsid w:val="00A91FC8"/>
    <w:rsid w:val="00A92207"/>
    <w:rsid w:val="00A926BD"/>
    <w:rsid w:val="00A92AD3"/>
    <w:rsid w:val="00A92FA3"/>
    <w:rsid w:val="00A935A7"/>
    <w:rsid w:val="00A9387A"/>
    <w:rsid w:val="00A93B04"/>
    <w:rsid w:val="00A93C7D"/>
    <w:rsid w:val="00A93DAB"/>
    <w:rsid w:val="00A93E9F"/>
    <w:rsid w:val="00A940F6"/>
    <w:rsid w:val="00A947D6"/>
    <w:rsid w:val="00A94B15"/>
    <w:rsid w:val="00A9598E"/>
    <w:rsid w:val="00A960BE"/>
    <w:rsid w:val="00A96826"/>
    <w:rsid w:val="00A96A70"/>
    <w:rsid w:val="00A96A97"/>
    <w:rsid w:val="00A96D75"/>
    <w:rsid w:val="00A974F8"/>
    <w:rsid w:val="00AA024F"/>
    <w:rsid w:val="00AA02AB"/>
    <w:rsid w:val="00AA0578"/>
    <w:rsid w:val="00AA0682"/>
    <w:rsid w:val="00AA0C01"/>
    <w:rsid w:val="00AA0CC9"/>
    <w:rsid w:val="00AA0DD4"/>
    <w:rsid w:val="00AA0E8E"/>
    <w:rsid w:val="00AA1268"/>
    <w:rsid w:val="00AA12F8"/>
    <w:rsid w:val="00AA175F"/>
    <w:rsid w:val="00AA1DA1"/>
    <w:rsid w:val="00AA2795"/>
    <w:rsid w:val="00AA2CB9"/>
    <w:rsid w:val="00AA3333"/>
    <w:rsid w:val="00AA3853"/>
    <w:rsid w:val="00AA3970"/>
    <w:rsid w:val="00AA3A5F"/>
    <w:rsid w:val="00AA4A0F"/>
    <w:rsid w:val="00AA4BB0"/>
    <w:rsid w:val="00AA5253"/>
    <w:rsid w:val="00AA5602"/>
    <w:rsid w:val="00AA57CF"/>
    <w:rsid w:val="00AA5C28"/>
    <w:rsid w:val="00AA5FC5"/>
    <w:rsid w:val="00AA6254"/>
    <w:rsid w:val="00AA63D8"/>
    <w:rsid w:val="00AA664B"/>
    <w:rsid w:val="00AA6653"/>
    <w:rsid w:val="00AA7C4B"/>
    <w:rsid w:val="00AA7E46"/>
    <w:rsid w:val="00AA7E59"/>
    <w:rsid w:val="00AB035A"/>
    <w:rsid w:val="00AB098D"/>
    <w:rsid w:val="00AB0A72"/>
    <w:rsid w:val="00AB0D1A"/>
    <w:rsid w:val="00AB0EFE"/>
    <w:rsid w:val="00AB19EC"/>
    <w:rsid w:val="00AB1C58"/>
    <w:rsid w:val="00AB20B8"/>
    <w:rsid w:val="00AB2438"/>
    <w:rsid w:val="00AB28F9"/>
    <w:rsid w:val="00AB2BAD"/>
    <w:rsid w:val="00AB3048"/>
    <w:rsid w:val="00AB32E4"/>
    <w:rsid w:val="00AB33C8"/>
    <w:rsid w:val="00AB3F9B"/>
    <w:rsid w:val="00AB41C1"/>
    <w:rsid w:val="00AB4404"/>
    <w:rsid w:val="00AB460F"/>
    <w:rsid w:val="00AB46D4"/>
    <w:rsid w:val="00AB5141"/>
    <w:rsid w:val="00AB518C"/>
    <w:rsid w:val="00AB51BD"/>
    <w:rsid w:val="00AB5226"/>
    <w:rsid w:val="00AB563D"/>
    <w:rsid w:val="00AB574A"/>
    <w:rsid w:val="00AB5A31"/>
    <w:rsid w:val="00AB5FA5"/>
    <w:rsid w:val="00AB6296"/>
    <w:rsid w:val="00AB6C2B"/>
    <w:rsid w:val="00AB6D13"/>
    <w:rsid w:val="00AB6D9A"/>
    <w:rsid w:val="00AB705C"/>
    <w:rsid w:val="00AB725F"/>
    <w:rsid w:val="00AB76A0"/>
    <w:rsid w:val="00AB76EA"/>
    <w:rsid w:val="00AB77AD"/>
    <w:rsid w:val="00AB7D85"/>
    <w:rsid w:val="00AC09DD"/>
    <w:rsid w:val="00AC0CDA"/>
    <w:rsid w:val="00AC1B60"/>
    <w:rsid w:val="00AC1E86"/>
    <w:rsid w:val="00AC1F6B"/>
    <w:rsid w:val="00AC27D6"/>
    <w:rsid w:val="00AC2B38"/>
    <w:rsid w:val="00AC2C7F"/>
    <w:rsid w:val="00AC2EB7"/>
    <w:rsid w:val="00AC2FAD"/>
    <w:rsid w:val="00AC44FD"/>
    <w:rsid w:val="00AC45C1"/>
    <w:rsid w:val="00AC472F"/>
    <w:rsid w:val="00AC48ED"/>
    <w:rsid w:val="00AC4CE6"/>
    <w:rsid w:val="00AC5189"/>
    <w:rsid w:val="00AC5473"/>
    <w:rsid w:val="00AC65A0"/>
    <w:rsid w:val="00AC662D"/>
    <w:rsid w:val="00AC6867"/>
    <w:rsid w:val="00AC6A8B"/>
    <w:rsid w:val="00AC6E11"/>
    <w:rsid w:val="00AC713F"/>
    <w:rsid w:val="00AC765E"/>
    <w:rsid w:val="00AC770D"/>
    <w:rsid w:val="00AD0176"/>
    <w:rsid w:val="00AD0A2C"/>
    <w:rsid w:val="00AD0B23"/>
    <w:rsid w:val="00AD0FD3"/>
    <w:rsid w:val="00AD127D"/>
    <w:rsid w:val="00AD14B3"/>
    <w:rsid w:val="00AD1680"/>
    <w:rsid w:val="00AD18D5"/>
    <w:rsid w:val="00AD1A42"/>
    <w:rsid w:val="00AD2006"/>
    <w:rsid w:val="00AD2326"/>
    <w:rsid w:val="00AD2A96"/>
    <w:rsid w:val="00AD3258"/>
    <w:rsid w:val="00AD33EA"/>
    <w:rsid w:val="00AD3BFB"/>
    <w:rsid w:val="00AD3CBE"/>
    <w:rsid w:val="00AD4020"/>
    <w:rsid w:val="00AD4305"/>
    <w:rsid w:val="00AD48FB"/>
    <w:rsid w:val="00AD50FB"/>
    <w:rsid w:val="00AD51AD"/>
    <w:rsid w:val="00AD5D75"/>
    <w:rsid w:val="00AD6338"/>
    <w:rsid w:val="00AD7AA6"/>
    <w:rsid w:val="00AD7C7C"/>
    <w:rsid w:val="00AD7CD6"/>
    <w:rsid w:val="00AD7D8F"/>
    <w:rsid w:val="00AD7DFB"/>
    <w:rsid w:val="00AE0662"/>
    <w:rsid w:val="00AE0962"/>
    <w:rsid w:val="00AE11BE"/>
    <w:rsid w:val="00AE122A"/>
    <w:rsid w:val="00AE1399"/>
    <w:rsid w:val="00AE1741"/>
    <w:rsid w:val="00AE1A7C"/>
    <w:rsid w:val="00AE256D"/>
    <w:rsid w:val="00AE2ECC"/>
    <w:rsid w:val="00AE32EF"/>
    <w:rsid w:val="00AE34B0"/>
    <w:rsid w:val="00AE3503"/>
    <w:rsid w:val="00AE3C98"/>
    <w:rsid w:val="00AE4556"/>
    <w:rsid w:val="00AE47B5"/>
    <w:rsid w:val="00AE4ABA"/>
    <w:rsid w:val="00AE4E4A"/>
    <w:rsid w:val="00AE5426"/>
    <w:rsid w:val="00AE5530"/>
    <w:rsid w:val="00AE5629"/>
    <w:rsid w:val="00AE6505"/>
    <w:rsid w:val="00AE6C42"/>
    <w:rsid w:val="00AE6D41"/>
    <w:rsid w:val="00AE6DFD"/>
    <w:rsid w:val="00AE6F42"/>
    <w:rsid w:val="00AE7054"/>
    <w:rsid w:val="00AE7451"/>
    <w:rsid w:val="00AE7490"/>
    <w:rsid w:val="00AE762F"/>
    <w:rsid w:val="00AE7865"/>
    <w:rsid w:val="00AE7CA1"/>
    <w:rsid w:val="00AE7D10"/>
    <w:rsid w:val="00AE7DDE"/>
    <w:rsid w:val="00AE7F6D"/>
    <w:rsid w:val="00AE7FA3"/>
    <w:rsid w:val="00AF065E"/>
    <w:rsid w:val="00AF0A73"/>
    <w:rsid w:val="00AF0BCD"/>
    <w:rsid w:val="00AF0C56"/>
    <w:rsid w:val="00AF10C5"/>
    <w:rsid w:val="00AF1281"/>
    <w:rsid w:val="00AF1AB2"/>
    <w:rsid w:val="00AF1E04"/>
    <w:rsid w:val="00AF2174"/>
    <w:rsid w:val="00AF2287"/>
    <w:rsid w:val="00AF2CB2"/>
    <w:rsid w:val="00AF2F13"/>
    <w:rsid w:val="00AF345F"/>
    <w:rsid w:val="00AF35D0"/>
    <w:rsid w:val="00AF365E"/>
    <w:rsid w:val="00AF410E"/>
    <w:rsid w:val="00AF417A"/>
    <w:rsid w:val="00AF497F"/>
    <w:rsid w:val="00AF51A4"/>
    <w:rsid w:val="00AF5454"/>
    <w:rsid w:val="00AF5796"/>
    <w:rsid w:val="00AF642F"/>
    <w:rsid w:val="00AF65AB"/>
    <w:rsid w:val="00AF6D91"/>
    <w:rsid w:val="00AF72A2"/>
    <w:rsid w:val="00AF7341"/>
    <w:rsid w:val="00AF752A"/>
    <w:rsid w:val="00AF7878"/>
    <w:rsid w:val="00AF7C35"/>
    <w:rsid w:val="00AF7D00"/>
    <w:rsid w:val="00B00372"/>
    <w:rsid w:val="00B00396"/>
    <w:rsid w:val="00B0055B"/>
    <w:rsid w:val="00B00863"/>
    <w:rsid w:val="00B00E64"/>
    <w:rsid w:val="00B0103F"/>
    <w:rsid w:val="00B01C63"/>
    <w:rsid w:val="00B02630"/>
    <w:rsid w:val="00B029B0"/>
    <w:rsid w:val="00B0389D"/>
    <w:rsid w:val="00B0418B"/>
    <w:rsid w:val="00B04668"/>
    <w:rsid w:val="00B04AAC"/>
    <w:rsid w:val="00B04D90"/>
    <w:rsid w:val="00B04FB2"/>
    <w:rsid w:val="00B050CF"/>
    <w:rsid w:val="00B052E8"/>
    <w:rsid w:val="00B05520"/>
    <w:rsid w:val="00B056BF"/>
    <w:rsid w:val="00B05806"/>
    <w:rsid w:val="00B05A46"/>
    <w:rsid w:val="00B05B8E"/>
    <w:rsid w:val="00B06360"/>
    <w:rsid w:val="00B063E9"/>
    <w:rsid w:val="00B06942"/>
    <w:rsid w:val="00B06DD0"/>
    <w:rsid w:val="00B06EBA"/>
    <w:rsid w:val="00B0734D"/>
    <w:rsid w:val="00B07ACB"/>
    <w:rsid w:val="00B10743"/>
    <w:rsid w:val="00B10C03"/>
    <w:rsid w:val="00B10DD4"/>
    <w:rsid w:val="00B11689"/>
    <w:rsid w:val="00B116F1"/>
    <w:rsid w:val="00B117D1"/>
    <w:rsid w:val="00B119D4"/>
    <w:rsid w:val="00B11A23"/>
    <w:rsid w:val="00B11B24"/>
    <w:rsid w:val="00B12172"/>
    <w:rsid w:val="00B1219D"/>
    <w:rsid w:val="00B1265D"/>
    <w:rsid w:val="00B12A0B"/>
    <w:rsid w:val="00B12DC3"/>
    <w:rsid w:val="00B12EB1"/>
    <w:rsid w:val="00B13013"/>
    <w:rsid w:val="00B130A3"/>
    <w:rsid w:val="00B13834"/>
    <w:rsid w:val="00B13B1E"/>
    <w:rsid w:val="00B13B3C"/>
    <w:rsid w:val="00B13CB9"/>
    <w:rsid w:val="00B1430F"/>
    <w:rsid w:val="00B144F4"/>
    <w:rsid w:val="00B14648"/>
    <w:rsid w:val="00B149F1"/>
    <w:rsid w:val="00B15649"/>
    <w:rsid w:val="00B15A74"/>
    <w:rsid w:val="00B160D1"/>
    <w:rsid w:val="00B16719"/>
    <w:rsid w:val="00B16A13"/>
    <w:rsid w:val="00B16E74"/>
    <w:rsid w:val="00B1724B"/>
    <w:rsid w:val="00B172A4"/>
    <w:rsid w:val="00B174BA"/>
    <w:rsid w:val="00B176B1"/>
    <w:rsid w:val="00B20005"/>
    <w:rsid w:val="00B200FB"/>
    <w:rsid w:val="00B2016A"/>
    <w:rsid w:val="00B20300"/>
    <w:rsid w:val="00B205C9"/>
    <w:rsid w:val="00B205E8"/>
    <w:rsid w:val="00B205F7"/>
    <w:rsid w:val="00B209E1"/>
    <w:rsid w:val="00B20A90"/>
    <w:rsid w:val="00B20B9C"/>
    <w:rsid w:val="00B20CE2"/>
    <w:rsid w:val="00B20DA6"/>
    <w:rsid w:val="00B20FAD"/>
    <w:rsid w:val="00B2119F"/>
    <w:rsid w:val="00B21286"/>
    <w:rsid w:val="00B2147B"/>
    <w:rsid w:val="00B216DF"/>
    <w:rsid w:val="00B21DA2"/>
    <w:rsid w:val="00B2208C"/>
    <w:rsid w:val="00B22E79"/>
    <w:rsid w:val="00B2328E"/>
    <w:rsid w:val="00B2366E"/>
    <w:rsid w:val="00B245A4"/>
    <w:rsid w:val="00B24951"/>
    <w:rsid w:val="00B24CEC"/>
    <w:rsid w:val="00B24E3B"/>
    <w:rsid w:val="00B2541F"/>
    <w:rsid w:val="00B2562B"/>
    <w:rsid w:val="00B257C3"/>
    <w:rsid w:val="00B258BC"/>
    <w:rsid w:val="00B25962"/>
    <w:rsid w:val="00B259A4"/>
    <w:rsid w:val="00B26744"/>
    <w:rsid w:val="00B2697D"/>
    <w:rsid w:val="00B26EC5"/>
    <w:rsid w:val="00B274CE"/>
    <w:rsid w:val="00B27ADB"/>
    <w:rsid w:val="00B27FCE"/>
    <w:rsid w:val="00B3016D"/>
    <w:rsid w:val="00B301C4"/>
    <w:rsid w:val="00B30245"/>
    <w:rsid w:val="00B30852"/>
    <w:rsid w:val="00B3133D"/>
    <w:rsid w:val="00B3137D"/>
    <w:rsid w:val="00B31467"/>
    <w:rsid w:val="00B319AD"/>
    <w:rsid w:val="00B32011"/>
    <w:rsid w:val="00B3230E"/>
    <w:rsid w:val="00B3242D"/>
    <w:rsid w:val="00B32601"/>
    <w:rsid w:val="00B32B61"/>
    <w:rsid w:val="00B32BE3"/>
    <w:rsid w:val="00B3360E"/>
    <w:rsid w:val="00B33869"/>
    <w:rsid w:val="00B33BCB"/>
    <w:rsid w:val="00B33E7B"/>
    <w:rsid w:val="00B34138"/>
    <w:rsid w:val="00B342B2"/>
    <w:rsid w:val="00B345B0"/>
    <w:rsid w:val="00B348C7"/>
    <w:rsid w:val="00B349B0"/>
    <w:rsid w:val="00B349C3"/>
    <w:rsid w:val="00B34B47"/>
    <w:rsid w:val="00B34CA8"/>
    <w:rsid w:val="00B35145"/>
    <w:rsid w:val="00B35446"/>
    <w:rsid w:val="00B358B5"/>
    <w:rsid w:val="00B36033"/>
    <w:rsid w:val="00B36473"/>
    <w:rsid w:val="00B368AB"/>
    <w:rsid w:val="00B370B2"/>
    <w:rsid w:val="00B37539"/>
    <w:rsid w:val="00B37962"/>
    <w:rsid w:val="00B37D80"/>
    <w:rsid w:val="00B37E0B"/>
    <w:rsid w:val="00B40814"/>
    <w:rsid w:val="00B41626"/>
    <w:rsid w:val="00B41658"/>
    <w:rsid w:val="00B41868"/>
    <w:rsid w:val="00B41BFF"/>
    <w:rsid w:val="00B41D3A"/>
    <w:rsid w:val="00B41D63"/>
    <w:rsid w:val="00B4220C"/>
    <w:rsid w:val="00B424AD"/>
    <w:rsid w:val="00B424F2"/>
    <w:rsid w:val="00B42BAA"/>
    <w:rsid w:val="00B42C2E"/>
    <w:rsid w:val="00B42E7C"/>
    <w:rsid w:val="00B42F5B"/>
    <w:rsid w:val="00B430D7"/>
    <w:rsid w:val="00B43124"/>
    <w:rsid w:val="00B43AA3"/>
    <w:rsid w:val="00B43B9B"/>
    <w:rsid w:val="00B43D8A"/>
    <w:rsid w:val="00B44052"/>
    <w:rsid w:val="00B44411"/>
    <w:rsid w:val="00B449E7"/>
    <w:rsid w:val="00B44A5C"/>
    <w:rsid w:val="00B44A67"/>
    <w:rsid w:val="00B44F23"/>
    <w:rsid w:val="00B45000"/>
    <w:rsid w:val="00B450B8"/>
    <w:rsid w:val="00B454B8"/>
    <w:rsid w:val="00B460CF"/>
    <w:rsid w:val="00B4632F"/>
    <w:rsid w:val="00B464B5"/>
    <w:rsid w:val="00B4658C"/>
    <w:rsid w:val="00B46751"/>
    <w:rsid w:val="00B46D48"/>
    <w:rsid w:val="00B46F3F"/>
    <w:rsid w:val="00B471DA"/>
    <w:rsid w:val="00B4746B"/>
    <w:rsid w:val="00B476B8"/>
    <w:rsid w:val="00B47748"/>
    <w:rsid w:val="00B477E6"/>
    <w:rsid w:val="00B500C4"/>
    <w:rsid w:val="00B5074E"/>
    <w:rsid w:val="00B50AB2"/>
    <w:rsid w:val="00B50E93"/>
    <w:rsid w:val="00B5149B"/>
    <w:rsid w:val="00B51553"/>
    <w:rsid w:val="00B519AF"/>
    <w:rsid w:val="00B520B6"/>
    <w:rsid w:val="00B5241B"/>
    <w:rsid w:val="00B52450"/>
    <w:rsid w:val="00B52B13"/>
    <w:rsid w:val="00B52D39"/>
    <w:rsid w:val="00B52FD3"/>
    <w:rsid w:val="00B5318E"/>
    <w:rsid w:val="00B53486"/>
    <w:rsid w:val="00B53C22"/>
    <w:rsid w:val="00B540AA"/>
    <w:rsid w:val="00B540B7"/>
    <w:rsid w:val="00B54285"/>
    <w:rsid w:val="00B54792"/>
    <w:rsid w:val="00B548A1"/>
    <w:rsid w:val="00B5521C"/>
    <w:rsid w:val="00B55305"/>
    <w:rsid w:val="00B55429"/>
    <w:rsid w:val="00B5548F"/>
    <w:rsid w:val="00B55827"/>
    <w:rsid w:val="00B55828"/>
    <w:rsid w:val="00B55AD4"/>
    <w:rsid w:val="00B55B90"/>
    <w:rsid w:val="00B55C3B"/>
    <w:rsid w:val="00B55D87"/>
    <w:rsid w:val="00B56112"/>
    <w:rsid w:val="00B56A7F"/>
    <w:rsid w:val="00B56B09"/>
    <w:rsid w:val="00B56E63"/>
    <w:rsid w:val="00B57274"/>
    <w:rsid w:val="00B575BD"/>
    <w:rsid w:val="00B5764F"/>
    <w:rsid w:val="00B57A6A"/>
    <w:rsid w:val="00B57A99"/>
    <w:rsid w:val="00B6075B"/>
    <w:rsid w:val="00B60807"/>
    <w:rsid w:val="00B60B58"/>
    <w:rsid w:val="00B60B95"/>
    <w:rsid w:val="00B60DE1"/>
    <w:rsid w:val="00B61291"/>
    <w:rsid w:val="00B613CF"/>
    <w:rsid w:val="00B61B18"/>
    <w:rsid w:val="00B61F84"/>
    <w:rsid w:val="00B62235"/>
    <w:rsid w:val="00B63518"/>
    <w:rsid w:val="00B6368D"/>
    <w:rsid w:val="00B6371B"/>
    <w:rsid w:val="00B645B3"/>
    <w:rsid w:val="00B64BF8"/>
    <w:rsid w:val="00B64CD7"/>
    <w:rsid w:val="00B659BA"/>
    <w:rsid w:val="00B65AA2"/>
    <w:rsid w:val="00B65C2D"/>
    <w:rsid w:val="00B6622B"/>
    <w:rsid w:val="00B66281"/>
    <w:rsid w:val="00B66513"/>
    <w:rsid w:val="00B66840"/>
    <w:rsid w:val="00B6687C"/>
    <w:rsid w:val="00B669CE"/>
    <w:rsid w:val="00B66C4C"/>
    <w:rsid w:val="00B670AC"/>
    <w:rsid w:val="00B672FF"/>
    <w:rsid w:val="00B67605"/>
    <w:rsid w:val="00B6799C"/>
    <w:rsid w:val="00B67AB8"/>
    <w:rsid w:val="00B706E4"/>
    <w:rsid w:val="00B70F8A"/>
    <w:rsid w:val="00B71AB3"/>
    <w:rsid w:val="00B71F39"/>
    <w:rsid w:val="00B71F4E"/>
    <w:rsid w:val="00B722C2"/>
    <w:rsid w:val="00B725D4"/>
    <w:rsid w:val="00B726E1"/>
    <w:rsid w:val="00B72990"/>
    <w:rsid w:val="00B72AC3"/>
    <w:rsid w:val="00B73910"/>
    <w:rsid w:val="00B73EFD"/>
    <w:rsid w:val="00B74143"/>
    <w:rsid w:val="00B7509C"/>
    <w:rsid w:val="00B75149"/>
    <w:rsid w:val="00B759F0"/>
    <w:rsid w:val="00B75CB2"/>
    <w:rsid w:val="00B76961"/>
    <w:rsid w:val="00B769F0"/>
    <w:rsid w:val="00B76BF3"/>
    <w:rsid w:val="00B7711B"/>
    <w:rsid w:val="00B77667"/>
    <w:rsid w:val="00B77723"/>
    <w:rsid w:val="00B77924"/>
    <w:rsid w:val="00B77BAB"/>
    <w:rsid w:val="00B80A31"/>
    <w:rsid w:val="00B80FD7"/>
    <w:rsid w:val="00B813D3"/>
    <w:rsid w:val="00B81B28"/>
    <w:rsid w:val="00B81B32"/>
    <w:rsid w:val="00B81B95"/>
    <w:rsid w:val="00B821F8"/>
    <w:rsid w:val="00B82DF8"/>
    <w:rsid w:val="00B82E05"/>
    <w:rsid w:val="00B838B7"/>
    <w:rsid w:val="00B83B34"/>
    <w:rsid w:val="00B83F77"/>
    <w:rsid w:val="00B8420E"/>
    <w:rsid w:val="00B842A7"/>
    <w:rsid w:val="00B84473"/>
    <w:rsid w:val="00B8471E"/>
    <w:rsid w:val="00B84E99"/>
    <w:rsid w:val="00B84F57"/>
    <w:rsid w:val="00B855F6"/>
    <w:rsid w:val="00B857E8"/>
    <w:rsid w:val="00B85B4E"/>
    <w:rsid w:val="00B86723"/>
    <w:rsid w:val="00B870BD"/>
    <w:rsid w:val="00B87110"/>
    <w:rsid w:val="00B871F6"/>
    <w:rsid w:val="00B8747E"/>
    <w:rsid w:val="00B875BC"/>
    <w:rsid w:val="00B900DF"/>
    <w:rsid w:val="00B9079A"/>
    <w:rsid w:val="00B90B27"/>
    <w:rsid w:val="00B90CE5"/>
    <w:rsid w:val="00B91359"/>
    <w:rsid w:val="00B91826"/>
    <w:rsid w:val="00B91842"/>
    <w:rsid w:val="00B91AFE"/>
    <w:rsid w:val="00B9201A"/>
    <w:rsid w:val="00B924BC"/>
    <w:rsid w:val="00B92511"/>
    <w:rsid w:val="00B929FD"/>
    <w:rsid w:val="00B92B3C"/>
    <w:rsid w:val="00B92F43"/>
    <w:rsid w:val="00B9304D"/>
    <w:rsid w:val="00B9362E"/>
    <w:rsid w:val="00B93670"/>
    <w:rsid w:val="00B937C8"/>
    <w:rsid w:val="00B938BB"/>
    <w:rsid w:val="00B9394E"/>
    <w:rsid w:val="00B93D52"/>
    <w:rsid w:val="00B9487E"/>
    <w:rsid w:val="00B94899"/>
    <w:rsid w:val="00B949D5"/>
    <w:rsid w:val="00B950BB"/>
    <w:rsid w:val="00B9535A"/>
    <w:rsid w:val="00B95465"/>
    <w:rsid w:val="00B954CE"/>
    <w:rsid w:val="00B9555B"/>
    <w:rsid w:val="00B95599"/>
    <w:rsid w:val="00B95C75"/>
    <w:rsid w:val="00B95E78"/>
    <w:rsid w:val="00B963B7"/>
    <w:rsid w:val="00B96AA6"/>
    <w:rsid w:val="00B96F16"/>
    <w:rsid w:val="00B96F46"/>
    <w:rsid w:val="00B972CD"/>
    <w:rsid w:val="00B97624"/>
    <w:rsid w:val="00B97D1F"/>
    <w:rsid w:val="00BA01D5"/>
    <w:rsid w:val="00BA0706"/>
    <w:rsid w:val="00BA0E5C"/>
    <w:rsid w:val="00BA1233"/>
    <w:rsid w:val="00BA1CC7"/>
    <w:rsid w:val="00BA1D27"/>
    <w:rsid w:val="00BA2507"/>
    <w:rsid w:val="00BA28FD"/>
    <w:rsid w:val="00BA295C"/>
    <w:rsid w:val="00BA2A1A"/>
    <w:rsid w:val="00BA2DBD"/>
    <w:rsid w:val="00BA3136"/>
    <w:rsid w:val="00BA319F"/>
    <w:rsid w:val="00BA31C3"/>
    <w:rsid w:val="00BA3298"/>
    <w:rsid w:val="00BA3B5A"/>
    <w:rsid w:val="00BA3BB6"/>
    <w:rsid w:val="00BA4468"/>
    <w:rsid w:val="00BA4AF7"/>
    <w:rsid w:val="00BA51E1"/>
    <w:rsid w:val="00BA52D4"/>
    <w:rsid w:val="00BA5430"/>
    <w:rsid w:val="00BA55D1"/>
    <w:rsid w:val="00BA5C56"/>
    <w:rsid w:val="00BA5E34"/>
    <w:rsid w:val="00BA60CA"/>
    <w:rsid w:val="00BA64C8"/>
    <w:rsid w:val="00BA65F7"/>
    <w:rsid w:val="00BA6899"/>
    <w:rsid w:val="00BA6D9D"/>
    <w:rsid w:val="00BA787B"/>
    <w:rsid w:val="00BA79CD"/>
    <w:rsid w:val="00BB0CD1"/>
    <w:rsid w:val="00BB117C"/>
    <w:rsid w:val="00BB1F1D"/>
    <w:rsid w:val="00BB2028"/>
    <w:rsid w:val="00BB2129"/>
    <w:rsid w:val="00BB2634"/>
    <w:rsid w:val="00BB28F3"/>
    <w:rsid w:val="00BB2AC4"/>
    <w:rsid w:val="00BB2C7E"/>
    <w:rsid w:val="00BB2CF4"/>
    <w:rsid w:val="00BB2EDB"/>
    <w:rsid w:val="00BB318D"/>
    <w:rsid w:val="00BB35FF"/>
    <w:rsid w:val="00BB3FD1"/>
    <w:rsid w:val="00BB408F"/>
    <w:rsid w:val="00BB4861"/>
    <w:rsid w:val="00BB4FDC"/>
    <w:rsid w:val="00BB525C"/>
    <w:rsid w:val="00BB5344"/>
    <w:rsid w:val="00BB572A"/>
    <w:rsid w:val="00BB5A3E"/>
    <w:rsid w:val="00BB5F09"/>
    <w:rsid w:val="00BB5F76"/>
    <w:rsid w:val="00BB5FDA"/>
    <w:rsid w:val="00BB6429"/>
    <w:rsid w:val="00BB66C0"/>
    <w:rsid w:val="00BB6D51"/>
    <w:rsid w:val="00BB71A3"/>
    <w:rsid w:val="00BB7584"/>
    <w:rsid w:val="00BB78D3"/>
    <w:rsid w:val="00BC0E96"/>
    <w:rsid w:val="00BC10F4"/>
    <w:rsid w:val="00BC1117"/>
    <w:rsid w:val="00BC145E"/>
    <w:rsid w:val="00BC1CF3"/>
    <w:rsid w:val="00BC2181"/>
    <w:rsid w:val="00BC21B6"/>
    <w:rsid w:val="00BC253F"/>
    <w:rsid w:val="00BC2609"/>
    <w:rsid w:val="00BC2658"/>
    <w:rsid w:val="00BC2A21"/>
    <w:rsid w:val="00BC2A47"/>
    <w:rsid w:val="00BC3195"/>
    <w:rsid w:val="00BC39FE"/>
    <w:rsid w:val="00BC4427"/>
    <w:rsid w:val="00BC47C3"/>
    <w:rsid w:val="00BC483E"/>
    <w:rsid w:val="00BC513F"/>
    <w:rsid w:val="00BC52EC"/>
    <w:rsid w:val="00BC58AF"/>
    <w:rsid w:val="00BC5917"/>
    <w:rsid w:val="00BC594B"/>
    <w:rsid w:val="00BC59AD"/>
    <w:rsid w:val="00BC6833"/>
    <w:rsid w:val="00BC78FE"/>
    <w:rsid w:val="00BC7B48"/>
    <w:rsid w:val="00BC7DBB"/>
    <w:rsid w:val="00BC7FD7"/>
    <w:rsid w:val="00BD0B1A"/>
    <w:rsid w:val="00BD0BDE"/>
    <w:rsid w:val="00BD0CBE"/>
    <w:rsid w:val="00BD0CEA"/>
    <w:rsid w:val="00BD126B"/>
    <w:rsid w:val="00BD14B1"/>
    <w:rsid w:val="00BD17C1"/>
    <w:rsid w:val="00BD17ED"/>
    <w:rsid w:val="00BD19F4"/>
    <w:rsid w:val="00BD1FC2"/>
    <w:rsid w:val="00BD236A"/>
    <w:rsid w:val="00BD238B"/>
    <w:rsid w:val="00BD2BB2"/>
    <w:rsid w:val="00BD2D5E"/>
    <w:rsid w:val="00BD301A"/>
    <w:rsid w:val="00BD35B0"/>
    <w:rsid w:val="00BD3763"/>
    <w:rsid w:val="00BD3776"/>
    <w:rsid w:val="00BD3780"/>
    <w:rsid w:val="00BD3D58"/>
    <w:rsid w:val="00BD3DE2"/>
    <w:rsid w:val="00BD3E77"/>
    <w:rsid w:val="00BD45B6"/>
    <w:rsid w:val="00BD4971"/>
    <w:rsid w:val="00BD4FBD"/>
    <w:rsid w:val="00BD5078"/>
    <w:rsid w:val="00BD52A9"/>
    <w:rsid w:val="00BD55B4"/>
    <w:rsid w:val="00BD5794"/>
    <w:rsid w:val="00BD5B0B"/>
    <w:rsid w:val="00BD6582"/>
    <w:rsid w:val="00BD6B0C"/>
    <w:rsid w:val="00BD6C27"/>
    <w:rsid w:val="00BD7394"/>
    <w:rsid w:val="00BD7D59"/>
    <w:rsid w:val="00BE031E"/>
    <w:rsid w:val="00BE08AB"/>
    <w:rsid w:val="00BE0BAA"/>
    <w:rsid w:val="00BE0DCD"/>
    <w:rsid w:val="00BE0FE3"/>
    <w:rsid w:val="00BE113D"/>
    <w:rsid w:val="00BE1479"/>
    <w:rsid w:val="00BE17F3"/>
    <w:rsid w:val="00BE182B"/>
    <w:rsid w:val="00BE1881"/>
    <w:rsid w:val="00BE1D3C"/>
    <w:rsid w:val="00BE1E95"/>
    <w:rsid w:val="00BE1F21"/>
    <w:rsid w:val="00BE20D0"/>
    <w:rsid w:val="00BE2557"/>
    <w:rsid w:val="00BE2C2A"/>
    <w:rsid w:val="00BE30CA"/>
    <w:rsid w:val="00BE3201"/>
    <w:rsid w:val="00BE3223"/>
    <w:rsid w:val="00BE3E3E"/>
    <w:rsid w:val="00BE3E40"/>
    <w:rsid w:val="00BE3F40"/>
    <w:rsid w:val="00BE3FCB"/>
    <w:rsid w:val="00BE433E"/>
    <w:rsid w:val="00BE471F"/>
    <w:rsid w:val="00BE47B7"/>
    <w:rsid w:val="00BE48D5"/>
    <w:rsid w:val="00BE4AB8"/>
    <w:rsid w:val="00BE4F56"/>
    <w:rsid w:val="00BE52C7"/>
    <w:rsid w:val="00BE5B08"/>
    <w:rsid w:val="00BE640C"/>
    <w:rsid w:val="00BE6EAD"/>
    <w:rsid w:val="00BE7AED"/>
    <w:rsid w:val="00BF0D31"/>
    <w:rsid w:val="00BF0EC2"/>
    <w:rsid w:val="00BF1477"/>
    <w:rsid w:val="00BF16E7"/>
    <w:rsid w:val="00BF280A"/>
    <w:rsid w:val="00BF2B8C"/>
    <w:rsid w:val="00BF324A"/>
    <w:rsid w:val="00BF3C54"/>
    <w:rsid w:val="00BF3EAA"/>
    <w:rsid w:val="00BF43E0"/>
    <w:rsid w:val="00BF490E"/>
    <w:rsid w:val="00BF4AC5"/>
    <w:rsid w:val="00BF4CB8"/>
    <w:rsid w:val="00BF4ED9"/>
    <w:rsid w:val="00BF4F9A"/>
    <w:rsid w:val="00BF51A0"/>
    <w:rsid w:val="00BF5564"/>
    <w:rsid w:val="00BF5729"/>
    <w:rsid w:val="00BF5963"/>
    <w:rsid w:val="00BF5A6A"/>
    <w:rsid w:val="00BF5D4A"/>
    <w:rsid w:val="00BF5ED8"/>
    <w:rsid w:val="00BF65CE"/>
    <w:rsid w:val="00BF66E2"/>
    <w:rsid w:val="00BF6A67"/>
    <w:rsid w:val="00BF6B25"/>
    <w:rsid w:val="00BF7037"/>
    <w:rsid w:val="00BF7803"/>
    <w:rsid w:val="00BF78A9"/>
    <w:rsid w:val="00BF799D"/>
    <w:rsid w:val="00BF7C10"/>
    <w:rsid w:val="00C002AB"/>
    <w:rsid w:val="00C00928"/>
    <w:rsid w:val="00C009DA"/>
    <w:rsid w:val="00C0104E"/>
    <w:rsid w:val="00C0132F"/>
    <w:rsid w:val="00C01343"/>
    <w:rsid w:val="00C016D7"/>
    <w:rsid w:val="00C01763"/>
    <w:rsid w:val="00C0198A"/>
    <w:rsid w:val="00C01A96"/>
    <w:rsid w:val="00C01AB0"/>
    <w:rsid w:val="00C01D96"/>
    <w:rsid w:val="00C0271E"/>
    <w:rsid w:val="00C02756"/>
    <w:rsid w:val="00C027D0"/>
    <w:rsid w:val="00C02F28"/>
    <w:rsid w:val="00C034EE"/>
    <w:rsid w:val="00C0364B"/>
    <w:rsid w:val="00C03D71"/>
    <w:rsid w:val="00C03DA0"/>
    <w:rsid w:val="00C0475F"/>
    <w:rsid w:val="00C0482C"/>
    <w:rsid w:val="00C048FE"/>
    <w:rsid w:val="00C049A4"/>
    <w:rsid w:val="00C05082"/>
    <w:rsid w:val="00C05351"/>
    <w:rsid w:val="00C0541A"/>
    <w:rsid w:val="00C056F9"/>
    <w:rsid w:val="00C05F8E"/>
    <w:rsid w:val="00C0604D"/>
    <w:rsid w:val="00C065B8"/>
    <w:rsid w:val="00C065D2"/>
    <w:rsid w:val="00C0675D"/>
    <w:rsid w:val="00C06D10"/>
    <w:rsid w:val="00C076B6"/>
    <w:rsid w:val="00C077D4"/>
    <w:rsid w:val="00C07C39"/>
    <w:rsid w:val="00C1035F"/>
    <w:rsid w:val="00C106EE"/>
    <w:rsid w:val="00C10772"/>
    <w:rsid w:val="00C1084E"/>
    <w:rsid w:val="00C10863"/>
    <w:rsid w:val="00C10D90"/>
    <w:rsid w:val="00C10DF5"/>
    <w:rsid w:val="00C1109C"/>
    <w:rsid w:val="00C114CB"/>
    <w:rsid w:val="00C115E9"/>
    <w:rsid w:val="00C1176F"/>
    <w:rsid w:val="00C11BA9"/>
    <w:rsid w:val="00C1233C"/>
    <w:rsid w:val="00C12463"/>
    <w:rsid w:val="00C126EE"/>
    <w:rsid w:val="00C12836"/>
    <w:rsid w:val="00C1314B"/>
    <w:rsid w:val="00C131CE"/>
    <w:rsid w:val="00C137EF"/>
    <w:rsid w:val="00C13B54"/>
    <w:rsid w:val="00C13B7F"/>
    <w:rsid w:val="00C1456E"/>
    <w:rsid w:val="00C14A1E"/>
    <w:rsid w:val="00C14CA2"/>
    <w:rsid w:val="00C14EAD"/>
    <w:rsid w:val="00C150E1"/>
    <w:rsid w:val="00C15A79"/>
    <w:rsid w:val="00C15E35"/>
    <w:rsid w:val="00C15FE7"/>
    <w:rsid w:val="00C1611B"/>
    <w:rsid w:val="00C1659A"/>
    <w:rsid w:val="00C168B2"/>
    <w:rsid w:val="00C16AB2"/>
    <w:rsid w:val="00C16E3D"/>
    <w:rsid w:val="00C16F31"/>
    <w:rsid w:val="00C178DD"/>
    <w:rsid w:val="00C17B3D"/>
    <w:rsid w:val="00C201C9"/>
    <w:rsid w:val="00C203A4"/>
    <w:rsid w:val="00C2047E"/>
    <w:rsid w:val="00C207F4"/>
    <w:rsid w:val="00C20851"/>
    <w:rsid w:val="00C208F0"/>
    <w:rsid w:val="00C2090B"/>
    <w:rsid w:val="00C20B85"/>
    <w:rsid w:val="00C20EBA"/>
    <w:rsid w:val="00C21009"/>
    <w:rsid w:val="00C21526"/>
    <w:rsid w:val="00C2184F"/>
    <w:rsid w:val="00C21A80"/>
    <w:rsid w:val="00C21B84"/>
    <w:rsid w:val="00C21E6C"/>
    <w:rsid w:val="00C2251E"/>
    <w:rsid w:val="00C231C6"/>
    <w:rsid w:val="00C23487"/>
    <w:rsid w:val="00C235B8"/>
    <w:rsid w:val="00C23979"/>
    <w:rsid w:val="00C23B49"/>
    <w:rsid w:val="00C24027"/>
    <w:rsid w:val="00C24138"/>
    <w:rsid w:val="00C24217"/>
    <w:rsid w:val="00C24459"/>
    <w:rsid w:val="00C2455C"/>
    <w:rsid w:val="00C24695"/>
    <w:rsid w:val="00C246B1"/>
    <w:rsid w:val="00C24A01"/>
    <w:rsid w:val="00C24C28"/>
    <w:rsid w:val="00C24F1F"/>
    <w:rsid w:val="00C256CB"/>
    <w:rsid w:val="00C25A5B"/>
    <w:rsid w:val="00C25ACB"/>
    <w:rsid w:val="00C25DA3"/>
    <w:rsid w:val="00C25E9D"/>
    <w:rsid w:val="00C2618F"/>
    <w:rsid w:val="00C264EC"/>
    <w:rsid w:val="00C26A05"/>
    <w:rsid w:val="00C26E75"/>
    <w:rsid w:val="00C276AB"/>
    <w:rsid w:val="00C276B4"/>
    <w:rsid w:val="00C27710"/>
    <w:rsid w:val="00C27885"/>
    <w:rsid w:val="00C27B50"/>
    <w:rsid w:val="00C27CFA"/>
    <w:rsid w:val="00C27D55"/>
    <w:rsid w:val="00C27DAA"/>
    <w:rsid w:val="00C3016A"/>
    <w:rsid w:val="00C30397"/>
    <w:rsid w:val="00C30439"/>
    <w:rsid w:val="00C30645"/>
    <w:rsid w:val="00C306B0"/>
    <w:rsid w:val="00C30ED1"/>
    <w:rsid w:val="00C31567"/>
    <w:rsid w:val="00C31E0D"/>
    <w:rsid w:val="00C32B78"/>
    <w:rsid w:val="00C3342B"/>
    <w:rsid w:val="00C33599"/>
    <w:rsid w:val="00C3420F"/>
    <w:rsid w:val="00C3495A"/>
    <w:rsid w:val="00C34BF2"/>
    <w:rsid w:val="00C34D0E"/>
    <w:rsid w:val="00C351AA"/>
    <w:rsid w:val="00C351EC"/>
    <w:rsid w:val="00C35738"/>
    <w:rsid w:val="00C357F2"/>
    <w:rsid w:val="00C359F5"/>
    <w:rsid w:val="00C35C3E"/>
    <w:rsid w:val="00C35C88"/>
    <w:rsid w:val="00C35CA7"/>
    <w:rsid w:val="00C36795"/>
    <w:rsid w:val="00C3691A"/>
    <w:rsid w:val="00C36A1A"/>
    <w:rsid w:val="00C36F6D"/>
    <w:rsid w:val="00C36F7B"/>
    <w:rsid w:val="00C37236"/>
    <w:rsid w:val="00C3774C"/>
    <w:rsid w:val="00C37B30"/>
    <w:rsid w:val="00C4032B"/>
    <w:rsid w:val="00C40853"/>
    <w:rsid w:val="00C40D54"/>
    <w:rsid w:val="00C41A4D"/>
    <w:rsid w:val="00C41BE5"/>
    <w:rsid w:val="00C4229D"/>
    <w:rsid w:val="00C423D5"/>
    <w:rsid w:val="00C42479"/>
    <w:rsid w:val="00C42A75"/>
    <w:rsid w:val="00C42B29"/>
    <w:rsid w:val="00C42E1B"/>
    <w:rsid w:val="00C42F7A"/>
    <w:rsid w:val="00C42F93"/>
    <w:rsid w:val="00C43155"/>
    <w:rsid w:val="00C431FC"/>
    <w:rsid w:val="00C436B6"/>
    <w:rsid w:val="00C43E19"/>
    <w:rsid w:val="00C44557"/>
    <w:rsid w:val="00C44C03"/>
    <w:rsid w:val="00C4524D"/>
    <w:rsid w:val="00C457CC"/>
    <w:rsid w:val="00C4593C"/>
    <w:rsid w:val="00C466C4"/>
    <w:rsid w:val="00C467B5"/>
    <w:rsid w:val="00C46DD3"/>
    <w:rsid w:val="00C46EB9"/>
    <w:rsid w:val="00C4788E"/>
    <w:rsid w:val="00C47B36"/>
    <w:rsid w:val="00C50018"/>
    <w:rsid w:val="00C50A86"/>
    <w:rsid w:val="00C51046"/>
    <w:rsid w:val="00C5117A"/>
    <w:rsid w:val="00C517D5"/>
    <w:rsid w:val="00C51B93"/>
    <w:rsid w:val="00C52237"/>
    <w:rsid w:val="00C52873"/>
    <w:rsid w:val="00C52BCD"/>
    <w:rsid w:val="00C52ED4"/>
    <w:rsid w:val="00C5313C"/>
    <w:rsid w:val="00C53564"/>
    <w:rsid w:val="00C53904"/>
    <w:rsid w:val="00C541CE"/>
    <w:rsid w:val="00C5443D"/>
    <w:rsid w:val="00C54E77"/>
    <w:rsid w:val="00C55476"/>
    <w:rsid w:val="00C55A83"/>
    <w:rsid w:val="00C55C99"/>
    <w:rsid w:val="00C55D47"/>
    <w:rsid w:val="00C56044"/>
    <w:rsid w:val="00C560F0"/>
    <w:rsid w:val="00C56DA8"/>
    <w:rsid w:val="00C5726E"/>
    <w:rsid w:val="00C5731C"/>
    <w:rsid w:val="00C5733F"/>
    <w:rsid w:val="00C575C8"/>
    <w:rsid w:val="00C579BA"/>
    <w:rsid w:val="00C6028C"/>
    <w:rsid w:val="00C607CC"/>
    <w:rsid w:val="00C60842"/>
    <w:rsid w:val="00C60AD8"/>
    <w:rsid w:val="00C60BC7"/>
    <w:rsid w:val="00C60C6E"/>
    <w:rsid w:val="00C615A7"/>
    <w:rsid w:val="00C6187B"/>
    <w:rsid w:val="00C61917"/>
    <w:rsid w:val="00C61CE2"/>
    <w:rsid w:val="00C62232"/>
    <w:rsid w:val="00C6271C"/>
    <w:rsid w:val="00C62A6A"/>
    <w:rsid w:val="00C6343D"/>
    <w:rsid w:val="00C636BC"/>
    <w:rsid w:val="00C63CB3"/>
    <w:rsid w:val="00C63E9E"/>
    <w:rsid w:val="00C64624"/>
    <w:rsid w:val="00C64E4E"/>
    <w:rsid w:val="00C651B5"/>
    <w:rsid w:val="00C65287"/>
    <w:rsid w:val="00C65427"/>
    <w:rsid w:val="00C65D03"/>
    <w:rsid w:val="00C65D60"/>
    <w:rsid w:val="00C6628E"/>
    <w:rsid w:val="00C66B45"/>
    <w:rsid w:val="00C67532"/>
    <w:rsid w:val="00C6792D"/>
    <w:rsid w:val="00C67DA8"/>
    <w:rsid w:val="00C706A3"/>
    <w:rsid w:val="00C70830"/>
    <w:rsid w:val="00C70DA0"/>
    <w:rsid w:val="00C71754"/>
    <w:rsid w:val="00C71C09"/>
    <w:rsid w:val="00C71FE8"/>
    <w:rsid w:val="00C7259B"/>
    <w:rsid w:val="00C72CAE"/>
    <w:rsid w:val="00C72E3B"/>
    <w:rsid w:val="00C72F53"/>
    <w:rsid w:val="00C7359E"/>
    <w:rsid w:val="00C73D76"/>
    <w:rsid w:val="00C73E68"/>
    <w:rsid w:val="00C74148"/>
    <w:rsid w:val="00C74664"/>
    <w:rsid w:val="00C7475A"/>
    <w:rsid w:val="00C7555E"/>
    <w:rsid w:val="00C75776"/>
    <w:rsid w:val="00C75B70"/>
    <w:rsid w:val="00C75EE6"/>
    <w:rsid w:val="00C7618C"/>
    <w:rsid w:val="00C768F1"/>
    <w:rsid w:val="00C76E23"/>
    <w:rsid w:val="00C774E0"/>
    <w:rsid w:val="00C77D2A"/>
    <w:rsid w:val="00C77FAF"/>
    <w:rsid w:val="00C808D1"/>
    <w:rsid w:val="00C80D73"/>
    <w:rsid w:val="00C816E0"/>
    <w:rsid w:val="00C81A88"/>
    <w:rsid w:val="00C81D14"/>
    <w:rsid w:val="00C82077"/>
    <w:rsid w:val="00C824CF"/>
    <w:rsid w:val="00C829BC"/>
    <w:rsid w:val="00C82F34"/>
    <w:rsid w:val="00C83219"/>
    <w:rsid w:val="00C83336"/>
    <w:rsid w:val="00C83922"/>
    <w:rsid w:val="00C83A22"/>
    <w:rsid w:val="00C83BF8"/>
    <w:rsid w:val="00C84604"/>
    <w:rsid w:val="00C84697"/>
    <w:rsid w:val="00C847E4"/>
    <w:rsid w:val="00C84BD3"/>
    <w:rsid w:val="00C84CE7"/>
    <w:rsid w:val="00C84CF4"/>
    <w:rsid w:val="00C84DAB"/>
    <w:rsid w:val="00C84F36"/>
    <w:rsid w:val="00C85126"/>
    <w:rsid w:val="00C85504"/>
    <w:rsid w:val="00C85747"/>
    <w:rsid w:val="00C85915"/>
    <w:rsid w:val="00C85CE1"/>
    <w:rsid w:val="00C85D2A"/>
    <w:rsid w:val="00C85E32"/>
    <w:rsid w:val="00C85E5C"/>
    <w:rsid w:val="00C86365"/>
    <w:rsid w:val="00C86387"/>
    <w:rsid w:val="00C86538"/>
    <w:rsid w:val="00C86948"/>
    <w:rsid w:val="00C86E06"/>
    <w:rsid w:val="00C878F1"/>
    <w:rsid w:val="00C87BD3"/>
    <w:rsid w:val="00C87C58"/>
    <w:rsid w:val="00C87E40"/>
    <w:rsid w:val="00C90279"/>
    <w:rsid w:val="00C90B75"/>
    <w:rsid w:val="00C90BDA"/>
    <w:rsid w:val="00C90ED3"/>
    <w:rsid w:val="00C912D5"/>
    <w:rsid w:val="00C91700"/>
    <w:rsid w:val="00C9182B"/>
    <w:rsid w:val="00C91B31"/>
    <w:rsid w:val="00C91D5C"/>
    <w:rsid w:val="00C9204C"/>
    <w:rsid w:val="00C92A25"/>
    <w:rsid w:val="00C92A2C"/>
    <w:rsid w:val="00C92E4B"/>
    <w:rsid w:val="00C92F87"/>
    <w:rsid w:val="00C92F8B"/>
    <w:rsid w:val="00C93069"/>
    <w:rsid w:val="00C930FC"/>
    <w:rsid w:val="00C931CF"/>
    <w:rsid w:val="00C93489"/>
    <w:rsid w:val="00C936D2"/>
    <w:rsid w:val="00C93B8A"/>
    <w:rsid w:val="00C93D8D"/>
    <w:rsid w:val="00C93FD1"/>
    <w:rsid w:val="00C94159"/>
    <w:rsid w:val="00C94190"/>
    <w:rsid w:val="00C941C3"/>
    <w:rsid w:val="00C9433F"/>
    <w:rsid w:val="00C947B1"/>
    <w:rsid w:val="00C94C95"/>
    <w:rsid w:val="00C94EF2"/>
    <w:rsid w:val="00C9516C"/>
    <w:rsid w:val="00C951FB"/>
    <w:rsid w:val="00C95A20"/>
    <w:rsid w:val="00C95D1D"/>
    <w:rsid w:val="00C95ECE"/>
    <w:rsid w:val="00C96203"/>
    <w:rsid w:val="00C9672C"/>
    <w:rsid w:val="00C96D41"/>
    <w:rsid w:val="00C97216"/>
    <w:rsid w:val="00C973DE"/>
    <w:rsid w:val="00C97878"/>
    <w:rsid w:val="00C97E8F"/>
    <w:rsid w:val="00C97EF8"/>
    <w:rsid w:val="00C97F47"/>
    <w:rsid w:val="00CA010D"/>
    <w:rsid w:val="00CA190E"/>
    <w:rsid w:val="00CA1D19"/>
    <w:rsid w:val="00CA25F0"/>
    <w:rsid w:val="00CA26ED"/>
    <w:rsid w:val="00CA2720"/>
    <w:rsid w:val="00CA2B5D"/>
    <w:rsid w:val="00CA2CB3"/>
    <w:rsid w:val="00CA3008"/>
    <w:rsid w:val="00CA31AC"/>
    <w:rsid w:val="00CA31B7"/>
    <w:rsid w:val="00CA3237"/>
    <w:rsid w:val="00CA33DE"/>
    <w:rsid w:val="00CA3AB0"/>
    <w:rsid w:val="00CA4917"/>
    <w:rsid w:val="00CA4DEB"/>
    <w:rsid w:val="00CA5002"/>
    <w:rsid w:val="00CA5736"/>
    <w:rsid w:val="00CA577D"/>
    <w:rsid w:val="00CA5D04"/>
    <w:rsid w:val="00CA6A78"/>
    <w:rsid w:val="00CA6B23"/>
    <w:rsid w:val="00CA6B65"/>
    <w:rsid w:val="00CA6F2A"/>
    <w:rsid w:val="00CA7039"/>
    <w:rsid w:val="00CA7506"/>
    <w:rsid w:val="00CA7681"/>
    <w:rsid w:val="00CA7695"/>
    <w:rsid w:val="00CB0363"/>
    <w:rsid w:val="00CB06CE"/>
    <w:rsid w:val="00CB07D9"/>
    <w:rsid w:val="00CB0916"/>
    <w:rsid w:val="00CB0CF5"/>
    <w:rsid w:val="00CB210B"/>
    <w:rsid w:val="00CB21C9"/>
    <w:rsid w:val="00CB2665"/>
    <w:rsid w:val="00CB29A6"/>
    <w:rsid w:val="00CB2ED6"/>
    <w:rsid w:val="00CB31DE"/>
    <w:rsid w:val="00CB3A13"/>
    <w:rsid w:val="00CB40D6"/>
    <w:rsid w:val="00CB4187"/>
    <w:rsid w:val="00CB4F9E"/>
    <w:rsid w:val="00CB4FB1"/>
    <w:rsid w:val="00CB52F6"/>
    <w:rsid w:val="00CB5375"/>
    <w:rsid w:val="00CB56D1"/>
    <w:rsid w:val="00CB5AEC"/>
    <w:rsid w:val="00CB5CA4"/>
    <w:rsid w:val="00CB5DF4"/>
    <w:rsid w:val="00CB61A8"/>
    <w:rsid w:val="00CB6C3D"/>
    <w:rsid w:val="00CB7236"/>
    <w:rsid w:val="00CB72C3"/>
    <w:rsid w:val="00CB7645"/>
    <w:rsid w:val="00CB7760"/>
    <w:rsid w:val="00CB7D90"/>
    <w:rsid w:val="00CC0195"/>
    <w:rsid w:val="00CC0539"/>
    <w:rsid w:val="00CC0582"/>
    <w:rsid w:val="00CC0901"/>
    <w:rsid w:val="00CC0B94"/>
    <w:rsid w:val="00CC0BD0"/>
    <w:rsid w:val="00CC0E02"/>
    <w:rsid w:val="00CC10A9"/>
    <w:rsid w:val="00CC10FF"/>
    <w:rsid w:val="00CC1F12"/>
    <w:rsid w:val="00CC2000"/>
    <w:rsid w:val="00CC222A"/>
    <w:rsid w:val="00CC2333"/>
    <w:rsid w:val="00CC2383"/>
    <w:rsid w:val="00CC23DB"/>
    <w:rsid w:val="00CC2AF1"/>
    <w:rsid w:val="00CC3174"/>
    <w:rsid w:val="00CC35D4"/>
    <w:rsid w:val="00CC379A"/>
    <w:rsid w:val="00CC38D6"/>
    <w:rsid w:val="00CC3EB5"/>
    <w:rsid w:val="00CC401C"/>
    <w:rsid w:val="00CC45DE"/>
    <w:rsid w:val="00CC4658"/>
    <w:rsid w:val="00CC5085"/>
    <w:rsid w:val="00CC51FE"/>
    <w:rsid w:val="00CC5A70"/>
    <w:rsid w:val="00CC5D9C"/>
    <w:rsid w:val="00CC6388"/>
    <w:rsid w:val="00CC6400"/>
    <w:rsid w:val="00CC668E"/>
    <w:rsid w:val="00CC6B97"/>
    <w:rsid w:val="00CC7043"/>
    <w:rsid w:val="00CC7258"/>
    <w:rsid w:val="00CC7834"/>
    <w:rsid w:val="00CC7A57"/>
    <w:rsid w:val="00CC7ADC"/>
    <w:rsid w:val="00CD0DE6"/>
    <w:rsid w:val="00CD152C"/>
    <w:rsid w:val="00CD1C38"/>
    <w:rsid w:val="00CD1C4E"/>
    <w:rsid w:val="00CD1CAE"/>
    <w:rsid w:val="00CD1CEC"/>
    <w:rsid w:val="00CD22D4"/>
    <w:rsid w:val="00CD2C7A"/>
    <w:rsid w:val="00CD2EB7"/>
    <w:rsid w:val="00CD31E0"/>
    <w:rsid w:val="00CD3961"/>
    <w:rsid w:val="00CD4448"/>
    <w:rsid w:val="00CD4566"/>
    <w:rsid w:val="00CD45DF"/>
    <w:rsid w:val="00CD46E2"/>
    <w:rsid w:val="00CD4A22"/>
    <w:rsid w:val="00CD4A2C"/>
    <w:rsid w:val="00CD4BA9"/>
    <w:rsid w:val="00CD4C4B"/>
    <w:rsid w:val="00CD4D03"/>
    <w:rsid w:val="00CD5121"/>
    <w:rsid w:val="00CD516E"/>
    <w:rsid w:val="00CD5B01"/>
    <w:rsid w:val="00CD66F8"/>
    <w:rsid w:val="00CD6A56"/>
    <w:rsid w:val="00CD6EF0"/>
    <w:rsid w:val="00CD6F37"/>
    <w:rsid w:val="00CD6F80"/>
    <w:rsid w:val="00CD70A4"/>
    <w:rsid w:val="00CD7256"/>
    <w:rsid w:val="00CD791D"/>
    <w:rsid w:val="00CD79D6"/>
    <w:rsid w:val="00CD7E49"/>
    <w:rsid w:val="00CE034F"/>
    <w:rsid w:val="00CE08F3"/>
    <w:rsid w:val="00CE0BFD"/>
    <w:rsid w:val="00CE1383"/>
    <w:rsid w:val="00CE175C"/>
    <w:rsid w:val="00CE1779"/>
    <w:rsid w:val="00CE1BB6"/>
    <w:rsid w:val="00CE1CDF"/>
    <w:rsid w:val="00CE2098"/>
    <w:rsid w:val="00CE22A1"/>
    <w:rsid w:val="00CE2799"/>
    <w:rsid w:val="00CE3AEA"/>
    <w:rsid w:val="00CE43D4"/>
    <w:rsid w:val="00CE45E0"/>
    <w:rsid w:val="00CE4632"/>
    <w:rsid w:val="00CE495A"/>
    <w:rsid w:val="00CE4FDA"/>
    <w:rsid w:val="00CE50BF"/>
    <w:rsid w:val="00CE5412"/>
    <w:rsid w:val="00CE58BD"/>
    <w:rsid w:val="00CE59D2"/>
    <w:rsid w:val="00CE5FED"/>
    <w:rsid w:val="00CE630F"/>
    <w:rsid w:val="00CE65C4"/>
    <w:rsid w:val="00CE6C3F"/>
    <w:rsid w:val="00CE6D81"/>
    <w:rsid w:val="00CE74E0"/>
    <w:rsid w:val="00CE7552"/>
    <w:rsid w:val="00CE76C5"/>
    <w:rsid w:val="00CE7A10"/>
    <w:rsid w:val="00CE7E1B"/>
    <w:rsid w:val="00CE7F28"/>
    <w:rsid w:val="00CE7FC5"/>
    <w:rsid w:val="00CF064B"/>
    <w:rsid w:val="00CF0750"/>
    <w:rsid w:val="00CF07C5"/>
    <w:rsid w:val="00CF0C5F"/>
    <w:rsid w:val="00CF142E"/>
    <w:rsid w:val="00CF149C"/>
    <w:rsid w:val="00CF27F0"/>
    <w:rsid w:val="00CF2E09"/>
    <w:rsid w:val="00CF30E9"/>
    <w:rsid w:val="00CF3502"/>
    <w:rsid w:val="00CF3950"/>
    <w:rsid w:val="00CF40E4"/>
    <w:rsid w:val="00CF4D43"/>
    <w:rsid w:val="00CF4D7C"/>
    <w:rsid w:val="00CF4DCD"/>
    <w:rsid w:val="00CF4E0F"/>
    <w:rsid w:val="00CF53BA"/>
    <w:rsid w:val="00CF53E0"/>
    <w:rsid w:val="00CF5AE7"/>
    <w:rsid w:val="00CF5C77"/>
    <w:rsid w:val="00CF5D23"/>
    <w:rsid w:val="00CF6682"/>
    <w:rsid w:val="00CF6966"/>
    <w:rsid w:val="00CF6BEE"/>
    <w:rsid w:val="00CF6DE7"/>
    <w:rsid w:val="00CF6E43"/>
    <w:rsid w:val="00CF6F3D"/>
    <w:rsid w:val="00CF704B"/>
    <w:rsid w:val="00CF74B2"/>
    <w:rsid w:val="00CF76E3"/>
    <w:rsid w:val="00CF77F4"/>
    <w:rsid w:val="00CF7B07"/>
    <w:rsid w:val="00CF7E11"/>
    <w:rsid w:val="00D00BA6"/>
    <w:rsid w:val="00D00E73"/>
    <w:rsid w:val="00D00F26"/>
    <w:rsid w:val="00D017C9"/>
    <w:rsid w:val="00D01A68"/>
    <w:rsid w:val="00D01D58"/>
    <w:rsid w:val="00D01E7F"/>
    <w:rsid w:val="00D029E6"/>
    <w:rsid w:val="00D0301A"/>
    <w:rsid w:val="00D03676"/>
    <w:rsid w:val="00D03A8C"/>
    <w:rsid w:val="00D041BC"/>
    <w:rsid w:val="00D0458A"/>
    <w:rsid w:val="00D047AA"/>
    <w:rsid w:val="00D055D3"/>
    <w:rsid w:val="00D05605"/>
    <w:rsid w:val="00D05711"/>
    <w:rsid w:val="00D05970"/>
    <w:rsid w:val="00D06223"/>
    <w:rsid w:val="00D062B2"/>
    <w:rsid w:val="00D0632F"/>
    <w:rsid w:val="00D069E6"/>
    <w:rsid w:val="00D06E48"/>
    <w:rsid w:val="00D06EF9"/>
    <w:rsid w:val="00D0743D"/>
    <w:rsid w:val="00D0757D"/>
    <w:rsid w:val="00D077D0"/>
    <w:rsid w:val="00D07DB9"/>
    <w:rsid w:val="00D10249"/>
    <w:rsid w:val="00D104FD"/>
    <w:rsid w:val="00D1067A"/>
    <w:rsid w:val="00D11789"/>
    <w:rsid w:val="00D11A20"/>
    <w:rsid w:val="00D11BE0"/>
    <w:rsid w:val="00D11DD8"/>
    <w:rsid w:val="00D12662"/>
    <w:rsid w:val="00D126E6"/>
    <w:rsid w:val="00D1298E"/>
    <w:rsid w:val="00D12B85"/>
    <w:rsid w:val="00D1374F"/>
    <w:rsid w:val="00D13902"/>
    <w:rsid w:val="00D14420"/>
    <w:rsid w:val="00D14C4C"/>
    <w:rsid w:val="00D1515C"/>
    <w:rsid w:val="00D15189"/>
    <w:rsid w:val="00D151D1"/>
    <w:rsid w:val="00D15410"/>
    <w:rsid w:val="00D15602"/>
    <w:rsid w:val="00D1565A"/>
    <w:rsid w:val="00D15D38"/>
    <w:rsid w:val="00D162FB"/>
    <w:rsid w:val="00D1658A"/>
    <w:rsid w:val="00D16C49"/>
    <w:rsid w:val="00D178F1"/>
    <w:rsid w:val="00D2012A"/>
    <w:rsid w:val="00D2036C"/>
    <w:rsid w:val="00D2056F"/>
    <w:rsid w:val="00D20687"/>
    <w:rsid w:val="00D20E48"/>
    <w:rsid w:val="00D210F1"/>
    <w:rsid w:val="00D21AB6"/>
    <w:rsid w:val="00D21FEB"/>
    <w:rsid w:val="00D22216"/>
    <w:rsid w:val="00D224F7"/>
    <w:rsid w:val="00D227A3"/>
    <w:rsid w:val="00D2286B"/>
    <w:rsid w:val="00D22E28"/>
    <w:rsid w:val="00D22F32"/>
    <w:rsid w:val="00D23437"/>
    <w:rsid w:val="00D23784"/>
    <w:rsid w:val="00D23804"/>
    <w:rsid w:val="00D23C3E"/>
    <w:rsid w:val="00D23CD5"/>
    <w:rsid w:val="00D242FD"/>
    <w:rsid w:val="00D245AB"/>
    <w:rsid w:val="00D248A4"/>
    <w:rsid w:val="00D24B57"/>
    <w:rsid w:val="00D24D43"/>
    <w:rsid w:val="00D2546E"/>
    <w:rsid w:val="00D2579D"/>
    <w:rsid w:val="00D25BD6"/>
    <w:rsid w:val="00D25FA4"/>
    <w:rsid w:val="00D26CF2"/>
    <w:rsid w:val="00D26F1A"/>
    <w:rsid w:val="00D26F26"/>
    <w:rsid w:val="00D27163"/>
    <w:rsid w:val="00D279F2"/>
    <w:rsid w:val="00D27C1A"/>
    <w:rsid w:val="00D27C7F"/>
    <w:rsid w:val="00D27D2E"/>
    <w:rsid w:val="00D30194"/>
    <w:rsid w:val="00D30833"/>
    <w:rsid w:val="00D30B27"/>
    <w:rsid w:val="00D31053"/>
    <w:rsid w:val="00D31441"/>
    <w:rsid w:val="00D31531"/>
    <w:rsid w:val="00D31603"/>
    <w:rsid w:val="00D3198C"/>
    <w:rsid w:val="00D31AB8"/>
    <w:rsid w:val="00D31B50"/>
    <w:rsid w:val="00D31B53"/>
    <w:rsid w:val="00D3238B"/>
    <w:rsid w:val="00D32C9C"/>
    <w:rsid w:val="00D33901"/>
    <w:rsid w:val="00D33B16"/>
    <w:rsid w:val="00D33F15"/>
    <w:rsid w:val="00D34689"/>
    <w:rsid w:val="00D3486F"/>
    <w:rsid w:val="00D34CFF"/>
    <w:rsid w:val="00D34F08"/>
    <w:rsid w:val="00D35122"/>
    <w:rsid w:val="00D35391"/>
    <w:rsid w:val="00D35A8F"/>
    <w:rsid w:val="00D36694"/>
    <w:rsid w:val="00D36894"/>
    <w:rsid w:val="00D36955"/>
    <w:rsid w:val="00D36AB1"/>
    <w:rsid w:val="00D37806"/>
    <w:rsid w:val="00D37AC8"/>
    <w:rsid w:val="00D37E58"/>
    <w:rsid w:val="00D40153"/>
    <w:rsid w:val="00D40242"/>
    <w:rsid w:val="00D40799"/>
    <w:rsid w:val="00D410D5"/>
    <w:rsid w:val="00D41343"/>
    <w:rsid w:val="00D41B29"/>
    <w:rsid w:val="00D41E34"/>
    <w:rsid w:val="00D42432"/>
    <w:rsid w:val="00D42901"/>
    <w:rsid w:val="00D42AE2"/>
    <w:rsid w:val="00D433CB"/>
    <w:rsid w:val="00D4343A"/>
    <w:rsid w:val="00D43BAE"/>
    <w:rsid w:val="00D44266"/>
    <w:rsid w:val="00D44B68"/>
    <w:rsid w:val="00D450CA"/>
    <w:rsid w:val="00D46958"/>
    <w:rsid w:val="00D46FEA"/>
    <w:rsid w:val="00D47370"/>
    <w:rsid w:val="00D4760A"/>
    <w:rsid w:val="00D478E2"/>
    <w:rsid w:val="00D47945"/>
    <w:rsid w:val="00D50253"/>
    <w:rsid w:val="00D504E1"/>
    <w:rsid w:val="00D508DC"/>
    <w:rsid w:val="00D509DA"/>
    <w:rsid w:val="00D50BB4"/>
    <w:rsid w:val="00D50C20"/>
    <w:rsid w:val="00D5133A"/>
    <w:rsid w:val="00D5187D"/>
    <w:rsid w:val="00D51A8D"/>
    <w:rsid w:val="00D51B01"/>
    <w:rsid w:val="00D51CD3"/>
    <w:rsid w:val="00D52750"/>
    <w:rsid w:val="00D535B6"/>
    <w:rsid w:val="00D535F9"/>
    <w:rsid w:val="00D53701"/>
    <w:rsid w:val="00D53C80"/>
    <w:rsid w:val="00D5494F"/>
    <w:rsid w:val="00D54B6B"/>
    <w:rsid w:val="00D55241"/>
    <w:rsid w:val="00D5538E"/>
    <w:rsid w:val="00D553BF"/>
    <w:rsid w:val="00D5592C"/>
    <w:rsid w:val="00D55C4A"/>
    <w:rsid w:val="00D55D96"/>
    <w:rsid w:val="00D55FCF"/>
    <w:rsid w:val="00D560D9"/>
    <w:rsid w:val="00D56259"/>
    <w:rsid w:val="00D5647F"/>
    <w:rsid w:val="00D56612"/>
    <w:rsid w:val="00D56719"/>
    <w:rsid w:val="00D5672B"/>
    <w:rsid w:val="00D56E1C"/>
    <w:rsid w:val="00D574FA"/>
    <w:rsid w:val="00D57B7F"/>
    <w:rsid w:val="00D57C19"/>
    <w:rsid w:val="00D57C9E"/>
    <w:rsid w:val="00D57DD4"/>
    <w:rsid w:val="00D61480"/>
    <w:rsid w:val="00D61DD1"/>
    <w:rsid w:val="00D624AB"/>
    <w:rsid w:val="00D6265D"/>
    <w:rsid w:val="00D631C0"/>
    <w:rsid w:val="00D632B3"/>
    <w:rsid w:val="00D637C4"/>
    <w:rsid w:val="00D63B0F"/>
    <w:rsid w:val="00D647F3"/>
    <w:rsid w:val="00D64AC6"/>
    <w:rsid w:val="00D65097"/>
    <w:rsid w:val="00D65119"/>
    <w:rsid w:val="00D6520E"/>
    <w:rsid w:val="00D65476"/>
    <w:rsid w:val="00D65FD4"/>
    <w:rsid w:val="00D66170"/>
    <w:rsid w:val="00D661BE"/>
    <w:rsid w:val="00D66DF4"/>
    <w:rsid w:val="00D67083"/>
    <w:rsid w:val="00D673A5"/>
    <w:rsid w:val="00D67910"/>
    <w:rsid w:val="00D702AC"/>
    <w:rsid w:val="00D7091E"/>
    <w:rsid w:val="00D70CDA"/>
    <w:rsid w:val="00D71122"/>
    <w:rsid w:val="00D71162"/>
    <w:rsid w:val="00D711F6"/>
    <w:rsid w:val="00D71445"/>
    <w:rsid w:val="00D7179B"/>
    <w:rsid w:val="00D717AB"/>
    <w:rsid w:val="00D71B37"/>
    <w:rsid w:val="00D71D5F"/>
    <w:rsid w:val="00D720F0"/>
    <w:rsid w:val="00D72804"/>
    <w:rsid w:val="00D729C9"/>
    <w:rsid w:val="00D731C5"/>
    <w:rsid w:val="00D7327F"/>
    <w:rsid w:val="00D73496"/>
    <w:rsid w:val="00D73A28"/>
    <w:rsid w:val="00D73FF7"/>
    <w:rsid w:val="00D744FF"/>
    <w:rsid w:val="00D74574"/>
    <w:rsid w:val="00D7467D"/>
    <w:rsid w:val="00D74EA1"/>
    <w:rsid w:val="00D75206"/>
    <w:rsid w:val="00D75457"/>
    <w:rsid w:val="00D75871"/>
    <w:rsid w:val="00D76593"/>
    <w:rsid w:val="00D76E02"/>
    <w:rsid w:val="00D76F79"/>
    <w:rsid w:val="00D772A8"/>
    <w:rsid w:val="00D77374"/>
    <w:rsid w:val="00D774F5"/>
    <w:rsid w:val="00D77D44"/>
    <w:rsid w:val="00D80072"/>
    <w:rsid w:val="00D802AF"/>
    <w:rsid w:val="00D80654"/>
    <w:rsid w:val="00D8072B"/>
    <w:rsid w:val="00D80953"/>
    <w:rsid w:val="00D80C0D"/>
    <w:rsid w:val="00D80DBE"/>
    <w:rsid w:val="00D80F05"/>
    <w:rsid w:val="00D80F4A"/>
    <w:rsid w:val="00D81033"/>
    <w:rsid w:val="00D8125C"/>
    <w:rsid w:val="00D8129A"/>
    <w:rsid w:val="00D81C91"/>
    <w:rsid w:val="00D82BD7"/>
    <w:rsid w:val="00D82F90"/>
    <w:rsid w:val="00D83BD2"/>
    <w:rsid w:val="00D83BFE"/>
    <w:rsid w:val="00D83D75"/>
    <w:rsid w:val="00D83F61"/>
    <w:rsid w:val="00D8407F"/>
    <w:rsid w:val="00D846B1"/>
    <w:rsid w:val="00D846FA"/>
    <w:rsid w:val="00D849AB"/>
    <w:rsid w:val="00D849E6"/>
    <w:rsid w:val="00D84DCB"/>
    <w:rsid w:val="00D84E68"/>
    <w:rsid w:val="00D84F3B"/>
    <w:rsid w:val="00D85073"/>
    <w:rsid w:val="00D850BD"/>
    <w:rsid w:val="00D85A25"/>
    <w:rsid w:val="00D85C8F"/>
    <w:rsid w:val="00D862B6"/>
    <w:rsid w:val="00D8687E"/>
    <w:rsid w:val="00D868D3"/>
    <w:rsid w:val="00D86BB4"/>
    <w:rsid w:val="00D86FC8"/>
    <w:rsid w:val="00D877E7"/>
    <w:rsid w:val="00D87A47"/>
    <w:rsid w:val="00D87B0D"/>
    <w:rsid w:val="00D90176"/>
    <w:rsid w:val="00D90813"/>
    <w:rsid w:val="00D90909"/>
    <w:rsid w:val="00D90946"/>
    <w:rsid w:val="00D90CE5"/>
    <w:rsid w:val="00D9135A"/>
    <w:rsid w:val="00D917C9"/>
    <w:rsid w:val="00D91A45"/>
    <w:rsid w:val="00D91E15"/>
    <w:rsid w:val="00D91F23"/>
    <w:rsid w:val="00D92405"/>
    <w:rsid w:val="00D927E9"/>
    <w:rsid w:val="00D92862"/>
    <w:rsid w:val="00D92AD5"/>
    <w:rsid w:val="00D9306F"/>
    <w:rsid w:val="00D93473"/>
    <w:rsid w:val="00D934B7"/>
    <w:rsid w:val="00D934C1"/>
    <w:rsid w:val="00D936FB"/>
    <w:rsid w:val="00D9378A"/>
    <w:rsid w:val="00D939E0"/>
    <w:rsid w:val="00D93CB6"/>
    <w:rsid w:val="00D93F3F"/>
    <w:rsid w:val="00D9435F"/>
    <w:rsid w:val="00D9444F"/>
    <w:rsid w:val="00D94510"/>
    <w:rsid w:val="00D94551"/>
    <w:rsid w:val="00D94F10"/>
    <w:rsid w:val="00D9503A"/>
    <w:rsid w:val="00D95518"/>
    <w:rsid w:val="00D95648"/>
    <w:rsid w:val="00D958DD"/>
    <w:rsid w:val="00D95FA1"/>
    <w:rsid w:val="00D96248"/>
    <w:rsid w:val="00D96FFE"/>
    <w:rsid w:val="00D975D8"/>
    <w:rsid w:val="00D977D9"/>
    <w:rsid w:val="00D97A16"/>
    <w:rsid w:val="00D97DDD"/>
    <w:rsid w:val="00DA0500"/>
    <w:rsid w:val="00DA067F"/>
    <w:rsid w:val="00DA13D5"/>
    <w:rsid w:val="00DA1B2C"/>
    <w:rsid w:val="00DA1D0E"/>
    <w:rsid w:val="00DA1F2A"/>
    <w:rsid w:val="00DA250D"/>
    <w:rsid w:val="00DA2BB0"/>
    <w:rsid w:val="00DA3AB7"/>
    <w:rsid w:val="00DA4048"/>
    <w:rsid w:val="00DA4672"/>
    <w:rsid w:val="00DA48D1"/>
    <w:rsid w:val="00DA49C5"/>
    <w:rsid w:val="00DA4B1B"/>
    <w:rsid w:val="00DA5710"/>
    <w:rsid w:val="00DA5C35"/>
    <w:rsid w:val="00DA6C29"/>
    <w:rsid w:val="00DA6EF0"/>
    <w:rsid w:val="00DA6F1F"/>
    <w:rsid w:val="00DA7943"/>
    <w:rsid w:val="00DA7F60"/>
    <w:rsid w:val="00DB00EE"/>
    <w:rsid w:val="00DB0273"/>
    <w:rsid w:val="00DB04CA"/>
    <w:rsid w:val="00DB076C"/>
    <w:rsid w:val="00DB098E"/>
    <w:rsid w:val="00DB0AE1"/>
    <w:rsid w:val="00DB0B1E"/>
    <w:rsid w:val="00DB0CE2"/>
    <w:rsid w:val="00DB0E96"/>
    <w:rsid w:val="00DB11FF"/>
    <w:rsid w:val="00DB1BF2"/>
    <w:rsid w:val="00DB1C5C"/>
    <w:rsid w:val="00DB23EF"/>
    <w:rsid w:val="00DB2B3D"/>
    <w:rsid w:val="00DB3392"/>
    <w:rsid w:val="00DB3CAD"/>
    <w:rsid w:val="00DB49CB"/>
    <w:rsid w:val="00DB4C8B"/>
    <w:rsid w:val="00DB4C97"/>
    <w:rsid w:val="00DB4CF2"/>
    <w:rsid w:val="00DB4EDE"/>
    <w:rsid w:val="00DB5259"/>
    <w:rsid w:val="00DB534B"/>
    <w:rsid w:val="00DB566B"/>
    <w:rsid w:val="00DB5832"/>
    <w:rsid w:val="00DB58BD"/>
    <w:rsid w:val="00DB5966"/>
    <w:rsid w:val="00DB59AC"/>
    <w:rsid w:val="00DB5C9E"/>
    <w:rsid w:val="00DB64E0"/>
    <w:rsid w:val="00DB69F1"/>
    <w:rsid w:val="00DB6EF2"/>
    <w:rsid w:val="00DB7336"/>
    <w:rsid w:val="00DB7671"/>
    <w:rsid w:val="00DB77BC"/>
    <w:rsid w:val="00DB7AEE"/>
    <w:rsid w:val="00DB7D60"/>
    <w:rsid w:val="00DC0209"/>
    <w:rsid w:val="00DC0429"/>
    <w:rsid w:val="00DC0583"/>
    <w:rsid w:val="00DC0CEB"/>
    <w:rsid w:val="00DC0EDE"/>
    <w:rsid w:val="00DC1250"/>
    <w:rsid w:val="00DC1262"/>
    <w:rsid w:val="00DC143C"/>
    <w:rsid w:val="00DC1CFC"/>
    <w:rsid w:val="00DC204C"/>
    <w:rsid w:val="00DC27CB"/>
    <w:rsid w:val="00DC2D41"/>
    <w:rsid w:val="00DC3122"/>
    <w:rsid w:val="00DC323D"/>
    <w:rsid w:val="00DC35DA"/>
    <w:rsid w:val="00DC391E"/>
    <w:rsid w:val="00DC3C4C"/>
    <w:rsid w:val="00DC3D92"/>
    <w:rsid w:val="00DC3D9B"/>
    <w:rsid w:val="00DC470C"/>
    <w:rsid w:val="00DC4EEB"/>
    <w:rsid w:val="00DC5048"/>
    <w:rsid w:val="00DC57C1"/>
    <w:rsid w:val="00DC5BFF"/>
    <w:rsid w:val="00DC5D55"/>
    <w:rsid w:val="00DC5FB3"/>
    <w:rsid w:val="00DC672C"/>
    <w:rsid w:val="00DC6BC5"/>
    <w:rsid w:val="00DC6D52"/>
    <w:rsid w:val="00DC7489"/>
    <w:rsid w:val="00DC7F34"/>
    <w:rsid w:val="00DD008B"/>
    <w:rsid w:val="00DD00B5"/>
    <w:rsid w:val="00DD089F"/>
    <w:rsid w:val="00DD12F4"/>
    <w:rsid w:val="00DD349C"/>
    <w:rsid w:val="00DD3652"/>
    <w:rsid w:val="00DD36AD"/>
    <w:rsid w:val="00DD374A"/>
    <w:rsid w:val="00DD3810"/>
    <w:rsid w:val="00DD3914"/>
    <w:rsid w:val="00DD3AF4"/>
    <w:rsid w:val="00DD3CD6"/>
    <w:rsid w:val="00DD3E65"/>
    <w:rsid w:val="00DD432C"/>
    <w:rsid w:val="00DD4344"/>
    <w:rsid w:val="00DD4A9C"/>
    <w:rsid w:val="00DD4CD3"/>
    <w:rsid w:val="00DD560D"/>
    <w:rsid w:val="00DD5A1D"/>
    <w:rsid w:val="00DD5A1E"/>
    <w:rsid w:val="00DD5EC9"/>
    <w:rsid w:val="00DD5FBB"/>
    <w:rsid w:val="00DD7291"/>
    <w:rsid w:val="00DD76A4"/>
    <w:rsid w:val="00DD79B8"/>
    <w:rsid w:val="00DE01C0"/>
    <w:rsid w:val="00DE0662"/>
    <w:rsid w:val="00DE0833"/>
    <w:rsid w:val="00DE10A7"/>
    <w:rsid w:val="00DE1340"/>
    <w:rsid w:val="00DE1432"/>
    <w:rsid w:val="00DE1511"/>
    <w:rsid w:val="00DE2D26"/>
    <w:rsid w:val="00DE3837"/>
    <w:rsid w:val="00DE3AB3"/>
    <w:rsid w:val="00DE42BF"/>
    <w:rsid w:val="00DE44E1"/>
    <w:rsid w:val="00DE4620"/>
    <w:rsid w:val="00DE48FA"/>
    <w:rsid w:val="00DE49C9"/>
    <w:rsid w:val="00DE52B7"/>
    <w:rsid w:val="00DE52BB"/>
    <w:rsid w:val="00DE5602"/>
    <w:rsid w:val="00DE5C1D"/>
    <w:rsid w:val="00DE5C89"/>
    <w:rsid w:val="00DE61E5"/>
    <w:rsid w:val="00DE6566"/>
    <w:rsid w:val="00DE65C0"/>
    <w:rsid w:val="00DE65FE"/>
    <w:rsid w:val="00DE6873"/>
    <w:rsid w:val="00DE6E73"/>
    <w:rsid w:val="00DE6FFE"/>
    <w:rsid w:val="00DE72F0"/>
    <w:rsid w:val="00DE73AC"/>
    <w:rsid w:val="00DE75E7"/>
    <w:rsid w:val="00DE7A77"/>
    <w:rsid w:val="00DE7CA3"/>
    <w:rsid w:val="00DE7E2C"/>
    <w:rsid w:val="00DE7F53"/>
    <w:rsid w:val="00DE7F65"/>
    <w:rsid w:val="00DF0414"/>
    <w:rsid w:val="00DF121B"/>
    <w:rsid w:val="00DF13D7"/>
    <w:rsid w:val="00DF15B4"/>
    <w:rsid w:val="00DF287D"/>
    <w:rsid w:val="00DF2D4B"/>
    <w:rsid w:val="00DF2E4F"/>
    <w:rsid w:val="00DF41DE"/>
    <w:rsid w:val="00DF4218"/>
    <w:rsid w:val="00DF44B0"/>
    <w:rsid w:val="00DF45BA"/>
    <w:rsid w:val="00DF466F"/>
    <w:rsid w:val="00DF53FE"/>
    <w:rsid w:val="00DF56D7"/>
    <w:rsid w:val="00DF5D10"/>
    <w:rsid w:val="00DF6367"/>
    <w:rsid w:val="00DF64C5"/>
    <w:rsid w:val="00DF653F"/>
    <w:rsid w:val="00DF686A"/>
    <w:rsid w:val="00DF68FD"/>
    <w:rsid w:val="00DF6A8F"/>
    <w:rsid w:val="00DF717E"/>
    <w:rsid w:val="00DF7D5C"/>
    <w:rsid w:val="00DF7E40"/>
    <w:rsid w:val="00E0032F"/>
    <w:rsid w:val="00E00649"/>
    <w:rsid w:val="00E01AA6"/>
    <w:rsid w:val="00E01EC9"/>
    <w:rsid w:val="00E02146"/>
    <w:rsid w:val="00E022FF"/>
    <w:rsid w:val="00E023EA"/>
    <w:rsid w:val="00E02979"/>
    <w:rsid w:val="00E02BC5"/>
    <w:rsid w:val="00E02CAE"/>
    <w:rsid w:val="00E02F4B"/>
    <w:rsid w:val="00E02F9B"/>
    <w:rsid w:val="00E03276"/>
    <w:rsid w:val="00E035AB"/>
    <w:rsid w:val="00E0360A"/>
    <w:rsid w:val="00E03D5F"/>
    <w:rsid w:val="00E03DBD"/>
    <w:rsid w:val="00E03F8F"/>
    <w:rsid w:val="00E0456C"/>
    <w:rsid w:val="00E04903"/>
    <w:rsid w:val="00E04BA3"/>
    <w:rsid w:val="00E052A4"/>
    <w:rsid w:val="00E05454"/>
    <w:rsid w:val="00E05506"/>
    <w:rsid w:val="00E05766"/>
    <w:rsid w:val="00E05858"/>
    <w:rsid w:val="00E05D58"/>
    <w:rsid w:val="00E05FC6"/>
    <w:rsid w:val="00E06237"/>
    <w:rsid w:val="00E06448"/>
    <w:rsid w:val="00E0651F"/>
    <w:rsid w:val="00E066BD"/>
    <w:rsid w:val="00E0674D"/>
    <w:rsid w:val="00E06AE5"/>
    <w:rsid w:val="00E06E0E"/>
    <w:rsid w:val="00E07EFE"/>
    <w:rsid w:val="00E10006"/>
    <w:rsid w:val="00E10306"/>
    <w:rsid w:val="00E1091E"/>
    <w:rsid w:val="00E10A25"/>
    <w:rsid w:val="00E110C0"/>
    <w:rsid w:val="00E1190B"/>
    <w:rsid w:val="00E11938"/>
    <w:rsid w:val="00E11C65"/>
    <w:rsid w:val="00E12065"/>
    <w:rsid w:val="00E1217D"/>
    <w:rsid w:val="00E121B2"/>
    <w:rsid w:val="00E123D6"/>
    <w:rsid w:val="00E1271C"/>
    <w:rsid w:val="00E1274B"/>
    <w:rsid w:val="00E12A80"/>
    <w:rsid w:val="00E12AC1"/>
    <w:rsid w:val="00E12EB7"/>
    <w:rsid w:val="00E12F12"/>
    <w:rsid w:val="00E12FC8"/>
    <w:rsid w:val="00E132EE"/>
    <w:rsid w:val="00E13569"/>
    <w:rsid w:val="00E13C0C"/>
    <w:rsid w:val="00E13E9E"/>
    <w:rsid w:val="00E144DD"/>
    <w:rsid w:val="00E148D4"/>
    <w:rsid w:val="00E14924"/>
    <w:rsid w:val="00E14D4F"/>
    <w:rsid w:val="00E15106"/>
    <w:rsid w:val="00E15CBF"/>
    <w:rsid w:val="00E164A1"/>
    <w:rsid w:val="00E164B2"/>
    <w:rsid w:val="00E1691D"/>
    <w:rsid w:val="00E16CB1"/>
    <w:rsid w:val="00E17021"/>
    <w:rsid w:val="00E17033"/>
    <w:rsid w:val="00E171BF"/>
    <w:rsid w:val="00E17706"/>
    <w:rsid w:val="00E20166"/>
    <w:rsid w:val="00E201D9"/>
    <w:rsid w:val="00E202BD"/>
    <w:rsid w:val="00E20945"/>
    <w:rsid w:val="00E20E75"/>
    <w:rsid w:val="00E20FE2"/>
    <w:rsid w:val="00E217C4"/>
    <w:rsid w:val="00E21869"/>
    <w:rsid w:val="00E21B11"/>
    <w:rsid w:val="00E22ADA"/>
    <w:rsid w:val="00E22DC4"/>
    <w:rsid w:val="00E22E40"/>
    <w:rsid w:val="00E22FF1"/>
    <w:rsid w:val="00E23509"/>
    <w:rsid w:val="00E2379F"/>
    <w:rsid w:val="00E23B91"/>
    <w:rsid w:val="00E25238"/>
    <w:rsid w:val="00E25319"/>
    <w:rsid w:val="00E2573A"/>
    <w:rsid w:val="00E257DC"/>
    <w:rsid w:val="00E261A3"/>
    <w:rsid w:val="00E2683E"/>
    <w:rsid w:val="00E26AFB"/>
    <w:rsid w:val="00E26BA6"/>
    <w:rsid w:val="00E26DE8"/>
    <w:rsid w:val="00E2717D"/>
    <w:rsid w:val="00E273BC"/>
    <w:rsid w:val="00E27489"/>
    <w:rsid w:val="00E27638"/>
    <w:rsid w:val="00E276FB"/>
    <w:rsid w:val="00E27CF2"/>
    <w:rsid w:val="00E27F98"/>
    <w:rsid w:val="00E30433"/>
    <w:rsid w:val="00E308F0"/>
    <w:rsid w:val="00E30D12"/>
    <w:rsid w:val="00E31648"/>
    <w:rsid w:val="00E31ADF"/>
    <w:rsid w:val="00E31B13"/>
    <w:rsid w:val="00E31DB3"/>
    <w:rsid w:val="00E31DC7"/>
    <w:rsid w:val="00E31FDD"/>
    <w:rsid w:val="00E3213E"/>
    <w:rsid w:val="00E32169"/>
    <w:rsid w:val="00E323C9"/>
    <w:rsid w:val="00E32855"/>
    <w:rsid w:val="00E32959"/>
    <w:rsid w:val="00E335A4"/>
    <w:rsid w:val="00E33AAB"/>
    <w:rsid w:val="00E34075"/>
    <w:rsid w:val="00E34456"/>
    <w:rsid w:val="00E3450E"/>
    <w:rsid w:val="00E348FC"/>
    <w:rsid w:val="00E34ACA"/>
    <w:rsid w:val="00E34B0E"/>
    <w:rsid w:val="00E34B29"/>
    <w:rsid w:val="00E34C6D"/>
    <w:rsid w:val="00E350C1"/>
    <w:rsid w:val="00E3570F"/>
    <w:rsid w:val="00E36524"/>
    <w:rsid w:val="00E36DB4"/>
    <w:rsid w:val="00E3700E"/>
    <w:rsid w:val="00E37069"/>
    <w:rsid w:val="00E37166"/>
    <w:rsid w:val="00E3762B"/>
    <w:rsid w:val="00E37FA3"/>
    <w:rsid w:val="00E40389"/>
    <w:rsid w:val="00E404CB"/>
    <w:rsid w:val="00E40C11"/>
    <w:rsid w:val="00E40F73"/>
    <w:rsid w:val="00E412A7"/>
    <w:rsid w:val="00E41629"/>
    <w:rsid w:val="00E41BDC"/>
    <w:rsid w:val="00E41D50"/>
    <w:rsid w:val="00E4257E"/>
    <w:rsid w:val="00E4265E"/>
    <w:rsid w:val="00E42C39"/>
    <w:rsid w:val="00E430C1"/>
    <w:rsid w:val="00E4385D"/>
    <w:rsid w:val="00E43957"/>
    <w:rsid w:val="00E43ABB"/>
    <w:rsid w:val="00E43EB8"/>
    <w:rsid w:val="00E43FDB"/>
    <w:rsid w:val="00E443B0"/>
    <w:rsid w:val="00E44CD1"/>
    <w:rsid w:val="00E44EC9"/>
    <w:rsid w:val="00E45018"/>
    <w:rsid w:val="00E452F1"/>
    <w:rsid w:val="00E45E2C"/>
    <w:rsid w:val="00E45F05"/>
    <w:rsid w:val="00E45FA3"/>
    <w:rsid w:val="00E46088"/>
    <w:rsid w:val="00E46686"/>
    <w:rsid w:val="00E4687E"/>
    <w:rsid w:val="00E46E22"/>
    <w:rsid w:val="00E471E6"/>
    <w:rsid w:val="00E50040"/>
    <w:rsid w:val="00E50144"/>
    <w:rsid w:val="00E502B0"/>
    <w:rsid w:val="00E50742"/>
    <w:rsid w:val="00E507AE"/>
    <w:rsid w:val="00E5083E"/>
    <w:rsid w:val="00E50AB3"/>
    <w:rsid w:val="00E50BF2"/>
    <w:rsid w:val="00E50F57"/>
    <w:rsid w:val="00E51093"/>
    <w:rsid w:val="00E514B5"/>
    <w:rsid w:val="00E52201"/>
    <w:rsid w:val="00E527F0"/>
    <w:rsid w:val="00E52A92"/>
    <w:rsid w:val="00E53474"/>
    <w:rsid w:val="00E536B1"/>
    <w:rsid w:val="00E537BA"/>
    <w:rsid w:val="00E53C17"/>
    <w:rsid w:val="00E540BE"/>
    <w:rsid w:val="00E547D5"/>
    <w:rsid w:val="00E54C4D"/>
    <w:rsid w:val="00E55817"/>
    <w:rsid w:val="00E559C2"/>
    <w:rsid w:val="00E559ED"/>
    <w:rsid w:val="00E55A41"/>
    <w:rsid w:val="00E55CD2"/>
    <w:rsid w:val="00E55DCA"/>
    <w:rsid w:val="00E55FCE"/>
    <w:rsid w:val="00E56552"/>
    <w:rsid w:val="00E5663E"/>
    <w:rsid w:val="00E57276"/>
    <w:rsid w:val="00E5735D"/>
    <w:rsid w:val="00E60326"/>
    <w:rsid w:val="00E60DF2"/>
    <w:rsid w:val="00E61D35"/>
    <w:rsid w:val="00E61F8E"/>
    <w:rsid w:val="00E6243E"/>
    <w:rsid w:val="00E62A9F"/>
    <w:rsid w:val="00E62F6A"/>
    <w:rsid w:val="00E63285"/>
    <w:rsid w:val="00E63651"/>
    <w:rsid w:val="00E6394F"/>
    <w:rsid w:val="00E63CB8"/>
    <w:rsid w:val="00E63F99"/>
    <w:rsid w:val="00E64055"/>
    <w:rsid w:val="00E643FE"/>
    <w:rsid w:val="00E64544"/>
    <w:rsid w:val="00E64C4C"/>
    <w:rsid w:val="00E64DC3"/>
    <w:rsid w:val="00E6521C"/>
    <w:rsid w:val="00E657C4"/>
    <w:rsid w:val="00E658BD"/>
    <w:rsid w:val="00E658C9"/>
    <w:rsid w:val="00E65B2A"/>
    <w:rsid w:val="00E6619D"/>
    <w:rsid w:val="00E66336"/>
    <w:rsid w:val="00E66665"/>
    <w:rsid w:val="00E6672C"/>
    <w:rsid w:val="00E66985"/>
    <w:rsid w:val="00E66A53"/>
    <w:rsid w:val="00E66AFD"/>
    <w:rsid w:val="00E66B7F"/>
    <w:rsid w:val="00E671C6"/>
    <w:rsid w:val="00E672AF"/>
    <w:rsid w:val="00E67A57"/>
    <w:rsid w:val="00E67AAB"/>
    <w:rsid w:val="00E67C49"/>
    <w:rsid w:val="00E67ED7"/>
    <w:rsid w:val="00E706C5"/>
    <w:rsid w:val="00E707D4"/>
    <w:rsid w:val="00E70ABA"/>
    <w:rsid w:val="00E70B41"/>
    <w:rsid w:val="00E70DBA"/>
    <w:rsid w:val="00E71559"/>
    <w:rsid w:val="00E71744"/>
    <w:rsid w:val="00E7186F"/>
    <w:rsid w:val="00E718D0"/>
    <w:rsid w:val="00E7192F"/>
    <w:rsid w:val="00E71EAB"/>
    <w:rsid w:val="00E72091"/>
    <w:rsid w:val="00E72B94"/>
    <w:rsid w:val="00E72EB7"/>
    <w:rsid w:val="00E730ED"/>
    <w:rsid w:val="00E731C2"/>
    <w:rsid w:val="00E7323F"/>
    <w:rsid w:val="00E73337"/>
    <w:rsid w:val="00E73394"/>
    <w:rsid w:val="00E737A5"/>
    <w:rsid w:val="00E73835"/>
    <w:rsid w:val="00E73C24"/>
    <w:rsid w:val="00E73E46"/>
    <w:rsid w:val="00E74506"/>
    <w:rsid w:val="00E74B6C"/>
    <w:rsid w:val="00E74D94"/>
    <w:rsid w:val="00E74DEE"/>
    <w:rsid w:val="00E74E33"/>
    <w:rsid w:val="00E74EC2"/>
    <w:rsid w:val="00E7557A"/>
    <w:rsid w:val="00E7566C"/>
    <w:rsid w:val="00E75A9A"/>
    <w:rsid w:val="00E761E0"/>
    <w:rsid w:val="00E76298"/>
    <w:rsid w:val="00E76CC4"/>
    <w:rsid w:val="00E76D12"/>
    <w:rsid w:val="00E773E9"/>
    <w:rsid w:val="00E775C5"/>
    <w:rsid w:val="00E77712"/>
    <w:rsid w:val="00E77ABA"/>
    <w:rsid w:val="00E77EC7"/>
    <w:rsid w:val="00E805EB"/>
    <w:rsid w:val="00E80D1A"/>
    <w:rsid w:val="00E813B4"/>
    <w:rsid w:val="00E81663"/>
    <w:rsid w:val="00E8176D"/>
    <w:rsid w:val="00E8185A"/>
    <w:rsid w:val="00E819E0"/>
    <w:rsid w:val="00E81A32"/>
    <w:rsid w:val="00E81B32"/>
    <w:rsid w:val="00E82146"/>
    <w:rsid w:val="00E824A1"/>
    <w:rsid w:val="00E8252F"/>
    <w:rsid w:val="00E82EDB"/>
    <w:rsid w:val="00E831CE"/>
    <w:rsid w:val="00E832C0"/>
    <w:rsid w:val="00E832CF"/>
    <w:rsid w:val="00E832D8"/>
    <w:rsid w:val="00E845AF"/>
    <w:rsid w:val="00E8469E"/>
    <w:rsid w:val="00E84A5C"/>
    <w:rsid w:val="00E84BE3"/>
    <w:rsid w:val="00E851A4"/>
    <w:rsid w:val="00E859A5"/>
    <w:rsid w:val="00E862D0"/>
    <w:rsid w:val="00E86489"/>
    <w:rsid w:val="00E865EF"/>
    <w:rsid w:val="00E86B5F"/>
    <w:rsid w:val="00E86E85"/>
    <w:rsid w:val="00E86F1F"/>
    <w:rsid w:val="00E90243"/>
    <w:rsid w:val="00E906C6"/>
    <w:rsid w:val="00E90A27"/>
    <w:rsid w:val="00E9110B"/>
    <w:rsid w:val="00E91466"/>
    <w:rsid w:val="00E91661"/>
    <w:rsid w:val="00E91BFC"/>
    <w:rsid w:val="00E91C11"/>
    <w:rsid w:val="00E9208A"/>
    <w:rsid w:val="00E92433"/>
    <w:rsid w:val="00E92569"/>
    <w:rsid w:val="00E93319"/>
    <w:rsid w:val="00E938EE"/>
    <w:rsid w:val="00E93D1E"/>
    <w:rsid w:val="00E94097"/>
    <w:rsid w:val="00E940D0"/>
    <w:rsid w:val="00E94138"/>
    <w:rsid w:val="00E94EE0"/>
    <w:rsid w:val="00E950C0"/>
    <w:rsid w:val="00E954F8"/>
    <w:rsid w:val="00E95A50"/>
    <w:rsid w:val="00E95F4E"/>
    <w:rsid w:val="00E97061"/>
    <w:rsid w:val="00E971AC"/>
    <w:rsid w:val="00E9748D"/>
    <w:rsid w:val="00E9767D"/>
    <w:rsid w:val="00E977CF"/>
    <w:rsid w:val="00E97955"/>
    <w:rsid w:val="00E97990"/>
    <w:rsid w:val="00E97C0E"/>
    <w:rsid w:val="00E97D48"/>
    <w:rsid w:val="00E97D72"/>
    <w:rsid w:val="00EA015F"/>
    <w:rsid w:val="00EA0439"/>
    <w:rsid w:val="00EA059E"/>
    <w:rsid w:val="00EA0856"/>
    <w:rsid w:val="00EA0C6E"/>
    <w:rsid w:val="00EA18CD"/>
    <w:rsid w:val="00EA193C"/>
    <w:rsid w:val="00EA19BF"/>
    <w:rsid w:val="00EA1C31"/>
    <w:rsid w:val="00EA1C3B"/>
    <w:rsid w:val="00EA1FAB"/>
    <w:rsid w:val="00EA1FF1"/>
    <w:rsid w:val="00EA23C9"/>
    <w:rsid w:val="00EA28E6"/>
    <w:rsid w:val="00EA29CA"/>
    <w:rsid w:val="00EA2DED"/>
    <w:rsid w:val="00EA3157"/>
    <w:rsid w:val="00EA3242"/>
    <w:rsid w:val="00EA346D"/>
    <w:rsid w:val="00EA355D"/>
    <w:rsid w:val="00EA445E"/>
    <w:rsid w:val="00EA45C5"/>
    <w:rsid w:val="00EA4E51"/>
    <w:rsid w:val="00EA5624"/>
    <w:rsid w:val="00EA56BC"/>
    <w:rsid w:val="00EA5AFF"/>
    <w:rsid w:val="00EA5E9B"/>
    <w:rsid w:val="00EA5FF8"/>
    <w:rsid w:val="00EA6357"/>
    <w:rsid w:val="00EA6474"/>
    <w:rsid w:val="00EA651B"/>
    <w:rsid w:val="00EA67B2"/>
    <w:rsid w:val="00EA69AF"/>
    <w:rsid w:val="00EA6A42"/>
    <w:rsid w:val="00EA6F7C"/>
    <w:rsid w:val="00EA722C"/>
    <w:rsid w:val="00EA734B"/>
    <w:rsid w:val="00EA7993"/>
    <w:rsid w:val="00EA7A5C"/>
    <w:rsid w:val="00EB0772"/>
    <w:rsid w:val="00EB0B93"/>
    <w:rsid w:val="00EB0BB1"/>
    <w:rsid w:val="00EB0CBD"/>
    <w:rsid w:val="00EB0EB1"/>
    <w:rsid w:val="00EB135E"/>
    <w:rsid w:val="00EB14A8"/>
    <w:rsid w:val="00EB1929"/>
    <w:rsid w:val="00EB19AC"/>
    <w:rsid w:val="00EB1C35"/>
    <w:rsid w:val="00EB1C3D"/>
    <w:rsid w:val="00EB1CCD"/>
    <w:rsid w:val="00EB1E6A"/>
    <w:rsid w:val="00EB1F1F"/>
    <w:rsid w:val="00EB227C"/>
    <w:rsid w:val="00EB266A"/>
    <w:rsid w:val="00EB2687"/>
    <w:rsid w:val="00EB2975"/>
    <w:rsid w:val="00EB29B1"/>
    <w:rsid w:val="00EB2D2F"/>
    <w:rsid w:val="00EB2EE5"/>
    <w:rsid w:val="00EB2FEE"/>
    <w:rsid w:val="00EB3749"/>
    <w:rsid w:val="00EB3DBB"/>
    <w:rsid w:val="00EB43AA"/>
    <w:rsid w:val="00EB443E"/>
    <w:rsid w:val="00EB4DA5"/>
    <w:rsid w:val="00EB4EAC"/>
    <w:rsid w:val="00EB57D9"/>
    <w:rsid w:val="00EB5900"/>
    <w:rsid w:val="00EB5981"/>
    <w:rsid w:val="00EB612F"/>
    <w:rsid w:val="00EB64F7"/>
    <w:rsid w:val="00EB67BA"/>
    <w:rsid w:val="00EB6CA7"/>
    <w:rsid w:val="00EB775F"/>
    <w:rsid w:val="00EB77E8"/>
    <w:rsid w:val="00EB783A"/>
    <w:rsid w:val="00EB7A54"/>
    <w:rsid w:val="00EB7CE6"/>
    <w:rsid w:val="00EB7CFE"/>
    <w:rsid w:val="00EB7FEF"/>
    <w:rsid w:val="00EC020F"/>
    <w:rsid w:val="00EC0810"/>
    <w:rsid w:val="00EC0862"/>
    <w:rsid w:val="00EC10BD"/>
    <w:rsid w:val="00EC1124"/>
    <w:rsid w:val="00EC1380"/>
    <w:rsid w:val="00EC23D2"/>
    <w:rsid w:val="00EC24CE"/>
    <w:rsid w:val="00EC25F2"/>
    <w:rsid w:val="00EC278D"/>
    <w:rsid w:val="00EC2DAD"/>
    <w:rsid w:val="00EC2DE4"/>
    <w:rsid w:val="00EC314B"/>
    <w:rsid w:val="00EC423F"/>
    <w:rsid w:val="00EC4323"/>
    <w:rsid w:val="00EC47DE"/>
    <w:rsid w:val="00EC4ACB"/>
    <w:rsid w:val="00EC4B24"/>
    <w:rsid w:val="00EC4B3E"/>
    <w:rsid w:val="00EC4E7C"/>
    <w:rsid w:val="00EC5184"/>
    <w:rsid w:val="00EC56A5"/>
    <w:rsid w:val="00EC56BF"/>
    <w:rsid w:val="00EC592C"/>
    <w:rsid w:val="00EC593F"/>
    <w:rsid w:val="00EC5C1B"/>
    <w:rsid w:val="00EC5E2E"/>
    <w:rsid w:val="00EC6083"/>
    <w:rsid w:val="00ED0228"/>
    <w:rsid w:val="00ED0B40"/>
    <w:rsid w:val="00ED0FBB"/>
    <w:rsid w:val="00ED1177"/>
    <w:rsid w:val="00ED15CE"/>
    <w:rsid w:val="00ED1760"/>
    <w:rsid w:val="00ED1C47"/>
    <w:rsid w:val="00ED2551"/>
    <w:rsid w:val="00ED26CE"/>
    <w:rsid w:val="00ED2DA1"/>
    <w:rsid w:val="00ED2DE7"/>
    <w:rsid w:val="00ED2E53"/>
    <w:rsid w:val="00ED2F27"/>
    <w:rsid w:val="00ED3002"/>
    <w:rsid w:val="00ED3264"/>
    <w:rsid w:val="00ED32C6"/>
    <w:rsid w:val="00ED341C"/>
    <w:rsid w:val="00ED4305"/>
    <w:rsid w:val="00ED431D"/>
    <w:rsid w:val="00ED46D3"/>
    <w:rsid w:val="00ED4E63"/>
    <w:rsid w:val="00ED51EC"/>
    <w:rsid w:val="00ED54AC"/>
    <w:rsid w:val="00ED5504"/>
    <w:rsid w:val="00ED58DE"/>
    <w:rsid w:val="00ED5E30"/>
    <w:rsid w:val="00ED621E"/>
    <w:rsid w:val="00ED6312"/>
    <w:rsid w:val="00ED67C9"/>
    <w:rsid w:val="00ED6B1A"/>
    <w:rsid w:val="00ED6E0B"/>
    <w:rsid w:val="00ED6E1B"/>
    <w:rsid w:val="00ED6E4A"/>
    <w:rsid w:val="00ED700D"/>
    <w:rsid w:val="00ED7108"/>
    <w:rsid w:val="00ED736E"/>
    <w:rsid w:val="00ED749B"/>
    <w:rsid w:val="00ED76E8"/>
    <w:rsid w:val="00ED78D2"/>
    <w:rsid w:val="00ED7B8D"/>
    <w:rsid w:val="00ED7E19"/>
    <w:rsid w:val="00ED7E55"/>
    <w:rsid w:val="00ED7FC5"/>
    <w:rsid w:val="00EE01F2"/>
    <w:rsid w:val="00EE0CF3"/>
    <w:rsid w:val="00EE0FB7"/>
    <w:rsid w:val="00EE0FD8"/>
    <w:rsid w:val="00EE13DA"/>
    <w:rsid w:val="00EE16B5"/>
    <w:rsid w:val="00EE16B9"/>
    <w:rsid w:val="00EE1717"/>
    <w:rsid w:val="00EE1B96"/>
    <w:rsid w:val="00EE1BD6"/>
    <w:rsid w:val="00EE1D43"/>
    <w:rsid w:val="00EE2289"/>
    <w:rsid w:val="00EE262F"/>
    <w:rsid w:val="00EE292E"/>
    <w:rsid w:val="00EE3084"/>
    <w:rsid w:val="00EE313C"/>
    <w:rsid w:val="00EE4230"/>
    <w:rsid w:val="00EE4ACA"/>
    <w:rsid w:val="00EE5174"/>
    <w:rsid w:val="00EE5654"/>
    <w:rsid w:val="00EE64C2"/>
    <w:rsid w:val="00EE661C"/>
    <w:rsid w:val="00EE7079"/>
    <w:rsid w:val="00EE7B1B"/>
    <w:rsid w:val="00EE7BD5"/>
    <w:rsid w:val="00EF03CD"/>
    <w:rsid w:val="00EF04F1"/>
    <w:rsid w:val="00EF05BF"/>
    <w:rsid w:val="00EF05C2"/>
    <w:rsid w:val="00EF0781"/>
    <w:rsid w:val="00EF0A94"/>
    <w:rsid w:val="00EF0C64"/>
    <w:rsid w:val="00EF1A1B"/>
    <w:rsid w:val="00EF2929"/>
    <w:rsid w:val="00EF2B65"/>
    <w:rsid w:val="00EF2C3A"/>
    <w:rsid w:val="00EF2E23"/>
    <w:rsid w:val="00EF371A"/>
    <w:rsid w:val="00EF3CD9"/>
    <w:rsid w:val="00EF425F"/>
    <w:rsid w:val="00EF49F0"/>
    <w:rsid w:val="00EF4AD7"/>
    <w:rsid w:val="00EF4B8B"/>
    <w:rsid w:val="00EF50CB"/>
    <w:rsid w:val="00EF55EC"/>
    <w:rsid w:val="00EF578D"/>
    <w:rsid w:val="00EF68D1"/>
    <w:rsid w:val="00EF68D3"/>
    <w:rsid w:val="00EF69B1"/>
    <w:rsid w:val="00EF6E9E"/>
    <w:rsid w:val="00EF6F05"/>
    <w:rsid w:val="00EF7186"/>
    <w:rsid w:val="00EF73C1"/>
    <w:rsid w:val="00EF7E00"/>
    <w:rsid w:val="00F002D9"/>
    <w:rsid w:val="00F00542"/>
    <w:rsid w:val="00F005B0"/>
    <w:rsid w:val="00F00991"/>
    <w:rsid w:val="00F00B27"/>
    <w:rsid w:val="00F00B9D"/>
    <w:rsid w:val="00F00BDB"/>
    <w:rsid w:val="00F014AE"/>
    <w:rsid w:val="00F01D20"/>
    <w:rsid w:val="00F0255D"/>
    <w:rsid w:val="00F027AC"/>
    <w:rsid w:val="00F02955"/>
    <w:rsid w:val="00F02D94"/>
    <w:rsid w:val="00F02DBF"/>
    <w:rsid w:val="00F0304E"/>
    <w:rsid w:val="00F034FE"/>
    <w:rsid w:val="00F03891"/>
    <w:rsid w:val="00F04192"/>
    <w:rsid w:val="00F0423C"/>
    <w:rsid w:val="00F04363"/>
    <w:rsid w:val="00F043F4"/>
    <w:rsid w:val="00F0447B"/>
    <w:rsid w:val="00F047D9"/>
    <w:rsid w:val="00F047E0"/>
    <w:rsid w:val="00F04B7F"/>
    <w:rsid w:val="00F05070"/>
    <w:rsid w:val="00F05516"/>
    <w:rsid w:val="00F05AA1"/>
    <w:rsid w:val="00F0629F"/>
    <w:rsid w:val="00F06BD3"/>
    <w:rsid w:val="00F06C33"/>
    <w:rsid w:val="00F06EBD"/>
    <w:rsid w:val="00F078A0"/>
    <w:rsid w:val="00F07DC9"/>
    <w:rsid w:val="00F100EF"/>
    <w:rsid w:val="00F10148"/>
    <w:rsid w:val="00F10258"/>
    <w:rsid w:val="00F103ED"/>
    <w:rsid w:val="00F104CF"/>
    <w:rsid w:val="00F106DC"/>
    <w:rsid w:val="00F10E76"/>
    <w:rsid w:val="00F1103A"/>
    <w:rsid w:val="00F11127"/>
    <w:rsid w:val="00F11799"/>
    <w:rsid w:val="00F12211"/>
    <w:rsid w:val="00F1294C"/>
    <w:rsid w:val="00F12BF8"/>
    <w:rsid w:val="00F1357C"/>
    <w:rsid w:val="00F1361C"/>
    <w:rsid w:val="00F13747"/>
    <w:rsid w:val="00F139F4"/>
    <w:rsid w:val="00F13F1C"/>
    <w:rsid w:val="00F140DB"/>
    <w:rsid w:val="00F1412B"/>
    <w:rsid w:val="00F1451C"/>
    <w:rsid w:val="00F14D9B"/>
    <w:rsid w:val="00F156D3"/>
    <w:rsid w:val="00F158D7"/>
    <w:rsid w:val="00F15B76"/>
    <w:rsid w:val="00F15EA7"/>
    <w:rsid w:val="00F16221"/>
    <w:rsid w:val="00F16CCE"/>
    <w:rsid w:val="00F16F0B"/>
    <w:rsid w:val="00F174A3"/>
    <w:rsid w:val="00F176F1"/>
    <w:rsid w:val="00F177ED"/>
    <w:rsid w:val="00F17D05"/>
    <w:rsid w:val="00F20781"/>
    <w:rsid w:val="00F20816"/>
    <w:rsid w:val="00F20E81"/>
    <w:rsid w:val="00F2118A"/>
    <w:rsid w:val="00F21749"/>
    <w:rsid w:val="00F218DB"/>
    <w:rsid w:val="00F21BBD"/>
    <w:rsid w:val="00F21F6C"/>
    <w:rsid w:val="00F221B2"/>
    <w:rsid w:val="00F221D8"/>
    <w:rsid w:val="00F2263A"/>
    <w:rsid w:val="00F22A69"/>
    <w:rsid w:val="00F22EB9"/>
    <w:rsid w:val="00F22F27"/>
    <w:rsid w:val="00F2366C"/>
    <w:rsid w:val="00F2386E"/>
    <w:rsid w:val="00F23A85"/>
    <w:rsid w:val="00F23BEF"/>
    <w:rsid w:val="00F23F87"/>
    <w:rsid w:val="00F2436D"/>
    <w:rsid w:val="00F243B3"/>
    <w:rsid w:val="00F24888"/>
    <w:rsid w:val="00F25022"/>
    <w:rsid w:val="00F253C3"/>
    <w:rsid w:val="00F25670"/>
    <w:rsid w:val="00F25BBE"/>
    <w:rsid w:val="00F2604C"/>
    <w:rsid w:val="00F26479"/>
    <w:rsid w:val="00F26668"/>
    <w:rsid w:val="00F26718"/>
    <w:rsid w:val="00F27057"/>
    <w:rsid w:val="00F2713B"/>
    <w:rsid w:val="00F2730A"/>
    <w:rsid w:val="00F274B9"/>
    <w:rsid w:val="00F2783D"/>
    <w:rsid w:val="00F302FA"/>
    <w:rsid w:val="00F3052D"/>
    <w:rsid w:val="00F307D9"/>
    <w:rsid w:val="00F309A3"/>
    <w:rsid w:val="00F30C67"/>
    <w:rsid w:val="00F30D40"/>
    <w:rsid w:val="00F30DBB"/>
    <w:rsid w:val="00F30EB9"/>
    <w:rsid w:val="00F30FD5"/>
    <w:rsid w:val="00F310BD"/>
    <w:rsid w:val="00F311B2"/>
    <w:rsid w:val="00F31BEC"/>
    <w:rsid w:val="00F31BF7"/>
    <w:rsid w:val="00F31ED6"/>
    <w:rsid w:val="00F3203F"/>
    <w:rsid w:val="00F320F1"/>
    <w:rsid w:val="00F324F7"/>
    <w:rsid w:val="00F325CD"/>
    <w:rsid w:val="00F325D9"/>
    <w:rsid w:val="00F326D7"/>
    <w:rsid w:val="00F3290B"/>
    <w:rsid w:val="00F32BDD"/>
    <w:rsid w:val="00F32C5D"/>
    <w:rsid w:val="00F32FDE"/>
    <w:rsid w:val="00F33417"/>
    <w:rsid w:val="00F33443"/>
    <w:rsid w:val="00F33463"/>
    <w:rsid w:val="00F338BD"/>
    <w:rsid w:val="00F339F5"/>
    <w:rsid w:val="00F33AC7"/>
    <w:rsid w:val="00F3421F"/>
    <w:rsid w:val="00F342B9"/>
    <w:rsid w:val="00F34A1C"/>
    <w:rsid w:val="00F34B77"/>
    <w:rsid w:val="00F34C0F"/>
    <w:rsid w:val="00F34E1D"/>
    <w:rsid w:val="00F356A0"/>
    <w:rsid w:val="00F35AA7"/>
    <w:rsid w:val="00F35C67"/>
    <w:rsid w:val="00F3609B"/>
    <w:rsid w:val="00F365C7"/>
    <w:rsid w:val="00F368ED"/>
    <w:rsid w:val="00F36BC8"/>
    <w:rsid w:val="00F36F91"/>
    <w:rsid w:val="00F370E8"/>
    <w:rsid w:val="00F373D6"/>
    <w:rsid w:val="00F373D7"/>
    <w:rsid w:val="00F37B88"/>
    <w:rsid w:val="00F40CD6"/>
    <w:rsid w:val="00F40E61"/>
    <w:rsid w:val="00F40F1D"/>
    <w:rsid w:val="00F41467"/>
    <w:rsid w:val="00F41761"/>
    <w:rsid w:val="00F41980"/>
    <w:rsid w:val="00F41999"/>
    <w:rsid w:val="00F41B31"/>
    <w:rsid w:val="00F41CD4"/>
    <w:rsid w:val="00F4209D"/>
    <w:rsid w:val="00F42198"/>
    <w:rsid w:val="00F4241C"/>
    <w:rsid w:val="00F42BC8"/>
    <w:rsid w:val="00F42E86"/>
    <w:rsid w:val="00F4306E"/>
    <w:rsid w:val="00F43846"/>
    <w:rsid w:val="00F43A2E"/>
    <w:rsid w:val="00F43B45"/>
    <w:rsid w:val="00F440E0"/>
    <w:rsid w:val="00F44203"/>
    <w:rsid w:val="00F446C1"/>
    <w:rsid w:val="00F44E3D"/>
    <w:rsid w:val="00F4520B"/>
    <w:rsid w:val="00F45797"/>
    <w:rsid w:val="00F45830"/>
    <w:rsid w:val="00F45ABB"/>
    <w:rsid w:val="00F45B12"/>
    <w:rsid w:val="00F45BB2"/>
    <w:rsid w:val="00F45BD8"/>
    <w:rsid w:val="00F45EFB"/>
    <w:rsid w:val="00F45FAC"/>
    <w:rsid w:val="00F464CE"/>
    <w:rsid w:val="00F46596"/>
    <w:rsid w:val="00F468C3"/>
    <w:rsid w:val="00F470CA"/>
    <w:rsid w:val="00F47BCF"/>
    <w:rsid w:val="00F47C26"/>
    <w:rsid w:val="00F505A0"/>
    <w:rsid w:val="00F50821"/>
    <w:rsid w:val="00F50E4F"/>
    <w:rsid w:val="00F5103A"/>
    <w:rsid w:val="00F519C9"/>
    <w:rsid w:val="00F51BF5"/>
    <w:rsid w:val="00F51E36"/>
    <w:rsid w:val="00F5203F"/>
    <w:rsid w:val="00F52213"/>
    <w:rsid w:val="00F52C6B"/>
    <w:rsid w:val="00F52DF8"/>
    <w:rsid w:val="00F5302B"/>
    <w:rsid w:val="00F53428"/>
    <w:rsid w:val="00F53818"/>
    <w:rsid w:val="00F53B70"/>
    <w:rsid w:val="00F53DBD"/>
    <w:rsid w:val="00F54AC9"/>
    <w:rsid w:val="00F54CB6"/>
    <w:rsid w:val="00F54F8A"/>
    <w:rsid w:val="00F55360"/>
    <w:rsid w:val="00F55957"/>
    <w:rsid w:val="00F55E1F"/>
    <w:rsid w:val="00F562C0"/>
    <w:rsid w:val="00F56646"/>
    <w:rsid w:val="00F56A33"/>
    <w:rsid w:val="00F56CF6"/>
    <w:rsid w:val="00F56FA7"/>
    <w:rsid w:val="00F57147"/>
    <w:rsid w:val="00F5761A"/>
    <w:rsid w:val="00F57947"/>
    <w:rsid w:val="00F57AEC"/>
    <w:rsid w:val="00F57E40"/>
    <w:rsid w:val="00F60055"/>
    <w:rsid w:val="00F60241"/>
    <w:rsid w:val="00F60313"/>
    <w:rsid w:val="00F606B1"/>
    <w:rsid w:val="00F6071F"/>
    <w:rsid w:val="00F60890"/>
    <w:rsid w:val="00F60D09"/>
    <w:rsid w:val="00F60E30"/>
    <w:rsid w:val="00F616E6"/>
    <w:rsid w:val="00F61D95"/>
    <w:rsid w:val="00F61F72"/>
    <w:rsid w:val="00F628D0"/>
    <w:rsid w:val="00F62B51"/>
    <w:rsid w:val="00F63207"/>
    <w:rsid w:val="00F63536"/>
    <w:rsid w:val="00F637A3"/>
    <w:rsid w:val="00F63D77"/>
    <w:rsid w:val="00F63DA6"/>
    <w:rsid w:val="00F646A4"/>
    <w:rsid w:val="00F64C32"/>
    <w:rsid w:val="00F64D65"/>
    <w:rsid w:val="00F65180"/>
    <w:rsid w:val="00F65296"/>
    <w:rsid w:val="00F65BA3"/>
    <w:rsid w:val="00F65D97"/>
    <w:rsid w:val="00F671AD"/>
    <w:rsid w:val="00F67BF9"/>
    <w:rsid w:val="00F67DE3"/>
    <w:rsid w:val="00F67F82"/>
    <w:rsid w:val="00F700E1"/>
    <w:rsid w:val="00F70104"/>
    <w:rsid w:val="00F70251"/>
    <w:rsid w:val="00F70334"/>
    <w:rsid w:val="00F70912"/>
    <w:rsid w:val="00F709A5"/>
    <w:rsid w:val="00F7140C"/>
    <w:rsid w:val="00F71708"/>
    <w:rsid w:val="00F71943"/>
    <w:rsid w:val="00F71CD0"/>
    <w:rsid w:val="00F72262"/>
    <w:rsid w:val="00F72422"/>
    <w:rsid w:val="00F7270E"/>
    <w:rsid w:val="00F72854"/>
    <w:rsid w:val="00F7342C"/>
    <w:rsid w:val="00F73580"/>
    <w:rsid w:val="00F739B4"/>
    <w:rsid w:val="00F73DF9"/>
    <w:rsid w:val="00F73F94"/>
    <w:rsid w:val="00F7433A"/>
    <w:rsid w:val="00F743B8"/>
    <w:rsid w:val="00F74684"/>
    <w:rsid w:val="00F74696"/>
    <w:rsid w:val="00F748A3"/>
    <w:rsid w:val="00F74BA7"/>
    <w:rsid w:val="00F74DB7"/>
    <w:rsid w:val="00F755FB"/>
    <w:rsid w:val="00F75C9A"/>
    <w:rsid w:val="00F75D32"/>
    <w:rsid w:val="00F7614C"/>
    <w:rsid w:val="00F76268"/>
    <w:rsid w:val="00F76389"/>
    <w:rsid w:val="00F76DAC"/>
    <w:rsid w:val="00F778ED"/>
    <w:rsid w:val="00F77C80"/>
    <w:rsid w:val="00F801DD"/>
    <w:rsid w:val="00F802F4"/>
    <w:rsid w:val="00F804F1"/>
    <w:rsid w:val="00F809E0"/>
    <w:rsid w:val="00F80E6C"/>
    <w:rsid w:val="00F80FA8"/>
    <w:rsid w:val="00F81273"/>
    <w:rsid w:val="00F812C6"/>
    <w:rsid w:val="00F81AAC"/>
    <w:rsid w:val="00F82211"/>
    <w:rsid w:val="00F82301"/>
    <w:rsid w:val="00F82471"/>
    <w:rsid w:val="00F824D5"/>
    <w:rsid w:val="00F8278C"/>
    <w:rsid w:val="00F827F5"/>
    <w:rsid w:val="00F82C2C"/>
    <w:rsid w:val="00F837B2"/>
    <w:rsid w:val="00F83892"/>
    <w:rsid w:val="00F83CA4"/>
    <w:rsid w:val="00F83E15"/>
    <w:rsid w:val="00F8402A"/>
    <w:rsid w:val="00F84442"/>
    <w:rsid w:val="00F844B5"/>
    <w:rsid w:val="00F84554"/>
    <w:rsid w:val="00F84592"/>
    <w:rsid w:val="00F849A1"/>
    <w:rsid w:val="00F84A3D"/>
    <w:rsid w:val="00F84FF3"/>
    <w:rsid w:val="00F85586"/>
    <w:rsid w:val="00F857C1"/>
    <w:rsid w:val="00F859C8"/>
    <w:rsid w:val="00F85B0B"/>
    <w:rsid w:val="00F85B17"/>
    <w:rsid w:val="00F85D87"/>
    <w:rsid w:val="00F86301"/>
    <w:rsid w:val="00F86DDC"/>
    <w:rsid w:val="00F87A6B"/>
    <w:rsid w:val="00F87AC3"/>
    <w:rsid w:val="00F87D1A"/>
    <w:rsid w:val="00F87D4C"/>
    <w:rsid w:val="00F87E46"/>
    <w:rsid w:val="00F87E9F"/>
    <w:rsid w:val="00F90398"/>
    <w:rsid w:val="00F90484"/>
    <w:rsid w:val="00F909FB"/>
    <w:rsid w:val="00F90AD8"/>
    <w:rsid w:val="00F90ADC"/>
    <w:rsid w:val="00F91097"/>
    <w:rsid w:val="00F91615"/>
    <w:rsid w:val="00F91C79"/>
    <w:rsid w:val="00F91D29"/>
    <w:rsid w:val="00F921F5"/>
    <w:rsid w:val="00F923B4"/>
    <w:rsid w:val="00F9298E"/>
    <w:rsid w:val="00F929AB"/>
    <w:rsid w:val="00F92A59"/>
    <w:rsid w:val="00F92B22"/>
    <w:rsid w:val="00F93419"/>
    <w:rsid w:val="00F9343A"/>
    <w:rsid w:val="00F94559"/>
    <w:rsid w:val="00F945E4"/>
    <w:rsid w:val="00F94C34"/>
    <w:rsid w:val="00F94C5B"/>
    <w:rsid w:val="00F94C62"/>
    <w:rsid w:val="00F94ED7"/>
    <w:rsid w:val="00F951F7"/>
    <w:rsid w:val="00F95D3D"/>
    <w:rsid w:val="00F95E61"/>
    <w:rsid w:val="00F95E6E"/>
    <w:rsid w:val="00F95F07"/>
    <w:rsid w:val="00F963AC"/>
    <w:rsid w:val="00F96A9D"/>
    <w:rsid w:val="00F96BDD"/>
    <w:rsid w:val="00F96E53"/>
    <w:rsid w:val="00F96EA7"/>
    <w:rsid w:val="00F96FE7"/>
    <w:rsid w:val="00F97383"/>
    <w:rsid w:val="00F97D45"/>
    <w:rsid w:val="00FA06EC"/>
    <w:rsid w:val="00FA08D7"/>
    <w:rsid w:val="00FA0A47"/>
    <w:rsid w:val="00FA0BCD"/>
    <w:rsid w:val="00FA0E8D"/>
    <w:rsid w:val="00FA0F12"/>
    <w:rsid w:val="00FA10D9"/>
    <w:rsid w:val="00FA12AF"/>
    <w:rsid w:val="00FA1993"/>
    <w:rsid w:val="00FA1A56"/>
    <w:rsid w:val="00FA1A86"/>
    <w:rsid w:val="00FA2291"/>
    <w:rsid w:val="00FA331D"/>
    <w:rsid w:val="00FA34C4"/>
    <w:rsid w:val="00FA3650"/>
    <w:rsid w:val="00FA3AEE"/>
    <w:rsid w:val="00FA3CB0"/>
    <w:rsid w:val="00FA5CF6"/>
    <w:rsid w:val="00FA61E2"/>
    <w:rsid w:val="00FA66D8"/>
    <w:rsid w:val="00FA68E3"/>
    <w:rsid w:val="00FA6B80"/>
    <w:rsid w:val="00FA7E82"/>
    <w:rsid w:val="00FB0811"/>
    <w:rsid w:val="00FB097E"/>
    <w:rsid w:val="00FB0A78"/>
    <w:rsid w:val="00FB0AE4"/>
    <w:rsid w:val="00FB0D29"/>
    <w:rsid w:val="00FB11A8"/>
    <w:rsid w:val="00FB1659"/>
    <w:rsid w:val="00FB19BE"/>
    <w:rsid w:val="00FB1FA7"/>
    <w:rsid w:val="00FB2083"/>
    <w:rsid w:val="00FB2304"/>
    <w:rsid w:val="00FB28A6"/>
    <w:rsid w:val="00FB2B14"/>
    <w:rsid w:val="00FB328F"/>
    <w:rsid w:val="00FB38B5"/>
    <w:rsid w:val="00FB459A"/>
    <w:rsid w:val="00FB4971"/>
    <w:rsid w:val="00FB4A59"/>
    <w:rsid w:val="00FB4CF8"/>
    <w:rsid w:val="00FB53B4"/>
    <w:rsid w:val="00FB574C"/>
    <w:rsid w:val="00FB57AF"/>
    <w:rsid w:val="00FB57B7"/>
    <w:rsid w:val="00FB5BCB"/>
    <w:rsid w:val="00FB5EC2"/>
    <w:rsid w:val="00FB6646"/>
    <w:rsid w:val="00FB6A21"/>
    <w:rsid w:val="00FB6EA6"/>
    <w:rsid w:val="00FB6F3D"/>
    <w:rsid w:val="00FB736A"/>
    <w:rsid w:val="00FB7856"/>
    <w:rsid w:val="00FB7AAB"/>
    <w:rsid w:val="00FB7C14"/>
    <w:rsid w:val="00FB7E81"/>
    <w:rsid w:val="00FC008F"/>
    <w:rsid w:val="00FC00C4"/>
    <w:rsid w:val="00FC0D09"/>
    <w:rsid w:val="00FC0E30"/>
    <w:rsid w:val="00FC1320"/>
    <w:rsid w:val="00FC1727"/>
    <w:rsid w:val="00FC1965"/>
    <w:rsid w:val="00FC22A5"/>
    <w:rsid w:val="00FC24BF"/>
    <w:rsid w:val="00FC2D25"/>
    <w:rsid w:val="00FC2DF5"/>
    <w:rsid w:val="00FC2E8B"/>
    <w:rsid w:val="00FC316B"/>
    <w:rsid w:val="00FC368D"/>
    <w:rsid w:val="00FC391E"/>
    <w:rsid w:val="00FC3CF6"/>
    <w:rsid w:val="00FC3FD1"/>
    <w:rsid w:val="00FC4547"/>
    <w:rsid w:val="00FC4749"/>
    <w:rsid w:val="00FC47D1"/>
    <w:rsid w:val="00FC48E1"/>
    <w:rsid w:val="00FC51E5"/>
    <w:rsid w:val="00FC5691"/>
    <w:rsid w:val="00FC57C7"/>
    <w:rsid w:val="00FC57D7"/>
    <w:rsid w:val="00FC58A6"/>
    <w:rsid w:val="00FC5A7D"/>
    <w:rsid w:val="00FC5BB4"/>
    <w:rsid w:val="00FC5D8E"/>
    <w:rsid w:val="00FC5EA3"/>
    <w:rsid w:val="00FC63DB"/>
    <w:rsid w:val="00FC64C7"/>
    <w:rsid w:val="00FC677B"/>
    <w:rsid w:val="00FC6ED6"/>
    <w:rsid w:val="00FC6F6B"/>
    <w:rsid w:val="00FC71C6"/>
    <w:rsid w:val="00FC72E5"/>
    <w:rsid w:val="00FC73FD"/>
    <w:rsid w:val="00FC7BD0"/>
    <w:rsid w:val="00FD01F4"/>
    <w:rsid w:val="00FD030D"/>
    <w:rsid w:val="00FD07D2"/>
    <w:rsid w:val="00FD0C59"/>
    <w:rsid w:val="00FD0E8C"/>
    <w:rsid w:val="00FD1340"/>
    <w:rsid w:val="00FD17EC"/>
    <w:rsid w:val="00FD1B28"/>
    <w:rsid w:val="00FD1E21"/>
    <w:rsid w:val="00FD1ED5"/>
    <w:rsid w:val="00FD2F42"/>
    <w:rsid w:val="00FD3A29"/>
    <w:rsid w:val="00FD485F"/>
    <w:rsid w:val="00FD4CAC"/>
    <w:rsid w:val="00FD4E5B"/>
    <w:rsid w:val="00FD4EF6"/>
    <w:rsid w:val="00FD50AA"/>
    <w:rsid w:val="00FD52E3"/>
    <w:rsid w:val="00FD57F4"/>
    <w:rsid w:val="00FD5819"/>
    <w:rsid w:val="00FD59B7"/>
    <w:rsid w:val="00FD5A5F"/>
    <w:rsid w:val="00FD5FC3"/>
    <w:rsid w:val="00FD6340"/>
    <w:rsid w:val="00FD759C"/>
    <w:rsid w:val="00FD7DCB"/>
    <w:rsid w:val="00FE01F5"/>
    <w:rsid w:val="00FE0787"/>
    <w:rsid w:val="00FE0A6B"/>
    <w:rsid w:val="00FE0BA9"/>
    <w:rsid w:val="00FE0E97"/>
    <w:rsid w:val="00FE0EB5"/>
    <w:rsid w:val="00FE10F3"/>
    <w:rsid w:val="00FE1500"/>
    <w:rsid w:val="00FE156B"/>
    <w:rsid w:val="00FE16CC"/>
    <w:rsid w:val="00FE1764"/>
    <w:rsid w:val="00FE1866"/>
    <w:rsid w:val="00FE1DAB"/>
    <w:rsid w:val="00FE2C3B"/>
    <w:rsid w:val="00FE2D45"/>
    <w:rsid w:val="00FE34A8"/>
    <w:rsid w:val="00FE36D9"/>
    <w:rsid w:val="00FE450F"/>
    <w:rsid w:val="00FE49CB"/>
    <w:rsid w:val="00FE4A11"/>
    <w:rsid w:val="00FE4A31"/>
    <w:rsid w:val="00FE4B9B"/>
    <w:rsid w:val="00FE517D"/>
    <w:rsid w:val="00FE5982"/>
    <w:rsid w:val="00FE5A2A"/>
    <w:rsid w:val="00FE5BDA"/>
    <w:rsid w:val="00FE5FF4"/>
    <w:rsid w:val="00FE603F"/>
    <w:rsid w:val="00FE63C2"/>
    <w:rsid w:val="00FE67D2"/>
    <w:rsid w:val="00FE6886"/>
    <w:rsid w:val="00FE6D97"/>
    <w:rsid w:val="00FE6DCB"/>
    <w:rsid w:val="00FE6E18"/>
    <w:rsid w:val="00FE6EAE"/>
    <w:rsid w:val="00FE7279"/>
    <w:rsid w:val="00FE76AD"/>
    <w:rsid w:val="00FF042C"/>
    <w:rsid w:val="00FF0608"/>
    <w:rsid w:val="00FF073F"/>
    <w:rsid w:val="00FF078E"/>
    <w:rsid w:val="00FF0940"/>
    <w:rsid w:val="00FF0AB7"/>
    <w:rsid w:val="00FF0BE5"/>
    <w:rsid w:val="00FF1413"/>
    <w:rsid w:val="00FF175E"/>
    <w:rsid w:val="00FF17F4"/>
    <w:rsid w:val="00FF1911"/>
    <w:rsid w:val="00FF1AFB"/>
    <w:rsid w:val="00FF1CE4"/>
    <w:rsid w:val="00FF2296"/>
    <w:rsid w:val="00FF2AF1"/>
    <w:rsid w:val="00FF2E2D"/>
    <w:rsid w:val="00FF2EB1"/>
    <w:rsid w:val="00FF2F7D"/>
    <w:rsid w:val="00FF32FF"/>
    <w:rsid w:val="00FF36A3"/>
    <w:rsid w:val="00FF3A6E"/>
    <w:rsid w:val="00FF3DBA"/>
    <w:rsid w:val="00FF4095"/>
    <w:rsid w:val="00FF4655"/>
    <w:rsid w:val="00FF46EE"/>
    <w:rsid w:val="00FF5386"/>
    <w:rsid w:val="00FF5C38"/>
    <w:rsid w:val="00FF6766"/>
    <w:rsid w:val="00FF6870"/>
    <w:rsid w:val="00FF687B"/>
    <w:rsid w:val="00FF6ED2"/>
    <w:rsid w:val="00FF7002"/>
    <w:rsid w:val="00FF7CBA"/>
    <w:rsid w:val="00FF7DE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A0602A7"/>
  <w15:docId w15:val="{9779EDBD-0B0C-4DBA-81CB-E0BEC37D7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414934"/>
    <w:pPr>
      <w:spacing w:line="480" w:lineRule="auto"/>
      <w:ind w:firstLine="567"/>
      <w:jc w:val="both"/>
    </w:pPr>
    <w:rPr>
      <w:sz w:val="24"/>
      <w:szCs w:val="24"/>
    </w:rPr>
  </w:style>
  <w:style w:type="paragraph" w:styleId="Titolo1">
    <w:name w:val="heading 1"/>
    <w:basedOn w:val="BDAbstract"/>
    <w:next w:val="Normale"/>
    <w:link w:val="Titolo1Carattere"/>
    <w:qFormat/>
    <w:rsid w:val="008D1A0F"/>
    <w:pPr>
      <w:numPr>
        <w:numId w:val="1"/>
      </w:numPr>
      <w:spacing w:before="240" w:after="0"/>
      <w:outlineLvl w:val="0"/>
    </w:pPr>
    <w:rPr>
      <w:rFonts w:ascii="Times New Roman" w:hAnsi="Times New Roman"/>
      <w:b/>
      <w:lang w:val="en-GB"/>
    </w:rPr>
  </w:style>
  <w:style w:type="paragraph" w:styleId="Titolo2">
    <w:name w:val="heading 2"/>
    <w:basedOn w:val="Normale"/>
    <w:next w:val="Normale"/>
    <w:link w:val="Titolo2Carattere"/>
    <w:unhideWhenUsed/>
    <w:qFormat/>
    <w:rsid w:val="008D1A0F"/>
    <w:pPr>
      <w:keepNext/>
      <w:keepLines/>
      <w:numPr>
        <w:ilvl w:val="1"/>
        <w:numId w:val="1"/>
      </w:numPr>
      <w:suppressAutoHyphens/>
      <w:spacing w:before="240"/>
      <w:outlineLvl w:val="1"/>
    </w:pPr>
    <w:rPr>
      <w:bCs/>
      <w:i/>
      <w:color w:val="000000"/>
      <w:lang w:val="en-GB" w:eastAsia="en-US"/>
    </w:rPr>
  </w:style>
  <w:style w:type="paragraph" w:styleId="Titolo3">
    <w:name w:val="heading 3"/>
    <w:basedOn w:val="Normale"/>
    <w:next w:val="Normale"/>
    <w:link w:val="Titolo3Carattere"/>
    <w:unhideWhenUsed/>
    <w:qFormat/>
    <w:rsid w:val="007B087E"/>
    <w:pPr>
      <w:keepNext/>
      <w:keepLines/>
      <w:numPr>
        <w:ilvl w:val="2"/>
        <w:numId w:val="1"/>
      </w:numPr>
      <w:suppressAutoHyphens/>
      <w:spacing w:before="240" w:after="480"/>
      <w:outlineLvl w:val="2"/>
    </w:pPr>
    <w:rPr>
      <w:bCs/>
      <w:i/>
      <w:color w:val="000000"/>
      <w:szCs w:val="22"/>
      <w:lang w:eastAsia="en-US"/>
    </w:rPr>
  </w:style>
  <w:style w:type="paragraph" w:styleId="Titolo4">
    <w:name w:val="heading 4"/>
    <w:basedOn w:val="Normale"/>
    <w:next w:val="Normale"/>
    <w:link w:val="Titolo4Carattere"/>
    <w:uiPriority w:val="9"/>
    <w:unhideWhenUsed/>
    <w:qFormat/>
    <w:rsid w:val="007B087E"/>
    <w:pPr>
      <w:keepNext/>
      <w:keepLines/>
      <w:numPr>
        <w:ilvl w:val="3"/>
        <w:numId w:val="1"/>
      </w:numPr>
      <w:suppressAutoHyphens/>
      <w:spacing w:before="240" w:after="480"/>
      <w:outlineLvl w:val="3"/>
    </w:pPr>
    <w:rPr>
      <w:bCs/>
      <w:iCs/>
      <w:szCs w:val="22"/>
      <w:lang w:eastAsia="en-US"/>
    </w:rPr>
  </w:style>
  <w:style w:type="paragraph" w:styleId="Titolo5">
    <w:name w:val="heading 5"/>
    <w:basedOn w:val="Normale"/>
    <w:next w:val="Normale"/>
    <w:link w:val="Titolo5Carattere"/>
    <w:uiPriority w:val="9"/>
    <w:unhideWhenUsed/>
    <w:qFormat/>
    <w:rsid w:val="007B087E"/>
    <w:pPr>
      <w:keepNext/>
      <w:keepLines/>
      <w:numPr>
        <w:ilvl w:val="4"/>
        <w:numId w:val="1"/>
      </w:numPr>
      <w:suppressAutoHyphens/>
      <w:spacing w:before="120" w:after="120"/>
      <w:outlineLvl w:val="4"/>
    </w:pPr>
    <w:rPr>
      <w:color w:val="000000"/>
      <w:szCs w:val="22"/>
      <w:lang w:eastAsia="en-US"/>
    </w:rPr>
  </w:style>
  <w:style w:type="paragraph" w:styleId="Titolo6">
    <w:name w:val="heading 6"/>
    <w:basedOn w:val="Normale"/>
    <w:next w:val="Normale"/>
    <w:link w:val="Titolo6Carattere"/>
    <w:uiPriority w:val="9"/>
    <w:semiHidden/>
    <w:unhideWhenUsed/>
    <w:qFormat/>
    <w:rsid w:val="007B087E"/>
    <w:pPr>
      <w:keepNext/>
      <w:keepLines/>
      <w:numPr>
        <w:ilvl w:val="5"/>
        <w:numId w:val="1"/>
      </w:numPr>
      <w:suppressAutoHyphens/>
      <w:spacing w:before="120" w:after="120"/>
      <w:outlineLvl w:val="5"/>
    </w:pPr>
    <w:rPr>
      <w:iCs/>
      <w:szCs w:val="22"/>
      <w:lang w:eastAsia="en-US"/>
    </w:rPr>
  </w:style>
  <w:style w:type="paragraph" w:styleId="Titolo7">
    <w:name w:val="heading 7"/>
    <w:basedOn w:val="Normale"/>
    <w:next w:val="Normale"/>
    <w:link w:val="Titolo7Carattere"/>
    <w:uiPriority w:val="9"/>
    <w:semiHidden/>
    <w:unhideWhenUsed/>
    <w:qFormat/>
    <w:rsid w:val="007B087E"/>
    <w:pPr>
      <w:keepNext/>
      <w:keepLines/>
      <w:numPr>
        <w:ilvl w:val="6"/>
        <w:numId w:val="1"/>
      </w:numPr>
      <w:suppressAutoHyphens/>
      <w:spacing w:before="200" w:after="120" w:line="360" w:lineRule="auto"/>
      <w:outlineLvl w:val="6"/>
    </w:pPr>
    <w:rPr>
      <w:rFonts w:ascii="Cambria" w:hAnsi="Cambria"/>
      <w:i/>
      <w:iCs/>
      <w:color w:val="404040"/>
      <w:sz w:val="22"/>
      <w:szCs w:val="22"/>
      <w:lang w:eastAsia="en-US"/>
    </w:rPr>
  </w:style>
  <w:style w:type="paragraph" w:styleId="Titolo8">
    <w:name w:val="heading 8"/>
    <w:basedOn w:val="Normale"/>
    <w:next w:val="Normale"/>
    <w:link w:val="Titolo8Carattere"/>
    <w:uiPriority w:val="9"/>
    <w:semiHidden/>
    <w:unhideWhenUsed/>
    <w:qFormat/>
    <w:rsid w:val="007B087E"/>
    <w:pPr>
      <w:keepNext/>
      <w:keepLines/>
      <w:numPr>
        <w:ilvl w:val="7"/>
        <w:numId w:val="1"/>
      </w:numPr>
      <w:suppressAutoHyphens/>
      <w:spacing w:before="200" w:after="120" w:line="360" w:lineRule="auto"/>
      <w:outlineLvl w:val="7"/>
    </w:pPr>
    <w:rPr>
      <w:rFonts w:ascii="Cambria" w:hAnsi="Cambria"/>
      <w:color w:val="404040"/>
      <w:sz w:val="20"/>
      <w:szCs w:val="20"/>
      <w:lang w:eastAsia="en-US"/>
    </w:rPr>
  </w:style>
  <w:style w:type="paragraph" w:styleId="Titolo9">
    <w:name w:val="heading 9"/>
    <w:basedOn w:val="Normale"/>
    <w:next w:val="Normale"/>
    <w:link w:val="Titolo9Carattere"/>
    <w:uiPriority w:val="9"/>
    <w:semiHidden/>
    <w:unhideWhenUsed/>
    <w:qFormat/>
    <w:rsid w:val="007B087E"/>
    <w:pPr>
      <w:keepNext/>
      <w:keepLines/>
      <w:numPr>
        <w:ilvl w:val="8"/>
        <w:numId w:val="1"/>
      </w:numPr>
      <w:suppressAutoHyphens/>
      <w:spacing w:before="200" w:after="120" w:line="360" w:lineRule="auto"/>
      <w:outlineLvl w:val="8"/>
    </w:pPr>
    <w:rPr>
      <w:rFonts w:ascii="Cambria" w:hAnsi="Cambria"/>
      <w:i/>
      <w:iCs/>
      <w:color w:val="404040"/>
      <w:sz w:val="20"/>
      <w:szCs w:val="20"/>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BDAbstract">
    <w:name w:val="BD_Abstract"/>
    <w:basedOn w:val="Normale"/>
    <w:next w:val="Normale"/>
    <w:pPr>
      <w:spacing w:before="360" w:after="360"/>
    </w:pPr>
    <w:rPr>
      <w:rFonts w:ascii="Times" w:hAnsi="Times"/>
      <w:szCs w:val="20"/>
      <w:lang w:val="en-US" w:eastAsia="en-US"/>
    </w:rPr>
  </w:style>
  <w:style w:type="character" w:customStyle="1" w:styleId="Titolo1Carattere">
    <w:name w:val="Titolo 1 Carattere"/>
    <w:basedOn w:val="Carpredefinitoparagrafo"/>
    <w:link w:val="Titolo1"/>
    <w:rsid w:val="008D1A0F"/>
    <w:rPr>
      <w:b/>
      <w:sz w:val="24"/>
      <w:lang w:val="en-GB" w:eastAsia="en-US"/>
    </w:rPr>
  </w:style>
  <w:style w:type="character" w:customStyle="1" w:styleId="Titolo2Carattere">
    <w:name w:val="Titolo 2 Carattere"/>
    <w:basedOn w:val="Carpredefinitoparagrafo"/>
    <w:link w:val="Titolo2"/>
    <w:rsid w:val="008D1A0F"/>
    <w:rPr>
      <w:bCs/>
      <w:i/>
      <w:color w:val="000000"/>
      <w:sz w:val="24"/>
      <w:szCs w:val="24"/>
      <w:lang w:val="en-GB" w:eastAsia="en-US"/>
    </w:rPr>
  </w:style>
  <w:style w:type="character" w:customStyle="1" w:styleId="Titolo3Carattere">
    <w:name w:val="Titolo 3 Carattere"/>
    <w:basedOn w:val="Carpredefinitoparagrafo"/>
    <w:link w:val="Titolo3"/>
    <w:rsid w:val="007B087E"/>
    <w:rPr>
      <w:bCs/>
      <w:i/>
      <w:color w:val="000000"/>
      <w:sz w:val="24"/>
      <w:szCs w:val="22"/>
      <w:lang w:eastAsia="en-US"/>
    </w:rPr>
  </w:style>
  <w:style w:type="character" w:customStyle="1" w:styleId="Titolo4Carattere">
    <w:name w:val="Titolo 4 Carattere"/>
    <w:basedOn w:val="Carpredefinitoparagrafo"/>
    <w:link w:val="Titolo4"/>
    <w:uiPriority w:val="9"/>
    <w:rsid w:val="007B087E"/>
    <w:rPr>
      <w:bCs/>
      <w:iCs/>
      <w:sz w:val="24"/>
      <w:szCs w:val="22"/>
      <w:lang w:eastAsia="en-US"/>
    </w:rPr>
  </w:style>
  <w:style w:type="character" w:customStyle="1" w:styleId="Titolo5Carattere">
    <w:name w:val="Titolo 5 Carattere"/>
    <w:basedOn w:val="Carpredefinitoparagrafo"/>
    <w:link w:val="Titolo5"/>
    <w:uiPriority w:val="9"/>
    <w:rsid w:val="007B087E"/>
    <w:rPr>
      <w:color w:val="000000"/>
      <w:sz w:val="24"/>
      <w:szCs w:val="22"/>
      <w:lang w:eastAsia="en-US"/>
    </w:rPr>
  </w:style>
  <w:style w:type="character" w:customStyle="1" w:styleId="Titolo6Carattere">
    <w:name w:val="Titolo 6 Carattere"/>
    <w:basedOn w:val="Carpredefinitoparagrafo"/>
    <w:link w:val="Titolo6"/>
    <w:uiPriority w:val="9"/>
    <w:semiHidden/>
    <w:rsid w:val="007B087E"/>
    <w:rPr>
      <w:iCs/>
      <w:sz w:val="24"/>
      <w:szCs w:val="22"/>
      <w:lang w:eastAsia="en-US"/>
    </w:rPr>
  </w:style>
  <w:style w:type="character" w:customStyle="1" w:styleId="Titolo7Carattere">
    <w:name w:val="Titolo 7 Carattere"/>
    <w:basedOn w:val="Carpredefinitoparagrafo"/>
    <w:link w:val="Titolo7"/>
    <w:uiPriority w:val="9"/>
    <w:semiHidden/>
    <w:rsid w:val="007B087E"/>
    <w:rPr>
      <w:rFonts w:ascii="Cambria" w:hAnsi="Cambria"/>
      <w:i/>
      <w:iCs/>
      <w:color w:val="404040"/>
      <w:sz w:val="22"/>
      <w:szCs w:val="22"/>
      <w:lang w:eastAsia="en-US"/>
    </w:rPr>
  </w:style>
  <w:style w:type="character" w:customStyle="1" w:styleId="Titolo8Carattere">
    <w:name w:val="Titolo 8 Carattere"/>
    <w:basedOn w:val="Carpredefinitoparagrafo"/>
    <w:link w:val="Titolo8"/>
    <w:uiPriority w:val="9"/>
    <w:semiHidden/>
    <w:rsid w:val="007B087E"/>
    <w:rPr>
      <w:rFonts w:ascii="Cambria" w:hAnsi="Cambria"/>
      <w:color w:val="404040"/>
      <w:lang w:eastAsia="en-US"/>
    </w:rPr>
  </w:style>
  <w:style w:type="character" w:customStyle="1" w:styleId="Titolo9Carattere">
    <w:name w:val="Titolo 9 Carattere"/>
    <w:basedOn w:val="Carpredefinitoparagrafo"/>
    <w:link w:val="Titolo9"/>
    <w:uiPriority w:val="9"/>
    <w:semiHidden/>
    <w:rsid w:val="007B087E"/>
    <w:rPr>
      <w:rFonts w:ascii="Cambria" w:hAnsi="Cambria"/>
      <w:i/>
      <w:iCs/>
      <w:color w:val="404040"/>
      <w:lang w:eastAsia="en-US"/>
    </w:rPr>
  </w:style>
  <w:style w:type="paragraph" w:customStyle="1" w:styleId="BATitle">
    <w:name w:val="BA_Title"/>
    <w:basedOn w:val="Normale"/>
    <w:next w:val="Normale"/>
    <w:pPr>
      <w:spacing w:before="720" w:after="360"/>
      <w:jc w:val="center"/>
    </w:pPr>
    <w:rPr>
      <w:sz w:val="44"/>
      <w:szCs w:val="20"/>
      <w:lang w:val="en-US" w:eastAsia="en-US"/>
    </w:rPr>
  </w:style>
  <w:style w:type="paragraph" w:customStyle="1" w:styleId="BBAuthorName">
    <w:name w:val="BB_Author_Name"/>
    <w:basedOn w:val="Normale"/>
    <w:next w:val="Normale"/>
    <w:pPr>
      <w:spacing w:after="240"/>
      <w:jc w:val="center"/>
    </w:pPr>
    <w:rPr>
      <w:rFonts w:ascii="Times" w:hAnsi="Times"/>
      <w:i/>
      <w:szCs w:val="20"/>
      <w:lang w:val="en-US" w:eastAsia="en-US"/>
    </w:rPr>
  </w:style>
  <w:style w:type="paragraph" w:customStyle="1" w:styleId="BCAuthorAddress">
    <w:name w:val="BC_Author_Address"/>
    <w:basedOn w:val="Normale"/>
    <w:next w:val="Normale"/>
    <w:pPr>
      <w:spacing w:after="240"/>
      <w:jc w:val="center"/>
    </w:pPr>
    <w:rPr>
      <w:rFonts w:ascii="Times" w:hAnsi="Times"/>
      <w:szCs w:val="20"/>
      <w:lang w:val="en-US" w:eastAsia="en-US"/>
    </w:rPr>
  </w:style>
  <w:style w:type="paragraph" w:customStyle="1" w:styleId="BIEmailAddress">
    <w:name w:val="BI_Email_Address"/>
    <w:basedOn w:val="Normale"/>
    <w:next w:val="AIReceivedDate"/>
    <w:pPr>
      <w:spacing w:after="200"/>
    </w:pPr>
    <w:rPr>
      <w:rFonts w:ascii="Times" w:hAnsi="Times"/>
      <w:szCs w:val="20"/>
      <w:lang w:val="en-US" w:eastAsia="en-US"/>
    </w:rPr>
  </w:style>
  <w:style w:type="paragraph" w:customStyle="1" w:styleId="AIReceivedDate">
    <w:name w:val="AI_Received_Date"/>
    <w:basedOn w:val="Normale"/>
    <w:next w:val="Normale"/>
    <w:pPr>
      <w:spacing w:after="240"/>
    </w:pPr>
    <w:rPr>
      <w:rFonts w:ascii="Times" w:hAnsi="Times"/>
      <w:b/>
      <w:szCs w:val="20"/>
      <w:lang w:val="en-US" w:eastAsia="en-US"/>
    </w:rPr>
  </w:style>
  <w:style w:type="paragraph" w:customStyle="1" w:styleId="FACorrespondingAuthorFootnote">
    <w:name w:val="FA_Corresponding_Author_Footnote"/>
    <w:basedOn w:val="Normale"/>
    <w:next w:val="Normale"/>
    <w:pPr>
      <w:spacing w:after="200"/>
    </w:pPr>
    <w:rPr>
      <w:rFonts w:ascii="Times" w:hAnsi="Times"/>
      <w:szCs w:val="20"/>
      <w:lang w:val="en-US" w:eastAsia="en-US"/>
    </w:rPr>
  </w:style>
  <w:style w:type="paragraph" w:customStyle="1" w:styleId="BGKeywords">
    <w:name w:val="BG_Keywords"/>
    <w:basedOn w:val="Normale"/>
    <w:pPr>
      <w:spacing w:after="200"/>
    </w:pPr>
    <w:rPr>
      <w:rFonts w:ascii="Times" w:hAnsi="Times"/>
      <w:szCs w:val="20"/>
      <w:lang w:val="en-US" w:eastAsia="en-US"/>
    </w:rPr>
  </w:style>
  <w:style w:type="paragraph" w:customStyle="1" w:styleId="TAMainText">
    <w:name w:val="TA_Main_Text"/>
    <w:basedOn w:val="Normale"/>
    <w:pPr>
      <w:ind w:firstLine="202"/>
    </w:pPr>
    <w:rPr>
      <w:rFonts w:ascii="Times" w:hAnsi="Times"/>
      <w:szCs w:val="20"/>
      <w:lang w:val="en-US" w:eastAsia="en-US"/>
    </w:rPr>
  </w:style>
  <w:style w:type="paragraph" w:customStyle="1" w:styleId="AFTitleRunningHead">
    <w:name w:val="AF_Title_Running_Head"/>
    <w:basedOn w:val="Normale"/>
    <w:next w:val="Normale"/>
    <w:pPr>
      <w:spacing w:after="200"/>
    </w:pPr>
    <w:rPr>
      <w:rFonts w:ascii="Times" w:hAnsi="Times"/>
      <w:szCs w:val="20"/>
      <w:lang w:val="en-US" w:eastAsia="en-US"/>
    </w:rPr>
  </w:style>
  <w:style w:type="paragraph" w:customStyle="1" w:styleId="VAFigureCaption">
    <w:name w:val="VA_Figure_Caption"/>
    <w:basedOn w:val="Normale"/>
    <w:next w:val="Normale"/>
    <w:pPr>
      <w:spacing w:after="200"/>
    </w:pPr>
    <w:rPr>
      <w:rFonts w:ascii="Times" w:hAnsi="Times"/>
      <w:szCs w:val="20"/>
      <w:lang w:val="en-US" w:eastAsia="en-US"/>
    </w:rPr>
  </w:style>
  <w:style w:type="paragraph" w:customStyle="1" w:styleId="VDTableTitle">
    <w:name w:val="VD_Table_Title"/>
    <w:basedOn w:val="Normale"/>
    <w:next w:val="Normale"/>
    <w:pPr>
      <w:spacing w:after="200"/>
    </w:pPr>
    <w:rPr>
      <w:rFonts w:ascii="Times" w:hAnsi="Times"/>
      <w:szCs w:val="20"/>
      <w:lang w:val="en-US" w:eastAsia="en-US"/>
    </w:rPr>
  </w:style>
  <w:style w:type="paragraph" w:customStyle="1" w:styleId="TCTableBody">
    <w:name w:val="TC_Table_Body"/>
    <w:basedOn w:val="Normale"/>
    <w:pPr>
      <w:spacing w:after="200"/>
    </w:pPr>
    <w:rPr>
      <w:rFonts w:ascii="Times" w:hAnsi="Times"/>
      <w:szCs w:val="20"/>
      <w:lang w:val="en-US" w:eastAsia="en-US"/>
    </w:rPr>
  </w:style>
  <w:style w:type="paragraph" w:customStyle="1" w:styleId="Corpodeltesto1">
    <w:name w:val="Corpo del testo1"/>
    <w:basedOn w:val="Normale"/>
    <w:rsid w:val="004E73A6"/>
    <w:pPr>
      <w:autoSpaceDE w:val="0"/>
      <w:autoSpaceDN w:val="0"/>
      <w:adjustRightInd w:val="0"/>
    </w:pPr>
    <w:rPr>
      <w:szCs w:val="20"/>
      <w:lang w:val="en-GB"/>
    </w:rPr>
  </w:style>
  <w:style w:type="character" w:styleId="Collegamentoipertestuale">
    <w:name w:val="Hyperlink"/>
    <w:uiPriority w:val="99"/>
    <w:rsid w:val="00577FA9"/>
    <w:rPr>
      <w:color w:val="0000FF"/>
      <w:u w:val="single"/>
    </w:rPr>
  </w:style>
  <w:style w:type="paragraph" w:customStyle="1" w:styleId="BHBriefs">
    <w:name w:val="BH_Briefs"/>
    <w:basedOn w:val="Normale"/>
    <w:rsid w:val="005510A3"/>
    <w:pPr>
      <w:spacing w:after="200"/>
    </w:pPr>
    <w:rPr>
      <w:rFonts w:ascii="Times" w:hAnsi="Times"/>
      <w:szCs w:val="20"/>
      <w:lang w:val="en-US" w:eastAsia="en-US"/>
    </w:rPr>
  </w:style>
  <w:style w:type="paragraph" w:styleId="Pidipagina">
    <w:name w:val="footer"/>
    <w:basedOn w:val="Normale"/>
    <w:link w:val="PidipaginaCarattere"/>
    <w:uiPriority w:val="99"/>
    <w:rsid w:val="00942B52"/>
    <w:pPr>
      <w:tabs>
        <w:tab w:val="center" w:pos="4819"/>
        <w:tab w:val="right" w:pos="9638"/>
      </w:tabs>
    </w:pPr>
  </w:style>
  <w:style w:type="character" w:customStyle="1" w:styleId="PidipaginaCarattere">
    <w:name w:val="Piè di pagina Carattere"/>
    <w:basedOn w:val="Carpredefinitoparagrafo"/>
    <w:link w:val="Pidipagina"/>
    <w:uiPriority w:val="99"/>
    <w:rsid w:val="00886E3E"/>
    <w:rPr>
      <w:sz w:val="24"/>
      <w:szCs w:val="24"/>
    </w:rPr>
  </w:style>
  <w:style w:type="character" w:styleId="Numeropagina">
    <w:name w:val="page number"/>
    <w:basedOn w:val="Carpredefinitoparagrafo"/>
    <w:rsid w:val="00942B52"/>
  </w:style>
  <w:style w:type="paragraph" w:styleId="Testonotaapidipagina">
    <w:name w:val="footnote text"/>
    <w:basedOn w:val="Normale"/>
    <w:link w:val="TestonotaapidipaginaCarattere"/>
    <w:semiHidden/>
    <w:rsid w:val="0070197C"/>
    <w:rPr>
      <w:sz w:val="20"/>
      <w:szCs w:val="20"/>
    </w:rPr>
  </w:style>
  <w:style w:type="character" w:customStyle="1" w:styleId="TestonotaapidipaginaCarattere">
    <w:name w:val="Testo nota a piè di pagina Carattere"/>
    <w:basedOn w:val="Carpredefinitoparagrafo"/>
    <w:link w:val="Testonotaapidipagina"/>
    <w:semiHidden/>
    <w:rsid w:val="00CE4FDA"/>
  </w:style>
  <w:style w:type="character" w:styleId="Rimandonotaapidipagina">
    <w:name w:val="footnote reference"/>
    <w:semiHidden/>
    <w:rsid w:val="0070197C"/>
    <w:rPr>
      <w:vertAlign w:val="superscript"/>
    </w:rPr>
  </w:style>
  <w:style w:type="paragraph" w:customStyle="1" w:styleId="CorpodelTestGrICU2008">
    <w:name w:val="Corpo del Test GrICU 2008"/>
    <w:basedOn w:val="Normale"/>
    <w:rsid w:val="00BE30CA"/>
    <w:pPr>
      <w:widowControl w:val="0"/>
      <w:autoSpaceDE w:val="0"/>
      <w:autoSpaceDN w:val="0"/>
      <w:adjustRightInd w:val="0"/>
      <w:spacing w:after="40"/>
    </w:pPr>
    <w:rPr>
      <w:rFonts w:ascii="Tahoma" w:hAnsi="Tahoma"/>
      <w:sz w:val="20"/>
      <w:szCs w:val="20"/>
      <w:lang w:val="en-US" w:eastAsia="en-US"/>
    </w:rPr>
  </w:style>
  <w:style w:type="paragraph" w:styleId="Mappadocumento">
    <w:name w:val="Document Map"/>
    <w:basedOn w:val="Normale"/>
    <w:link w:val="MappadocumentoCarattere"/>
    <w:semiHidden/>
    <w:rsid w:val="00747946"/>
    <w:pPr>
      <w:shd w:val="clear" w:color="auto" w:fill="000080"/>
    </w:pPr>
    <w:rPr>
      <w:rFonts w:ascii="Tahoma" w:hAnsi="Tahoma" w:cs="Tahoma"/>
      <w:sz w:val="20"/>
      <w:szCs w:val="20"/>
    </w:rPr>
  </w:style>
  <w:style w:type="character" w:customStyle="1" w:styleId="MappadocumentoCarattere">
    <w:name w:val="Mappa documento Carattere"/>
    <w:basedOn w:val="Carpredefinitoparagrafo"/>
    <w:link w:val="Mappadocumento"/>
    <w:semiHidden/>
    <w:rsid w:val="00CE4FDA"/>
    <w:rPr>
      <w:rFonts w:ascii="Tahoma" w:hAnsi="Tahoma" w:cs="Tahoma"/>
      <w:shd w:val="clear" w:color="auto" w:fill="000080"/>
    </w:rPr>
  </w:style>
  <w:style w:type="character" w:customStyle="1" w:styleId="txtboldonly1">
    <w:name w:val="txtboldonly1"/>
    <w:rsid w:val="00D975D8"/>
    <w:rPr>
      <w:b/>
      <w:bCs/>
    </w:rPr>
  </w:style>
  <w:style w:type="character" w:styleId="Numeroriga">
    <w:name w:val="line number"/>
    <w:basedOn w:val="Carpredefinitoparagrafo"/>
    <w:rsid w:val="00A05790"/>
  </w:style>
  <w:style w:type="paragraph" w:customStyle="1" w:styleId="Default">
    <w:name w:val="Default"/>
    <w:rsid w:val="00C46EB9"/>
    <w:pPr>
      <w:autoSpaceDE w:val="0"/>
      <w:autoSpaceDN w:val="0"/>
      <w:adjustRightInd w:val="0"/>
    </w:pPr>
    <w:rPr>
      <w:rFonts w:eastAsia="Calibri"/>
      <w:color w:val="000000"/>
      <w:sz w:val="24"/>
      <w:szCs w:val="24"/>
      <w:lang w:eastAsia="en-US"/>
    </w:rPr>
  </w:style>
  <w:style w:type="paragraph" w:styleId="Intestazione">
    <w:name w:val="header"/>
    <w:basedOn w:val="Normale"/>
    <w:link w:val="IntestazioneCarattere"/>
    <w:rsid w:val="00572956"/>
    <w:pPr>
      <w:tabs>
        <w:tab w:val="center" w:pos="4819"/>
        <w:tab w:val="right" w:pos="9638"/>
      </w:tabs>
    </w:pPr>
    <w:rPr>
      <w:lang w:val="x-none" w:eastAsia="x-none"/>
    </w:rPr>
  </w:style>
  <w:style w:type="character" w:customStyle="1" w:styleId="IntestazioneCarattere">
    <w:name w:val="Intestazione Carattere"/>
    <w:link w:val="Intestazione"/>
    <w:rsid w:val="00572956"/>
    <w:rPr>
      <w:sz w:val="24"/>
      <w:szCs w:val="24"/>
    </w:rPr>
  </w:style>
  <w:style w:type="character" w:styleId="Rimandocommento">
    <w:name w:val="annotation reference"/>
    <w:uiPriority w:val="99"/>
    <w:rsid w:val="00AB5FA5"/>
    <w:rPr>
      <w:sz w:val="16"/>
      <w:szCs w:val="16"/>
    </w:rPr>
  </w:style>
  <w:style w:type="paragraph" w:styleId="Testocommento">
    <w:name w:val="annotation text"/>
    <w:basedOn w:val="Normale"/>
    <w:link w:val="TestocommentoCarattere"/>
    <w:uiPriority w:val="99"/>
    <w:rsid w:val="00AB5FA5"/>
    <w:rPr>
      <w:sz w:val="20"/>
      <w:szCs w:val="20"/>
      <w:lang w:val="en-GB" w:eastAsia="en-US"/>
    </w:rPr>
  </w:style>
  <w:style w:type="character" w:customStyle="1" w:styleId="TestocommentoCarattere">
    <w:name w:val="Testo commento Carattere"/>
    <w:link w:val="Testocommento"/>
    <w:uiPriority w:val="99"/>
    <w:rsid w:val="00AB5FA5"/>
    <w:rPr>
      <w:lang w:val="en-GB" w:eastAsia="en-US"/>
    </w:rPr>
  </w:style>
  <w:style w:type="paragraph" w:styleId="Testofumetto">
    <w:name w:val="Balloon Text"/>
    <w:basedOn w:val="Normale"/>
    <w:link w:val="TestofumettoCarattere"/>
    <w:uiPriority w:val="99"/>
    <w:rsid w:val="00AB5FA5"/>
    <w:rPr>
      <w:rFonts w:ascii="Tahoma" w:hAnsi="Tahoma"/>
      <w:sz w:val="16"/>
      <w:szCs w:val="16"/>
      <w:lang w:val="x-none" w:eastAsia="x-none"/>
    </w:rPr>
  </w:style>
  <w:style w:type="character" w:customStyle="1" w:styleId="TestofumettoCarattere">
    <w:name w:val="Testo fumetto Carattere"/>
    <w:link w:val="Testofumetto"/>
    <w:uiPriority w:val="99"/>
    <w:rsid w:val="00AB5FA5"/>
    <w:rPr>
      <w:rFonts w:ascii="Tahoma" w:hAnsi="Tahoma" w:cs="Tahoma"/>
      <w:sz w:val="16"/>
      <w:szCs w:val="16"/>
    </w:rPr>
  </w:style>
  <w:style w:type="paragraph" w:styleId="Didascalia">
    <w:name w:val="caption"/>
    <w:basedOn w:val="TAMainText"/>
    <w:next w:val="Normale"/>
    <w:uiPriority w:val="35"/>
    <w:unhideWhenUsed/>
    <w:qFormat/>
    <w:rsid w:val="00A662DF"/>
    <w:pPr>
      <w:spacing w:after="240"/>
      <w:ind w:firstLine="204"/>
      <w:jc w:val="center"/>
    </w:pPr>
    <w:rPr>
      <w:rFonts w:ascii="Times New Roman" w:hAnsi="Times New Roman"/>
    </w:rPr>
  </w:style>
  <w:style w:type="paragraph" w:styleId="Paragrafoelenco">
    <w:name w:val="List Paragraph"/>
    <w:basedOn w:val="Normale"/>
    <w:uiPriority w:val="34"/>
    <w:qFormat/>
    <w:rsid w:val="00F82211"/>
    <w:pPr>
      <w:spacing w:after="200" w:line="276" w:lineRule="auto"/>
      <w:ind w:left="720"/>
      <w:contextualSpacing/>
    </w:pPr>
    <w:rPr>
      <w:rFonts w:ascii="Calibri" w:eastAsia="Calibri" w:hAnsi="Calibri"/>
      <w:sz w:val="22"/>
      <w:szCs w:val="22"/>
      <w:lang w:eastAsia="en-US"/>
    </w:rPr>
  </w:style>
  <w:style w:type="table" w:styleId="Grigliatabella">
    <w:name w:val="Table Grid"/>
    <w:basedOn w:val="Tabellanormale"/>
    <w:uiPriority w:val="39"/>
    <w:rsid w:val="0088144E"/>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1515AF"/>
  </w:style>
  <w:style w:type="paragraph" w:styleId="Soggettocommento">
    <w:name w:val="annotation subject"/>
    <w:basedOn w:val="Testocommento"/>
    <w:next w:val="Testocommento"/>
    <w:link w:val="SoggettocommentoCarattere"/>
    <w:uiPriority w:val="99"/>
    <w:rsid w:val="0082153B"/>
    <w:pPr>
      <w:jc w:val="left"/>
    </w:pPr>
    <w:rPr>
      <w:b/>
      <w:bCs/>
    </w:rPr>
  </w:style>
  <w:style w:type="character" w:customStyle="1" w:styleId="SoggettocommentoCarattere">
    <w:name w:val="Soggetto commento Carattere"/>
    <w:link w:val="Soggettocommento"/>
    <w:uiPriority w:val="99"/>
    <w:rsid w:val="0082153B"/>
    <w:rPr>
      <w:b/>
      <w:bCs/>
      <w:lang w:val="en-GB" w:eastAsia="en-US"/>
    </w:rPr>
  </w:style>
  <w:style w:type="paragraph" w:styleId="NormaleWeb">
    <w:name w:val="Normal (Web)"/>
    <w:basedOn w:val="Normale"/>
    <w:uiPriority w:val="99"/>
    <w:unhideWhenUsed/>
    <w:rsid w:val="00976E38"/>
    <w:pPr>
      <w:spacing w:before="100" w:beforeAutospacing="1" w:after="100" w:afterAutospacing="1"/>
    </w:pPr>
    <w:rPr>
      <w:lang w:val="en-US" w:eastAsia="en-US"/>
    </w:rPr>
  </w:style>
  <w:style w:type="paragraph" w:styleId="Revisione">
    <w:name w:val="Revision"/>
    <w:hidden/>
    <w:uiPriority w:val="99"/>
    <w:semiHidden/>
    <w:rsid w:val="00DC3D9B"/>
    <w:rPr>
      <w:sz w:val="24"/>
      <w:szCs w:val="24"/>
    </w:rPr>
  </w:style>
  <w:style w:type="character" w:styleId="Testosegnaposto">
    <w:name w:val="Placeholder Text"/>
    <w:basedOn w:val="Carpredefinitoparagrafo"/>
    <w:uiPriority w:val="99"/>
    <w:semiHidden/>
    <w:rsid w:val="00583609"/>
    <w:rPr>
      <w:color w:val="808080"/>
    </w:rPr>
  </w:style>
  <w:style w:type="character" w:styleId="Enfasigrassetto">
    <w:name w:val="Strong"/>
    <w:basedOn w:val="Carpredefinitoparagrafo"/>
    <w:uiPriority w:val="22"/>
    <w:qFormat/>
    <w:rsid w:val="005A4983"/>
    <w:rPr>
      <w:b/>
      <w:bCs/>
    </w:rPr>
  </w:style>
  <w:style w:type="character" w:customStyle="1" w:styleId="doi-field">
    <w:name w:val="doi-field"/>
    <w:basedOn w:val="Carpredefinitoparagrafo"/>
    <w:rsid w:val="00FA331D"/>
  </w:style>
  <w:style w:type="character" w:styleId="Collegamentovisitato">
    <w:name w:val="FollowedHyperlink"/>
    <w:basedOn w:val="Carpredefinitoparagrafo"/>
    <w:rsid w:val="002C573E"/>
    <w:rPr>
      <w:color w:val="954F72" w:themeColor="followedHyperlink"/>
      <w:u w:val="single"/>
    </w:rPr>
  </w:style>
  <w:style w:type="paragraph" w:styleId="Titolo">
    <w:name w:val="Title"/>
    <w:basedOn w:val="Normale"/>
    <w:next w:val="Normale"/>
    <w:link w:val="TitoloCarattere"/>
    <w:uiPriority w:val="10"/>
    <w:qFormat/>
    <w:rsid w:val="00EA651B"/>
    <w:pPr>
      <w:spacing w:after="120"/>
      <w:contextualSpacing/>
      <w:jc w:val="center"/>
    </w:pPr>
    <w:rPr>
      <w:rFonts w:eastAsiaTheme="majorEastAsia"/>
      <w:b/>
      <w:spacing w:val="-10"/>
      <w:kern w:val="28"/>
      <w:sz w:val="36"/>
      <w:szCs w:val="56"/>
      <w:lang w:val="en-GB"/>
    </w:rPr>
  </w:style>
  <w:style w:type="character" w:customStyle="1" w:styleId="TitoloCarattere">
    <w:name w:val="Titolo Carattere"/>
    <w:basedOn w:val="Carpredefinitoparagrafo"/>
    <w:link w:val="Titolo"/>
    <w:uiPriority w:val="10"/>
    <w:rsid w:val="00EA651B"/>
    <w:rPr>
      <w:rFonts w:eastAsiaTheme="majorEastAsia"/>
      <w:b/>
      <w:spacing w:val="-10"/>
      <w:kern w:val="28"/>
      <w:sz w:val="36"/>
      <w:szCs w:val="56"/>
      <w:lang w:val="en-GB"/>
    </w:rPr>
  </w:style>
  <w:style w:type="character" w:styleId="Enfasicorsivo">
    <w:name w:val="Emphasis"/>
    <w:basedOn w:val="Carpredefinitoparagrafo"/>
    <w:uiPriority w:val="20"/>
    <w:qFormat/>
    <w:rsid w:val="008B4619"/>
    <w:rPr>
      <w:i/>
      <w:iCs/>
    </w:rPr>
  </w:style>
  <w:style w:type="character" w:customStyle="1" w:styleId="slug-doi">
    <w:name w:val="slug-doi"/>
    <w:basedOn w:val="Carpredefinitoparagrafo"/>
    <w:rsid w:val="00CC6400"/>
  </w:style>
  <w:style w:type="paragraph" w:customStyle="1" w:styleId="didascaliajust">
    <w:name w:val="didascalia just"/>
    <w:basedOn w:val="Normale"/>
    <w:qFormat/>
    <w:rsid w:val="00CE4FDA"/>
    <w:pPr>
      <w:suppressAutoHyphens/>
      <w:autoSpaceDE w:val="0"/>
      <w:autoSpaceDN w:val="0"/>
      <w:spacing w:after="240" w:line="269" w:lineRule="auto"/>
      <w:ind w:firstLine="0"/>
    </w:pPr>
    <w:rPr>
      <w:spacing w:val="-3"/>
      <w:sz w:val="22"/>
      <w:szCs w:val="22"/>
      <w:lang w:eastAsia="en-US"/>
    </w:rPr>
  </w:style>
  <w:style w:type="paragraph" w:customStyle="1" w:styleId="reference">
    <w:name w:val="reference"/>
    <w:basedOn w:val="Normale"/>
    <w:rsid w:val="00CE4FDA"/>
    <w:pPr>
      <w:numPr>
        <w:numId w:val="2"/>
      </w:numPr>
      <w:tabs>
        <w:tab w:val="left" w:pos="-437"/>
        <w:tab w:val="num" w:pos="284"/>
      </w:tabs>
      <w:suppressAutoHyphens/>
      <w:autoSpaceDE w:val="0"/>
      <w:autoSpaceDN w:val="0"/>
      <w:spacing w:after="120" w:line="240" w:lineRule="auto"/>
      <w:ind w:left="284" w:hanging="295"/>
    </w:pPr>
    <w:rPr>
      <w:spacing w:val="-3"/>
      <w:sz w:val="22"/>
      <w:szCs w:val="22"/>
      <w:lang w:val="en-GB" w:eastAsia="en-US"/>
    </w:rPr>
  </w:style>
  <w:style w:type="character" w:customStyle="1" w:styleId="tlid-translation">
    <w:name w:val="tlid-translation"/>
    <w:basedOn w:val="Carpredefinitoparagrafo"/>
    <w:rsid w:val="00CE4FDA"/>
  </w:style>
  <w:style w:type="paragraph" w:customStyle="1" w:styleId="didascaliacenter">
    <w:name w:val="didascalia center"/>
    <w:basedOn w:val="Normale"/>
    <w:qFormat/>
    <w:rsid w:val="00CE4FDA"/>
    <w:pPr>
      <w:suppressAutoHyphens/>
      <w:autoSpaceDE w:val="0"/>
      <w:autoSpaceDN w:val="0"/>
      <w:spacing w:after="240" w:line="269" w:lineRule="auto"/>
      <w:ind w:firstLine="0"/>
      <w:jc w:val="center"/>
    </w:pPr>
    <w:rPr>
      <w:spacing w:val="-3"/>
      <w:sz w:val="22"/>
      <w:szCs w:val="22"/>
      <w:lang w:val="en-GB" w:eastAsia="en-US"/>
    </w:rPr>
  </w:style>
  <w:style w:type="paragraph" w:styleId="Indicedellefigure">
    <w:name w:val="table of figures"/>
    <w:basedOn w:val="Normale"/>
    <w:next w:val="Normale"/>
    <w:uiPriority w:val="99"/>
    <w:unhideWhenUsed/>
    <w:rsid w:val="00CE4FDA"/>
    <w:pPr>
      <w:spacing w:line="269" w:lineRule="auto"/>
      <w:ind w:firstLine="425"/>
    </w:pPr>
    <w:rPr>
      <w:sz w:val="22"/>
      <w:szCs w:val="22"/>
    </w:rPr>
  </w:style>
  <w:style w:type="paragraph" w:styleId="Titolosommario">
    <w:name w:val="TOC Heading"/>
    <w:basedOn w:val="Titolo1"/>
    <w:next w:val="Normale"/>
    <w:uiPriority w:val="39"/>
    <w:unhideWhenUsed/>
    <w:qFormat/>
    <w:rsid w:val="00CE4FDA"/>
    <w:pPr>
      <w:keepNext/>
      <w:keepLines/>
      <w:numPr>
        <w:numId w:val="0"/>
      </w:numPr>
      <w:spacing w:line="259" w:lineRule="auto"/>
      <w:jc w:val="left"/>
      <w:outlineLvl w:val="9"/>
    </w:pPr>
    <w:rPr>
      <w:rFonts w:asciiTheme="majorHAnsi" w:eastAsiaTheme="majorEastAsia" w:hAnsiTheme="majorHAnsi" w:cstheme="majorBidi"/>
      <w:b w:val="0"/>
      <w:color w:val="2E74B5" w:themeColor="accent1" w:themeShade="BF"/>
      <w:sz w:val="32"/>
      <w:szCs w:val="32"/>
      <w:lang w:eastAsia="en-GB"/>
    </w:rPr>
  </w:style>
  <w:style w:type="paragraph" w:styleId="Sommario1">
    <w:name w:val="toc 1"/>
    <w:basedOn w:val="Normale"/>
    <w:next w:val="Normale"/>
    <w:autoRedefine/>
    <w:uiPriority w:val="39"/>
    <w:unhideWhenUsed/>
    <w:rsid w:val="00CE4FDA"/>
    <w:pPr>
      <w:spacing w:after="100" w:line="269" w:lineRule="auto"/>
      <w:ind w:firstLine="425"/>
    </w:pPr>
    <w:rPr>
      <w:sz w:val="22"/>
      <w:szCs w:val="22"/>
    </w:rPr>
  </w:style>
  <w:style w:type="paragraph" w:styleId="Sommario2">
    <w:name w:val="toc 2"/>
    <w:basedOn w:val="Normale"/>
    <w:next w:val="Normale"/>
    <w:autoRedefine/>
    <w:uiPriority w:val="39"/>
    <w:unhideWhenUsed/>
    <w:rsid w:val="00CE4FDA"/>
    <w:pPr>
      <w:spacing w:after="100" w:line="269" w:lineRule="auto"/>
      <w:ind w:left="220" w:firstLine="425"/>
    </w:pPr>
    <w:rPr>
      <w:sz w:val="22"/>
      <w:szCs w:val="22"/>
    </w:rPr>
  </w:style>
  <w:style w:type="paragraph" w:styleId="Sommario3">
    <w:name w:val="toc 3"/>
    <w:basedOn w:val="Normale"/>
    <w:next w:val="Normale"/>
    <w:autoRedefine/>
    <w:uiPriority w:val="39"/>
    <w:unhideWhenUsed/>
    <w:rsid w:val="00CE4FDA"/>
    <w:pPr>
      <w:spacing w:after="100" w:line="269" w:lineRule="auto"/>
      <w:ind w:left="440" w:firstLine="425"/>
    </w:pPr>
    <w:rPr>
      <w:sz w:val="22"/>
      <w:szCs w:val="22"/>
    </w:rPr>
  </w:style>
  <w:style w:type="paragraph" w:customStyle="1" w:styleId="MDPI35textbeforelist">
    <w:name w:val="MDPI_3.5_text_before_list"/>
    <w:basedOn w:val="Normale"/>
    <w:qFormat/>
    <w:rsid w:val="00CE4FDA"/>
    <w:pPr>
      <w:adjustRightInd w:val="0"/>
      <w:snapToGrid w:val="0"/>
      <w:spacing w:after="120" w:line="260" w:lineRule="atLeast"/>
      <w:ind w:firstLine="425"/>
    </w:pPr>
    <w:rPr>
      <w:rFonts w:ascii="Palatino Linotype" w:hAnsi="Palatino Linotype"/>
      <w:snapToGrid w:val="0"/>
      <w:color w:val="000000"/>
      <w:sz w:val="20"/>
      <w:szCs w:val="22"/>
      <w:lang w:val="en-US" w:eastAsia="de-DE" w:bidi="en-US"/>
    </w:rPr>
  </w:style>
  <w:style w:type="paragraph" w:customStyle="1" w:styleId="MDPI36textafterlist">
    <w:name w:val="MDPI_3.6_text_after_list"/>
    <w:basedOn w:val="MDPI31text"/>
    <w:qFormat/>
    <w:rsid w:val="00CE4FDA"/>
    <w:pPr>
      <w:spacing w:before="120"/>
    </w:pPr>
  </w:style>
  <w:style w:type="paragraph" w:customStyle="1" w:styleId="MDPI31text">
    <w:name w:val="MDPI_3.1_text"/>
    <w:qFormat/>
    <w:rsid w:val="00CE4FDA"/>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basedOn w:val="Normale"/>
    <w:qFormat/>
    <w:rsid w:val="00CE4FDA"/>
    <w:pPr>
      <w:adjustRightInd w:val="0"/>
      <w:snapToGrid w:val="0"/>
      <w:spacing w:before="120" w:after="240" w:line="260" w:lineRule="atLeast"/>
      <w:ind w:left="425" w:right="425" w:firstLine="0"/>
    </w:pPr>
    <w:rPr>
      <w:rFonts w:ascii="Palatino Linotype" w:hAnsi="Palatino Linotype"/>
      <w:color w:val="000000"/>
      <w:sz w:val="18"/>
      <w:szCs w:val="20"/>
      <w:lang w:val="en-US" w:eastAsia="de-DE" w:bidi="en-US"/>
    </w:rPr>
  </w:style>
  <w:style w:type="paragraph" w:customStyle="1" w:styleId="MDPI52figure">
    <w:name w:val="MDPI_5.2_figure"/>
    <w:qFormat/>
    <w:rsid w:val="00CE4FDA"/>
    <w:pPr>
      <w:jc w:val="center"/>
    </w:pPr>
    <w:rPr>
      <w:rFonts w:ascii="Palatino Linotype" w:hAnsi="Palatino Linotype"/>
      <w:snapToGrid w:val="0"/>
      <w:color w:val="000000"/>
      <w:sz w:val="24"/>
      <w:lang w:val="en-US" w:eastAsia="de-DE" w:bidi="en-US"/>
    </w:rPr>
  </w:style>
  <w:style w:type="paragraph" w:customStyle="1" w:styleId="MDPI39equation">
    <w:name w:val="MDPI_3.9_equation"/>
    <w:basedOn w:val="MDPI31text"/>
    <w:qFormat/>
    <w:rsid w:val="00CE4FDA"/>
    <w:pPr>
      <w:spacing w:before="120" w:after="120"/>
      <w:ind w:left="709" w:firstLine="0"/>
      <w:jc w:val="center"/>
    </w:pPr>
  </w:style>
  <w:style w:type="paragraph" w:customStyle="1" w:styleId="MDPI3aequationnumber">
    <w:name w:val="MDPI_3.a_equation_number"/>
    <w:basedOn w:val="MDPI31text"/>
    <w:qFormat/>
    <w:rsid w:val="00CE4FDA"/>
    <w:pPr>
      <w:spacing w:before="120" w:after="120" w:line="240" w:lineRule="auto"/>
      <w:ind w:firstLine="0"/>
      <w:jc w:val="right"/>
    </w:pPr>
  </w:style>
  <w:style w:type="paragraph" w:styleId="Sommario4">
    <w:name w:val="toc 4"/>
    <w:basedOn w:val="Normale"/>
    <w:next w:val="Normale"/>
    <w:autoRedefine/>
    <w:uiPriority w:val="39"/>
    <w:unhideWhenUsed/>
    <w:rsid w:val="00CE4FDA"/>
    <w:pPr>
      <w:spacing w:after="100" w:line="259" w:lineRule="auto"/>
      <w:ind w:left="660" w:firstLine="0"/>
      <w:jc w:val="left"/>
    </w:pPr>
    <w:rPr>
      <w:rFonts w:asciiTheme="minorHAnsi" w:eastAsiaTheme="minorEastAsia" w:hAnsiTheme="minorHAnsi" w:cstheme="minorBidi"/>
      <w:sz w:val="22"/>
      <w:szCs w:val="22"/>
      <w:lang w:val="en-GB" w:eastAsia="en-GB"/>
    </w:rPr>
  </w:style>
  <w:style w:type="paragraph" w:styleId="Sommario5">
    <w:name w:val="toc 5"/>
    <w:basedOn w:val="Normale"/>
    <w:next w:val="Normale"/>
    <w:autoRedefine/>
    <w:uiPriority w:val="39"/>
    <w:unhideWhenUsed/>
    <w:rsid w:val="00CE4FDA"/>
    <w:pPr>
      <w:spacing w:after="100" w:line="259" w:lineRule="auto"/>
      <w:ind w:left="880" w:firstLine="0"/>
      <w:jc w:val="left"/>
    </w:pPr>
    <w:rPr>
      <w:rFonts w:asciiTheme="minorHAnsi" w:eastAsiaTheme="minorEastAsia" w:hAnsiTheme="minorHAnsi" w:cstheme="minorBidi"/>
      <w:sz w:val="22"/>
      <w:szCs w:val="22"/>
      <w:lang w:val="en-GB" w:eastAsia="en-GB"/>
    </w:rPr>
  </w:style>
  <w:style w:type="paragraph" w:styleId="Sommario6">
    <w:name w:val="toc 6"/>
    <w:basedOn w:val="Normale"/>
    <w:next w:val="Normale"/>
    <w:autoRedefine/>
    <w:uiPriority w:val="39"/>
    <w:unhideWhenUsed/>
    <w:rsid w:val="00CE4FDA"/>
    <w:pPr>
      <w:spacing w:after="100" w:line="259" w:lineRule="auto"/>
      <w:ind w:left="1100" w:firstLine="0"/>
      <w:jc w:val="left"/>
    </w:pPr>
    <w:rPr>
      <w:rFonts w:asciiTheme="minorHAnsi" w:eastAsiaTheme="minorEastAsia" w:hAnsiTheme="minorHAnsi" w:cstheme="minorBidi"/>
      <w:sz w:val="22"/>
      <w:szCs w:val="22"/>
      <w:lang w:val="en-GB" w:eastAsia="en-GB"/>
    </w:rPr>
  </w:style>
  <w:style w:type="paragraph" w:styleId="Sommario7">
    <w:name w:val="toc 7"/>
    <w:basedOn w:val="Normale"/>
    <w:next w:val="Normale"/>
    <w:autoRedefine/>
    <w:uiPriority w:val="39"/>
    <w:unhideWhenUsed/>
    <w:rsid w:val="00CE4FDA"/>
    <w:pPr>
      <w:spacing w:after="100" w:line="259" w:lineRule="auto"/>
      <w:ind w:left="1320" w:firstLine="0"/>
      <w:jc w:val="left"/>
    </w:pPr>
    <w:rPr>
      <w:rFonts w:asciiTheme="minorHAnsi" w:eastAsiaTheme="minorEastAsia" w:hAnsiTheme="minorHAnsi" w:cstheme="minorBidi"/>
      <w:sz w:val="22"/>
      <w:szCs w:val="22"/>
      <w:lang w:val="en-GB" w:eastAsia="en-GB"/>
    </w:rPr>
  </w:style>
  <w:style w:type="paragraph" w:styleId="Sommario8">
    <w:name w:val="toc 8"/>
    <w:basedOn w:val="Normale"/>
    <w:next w:val="Normale"/>
    <w:autoRedefine/>
    <w:uiPriority w:val="39"/>
    <w:unhideWhenUsed/>
    <w:rsid w:val="00CE4FDA"/>
    <w:pPr>
      <w:spacing w:after="100" w:line="259" w:lineRule="auto"/>
      <w:ind w:left="1540" w:firstLine="0"/>
      <w:jc w:val="left"/>
    </w:pPr>
    <w:rPr>
      <w:rFonts w:asciiTheme="minorHAnsi" w:eastAsiaTheme="minorEastAsia" w:hAnsiTheme="minorHAnsi" w:cstheme="minorBidi"/>
      <w:sz w:val="22"/>
      <w:szCs w:val="22"/>
      <w:lang w:val="en-GB" w:eastAsia="en-GB"/>
    </w:rPr>
  </w:style>
  <w:style w:type="paragraph" w:styleId="Sommario9">
    <w:name w:val="toc 9"/>
    <w:basedOn w:val="Normale"/>
    <w:next w:val="Normale"/>
    <w:autoRedefine/>
    <w:uiPriority w:val="39"/>
    <w:unhideWhenUsed/>
    <w:rsid w:val="00CE4FDA"/>
    <w:pPr>
      <w:spacing w:after="100" w:line="259" w:lineRule="auto"/>
      <w:ind w:left="1760" w:firstLine="0"/>
      <w:jc w:val="left"/>
    </w:pPr>
    <w:rPr>
      <w:rFonts w:asciiTheme="minorHAnsi" w:eastAsiaTheme="minorEastAsia" w:hAnsiTheme="minorHAnsi" w:cstheme="minorBidi"/>
      <w:sz w:val="22"/>
      <w:szCs w:val="22"/>
      <w:lang w:val="en-GB" w:eastAsia="en-GB"/>
    </w:rPr>
  </w:style>
  <w:style w:type="paragraph" w:customStyle="1" w:styleId="MDPI42tablebody">
    <w:name w:val="MDPI_4.2_table_body"/>
    <w:qFormat/>
    <w:rsid w:val="00CE4FDA"/>
    <w:pPr>
      <w:adjustRightInd w:val="0"/>
      <w:snapToGrid w:val="0"/>
      <w:spacing w:line="260" w:lineRule="atLeast"/>
      <w:jc w:val="center"/>
    </w:pPr>
    <w:rPr>
      <w:rFonts w:ascii="Palatino Linotype" w:hAnsi="Palatino Linotype"/>
      <w:snapToGrid w:val="0"/>
      <w:color w:val="000000"/>
      <w:lang w:val="en-US" w:eastAsia="de-DE" w:bidi="en-US"/>
    </w:rPr>
  </w:style>
  <w:style w:type="paragraph" w:customStyle="1" w:styleId="Referencesbody">
    <w:name w:val="References_body"/>
    <w:basedOn w:val="Normale"/>
    <w:qFormat/>
    <w:rsid w:val="00CE4FDA"/>
    <w:pPr>
      <w:numPr>
        <w:numId w:val="3"/>
      </w:numPr>
      <w:adjustRightInd w:val="0"/>
      <w:snapToGrid w:val="0"/>
      <w:spacing w:line="260" w:lineRule="atLeast"/>
      <w:ind w:left="425" w:hanging="425"/>
    </w:pPr>
    <w:rPr>
      <w:rFonts w:ascii="Palatino Linotype" w:hAnsi="Palatino Linotype"/>
      <w:snapToGrid w:val="0"/>
      <w:color w:val="000000"/>
      <w:sz w:val="18"/>
      <w:szCs w:val="20"/>
      <w:lang w:val="en-US" w:eastAsia="de-DE" w:bidi="en-US"/>
    </w:rPr>
  </w:style>
  <w:style w:type="character" w:customStyle="1" w:styleId="Menzionenonrisolta1">
    <w:name w:val="Menzione non risolta1"/>
    <w:basedOn w:val="Carpredefinitoparagrafo"/>
    <w:uiPriority w:val="99"/>
    <w:semiHidden/>
    <w:unhideWhenUsed/>
    <w:rsid w:val="00041169"/>
    <w:rPr>
      <w:color w:val="605E5C"/>
      <w:shd w:val="clear" w:color="auto" w:fill="E1DFDD"/>
    </w:rPr>
  </w:style>
  <w:style w:type="character" w:customStyle="1" w:styleId="jlqj4b">
    <w:name w:val="jlqj4b"/>
    <w:basedOn w:val="Carpredefinitoparagrafo"/>
    <w:rsid w:val="00D0743D"/>
  </w:style>
  <w:style w:type="paragraph" w:styleId="PreformattatoHTML">
    <w:name w:val="HTML Preformatted"/>
    <w:basedOn w:val="Normale"/>
    <w:link w:val="PreformattatoHTMLCarattere"/>
    <w:semiHidden/>
    <w:unhideWhenUsed/>
    <w:rsid w:val="00666E57"/>
    <w:pPr>
      <w:spacing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semiHidden/>
    <w:rsid w:val="00666E57"/>
    <w:rPr>
      <w:rFonts w:ascii="Consolas" w:hAnsi="Consolas"/>
    </w:rPr>
  </w:style>
  <w:style w:type="character" w:customStyle="1" w:styleId="Menzionenonrisolta2">
    <w:name w:val="Menzione non risolta2"/>
    <w:basedOn w:val="Carpredefinitoparagrafo"/>
    <w:uiPriority w:val="99"/>
    <w:semiHidden/>
    <w:unhideWhenUsed/>
    <w:rsid w:val="00AE5530"/>
    <w:rPr>
      <w:color w:val="605E5C"/>
      <w:shd w:val="clear" w:color="auto" w:fill="E1DFDD"/>
    </w:rPr>
  </w:style>
  <w:style w:type="character" w:customStyle="1" w:styleId="q4iawc">
    <w:name w:val="q4iawc"/>
    <w:basedOn w:val="Carpredefinitoparagrafo"/>
    <w:rsid w:val="00DB0AE1"/>
  </w:style>
  <w:style w:type="character" w:customStyle="1" w:styleId="viiyi">
    <w:name w:val="viiyi"/>
    <w:basedOn w:val="Carpredefinitoparagrafo"/>
    <w:rsid w:val="00B857E8"/>
  </w:style>
  <w:style w:type="character" w:styleId="Menzionenonrisolta">
    <w:name w:val="Unresolved Mention"/>
    <w:basedOn w:val="Carpredefinitoparagrafo"/>
    <w:uiPriority w:val="99"/>
    <w:semiHidden/>
    <w:unhideWhenUsed/>
    <w:rsid w:val="005C44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8394">
      <w:bodyDiv w:val="1"/>
      <w:marLeft w:val="0"/>
      <w:marRight w:val="0"/>
      <w:marTop w:val="0"/>
      <w:marBottom w:val="0"/>
      <w:divBdr>
        <w:top w:val="none" w:sz="0" w:space="0" w:color="auto"/>
        <w:left w:val="none" w:sz="0" w:space="0" w:color="auto"/>
        <w:bottom w:val="none" w:sz="0" w:space="0" w:color="auto"/>
        <w:right w:val="none" w:sz="0" w:space="0" w:color="auto"/>
      </w:divBdr>
    </w:div>
    <w:div w:id="83579568">
      <w:bodyDiv w:val="1"/>
      <w:marLeft w:val="0"/>
      <w:marRight w:val="0"/>
      <w:marTop w:val="0"/>
      <w:marBottom w:val="0"/>
      <w:divBdr>
        <w:top w:val="none" w:sz="0" w:space="0" w:color="auto"/>
        <w:left w:val="none" w:sz="0" w:space="0" w:color="auto"/>
        <w:bottom w:val="none" w:sz="0" w:space="0" w:color="auto"/>
        <w:right w:val="none" w:sz="0" w:space="0" w:color="auto"/>
      </w:divBdr>
    </w:div>
    <w:div w:id="223763449">
      <w:bodyDiv w:val="1"/>
      <w:marLeft w:val="0"/>
      <w:marRight w:val="0"/>
      <w:marTop w:val="0"/>
      <w:marBottom w:val="0"/>
      <w:divBdr>
        <w:top w:val="none" w:sz="0" w:space="0" w:color="auto"/>
        <w:left w:val="none" w:sz="0" w:space="0" w:color="auto"/>
        <w:bottom w:val="none" w:sz="0" w:space="0" w:color="auto"/>
        <w:right w:val="none" w:sz="0" w:space="0" w:color="auto"/>
      </w:divBdr>
    </w:div>
    <w:div w:id="350835646">
      <w:bodyDiv w:val="1"/>
      <w:marLeft w:val="0"/>
      <w:marRight w:val="0"/>
      <w:marTop w:val="0"/>
      <w:marBottom w:val="0"/>
      <w:divBdr>
        <w:top w:val="none" w:sz="0" w:space="0" w:color="auto"/>
        <w:left w:val="none" w:sz="0" w:space="0" w:color="auto"/>
        <w:bottom w:val="none" w:sz="0" w:space="0" w:color="auto"/>
        <w:right w:val="none" w:sz="0" w:space="0" w:color="auto"/>
      </w:divBdr>
    </w:div>
    <w:div w:id="474183261">
      <w:bodyDiv w:val="1"/>
      <w:marLeft w:val="0"/>
      <w:marRight w:val="0"/>
      <w:marTop w:val="0"/>
      <w:marBottom w:val="0"/>
      <w:divBdr>
        <w:top w:val="none" w:sz="0" w:space="0" w:color="auto"/>
        <w:left w:val="none" w:sz="0" w:space="0" w:color="auto"/>
        <w:bottom w:val="none" w:sz="0" w:space="0" w:color="auto"/>
        <w:right w:val="none" w:sz="0" w:space="0" w:color="auto"/>
      </w:divBdr>
      <w:divsChild>
        <w:div w:id="855266057">
          <w:marLeft w:val="0"/>
          <w:marRight w:val="0"/>
          <w:marTop w:val="90"/>
          <w:marBottom w:val="90"/>
          <w:divBdr>
            <w:top w:val="none" w:sz="0" w:space="0" w:color="auto"/>
            <w:left w:val="none" w:sz="0" w:space="0" w:color="auto"/>
            <w:bottom w:val="none" w:sz="0" w:space="0" w:color="auto"/>
            <w:right w:val="none" w:sz="0" w:space="0" w:color="auto"/>
          </w:divBdr>
        </w:div>
      </w:divsChild>
    </w:div>
    <w:div w:id="553590003">
      <w:bodyDiv w:val="1"/>
      <w:marLeft w:val="0"/>
      <w:marRight w:val="0"/>
      <w:marTop w:val="0"/>
      <w:marBottom w:val="0"/>
      <w:divBdr>
        <w:top w:val="none" w:sz="0" w:space="0" w:color="auto"/>
        <w:left w:val="none" w:sz="0" w:space="0" w:color="auto"/>
        <w:bottom w:val="none" w:sz="0" w:space="0" w:color="auto"/>
        <w:right w:val="none" w:sz="0" w:space="0" w:color="auto"/>
      </w:divBdr>
      <w:divsChild>
        <w:div w:id="195504675">
          <w:marLeft w:val="0"/>
          <w:marRight w:val="0"/>
          <w:marTop w:val="0"/>
          <w:marBottom w:val="0"/>
          <w:divBdr>
            <w:top w:val="none" w:sz="0" w:space="0" w:color="auto"/>
            <w:left w:val="none" w:sz="0" w:space="0" w:color="auto"/>
            <w:bottom w:val="none" w:sz="0" w:space="0" w:color="auto"/>
            <w:right w:val="none" w:sz="0" w:space="0" w:color="auto"/>
          </w:divBdr>
        </w:div>
      </w:divsChild>
    </w:div>
    <w:div w:id="597098512">
      <w:bodyDiv w:val="1"/>
      <w:marLeft w:val="0"/>
      <w:marRight w:val="0"/>
      <w:marTop w:val="0"/>
      <w:marBottom w:val="0"/>
      <w:divBdr>
        <w:top w:val="none" w:sz="0" w:space="0" w:color="auto"/>
        <w:left w:val="none" w:sz="0" w:space="0" w:color="auto"/>
        <w:bottom w:val="none" w:sz="0" w:space="0" w:color="auto"/>
        <w:right w:val="none" w:sz="0" w:space="0" w:color="auto"/>
      </w:divBdr>
    </w:div>
    <w:div w:id="608703809">
      <w:bodyDiv w:val="1"/>
      <w:marLeft w:val="0"/>
      <w:marRight w:val="0"/>
      <w:marTop w:val="0"/>
      <w:marBottom w:val="0"/>
      <w:divBdr>
        <w:top w:val="none" w:sz="0" w:space="0" w:color="auto"/>
        <w:left w:val="none" w:sz="0" w:space="0" w:color="auto"/>
        <w:bottom w:val="none" w:sz="0" w:space="0" w:color="auto"/>
        <w:right w:val="none" w:sz="0" w:space="0" w:color="auto"/>
      </w:divBdr>
    </w:div>
    <w:div w:id="666245372">
      <w:bodyDiv w:val="1"/>
      <w:marLeft w:val="0"/>
      <w:marRight w:val="0"/>
      <w:marTop w:val="0"/>
      <w:marBottom w:val="0"/>
      <w:divBdr>
        <w:top w:val="none" w:sz="0" w:space="0" w:color="auto"/>
        <w:left w:val="none" w:sz="0" w:space="0" w:color="auto"/>
        <w:bottom w:val="none" w:sz="0" w:space="0" w:color="auto"/>
        <w:right w:val="none" w:sz="0" w:space="0" w:color="auto"/>
      </w:divBdr>
      <w:divsChild>
        <w:div w:id="1988971680">
          <w:marLeft w:val="0"/>
          <w:marRight w:val="0"/>
          <w:marTop w:val="0"/>
          <w:marBottom w:val="0"/>
          <w:divBdr>
            <w:top w:val="none" w:sz="0" w:space="0" w:color="auto"/>
            <w:left w:val="none" w:sz="0" w:space="0" w:color="auto"/>
            <w:bottom w:val="none" w:sz="0" w:space="0" w:color="auto"/>
            <w:right w:val="none" w:sz="0" w:space="0" w:color="auto"/>
          </w:divBdr>
        </w:div>
      </w:divsChild>
    </w:div>
    <w:div w:id="675034704">
      <w:bodyDiv w:val="1"/>
      <w:marLeft w:val="0"/>
      <w:marRight w:val="0"/>
      <w:marTop w:val="0"/>
      <w:marBottom w:val="0"/>
      <w:divBdr>
        <w:top w:val="none" w:sz="0" w:space="0" w:color="auto"/>
        <w:left w:val="none" w:sz="0" w:space="0" w:color="auto"/>
        <w:bottom w:val="none" w:sz="0" w:space="0" w:color="auto"/>
        <w:right w:val="none" w:sz="0" w:space="0" w:color="auto"/>
      </w:divBdr>
    </w:div>
    <w:div w:id="677536340">
      <w:bodyDiv w:val="1"/>
      <w:marLeft w:val="0"/>
      <w:marRight w:val="0"/>
      <w:marTop w:val="0"/>
      <w:marBottom w:val="0"/>
      <w:divBdr>
        <w:top w:val="none" w:sz="0" w:space="0" w:color="auto"/>
        <w:left w:val="none" w:sz="0" w:space="0" w:color="auto"/>
        <w:bottom w:val="none" w:sz="0" w:space="0" w:color="auto"/>
        <w:right w:val="none" w:sz="0" w:space="0" w:color="auto"/>
      </w:divBdr>
    </w:div>
    <w:div w:id="694885854">
      <w:bodyDiv w:val="1"/>
      <w:marLeft w:val="0"/>
      <w:marRight w:val="0"/>
      <w:marTop w:val="0"/>
      <w:marBottom w:val="0"/>
      <w:divBdr>
        <w:top w:val="none" w:sz="0" w:space="0" w:color="auto"/>
        <w:left w:val="none" w:sz="0" w:space="0" w:color="auto"/>
        <w:bottom w:val="none" w:sz="0" w:space="0" w:color="auto"/>
        <w:right w:val="none" w:sz="0" w:space="0" w:color="auto"/>
      </w:divBdr>
    </w:div>
    <w:div w:id="751509741">
      <w:bodyDiv w:val="1"/>
      <w:marLeft w:val="0"/>
      <w:marRight w:val="0"/>
      <w:marTop w:val="0"/>
      <w:marBottom w:val="0"/>
      <w:divBdr>
        <w:top w:val="none" w:sz="0" w:space="0" w:color="auto"/>
        <w:left w:val="none" w:sz="0" w:space="0" w:color="auto"/>
        <w:bottom w:val="none" w:sz="0" w:space="0" w:color="auto"/>
        <w:right w:val="none" w:sz="0" w:space="0" w:color="auto"/>
      </w:divBdr>
    </w:div>
    <w:div w:id="956059433">
      <w:bodyDiv w:val="1"/>
      <w:marLeft w:val="0"/>
      <w:marRight w:val="0"/>
      <w:marTop w:val="0"/>
      <w:marBottom w:val="0"/>
      <w:divBdr>
        <w:top w:val="none" w:sz="0" w:space="0" w:color="auto"/>
        <w:left w:val="none" w:sz="0" w:space="0" w:color="auto"/>
        <w:bottom w:val="none" w:sz="0" w:space="0" w:color="auto"/>
        <w:right w:val="none" w:sz="0" w:space="0" w:color="auto"/>
      </w:divBdr>
    </w:div>
    <w:div w:id="1021202661">
      <w:bodyDiv w:val="1"/>
      <w:marLeft w:val="0"/>
      <w:marRight w:val="0"/>
      <w:marTop w:val="0"/>
      <w:marBottom w:val="0"/>
      <w:divBdr>
        <w:top w:val="none" w:sz="0" w:space="0" w:color="auto"/>
        <w:left w:val="none" w:sz="0" w:space="0" w:color="auto"/>
        <w:bottom w:val="none" w:sz="0" w:space="0" w:color="auto"/>
        <w:right w:val="none" w:sz="0" w:space="0" w:color="auto"/>
      </w:divBdr>
    </w:div>
    <w:div w:id="1100223890">
      <w:bodyDiv w:val="1"/>
      <w:marLeft w:val="0"/>
      <w:marRight w:val="0"/>
      <w:marTop w:val="0"/>
      <w:marBottom w:val="0"/>
      <w:divBdr>
        <w:top w:val="none" w:sz="0" w:space="0" w:color="auto"/>
        <w:left w:val="none" w:sz="0" w:space="0" w:color="auto"/>
        <w:bottom w:val="none" w:sz="0" w:space="0" w:color="auto"/>
        <w:right w:val="none" w:sz="0" w:space="0" w:color="auto"/>
      </w:divBdr>
    </w:div>
    <w:div w:id="1191411609">
      <w:bodyDiv w:val="1"/>
      <w:marLeft w:val="0"/>
      <w:marRight w:val="0"/>
      <w:marTop w:val="0"/>
      <w:marBottom w:val="0"/>
      <w:divBdr>
        <w:top w:val="none" w:sz="0" w:space="0" w:color="auto"/>
        <w:left w:val="none" w:sz="0" w:space="0" w:color="auto"/>
        <w:bottom w:val="none" w:sz="0" w:space="0" w:color="auto"/>
        <w:right w:val="none" w:sz="0" w:space="0" w:color="auto"/>
      </w:divBdr>
      <w:divsChild>
        <w:div w:id="958876729">
          <w:marLeft w:val="0"/>
          <w:marRight w:val="0"/>
          <w:marTop w:val="0"/>
          <w:marBottom w:val="0"/>
          <w:divBdr>
            <w:top w:val="none" w:sz="0" w:space="0" w:color="auto"/>
            <w:left w:val="none" w:sz="0" w:space="0" w:color="auto"/>
            <w:bottom w:val="none" w:sz="0" w:space="0" w:color="auto"/>
            <w:right w:val="none" w:sz="0" w:space="0" w:color="auto"/>
          </w:divBdr>
          <w:divsChild>
            <w:div w:id="21976205">
              <w:marLeft w:val="0"/>
              <w:marRight w:val="0"/>
              <w:marTop w:val="0"/>
              <w:marBottom w:val="0"/>
              <w:divBdr>
                <w:top w:val="none" w:sz="0" w:space="0" w:color="auto"/>
                <w:left w:val="none" w:sz="0" w:space="0" w:color="auto"/>
                <w:bottom w:val="none" w:sz="0" w:space="0" w:color="auto"/>
                <w:right w:val="none" w:sz="0" w:space="0" w:color="auto"/>
              </w:divBdr>
            </w:div>
            <w:div w:id="89277810">
              <w:marLeft w:val="0"/>
              <w:marRight w:val="0"/>
              <w:marTop w:val="0"/>
              <w:marBottom w:val="0"/>
              <w:divBdr>
                <w:top w:val="none" w:sz="0" w:space="0" w:color="auto"/>
                <w:left w:val="none" w:sz="0" w:space="0" w:color="auto"/>
                <w:bottom w:val="none" w:sz="0" w:space="0" w:color="auto"/>
                <w:right w:val="none" w:sz="0" w:space="0" w:color="auto"/>
              </w:divBdr>
            </w:div>
            <w:div w:id="107630224">
              <w:marLeft w:val="0"/>
              <w:marRight w:val="0"/>
              <w:marTop w:val="0"/>
              <w:marBottom w:val="0"/>
              <w:divBdr>
                <w:top w:val="none" w:sz="0" w:space="0" w:color="auto"/>
                <w:left w:val="none" w:sz="0" w:space="0" w:color="auto"/>
                <w:bottom w:val="none" w:sz="0" w:space="0" w:color="auto"/>
                <w:right w:val="none" w:sz="0" w:space="0" w:color="auto"/>
              </w:divBdr>
            </w:div>
            <w:div w:id="1401246919">
              <w:marLeft w:val="0"/>
              <w:marRight w:val="0"/>
              <w:marTop w:val="0"/>
              <w:marBottom w:val="0"/>
              <w:divBdr>
                <w:top w:val="none" w:sz="0" w:space="0" w:color="auto"/>
                <w:left w:val="none" w:sz="0" w:space="0" w:color="auto"/>
                <w:bottom w:val="none" w:sz="0" w:space="0" w:color="auto"/>
                <w:right w:val="none" w:sz="0" w:space="0" w:color="auto"/>
              </w:divBdr>
            </w:div>
            <w:div w:id="1438675819">
              <w:marLeft w:val="0"/>
              <w:marRight w:val="0"/>
              <w:marTop w:val="0"/>
              <w:marBottom w:val="0"/>
              <w:divBdr>
                <w:top w:val="none" w:sz="0" w:space="0" w:color="auto"/>
                <w:left w:val="none" w:sz="0" w:space="0" w:color="auto"/>
                <w:bottom w:val="none" w:sz="0" w:space="0" w:color="auto"/>
                <w:right w:val="none" w:sz="0" w:space="0" w:color="auto"/>
              </w:divBdr>
            </w:div>
            <w:div w:id="197271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97">
      <w:bodyDiv w:val="1"/>
      <w:marLeft w:val="0"/>
      <w:marRight w:val="0"/>
      <w:marTop w:val="0"/>
      <w:marBottom w:val="0"/>
      <w:divBdr>
        <w:top w:val="none" w:sz="0" w:space="0" w:color="auto"/>
        <w:left w:val="none" w:sz="0" w:space="0" w:color="auto"/>
        <w:bottom w:val="none" w:sz="0" w:space="0" w:color="auto"/>
        <w:right w:val="none" w:sz="0" w:space="0" w:color="auto"/>
      </w:divBdr>
    </w:div>
    <w:div w:id="1546066942">
      <w:bodyDiv w:val="1"/>
      <w:marLeft w:val="0"/>
      <w:marRight w:val="0"/>
      <w:marTop w:val="0"/>
      <w:marBottom w:val="0"/>
      <w:divBdr>
        <w:top w:val="none" w:sz="0" w:space="0" w:color="auto"/>
        <w:left w:val="none" w:sz="0" w:space="0" w:color="auto"/>
        <w:bottom w:val="none" w:sz="0" w:space="0" w:color="auto"/>
        <w:right w:val="none" w:sz="0" w:space="0" w:color="auto"/>
      </w:divBdr>
    </w:div>
    <w:div w:id="1547521034">
      <w:bodyDiv w:val="1"/>
      <w:marLeft w:val="0"/>
      <w:marRight w:val="0"/>
      <w:marTop w:val="0"/>
      <w:marBottom w:val="0"/>
      <w:divBdr>
        <w:top w:val="none" w:sz="0" w:space="0" w:color="auto"/>
        <w:left w:val="none" w:sz="0" w:space="0" w:color="auto"/>
        <w:bottom w:val="none" w:sz="0" w:space="0" w:color="auto"/>
        <w:right w:val="none" w:sz="0" w:space="0" w:color="auto"/>
      </w:divBdr>
    </w:div>
    <w:div w:id="1570461884">
      <w:bodyDiv w:val="1"/>
      <w:marLeft w:val="0"/>
      <w:marRight w:val="0"/>
      <w:marTop w:val="0"/>
      <w:marBottom w:val="0"/>
      <w:divBdr>
        <w:top w:val="none" w:sz="0" w:space="0" w:color="auto"/>
        <w:left w:val="none" w:sz="0" w:space="0" w:color="auto"/>
        <w:bottom w:val="none" w:sz="0" w:space="0" w:color="auto"/>
        <w:right w:val="none" w:sz="0" w:space="0" w:color="auto"/>
      </w:divBdr>
      <w:divsChild>
        <w:div w:id="1653292385">
          <w:marLeft w:val="0"/>
          <w:marRight w:val="0"/>
          <w:marTop w:val="0"/>
          <w:marBottom w:val="0"/>
          <w:divBdr>
            <w:top w:val="none" w:sz="0" w:space="0" w:color="auto"/>
            <w:left w:val="none" w:sz="0" w:space="0" w:color="auto"/>
            <w:bottom w:val="none" w:sz="0" w:space="0" w:color="auto"/>
            <w:right w:val="none" w:sz="0" w:space="0" w:color="auto"/>
          </w:divBdr>
          <w:divsChild>
            <w:div w:id="213621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42004">
      <w:bodyDiv w:val="1"/>
      <w:marLeft w:val="0"/>
      <w:marRight w:val="0"/>
      <w:marTop w:val="0"/>
      <w:marBottom w:val="0"/>
      <w:divBdr>
        <w:top w:val="none" w:sz="0" w:space="0" w:color="auto"/>
        <w:left w:val="none" w:sz="0" w:space="0" w:color="auto"/>
        <w:bottom w:val="none" w:sz="0" w:space="0" w:color="auto"/>
        <w:right w:val="none" w:sz="0" w:space="0" w:color="auto"/>
      </w:divBdr>
    </w:div>
    <w:div w:id="1715621176">
      <w:bodyDiv w:val="1"/>
      <w:marLeft w:val="0"/>
      <w:marRight w:val="0"/>
      <w:marTop w:val="0"/>
      <w:marBottom w:val="0"/>
      <w:divBdr>
        <w:top w:val="none" w:sz="0" w:space="0" w:color="auto"/>
        <w:left w:val="none" w:sz="0" w:space="0" w:color="auto"/>
        <w:bottom w:val="none" w:sz="0" w:space="0" w:color="auto"/>
        <w:right w:val="none" w:sz="0" w:space="0" w:color="auto"/>
      </w:divBdr>
    </w:div>
    <w:div w:id="1774521179">
      <w:bodyDiv w:val="1"/>
      <w:marLeft w:val="0"/>
      <w:marRight w:val="0"/>
      <w:marTop w:val="0"/>
      <w:marBottom w:val="0"/>
      <w:divBdr>
        <w:top w:val="none" w:sz="0" w:space="0" w:color="auto"/>
        <w:left w:val="none" w:sz="0" w:space="0" w:color="auto"/>
        <w:bottom w:val="none" w:sz="0" w:space="0" w:color="auto"/>
        <w:right w:val="none" w:sz="0" w:space="0" w:color="auto"/>
      </w:divBdr>
    </w:div>
    <w:div w:id="1827891851">
      <w:bodyDiv w:val="1"/>
      <w:marLeft w:val="0"/>
      <w:marRight w:val="0"/>
      <w:marTop w:val="0"/>
      <w:marBottom w:val="0"/>
      <w:divBdr>
        <w:top w:val="none" w:sz="0" w:space="0" w:color="auto"/>
        <w:left w:val="none" w:sz="0" w:space="0" w:color="auto"/>
        <w:bottom w:val="none" w:sz="0" w:space="0" w:color="auto"/>
        <w:right w:val="none" w:sz="0" w:space="0" w:color="auto"/>
      </w:divBdr>
    </w:div>
    <w:div w:id="2007975348">
      <w:bodyDiv w:val="1"/>
      <w:marLeft w:val="0"/>
      <w:marRight w:val="0"/>
      <w:marTop w:val="0"/>
      <w:marBottom w:val="0"/>
      <w:divBdr>
        <w:top w:val="none" w:sz="0" w:space="0" w:color="auto"/>
        <w:left w:val="none" w:sz="0" w:space="0" w:color="auto"/>
        <w:bottom w:val="none" w:sz="0" w:space="0" w:color="auto"/>
        <w:right w:val="none" w:sz="0" w:space="0" w:color="auto"/>
      </w:divBdr>
      <w:divsChild>
        <w:div w:id="915162680">
          <w:marLeft w:val="547"/>
          <w:marRight w:val="0"/>
          <w:marTop w:val="0"/>
          <w:marBottom w:val="0"/>
          <w:divBdr>
            <w:top w:val="none" w:sz="0" w:space="0" w:color="auto"/>
            <w:left w:val="none" w:sz="0" w:space="0" w:color="auto"/>
            <w:bottom w:val="none" w:sz="0" w:space="0" w:color="auto"/>
            <w:right w:val="none" w:sz="0" w:space="0" w:color="auto"/>
          </w:divBdr>
        </w:div>
      </w:divsChild>
    </w:div>
    <w:div w:id="2051031927">
      <w:bodyDiv w:val="1"/>
      <w:marLeft w:val="0"/>
      <w:marRight w:val="0"/>
      <w:marTop w:val="0"/>
      <w:marBottom w:val="0"/>
      <w:divBdr>
        <w:top w:val="none" w:sz="0" w:space="0" w:color="auto"/>
        <w:left w:val="none" w:sz="0" w:space="0" w:color="auto"/>
        <w:bottom w:val="none" w:sz="0" w:space="0" w:color="auto"/>
        <w:right w:val="none" w:sz="0" w:space="0" w:color="auto"/>
      </w:divBdr>
      <w:divsChild>
        <w:div w:id="1108500813">
          <w:marLeft w:val="0"/>
          <w:marRight w:val="0"/>
          <w:marTop w:val="0"/>
          <w:marBottom w:val="0"/>
          <w:divBdr>
            <w:top w:val="none" w:sz="0" w:space="0" w:color="auto"/>
            <w:left w:val="none" w:sz="0" w:space="0" w:color="auto"/>
            <w:bottom w:val="none" w:sz="0" w:space="0" w:color="auto"/>
            <w:right w:val="none" w:sz="0" w:space="0" w:color="auto"/>
          </w:divBdr>
          <w:divsChild>
            <w:div w:id="2094080968">
              <w:marLeft w:val="0"/>
              <w:marRight w:val="0"/>
              <w:marTop w:val="0"/>
              <w:marBottom w:val="0"/>
              <w:divBdr>
                <w:top w:val="none" w:sz="0" w:space="0" w:color="auto"/>
                <w:left w:val="none" w:sz="0" w:space="0" w:color="auto"/>
                <w:bottom w:val="none" w:sz="0" w:space="0" w:color="auto"/>
                <w:right w:val="none" w:sz="0" w:space="0" w:color="auto"/>
              </w:divBdr>
              <w:divsChild>
                <w:div w:id="1916164182">
                  <w:marLeft w:val="0"/>
                  <w:marRight w:val="0"/>
                  <w:marTop w:val="0"/>
                  <w:marBottom w:val="0"/>
                  <w:divBdr>
                    <w:top w:val="none" w:sz="0" w:space="0" w:color="auto"/>
                    <w:left w:val="none" w:sz="0" w:space="0" w:color="auto"/>
                    <w:bottom w:val="none" w:sz="0" w:space="0" w:color="auto"/>
                    <w:right w:val="none" w:sz="0" w:space="0" w:color="auto"/>
                  </w:divBdr>
                  <w:divsChild>
                    <w:div w:id="201853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59210">
      <w:bodyDiv w:val="1"/>
      <w:marLeft w:val="0"/>
      <w:marRight w:val="0"/>
      <w:marTop w:val="0"/>
      <w:marBottom w:val="0"/>
      <w:divBdr>
        <w:top w:val="none" w:sz="0" w:space="0" w:color="auto"/>
        <w:left w:val="none" w:sz="0" w:space="0" w:color="auto"/>
        <w:bottom w:val="none" w:sz="0" w:space="0" w:color="auto"/>
        <w:right w:val="none" w:sz="0" w:space="0" w:color="auto"/>
      </w:divBdr>
      <w:divsChild>
        <w:div w:id="822623369">
          <w:marLeft w:val="0"/>
          <w:marRight w:val="0"/>
          <w:marTop w:val="0"/>
          <w:marBottom w:val="0"/>
          <w:divBdr>
            <w:top w:val="none" w:sz="0" w:space="0" w:color="auto"/>
            <w:left w:val="none" w:sz="0" w:space="0" w:color="auto"/>
            <w:bottom w:val="none" w:sz="0" w:space="0" w:color="auto"/>
            <w:right w:val="none" w:sz="0" w:space="0" w:color="auto"/>
          </w:divBdr>
        </w:div>
      </w:divsChild>
    </w:div>
    <w:div w:id="2135437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www.baobabproject.eu" TargetMode="Externa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9AA88E-3024-48EB-A5CA-BA74DA1F5297}">
  <we:reference id="f78a3046-9e99-4300-aa2b-5814002b01a2" version="1.46.0.0" store="EXCatalog" storeType="EXCatalog"/>
  <we:alternateReferences>
    <we:reference id="WA104382081" version="1.46.0.0" store="it-IT" storeType="OMEX"/>
  </we:alternateReferences>
  <we:properties>
    <we:property name="MENDELEY_CITATIONS" value="[]"/>
    <we:property name="MENDELEY_CITATIONS_LOCALE_CODE" value="&quot;en-US&quot;"/>
    <we:property name="MENDELEY_CITATIONS_STYLE" value="{&quot;id&quot;:&quot;https://www.zotero.org/styles/chemical-engineering-journal&quot;,&quot;title&quot;:&quot;Chemical Engineering Journal&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9D6970-EC98-4A2C-BCB3-B33D5B6A4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34</Pages>
  <Words>40951</Words>
  <Characters>233423</Characters>
  <Application>Microsoft Office Word</Application>
  <DocSecurity>0</DocSecurity>
  <Lines>1945</Lines>
  <Paragraphs>54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Manuscript BMED</vt:lpstr>
      <vt:lpstr>Manuscript BMED</vt:lpstr>
    </vt:vector>
  </TitlesOfParts>
  <Company>Università degli Studi di Palermo</Company>
  <LinksUpToDate>false</LinksUpToDate>
  <CharactersWithSpaces>273827</CharactersWithSpaces>
  <SharedDoc>false</SharedDoc>
  <HLinks>
    <vt:vector size="6" baseType="variant">
      <vt:variant>
        <vt:i4>2555996</vt:i4>
      </vt:variant>
      <vt:variant>
        <vt:i4>0</vt:i4>
      </vt:variant>
      <vt:variant>
        <vt:i4>0</vt:i4>
      </vt:variant>
      <vt:variant>
        <vt:i4>5</vt:i4>
      </vt:variant>
      <vt:variant>
        <vt:lpwstr>mailto:serena.randazzo@unipa.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BMED</dc:title>
  <dc:subject/>
  <dc:creator>Andrea Culcasi</dc:creator>
  <cp:keywords/>
  <dc:description/>
  <cp:lastModifiedBy>LUIGI GURRERI</cp:lastModifiedBy>
  <cp:revision>12</cp:revision>
  <cp:lastPrinted>2019-12-20T16:57:00Z</cp:lastPrinted>
  <dcterms:created xsi:type="dcterms:W3CDTF">2022-11-19T12:13:00Z</dcterms:created>
  <dcterms:modified xsi:type="dcterms:W3CDTF">2022-11-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ical-engineering-journal</vt:lpwstr>
  </property>
  <property fmtid="{D5CDD505-2E9C-101B-9397-08002B2CF9AE}" pid="3" name="Mendeley Recent Style Name 0_1">
    <vt:lpwstr>Chemical Engineering Journa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desalination</vt:lpwstr>
  </property>
  <property fmtid="{D5CDD505-2E9C-101B-9397-08002B2CF9AE}" pid="7" name="Mendeley Recent Style Name 2_1">
    <vt:lpwstr>Desalination</vt:lpwstr>
  </property>
  <property fmtid="{D5CDD505-2E9C-101B-9397-08002B2CF9AE}" pid="8" name="Mendeley Recent Style Id 3_1">
    <vt:lpwstr>http://www.zotero.org/styles/energy</vt:lpwstr>
  </property>
  <property fmtid="{D5CDD505-2E9C-101B-9397-08002B2CF9AE}" pid="9" name="Mendeley Recent Style Name 3_1">
    <vt:lpwstr>Ener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molecular-sciences</vt:lpwstr>
  </property>
  <property fmtid="{D5CDD505-2E9C-101B-9397-08002B2CF9AE}" pid="13" name="Mendeley Recent Style Name 5_1">
    <vt:lpwstr>International Journal of Molecular Sciences</vt:lpwstr>
  </property>
  <property fmtid="{D5CDD505-2E9C-101B-9397-08002B2CF9AE}" pid="14" name="Mendeley Recent Style Id 6_1">
    <vt:lpwstr>http://www.zotero.org/styles/journal-of-energy-chemistry</vt:lpwstr>
  </property>
  <property fmtid="{D5CDD505-2E9C-101B-9397-08002B2CF9AE}" pid="15" name="Mendeley Recent Style Name 6_1">
    <vt:lpwstr>Journal of Energy Chemistry</vt:lpwstr>
  </property>
  <property fmtid="{D5CDD505-2E9C-101B-9397-08002B2CF9AE}" pid="16" name="Mendeley Recent Style Id 7_1">
    <vt:lpwstr>http://www.zotero.org/styles/journal-of-environmental-management</vt:lpwstr>
  </property>
  <property fmtid="{D5CDD505-2E9C-101B-9397-08002B2CF9AE}" pid="17" name="Mendeley Recent Style Name 7_1">
    <vt:lpwstr>Journal of Environmental Managemen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chemical-engineering-journal</vt:lpwstr>
  </property>
  <property fmtid="{D5CDD505-2E9C-101B-9397-08002B2CF9AE}" pid="23" name="Mendeley Document_1">
    <vt:lpwstr>True</vt:lpwstr>
  </property>
  <property fmtid="{D5CDD505-2E9C-101B-9397-08002B2CF9AE}" pid="24" name="Mendeley Unique User Id_1">
    <vt:lpwstr>2ef203a3-ac9e-3431-bf51-8332c9232df5</vt:lpwstr>
  </property>
</Properties>
</file>